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1EB54" w14:textId="77777777" w:rsidR="00E20F37" w:rsidRPr="001518C8" w:rsidRDefault="00E20F37" w:rsidP="00E20F37">
      <w:pPr>
        <w:jc w:val="center"/>
        <w:rPr>
          <w:rFonts w:ascii="Times New Roman" w:hAnsi="Times New Roman" w:cs="Times New Roman"/>
          <w:b/>
          <w:bCs/>
          <w:sz w:val="24"/>
          <w:szCs w:val="24"/>
        </w:rPr>
      </w:pPr>
      <w:bookmarkStart w:id="0" w:name="_Hlk130040710"/>
      <w:bookmarkStart w:id="1" w:name="_Hlk131876263"/>
      <w:r w:rsidRPr="001518C8">
        <w:rPr>
          <w:rFonts w:ascii="Times New Roman" w:hAnsi="Times New Roman" w:cs="Times New Roman"/>
          <w:b/>
          <w:bCs/>
          <w:sz w:val="24"/>
          <w:szCs w:val="24"/>
        </w:rPr>
        <w:t xml:space="preserve">Analysis </w:t>
      </w:r>
      <w:r w:rsidR="00A76E8B" w:rsidRPr="001518C8">
        <w:rPr>
          <w:rFonts w:ascii="Times New Roman" w:hAnsi="Times New Roman" w:cs="Times New Roman"/>
          <w:b/>
          <w:bCs/>
          <w:sz w:val="24"/>
          <w:szCs w:val="24"/>
        </w:rPr>
        <w:t xml:space="preserve">of </w:t>
      </w:r>
      <w:r w:rsidRPr="001518C8">
        <w:rPr>
          <w:rFonts w:ascii="Times New Roman" w:hAnsi="Times New Roman" w:cs="Times New Roman"/>
          <w:b/>
          <w:bCs/>
          <w:sz w:val="24"/>
          <w:szCs w:val="24"/>
        </w:rPr>
        <w:t>Incoterm</w:t>
      </w:r>
      <w:r w:rsidR="00A76E8B" w:rsidRPr="001518C8">
        <w:rPr>
          <w:rFonts w:ascii="Times New Roman" w:hAnsi="Times New Roman" w:cs="Times New Roman"/>
          <w:b/>
          <w:bCs/>
          <w:sz w:val="24"/>
          <w:szCs w:val="24"/>
        </w:rPr>
        <w:t>s</w:t>
      </w:r>
      <w:r w:rsidRPr="001518C8">
        <w:rPr>
          <w:rFonts w:ascii="Times New Roman" w:hAnsi="Times New Roman" w:cs="Times New Roman"/>
          <w:b/>
          <w:bCs/>
          <w:sz w:val="24"/>
          <w:szCs w:val="24"/>
        </w:rPr>
        <w:t xml:space="preserve"> and Relational Resources to Improve Competitive Advantage: A Study of </w:t>
      </w:r>
      <w:r w:rsidR="00F77E06" w:rsidRPr="001518C8">
        <w:rPr>
          <w:rFonts w:ascii="Times New Roman" w:hAnsi="Times New Roman" w:cs="Times New Roman"/>
          <w:b/>
          <w:bCs/>
          <w:sz w:val="24"/>
          <w:szCs w:val="24"/>
        </w:rPr>
        <w:t xml:space="preserve"> </w:t>
      </w:r>
      <w:r w:rsidR="0042681A" w:rsidRPr="001518C8">
        <w:rPr>
          <w:rFonts w:ascii="Times New Roman" w:hAnsi="Times New Roman" w:cs="Times New Roman"/>
          <w:b/>
          <w:bCs/>
          <w:sz w:val="24"/>
          <w:szCs w:val="24"/>
        </w:rPr>
        <w:t xml:space="preserve">Freight Forwarders </w:t>
      </w:r>
      <w:r w:rsidRPr="001518C8">
        <w:rPr>
          <w:rFonts w:ascii="Times New Roman" w:hAnsi="Times New Roman" w:cs="Times New Roman"/>
          <w:b/>
          <w:bCs/>
          <w:sz w:val="24"/>
          <w:szCs w:val="24"/>
        </w:rPr>
        <w:t xml:space="preserve">Company in </w:t>
      </w:r>
      <w:r w:rsidR="00F845D3" w:rsidRPr="001518C8">
        <w:rPr>
          <w:rFonts w:ascii="Times New Roman" w:hAnsi="Times New Roman" w:cs="Times New Roman"/>
          <w:b/>
          <w:bCs/>
          <w:sz w:val="24"/>
          <w:szCs w:val="24"/>
        </w:rPr>
        <w:t>Indonesia</w:t>
      </w:r>
    </w:p>
    <w:bookmarkEnd w:id="0"/>
    <w:p w14:paraId="2E5DDCB1" w14:textId="77777777" w:rsidR="00E20F37" w:rsidRPr="0011498D" w:rsidRDefault="007D2183" w:rsidP="007D2183">
      <w:pPr>
        <w:jc w:val="center"/>
        <w:rPr>
          <w:rFonts w:ascii="Times New Roman" w:hAnsi="Times New Roman" w:cs="Times New Roman"/>
          <w:b/>
          <w:bCs/>
          <w:sz w:val="20"/>
          <w:szCs w:val="20"/>
          <w:vertAlign w:val="superscript"/>
        </w:rPr>
      </w:pPr>
      <w:r w:rsidRPr="007D2183">
        <w:rPr>
          <w:rFonts w:ascii="Times New Roman" w:hAnsi="Times New Roman" w:cs="Times New Roman"/>
          <w:b/>
          <w:bCs/>
          <w:sz w:val="20"/>
          <w:szCs w:val="20"/>
        </w:rPr>
        <w:t>Ahmad Sugiono</w:t>
      </w:r>
      <w:r w:rsidRPr="007D2183">
        <w:rPr>
          <w:rFonts w:ascii="Times New Roman" w:hAnsi="Times New Roman" w:cs="Times New Roman"/>
          <w:b/>
          <w:bCs/>
          <w:sz w:val="20"/>
          <w:szCs w:val="20"/>
          <w:vertAlign w:val="superscript"/>
        </w:rPr>
        <w:t>1*</w:t>
      </w:r>
      <w:r w:rsidRPr="007D2183">
        <w:rPr>
          <w:rFonts w:ascii="Times New Roman" w:hAnsi="Times New Roman" w:cs="Times New Roman"/>
          <w:b/>
          <w:bCs/>
          <w:sz w:val="20"/>
          <w:szCs w:val="20"/>
        </w:rPr>
        <w:t>, Agus Rahayu</w:t>
      </w:r>
      <w:r w:rsidRPr="007D2183">
        <w:rPr>
          <w:rFonts w:ascii="Times New Roman" w:hAnsi="Times New Roman" w:cs="Times New Roman"/>
          <w:b/>
          <w:bCs/>
          <w:sz w:val="20"/>
          <w:szCs w:val="20"/>
          <w:vertAlign w:val="superscript"/>
        </w:rPr>
        <w:t>2</w:t>
      </w:r>
      <w:r w:rsidRPr="007D2183">
        <w:rPr>
          <w:rFonts w:ascii="Times New Roman" w:hAnsi="Times New Roman" w:cs="Times New Roman"/>
          <w:b/>
          <w:bCs/>
          <w:sz w:val="20"/>
          <w:szCs w:val="20"/>
        </w:rPr>
        <w:t>, Lili Adi Wibowo</w:t>
      </w:r>
      <w:r w:rsidRPr="007D2183">
        <w:rPr>
          <w:rFonts w:ascii="Times New Roman" w:hAnsi="Times New Roman" w:cs="Times New Roman"/>
          <w:b/>
          <w:bCs/>
          <w:sz w:val="20"/>
          <w:szCs w:val="20"/>
          <w:vertAlign w:val="superscript"/>
        </w:rPr>
        <w:t>3</w:t>
      </w:r>
      <w:r w:rsidR="0011498D">
        <w:rPr>
          <w:rFonts w:ascii="Times New Roman" w:hAnsi="Times New Roman" w:cs="Times New Roman"/>
          <w:b/>
          <w:bCs/>
          <w:sz w:val="20"/>
          <w:szCs w:val="20"/>
        </w:rPr>
        <w:t>, Ratih Hurriyati</w:t>
      </w:r>
      <w:r w:rsidR="0011498D">
        <w:rPr>
          <w:rFonts w:ascii="Times New Roman" w:hAnsi="Times New Roman" w:cs="Times New Roman"/>
          <w:b/>
          <w:bCs/>
          <w:sz w:val="20"/>
          <w:szCs w:val="20"/>
          <w:vertAlign w:val="superscript"/>
        </w:rPr>
        <w:t>4</w:t>
      </w:r>
    </w:p>
    <w:p w14:paraId="61E850C9" w14:textId="15BCE180" w:rsidR="00E20F37" w:rsidRPr="00541AB8" w:rsidRDefault="007D2183" w:rsidP="007D2183">
      <w:pPr>
        <w:pStyle w:val="NoSpacing"/>
        <w:jc w:val="both"/>
        <w:rPr>
          <w:rFonts w:ascii="Times New Roman" w:hAnsi="Times New Roman" w:cs="Times New Roman"/>
          <w:sz w:val="18"/>
          <w:szCs w:val="18"/>
        </w:rPr>
      </w:pPr>
      <w:r w:rsidRPr="00541AB8">
        <w:rPr>
          <w:rFonts w:ascii="Times New Roman" w:hAnsi="Times New Roman" w:cs="Times New Roman"/>
          <w:sz w:val="18"/>
          <w:szCs w:val="18"/>
          <w:vertAlign w:val="superscript"/>
        </w:rPr>
        <w:t>1</w:t>
      </w:r>
      <w:r w:rsidRPr="00541AB8">
        <w:rPr>
          <w:rFonts w:ascii="Times New Roman" w:hAnsi="Times New Roman" w:cs="Times New Roman"/>
          <w:sz w:val="18"/>
          <w:szCs w:val="18"/>
        </w:rPr>
        <w:t>Management Science Program, Faculty of Economic</w:t>
      </w:r>
      <w:r w:rsidR="007A4DE7" w:rsidRPr="00541AB8">
        <w:rPr>
          <w:rFonts w:ascii="Times New Roman" w:hAnsi="Times New Roman" w:cs="Times New Roman"/>
          <w:sz w:val="18"/>
          <w:szCs w:val="18"/>
        </w:rPr>
        <w:t>s</w:t>
      </w:r>
      <w:r w:rsidRPr="00541AB8">
        <w:rPr>
          <w:rFonts w:ascii="Times New Roman" w:hAnsi="Times New Roman" w:cs="Times New Roman"/>
          <w:sz w:val="18"/>
          <w:szCs w:val="18"/>
        </w:rPr>
        <w:t xml:space="preserve"> and Business, Indonesia Education University, </w:t>
      </w:r>
      <w:r w:rsidR="00541AB8" w:rsidRPr="00541AB8">
        <w:rPr>
          <w:rFonts w:ascii="Times New Roman" w:hAnsi="Times New Roman" w:cs="Times New Roman"/>
          <w:sz w:val="18"/>
          <w:szCs w:val="18"/>
        </w:rPr>
        <w:t xml:space="preserve">Bandung, West Java, </w:t>
      </w:r>
      <w:r w:rsidR="001001F5" w:rsidRPr="00541AB8">
        <w:rPr>
          <w:rFonts w:ascii="Times New Roman" w:hAnsi="Times New Roman" w:cs="Times New Roman"/>
          <w:sz w:val="18"/>
          <w:szCs w:val="18"/>
        </w:rPr>
        <w:t xml:space="preserve">Indonesia, </w:t>
      </w:r>
      <w:r w:rsidRPr="00541AB8">
        <w:rPr>
          <w:rFonts w:ascii="Times New Roman" w:hAnsi="Times New Roman" w:cs="Times New Roman"/>
          <w:sz w:val="18"/>
          <w:szCs w:val="18"/>
        </w:rPr>
        <w:t xml:space="preserve">email: </w:t>
      </w:r>
      <w:hyperlink r:id="rId6" w:history="1">
        <w:r w:rsidRPr="00541AB8">
          <w:rPr>
            <w:rStyle w:val="Hyperlink"/>
            <w:rFonts w:ascii="Times New Roman" w:hAnsi="Times New Roman" w:cs="Times New Roman"/>
            <w:color w:val="auto"/>
            <w:sz w:val="18"/>
            <w:szCs w:val="18"/>
            <w:u w:val="none"/>
          </w:rPr>
          <w:t>ahmadsugiono@upi.edu</w:t>
        </w:r>
      </w:hyperlink>
    </w:p>
    <w:p w14:paraId="28700ABC" w14:textId="21FA332F" w:rsidR="007D2183" w:rsidRPr="00541AB8" w:rsidRDefault="007D2183" w:rsidP="007D2183">
      <w:pPr>
        <w:pStyle w:val="NoSpacing"/>
        <w:jc w:val="both"/>
        <w:rPr>
          <w:rFonts w:ascii="Times New Roman" w:hAnsi="Times New Roman" w:cs="Times New Roman"/>
          <w:sz w:val="18"/>
          <w:szCs w:val="18"/>
        </w:rPr>
      </w:pPr>
      <w:r w:rsidRPr="00541AB8">
        <w:rPr>
          <w:rFonts w:ascii="Times New Roman" w:hAnsi="Times New Roman" w:cs="Times New Roman"/>
          <w:sz w:val="18"/>
          <w:szCs w:val="18"/>
          <w:vertAlign w:val="superscript"/>
        </w:rPr>
        <w:t>2</w:t>
      </w:r>
      <w:r w:rsidRPr="00541AB8">
        <w:rPr>
          <w:rFonts w:ascii="Times New Roman" w:hAnsi="Times New Roman" w:cs="Times New Roman"/>
          <w:sz w:val="18"/>
          <w:szCs w:val="18"/>
        </w:rPr>
        <w:t>Management Science Program, Faculty of Economic</w:t>
      </w:r>
      <w:r w:rsidR="007A4DE7" w:rsidRPr="00541AB8">
        <w:rPr>
          <w:rFonts w:ascii="Times New Roman" w:hAnsi="Times New Roman" w:cs="Times New Roman"/>
          <w:sz w:val="18"/>
          <w:szCs w:val="18"/>
        </w:rPr>
        <w:t>s</w:t>
      </w:r>
      <w:r w:rsidRPr="00541AB8">
        <w:rPr>
          <w:rFonts w:ascii="Times New Roman" w:hAnsi="Times New Roman" w:cs="Times New Roman"/>
          <w:sz w:val="18"/>
          <w:szCs w:val="18"/>
        </w:rPr>
        <w:t xml:space="preserve"> and Business, Indonesia Education University,</w:t>
      </w:r>
      <w:r w:rsidR="001001F5" w:rsidRPr="00541AB8">
        <w:rPr>
          <w:rFonts w:ascii="Times New Roman" w:hAnsi="Times New Roman" w:cs="Times New Roman"/>
          <w:sz w:val="18"/>
          <w:szCs w:val="18"/>
        </w:rPr>
        <w:t xml:space="preserve"> </w:t>
      </w:r>
      <w:r w:rsidR="00541AB8" w:rsidRPr="00541AB8">
        <w:rPr>
          <w:rFonts w:ascii="Times New Roman" w:hAnsi="Times New Roman" w:cs="Times New Roman"/>
          <w:sz w:val="18"/>
          <w:szCs w:val="18"/>
        </w:rPr>
        <w:t xml:space="preserve">Bandung, West Java, </w:t>
      </w:r>
      <w:r w:rsidRPr="00541AB8">
        <w:rPr>
          <w:rFonts w:ascii="Times New Roman" w:hAnsi="Times New Roman" w:cs="Times New Roman"/>
          <w:sz w:val="18"/>
          <w:szCs w:val="18"/>
        </w:rPr>
        <w:t xml:space="preserve">Indonesia, email: </w:t>
      </w:r>
      <w:hyperlink r:id="rId7" w:history="1">
        <w:r w:rsidRPr="00541AB8">
          <w:rPr>
            <w:rStyle w:val="Hyperlink"/>
            <w:rFonts w:ascii="Times New Roman" w:hAnsi="Times New Roman" w:cs="Times New Roman"/>
            <w:color w:val="auto"/>
            <w:sz w:val="18"/>
            <w:szCs w:val="18"/>
            <w:u w:val="none"/>
          </w:rPr>
          <w:t>agusrahayu@upi.edu</w:t>
        </w:r>
      </w:hyperlink>
    </w:p>
    <w:p w14:paraId="6D588E5C" w14:textId="28D5740C" w:rsidR="007D2183" w:rsidRPr="00541AB8" w:rsidRDefault="007D2183" w:rsidP="007D2183">
      <w:pPr>
        <w:pStyle w:val="NoSpacing"/>
        <w:jc w:val="both"/>
        <w:rPr>
          <w:rStyle w:val="Hyperlink"/>
          <w:rFonts w:ascii="Times New Roman" w:hAnsi="Times New Roman" w:cs="Times New Roman"/>
          <w:color w:val="auto"/>
          <w:sz w:val="18"/>
          <w:szCs w:val="18"/>
          <w:u w:val="none"/>
        </w:rPr>
      </w:pPr>
      <w:r w:rsidRPr="00541AB8">
        <w:rPr>
          <w:rFonts w:ascii="Times New Roman" w:hAnsi="Times New Roman" w:cs="Times New Roman"/>
          <w:sz w:val="18"/>
          <w:szCs w:val="18"/>
          <w:vertAlign w:val="superscript"/>
        </w:rPr>
        <w:t>3</w:t>
      </w:r>
      <w:r w:rsidRPr="00541AB8">
        <w:rPr>
          <w:rFonts w:ascii="Times New Roman" w:hAnsi="Times New Roman" w:cs="Times New Roman"/>
          <w:sz w:val="18"/>
          <w:szCs w:val="18"/>
        </w:rPr>
        <w:t>Management Science Program, Faculty of Economic</w:t>
      </w:r>
      <w:r w:rsidR="007A4DE7" w:rsidRPr="00541AB8">
        <w:rPr>
          <w:rFonts w:ascii="Times New Roman" w:hAnsi="Times New Roman" w:cs="Times New Roman"/>
          <w:sz w:val="18"/>
          <w:szCs w:val="18"/>
        </w:rPr>
        <w:t>s</w:t>
      </w:r>
      <w:r w:rsidRPr="00541AB8">
        <w:rPr>
          <w:rFonts w:ascii="Times New Roman" w:hAnsi="Times New Roman" w:cs="Times New Roman"/>
          <w:sz w:val="18"/>
          <w:szCs w:val="18"/>
        </w:rPr>
        <w:t xml:space="preserve"> and Business, Indonesia Education University,</w:t>
      </w:r>
      <w:r w:rsidR="001001F5" w:rsidRPr="00541AB8">
        <w:rPr>
          <w:rFonts w:ascii="Times New Roman" w:hAnsi="Times New Roman" w:cs="Times New Roman"/>
          <w:sz w:val="18"/>
          <w:szCs w:val="18"/>
        </w:rPr>
        <w:t xml:space="preserve"> </w:t>
      </w:r>
      <w:r w:rsidR="00541AB8" w:rsidRPr="00541AB8">
        <w:rPr>
          <w:rFonts w:ascii="Times New Roman" w:hAnsi="Times New Roman" w:cs="Times New Roman"/>
          <w:sz w:val="18"/>
          <w:szCs w:val="18"/>
        </w:rPr>
        <w:t xml:space="preserve">Bandung, West Java, </w:t>
      </w:r>
      <w:r w:rsidR="001001F5" w:rsidRPr="00541AB8">
        <w:rPr>
          <w:rFonts w:ascii="Times New Roman" w:hAnsi="Times New Roman" w:cs="Times New Roman"/>
          <w:sz w:val="18"/>
          <w:szCs w:val="18"/>
        </w:rPr>
        <w:t>Indonesia,</w:t>
      </w:r>
      <w:r w:rsidRPr="00541AB8">
        <w:rPr>
          <w:rFonts w:ascii="Times New Roman" w:hAnsi="Times New Roman" w:cs="Times New Roman"/>
          <w:sz w:val="18"/>
          <w:szCs w:val="18"/>
        </w:rPr>
        <w:t xml:space="preserve"> email: </w:t>
      </w:r>
      <w:hyperlink r:id="rId8" w:history="1">
        <w:r w:rsidRPr="00541AB8">
          <w:rPr>
            <w:rStyle w:val="Hyperlink"/>
            <w:rFonts w:ascii="Times New Roman" w:hAnsi="Times New Roman" w:cs="Times New Roman"/>
            <w:color w:val="auto"/>
            <w:sz w:val="18"/>
            <w:szCs w:val="18"/>
            <w:u w:val="none"/>
          </w:rPr>
          <w:t>liliadiwibowo2021@gmail.com</w:t>
        </w:r>
      </w:hyperlink>
    </w:p>
    <w:p w14:paraId="795A44DF" w14:textId="77777777" w:rsidR="0011498D" w:rsidRPr="00541AB8" w:rsidRDefault="0011498D" w:rsidP="007D2183">
      <w:pPr>
        <w:pStyle w:val="NoSpacing"/>
        <w:jc w:val="both"/>
        <w:rPr>
          <w:rStyle w:val="Hyperlink"/>
          <w:rFonts w:ascii="Times New Roman" w:hAnsi="Times New Roman" w:cs="Times New Roman"/>
          <w:color w:val="auto"/>
          <w:sz w:val="18"/>
          <w:szCs w:val="18"/>
          <w:u w:val="none"/>
        </w:rPr>
      </w:pPr>
      <w:r w:rsidRPr="00541AB8">
        <w:rPr>
          <w:rStyle w:val="Hyperlink"/>
          <w:rFonts w:ascii="Times New Roman" w:hAnsi="Times New Roman" w:cs="Times New Roman"/>
          <w:color w:val="auto"/>
          <w:sz w:val="18"/>
          <w:szCs w:val="18"/>
          <w:u w:val="none"/>
          <w:vertAlign w:val="superscript"/>
        </w:rPr>
        <w:t>4</w:t>
      </w:r>
      <w:r w:rsidRPr="00541AB8">
        <w:rPr>
          <w:rStyle w:val="Hyperlink"/>
          <w:rFonts w:ascii="Times New Roman" w:hAnsi="Times New Roman" w:cs="Times New Roman"/>
          <w:color w:val="auto"/>
          <w:sz w:val="18"/>
          <w:szCs w:val="18"/>
          <w:u w:val="none"/>
        </w:rPr>
        <w:t>Management Science Program, Faculty of Economics and Business, Indonesia  Education University, Indonesia, email: rhurriyati@upi.edu</w:t>
      </w:r>
    </w:p>
    <w:p w14:paraId="17111D1E" w14:textId="77777777" w:rsidR="0011498D" w:rsidRPr="007D2183" w:rsidRDefault="0011498D" w:rsidP="007D2183">
      <w:pPr>
        <w:pStyle w:val="NoSpacing"/>
        <w:jc w:val="both"/>
        <w:rPr>
          <w:rFonts w:ascii="Times New Roman" w:hAnsi="Times New Roman" w:cs="Times New Roman"/>
          <w:sz w:val="20"/>
          <w:szCs w:val="20"/>
        </w:rPr>
      </w:pPr>
    </w:p>
    <w:p w14:paraId="0696D65A" w14:textId="77777777" w:rsidR="007D2183" w:rsidRPr="001518C8" w:rsidRDefault="007D2183">
      <w:pPr>
        <w:rPr>
          <w:rFonts w:ascii="Times New Roman" w:hAnsi="Times New Roman" w:cs="Times New Roman"/>
        </w:rPr>
      </w:pPr>
    </w:p>
    <w:p w14:paraId="63A9F4FD" w14:textId="7E7725B8" w:rsidR="00374237" w:rsidRPr="00541AB8" w:rsidRDefault="00F51E6D">
      <w:pPr>
        <w:rPr>
          <w:rFonts w:ascii="Times New Roman" w:hAnsi="Times New Roman" w:cs="Times New Roman"/>
          <w:b/>
          <w:bCs/>
          <w:sz w:val="24"/>
          <w:szCs w:val="24"/>
        </w:rPr>
      </w:pPr>
      <w:r w:rsidRPr="00541AB8">
        <w:rPr>
          <w:rFonts w:ascii="Times New Roman" w:hAnsi="Times New Roman" w:cs="Times New Roman"/>
          <w:b/>
          <w:bCs/>
          <w:sz w:val="24"/>
          <w:szCs w:val="24"/>
        </w:rPr>
        <w:t>Ab</w:t>
      </w:r>
      <w:r w:rsidR="00541AB8" w:rsidRPr="00541AB8">
        <w:rPr>
          <w:rFonts w:ascii="Times New Roman" w:hAnsi="Times New Roman" w:cs="Times New Roman"/>
          <w:b/>
          <w:bCs/>
          <w:sz w:val="24"/>
          <w:szCs w:val="24"/>
        </w:rPr>
        <w:t>stract</w:t>
      </w:r>
    </w:p>
    <w:p w14:paraId="4E77F36E" w14:textId="4A1D30E6" w:rsidR="00D93CA8" w:rsidRPr="00D93CA8" w:rsidRDefault="002F0E59" w:rsidP="00D93CA8">
      <w:pPr>
        <w:autoSpaceDE w:val="0"/>
        <w:autoSpaceDN w:val="0"/>
        <w:adjustRightInd w:val="0"/>
        <w:spacing w:after="0" w:line="240" w:lineRule="auto"/>
        <w:jc w:val="both"/>
        <w:rPr>
          <w:rFonts w:ascii="Times New Roman" w:hAnsi="Times New Roman" w:cs="Times New Roman"/>
          <w:sz w:val="24"/>
          <w:szCs w:val="24"/>
        </w:rPr>
      </w:pPr>
      <w:r w:rsidRPr="00D93CA8">
        <w:rPr>
          <w:rFonts w:ascii="Times New Roman" w:hAnsi="Times New Roman" w:cs="Times New Roman"/>
          <w:sz w:val="24"/>
          <w:szCs w:val="24"/>
        </w:rPr>
        <w:t>This study aims to analyze the impact of Incoterm and relational resources on the competitive advantage of Indonesian Freight forwarders. The measurement methodology uses structural equation model (SEM) analysis with SmartPLS software to analyze the impact of Incoterms and relat</w:t>
      </w:r>
      <w:r w:rsidR="00261734" w:rsidRPr="00D93CA8">
        <w:rPr>
          <w:rFonts w:ascii="Times New Roman" w:hAnsi="Times New Roman" w:cs="Times New Roman"/>
          <w:sz w:val="24"/>
          <w:szCs w:val="24"/>
        </w:rPr>
        <w:t>ional</w:t>
      </w:r>
      <w:r w:rsidRPr="00D93CA8">
        <w:rPr>
          <w:rFonts w:ascii="Times New Roman" w:hAnsi="Times New Roman" w:cs="Times New Roman"/>
          <w:sz w:val="24"/>
          <w:szCs w:val="24"/>
        </w:rPr>
        <w:t xml:space="preserve"> resources on competitive advantage</w:t>
      </w:r>
      <w:r w:rsidR="00C80A45" w:rsidRPr="00D93CA8">
        <w:rPr>
          <w:rFonts w:ascii="Times New Roman" w:hAnsi="Times New Roman" w:cs="Times New Roman"/>
          <w:sz w:val="24"/>
          <w:szCs w:val="24"/>
        </w:rPr>
        <w:t xml:space="preserve">. </w:t>
      </w:r>
      <w:r w:rsidR="00541AB8" w:rsidRPr="00D93CA8">
        <w:rPr>
          <w:rFonts w:ascii="Times New Roman" w:hAnsi="Times New Roman" w:cs="Times New Roman"/>
          <w:sz w:val="24"/>
          <w:szCs w:val="24"/>
        </w:rPr>
        <w:t>Through social media, online questionnaires were sent to gather research data. The Likert scale of 5 was used to create the questionnaire. Companies that provide freight forwarding services were the respondents in this study, chosen by simple random sampling</w:t>
      </w:r>
      <w:r w:rsidR="00C80A45" w:rsidRPr="00D93CA8">
        <w:rPr>
          <w:rFonts w:ascii="Times New Roman" w:hAnsi="Times New Roman" w:cs="Times New Roman"/>
          <w:sz w:val="24"/>
          <w:szCs w:val="24"/>
        </w:rPr>
        <w:t>. Online questionnaires were distributed to 75 companies</w:t>
      </w:r>
      <w:r w:rsidR="00F51E6D" w:rsidRPr="00D93CA8">
        <w:rPr>
          <w:rFonts w:ascii="Times New Roman" w:hAnsi="Times New Roman" w:cs="Times New Roman"/>
          <w:sz w:val="24"/>
          <w:szCs w:val="24"/>
        </w:rPr>
        <w:t xml:space="preserve"> to answer questions submitted</w:t>
      </w:r>
      <w:r w:rsidR="00C80A45" w:rsidRPr="00D93CA8">
        <w:rPr>
          <w:rFonts w:ascii="Times New Roman" w:hAnsi="Times New Roman" w:cs="Times New Roman"/>
          <w:sz w:val="24"/>
          <w:szCs w:val="24"/>
        </w:rPr>
        <w:t xml:space="preserve">. </w:t>
      </w:r>
      <w:r w:rsidR="00B1041D" w:rsidRPr="00D93CA8">
        <w:rPr>
          <w:rFonts w:ascii="Times New Roman" w:hAnsi="Times New Roman" w:cs="Times New Roman"/>
          <w:sz w:val="24"/>
          <w:szCs w:val="24"/>
        </w:rPr>
        <w:t>The data analysis step</w:t>
      </w:r>
      <w:r w:rsidR="00C80A45" w:rsidRPr="00D93CA8">
        <w:rPr>
          <w:rFonts w:ascii="Times New Roman" w:hAnsi="Times New Roman" w:cs="Times New Roman"/>
          <w:sz w:val="24"/>
          <w:szCs w:val="24"/>
        </w:rPr>
        <w:t xml:space="preserve"> </w:t>
      </w:r>
      <w:r w:rsidR="00B1041D" w:rsidRPr="00D93CA8">
        <w:rPr>
          <w:rFonts w:ascii="Times New Roman" w:hAnsi="Times New Roman" w:cs="Times New Roman"/>
          <w:sz w:val="24"/>
          <w:szCs w:val="24"/>
        </w:rPr>
        <w:t>is</w:t>
      </w:r>
      <w:r w:rsidR="00C80A45" w:rsidRPr="00D93CA8">
        <w:rPr>
          <w:rFonts w:ascii="Times New Roman" w:hAnsi="Times New Roman" w:cs="Times New Roman"/>
          <w:sz w:val="24"/>
          <w:szCs w:val="24"/>
        </w:rPr>
        <w:t xml:space="preserve"> validity tests, reliability tests, significance tests, and hypothesis tests. Based on the data processing results, it is found that Incoterm and relational resources positively affect competitive advantages. The novelty of this study is a model of the relationship between the </w:t>
      </w:r>
      <w:r w:rsidR="00261734" w:rsidRPr="00D93CA8">
        <w:rPr>
          <w:rFonts w:ascii="Times New Roman" w:hAnsi="Times New Roman" w:cs="Times New Roman"/>
          <w:sz w:val="24"/>
          <w:szCs w:val="24"/>
        </w:rPr>
        <w:t>effect</w:t>
      </w:r>
      <w:r w:rsidR="00C80A45" w:rsidRPr="00D93CA8">
        <w:rPr>
          <w:rFonts w:ascii="Times New Roman" w:hAnsi="Times New Roman" w:cs="Times New Roman"/>
          <w:sz w:val="24"/>
          <w:szCs w:val="24"/>
        </w:rPr>
        <w:t xml:space="preserve"> of Incoterm and relational resources on the competitive advantage of freight forwarding companies. The research's theoretical implication is that </w:t>
      </w:r>
      <w:r w:rsidR="00981552" w:rsidRPr="00D93CA8">
        <w:rPr>
          <w:rFonts w:ascii="Times New Roman" w:hAnsi="Times New Roman" w:cs="Times New Roman"/>
          <w:sz w:val="24"/>
          <w:szCs w:val="24"/>
        </w:rPr>
        <w:t>F</w:t>
      </w:r>
      <w:r w:rsidR="00C80A45" w:rsidRPr="00D93CA8">
        <w:rPr>
          <w:rFonts w:ascii="Times New Roman" w:hAnsi="Times New Roman" w:cs="Times New Roman"/>
          <w:sz w:val="24"/>
          <w:szCs w:val="24"/>
        </w:rPr>
        <w:t>reight forwarder companies' management should select appropriate incoterms and implement relational resource policies to encourage increased competitive advantage.</w:t>
      </w:r>
      <w:r w:rsidR="00D93CA8" w:rsidRPr="00D93CA8">
        <w:rPr>
          <w:rFonts w:ascii="Times New Roman" w:hAnsi="Times New Roman" w:cs="Times New Roman"/>
          <w:sz w:val="24"/>
          <w:szCs w:val="24"/>
        </w:rPr>
        <w:t xml:space="preserve"> </w:t>
      </w:r>
      <w:r w:rsidR="00D93CA8">
        <w:rPr>
          <w:rFonts w:ascii="Times New Roman" w:hAnsi="Times New Roman" w:cs="Times New Roman"/>
          <w:sz w:val="24"/>
          <w:szCs w:val="24"/>
        </w:rPr>
        <w:t>One of t</w:t>
      </w:r>
      <w:r w:rsidR="00D93CA8" w:rsidRPr="00D93CA8">
        <w:rPr>
          <w:rFonts w:ascii="Times New Roman" w:hAnsi="Times New Roman" w:cs="Times New Roman"/>
          <w:sz w:val="24"/>
          <w:szCs w:val="24"/>
        </w:rPr>
        <w:t>he limitation</w:t>
      </w:r>
      <w:r w:rsidR="009D540A">
        <w:rPr>
          <w:rFonts w:ascii="Times New Roman" w:hAnsi="Times New Roman" w:cs="Times New Roman"/>
          <w:sz w:val="24"/>
          <w:szCs w:val="24"/>
        </w:rPr>
        <w:t>s</w:t>
      </w:r>
      <w:r w:rsidR="00D93CA8" w:rsidRPr="00D93CA8">
        <w:rPr>
          <w:rFonts w:ascii="Times New Roman" w:hAnsi="Times New Roman" w:cs="Times New Roman"/>
          <w:sz w:val="24"/>
          <w:szCs w:val="24"/>
        </w:rPr>
        <w:t xml:space="preserve"> of this study</w:t>
      </w:r>
      <w:r w:rsidR="00D93CA8" w:rsidRPr="00D93CA8">
        <w:rPr>
          <w:rFonts w:ascii="Times New Roman" w:hAnsi="Times New Roman" w:cs="Times New Roman"/>
          <w:sz w:val="24"/>
          <w:szCs w:val="24"/>
        </w:rPr>
        <w:t xml:space="preserve"> </w:t>
      </w:r>
      <w:r w:rsidR="00D93CA8">
        <w:rPr>
          <w:rFonts w:ascii="Times New Roman" w:hAnsi="Times New Roman" w:cs="Times New Roman"/>
          <w:sz w:val="24"/>
          <w:szCs w:val="24"/>
        </w:rPr>
        <w:t xml:space="preserve">is </w:t>
      </w:r>
      <w:r w:rsidR="00D93CA8" w:rsidRPr="00D93CA8">
        <w:rPr>
          <w:rFonts w:ascii="Times New Roman" w:hAnsi="Times New Roman" w:cs="Times New Roman"/>
          <w:sz w:val="24"/>
          <w:szCs w:val="24"/>
        </w:rPr>
        <w:t>that t</w:t>
      </w:r>
      <w:r w:rsidR="00D93CA8" w:rsidRPr="00D93CA8">
        <w:rPr>
          <w:rFonts w:ascii="Times New Roman" w:hAnsi="Times New Roman" w:cs="Times New Roman"/>
          <w:sz w:val="24"/>
          <w:szCs w:val="24"/>
        </w:rPr>
        <w:t>he sample size used is only a small number of companies</w:t>
      </w:r>
      <w:r w:rsidR="00D93CA8" w:rsidRPr="00D93CA8">
        <w:rPr>
          <w:rFonts w:ascii="Times New Roman" w:hAnsi="Times New Roman" w:cs="Times New Roman"/>
          <w:sz w:val="24"/>
          <w:szCs w:val="24"/>
        </w:rPr>
        <w:t xml:space="preserve"> </w:t>
      </w:r>
      <w:r w:rsidR="00D93CA8" w:rsidRPr="00D93CA8">
        <w:rPr>
          <w:rFonts w:ascii="Times New Roman" w:hAnsi="Times New Roman" w:cs="Times New Roman"/>
          <w:sz w:val="24"/>
          <w:szCs w:val="24"/>
        </w:rPr>
        <w:t xml:space="preserve">engaged in international Freight Forwarder services, only </w:t>
      </w:r>
      <w:r w:rsidR="00D93CA8">
        <w:rPr>
          <w:rFonts w:ascii="Times New Roman" w:hAnsi="Times New Roman" w:cs="Times New Roman"/>
          <w:sz w:val="24"/>
          <w:szCs w:val="24"/>
        </w:rPr>
        <w:t>75</w:t>
      </w:r>
      <w:r w:rsidR="00D93CA8" w:rsidRPr="00D93CA8">
        <w:rPr>
          <w:rFonts w:ascii="Times New Roman" w:hAnsi="Times New Roman" w:cs="Times New Roman"/>
          <w:sz w:val="24"/>
          <w:szCs w:val="24"/>
        </w:rPr>
        <w:t xml:space="preserve"> companies</w:t>
      </w:r>
      <w:r w:rsidR="00D93CA8" w:rsidRPr="00D93CA8">
        <w:rPr>
          <w:rFonts w:ascii="Times New Roman" w:hAnsi="Times New Roman" w:cs="Times New Roman"/>
          <w:sz w:val="24"/>
          <w:szCs w:val="24"/>
        </w:rPr>
        <w:t>.</w:t>
      </w:r>
    </w:p>
    <w:p w14:paraId="35E96AB2" w14:textId="77777777" w:rsidR="00D93CA8" w:rsidRDefault="00D93CA8" w:rsidP="00D93CA8">
      <w:pPr>
        <w:autoSpaceDE w:val="0"/>
        <w:autoSpaceDN w:val="0"/>
        <w:adjustRightInd w:val="0"/>
        <w:spacing w:after="0" w:line="240" w:lineRule="auto"/>
        <w:rPr>
          <w:rFonts w:ascii="Calibri" w:hAnsi="Calibri" w:cs="Calibri"/>
          <w:sz w:val="24"/>
          <w:szCs w:val="24"/>
        </w:rPr>
      </w:pPr>
    </w:p>
    <w:p w14:paraId="4CF2AD78" w14:textId="77777777" w:rsidR="003E0289" w:rsidRPr="008C444E" w:rsidRDefault="00C923FB" w:rsidP="003E68B8">
      <w:pPr>
        <w:jc w:val="both"/>
        <w:rPr>
          <w:rFonts w:ascii="Times New Roman" w:hAnsi="Times New Roman" w:cs="Times New Roman"/>
          <w:i/>
          <w:iCs/>
          <w:sz w:val="24"/>
          <w:szCs w:val="24"/>
        </w:rPr>
      </w:pPr>
      <w:r w:rsidRPr="003E0289">
        <w:rPr>
          <w:rFonts w:ascii="Times New Roman" w:hAnsi="Times New Roman" w:cs="Times New Roman"/>
          <w:i/>
          <w:iCs/>
          <w:sz w:val="24"/>
          <w:szCs w:val="24"/>
        </w:rPr>
        <w:t xml:space="preserve">Keywords: </w:t>
      </w:r>
      <w:r w:rsidR="003E0289" w:rsidRPr="003E0289">
        <w:rPr>
          <w:rFonts w:ascii="Times New Roman" w:hAnsi="Times New Roman" w:cs="Times New Roman"/>
          <w:i/>
          <w:iCs/>
          <w:sz w:val="24"/>
          <w:szCs w:val="24"/>
        </w:rPr>
        <w:t xml:space="preserve">Competitive advantage, Freight forwarders, </w:t>
      </w:r>
      <w:r w:rsidRPr="003E0289">
        <w:rPr>
          <w:rFonts w:ascii="Times New Roman" w:hAnsi="Times New Roman" w:cs="Times New Roman"/>
          <w:i/>
          <w:iCs/>
          <w:sz w:val="24"/>
          <w:szCs w:val="24"/>
        </w:rPr>
        <w:t>Incoterms,</w:t>
      </w:r>
      <w:r w:rsidR="003E0289" w:rsidRPr="003E0289">
        <w:rPr>
          <w:rFonts w:ascii="Times New Roman" w:hAnsi="Times New Roman" w:cs="Times New Roman"/>
          <w:i/>
          <w:iCs/>
          <w:sz w:val="24"/>
          <w:szCs w:val="24"/>
        </w:rPr>
        <w:t xml:space="preserve"> Resources-Base views, Relational resources</w:t>
      </w:r>
    </w:p>
    <w:p w14:paraId="14F5C4EA" w14:textId="77777777" w:rsidR="00E20F37" w:rsidRPr="00B21F48" w:rsidRDefault="00E20F37" w:rsidP="00330B27">
      <w:pPr>
        <w:pStyle w:val="ListParagraph"/>
        <w:numPr>
          <w:ilvl w:val="0"/>
          <w:numId w:val="3"/>
        </w:numPr>
        <w:ind w:left="284" w:hanging="284"/>
        <w:rPr>
          <w:rFonts w:ascii="Times New Roman" w:hAnsi="Times New Roman" w:cs="Times New Roman"/>
          <w:b/>
          <w:bCs/>
          <w:sz w:val="24"/>
          <w:szCs w:val="24"/>
        </w:rPr>
      </w:pPr>
      <w:r w:rsidRPr="00B21F48">
        <w:rPr>
          <w:rFonts w:ascii="Times New Roman" w:hAnsi="Times New Roman" w:cs="Times New Roman"/>
          <w:b/>
          <w:bCs/>
          <w:sz w:val="24"/>
          <w:szCs w:val="24"/>
        </w:rPr>
        <w:t>Introduction</w:t>
      </w:r>
    </w:p>
    <w:p w14:paraId="33900333" w14:textId="3A61F247" w:rsidR="00A400A7" w:rsidRPr="001518C8" w:rsidRDefault="00EB5BE8" w:rsidP="00A400A7">
      <w:pPr>
        <w:jc w:val="both"/>
        <w:rPr>
          <w:rStyle w:val="rynqvb"/>
          <w:rFonts w:ascii="Times New Roman" w:hAnsi="Times New Roman" w:cs="Times New Roman"/>
          <w:sz w:val="24"/>
          <w:szCs w:val="24"/>
          <w:lang w:val="en"/>
        </w:rPr>
      </w:pPr>
      <w:r>
        <w:rPr>
          <w:rStyle w:val="rynqvb"/>
          <w:rFonts w:ascii="Times New Roman" w:hAnsi="Times New Roman" w:cs="Times New Roman"/>
          <w:sz w:val="24"/>
          <w:szCs w:val="24"/>
          <w:lang w:val="en"/>
        </w:rPr>
        <w:t>Competitive advantage is one of the main factors determining a company's performance in the era of sophisticated globalization.</w:t>
      </w:r>
      <w:r w:rsidR="00E67304" w:rsidRPr="001518C8">
        <w:rPr>
          <w:rStyle w:val="rynqvb"/>
          <w:rFonts w:ascii="Times New Roman" w:hAnsi="Times New Roman" w:cs="Times New Roman"/>
          <w:sz w:val="24"/>
          <w:szCs w:val="24"/>
          <w:lang w:val="en"/>
        </w:rPr>
        <w:t xml:space="preserve"> </w:t>
      </w:r>
      <w:r w:rsidR="00541AB8">
        <w:rPr>
          <w:rStyle w:val="rynqvb"/>
          <w:rFonts w:ascii="Times New Roman" w:hAnsi="Times New Roman" w:cs="Times New Roman"/>
          <w:sz w:val="24"/>
          <w:szCs w:val="24"/>
          <w:lang w:val="en"/>
        </w:rPr>
        <w:t xml:space="preserve">Managers who want to improve the performance of the company must increasingly focus on competitive approaches, </w:t>
      </w:r>
      <w:r w:rsidR="00261734">
        <w:rPr>
          <w:rStyle w:val="rynqvb"/>
          <w:rFonts w:ascii="Times New Roman" w:hAnsi="Times New Roman" w:cs="Times New Roman"/>
          <w:sz w:val="24"/>
          <w:szCs w:val="24"/>
          <w:lang w:val="en"/>
        </w:rPr>
        <w:t>actions</w:t>
      </w:r>
      <w:r w:rsidR="001031A3">
        <w:rPr>
          <w:rStyle w:val="rynqvb"/>
          <w:rFonts w:ascii="Times New Roman" w:hAnsi="Times New Roman" w:cs="Times New Roman"/>
          <w:sz w:val="24"/>
          <w:szCs w:val="24"/>
          <w:lang w:val="en"/>
        </w:rPr>
        <w:t>,</w:t>
      </w:r>
      <w:r w:rsidR="00261734">
        <w:rPr>
          <w:rStyle w:val="rynqvb"/>
          <w:rFonts w:ascii="Times New Roman" w:hAnsi="Times New Roman" w:cs="Times New Roman"/>
          <w:sz w:val="24"/>
          <w:szCs w:val="24"/>
          <w:lang w:val="en"/>
        </w:rPr>
        <w:t xml:space="preserve"> or resources employed during the development process plan </w:t>
      </w:r>
      <w:r w:rsidR="002D7156" w:rsidRPr="001518C8">
        <w:rPr>
          <w:rStyle w:val="rynqvb"/>
          <w:rFonts w:ascii="Times New Roman" w:hAnsi="Times New Roman" w:cs="Times New Roman"/>
          <w:sz w:val="24"/>
          <w:szCs w:val="24"/>
          <w:lang w:val="en"/>
        </w:rPr>
        <w:fldChar w:fldCharType="begin" w:fldLock="1"/>
      </w:r>
      <w:r w:rsidR="00DE600B" w:rsidRPr="001518C8">
        <w:rPr>
          <w:rStyle w:val="rynqvb"/>
          <w:rFonts w:ascii="Times New Roman" w:hAnsi="Times New Roman" w:cs="Times New Roman"/>
          <w:sz w:val="24"/>
          <w:szCs w:val="24"/>
          <w:lang w:val="en"/>
        </w:rPr>
        <w:instrText>ADDIN CSL_CITATION {"citationItems":[{"id":"ITEM-1","itemData":{"author":[{"dropping-particle":"","family":"Porter","given":"Michael E","non-dropping-particle":"","parse-names":false,"suffix":""}],"id":"ITEM-1","issued":{"date-parts":[["1980"]]},"publisher":"New York: Free Press","title":"Competitive strategy: Techniques for analyzing industries and competitors","type":"article"},"uris":["http://www.mendeley.com/documents/?uuid=c0e8faea-2c9c-4e22-b87d-a8bf052e1061"]},{"id":"ITEM-2","itemData":{"author":[{"dropping-particle":"","family":"Porter","given":"Michael","non-dropping-particle":"","parse-names":false,"suffix":""}],"container-title":"PorterCompetitive Advantage1985","id":"ITEM-2","issued":{"date-parts":[["1985"]]},"title":"Competitive Advantage, New York Free Press","type":"article-journal"},"uris":["http://www.mendeley.com/documents/?uuid=84308c0c-8e7a-4fa6-9d98-99ef85e57ebe"]},{"id":"ITEM-3","itemData":{"ISSN":"0022-2429","author":[{"dropping-particle":"","family":"Day","given":"George S","non-dropping-particle":"","parse-names":false,"suffix":""},{"dropping-particle":"","family":"Wensley","given":"Robin","non-dropping-particle":"","parse-names":false,"suffix":""}],"container-title":"Journal of marketing","id":"ITEM-3","issue":"2","issued":{"date-parts":[["1988"]]},"page":"1-20","publisher":"SAGE Publications Sage CA: Los Angeles, CA","title":"Assessing advantage: a framework for diagnosing competitive superiority","type":"article-journal","volume":"52"},"uris":["http://www.mendeley.com/documents/?uuid=df8354b3-9c57-45d6-be2c-0e28f99c0018"]},{"id":"ITEM-4","itemData":{"author":[{"dropping-particle":"","family":"Porter","given":"Michael E","non-dropping-particle":"","parse-names":false,"suffix":""}],"container-title":"New York","id":"ITEM-4","issued":{"date-parts":[["1990"]]},"title":"The competitive advantage of nations The Free Press","type":"article-journal","volume":"564"},"uris":["http://www.mendeley.com/documents/?uuid=e100bf87-d278-4564-b763-6cd9390487f3"]},{"id":"ITEM-5","itemData":{"ISSN":"0022-2429","author":[{"dropping-particle":"","family":"Bharadwaj","given":"Sundar G","non-dropping-particle":"","parse-names":false,"suffix":""},{"dropping-particle":"","family":"Varadarajan","given":"P Rajan","non-dropping-particle":"","parse-names":false,"suffix":""},{"dropping-particle":"","family":"Fahy","given":"John","non-dropping-particle":"","parse-names":false,"suffix":""}],"container-title":"Journal of marketing","id":"ITEM-5","issue":"4","issued":{"date-parts":[["1993"]]},"page":"83-99","publisher":"SAGE Publications Sage CA: Los Angeles, CA","title":"Sustainable competitive advantage in service industries: a conceptual model and research propositions","type":"article-journal","volume":"57"},"uris":["http://www.mendeley.com/documents/?uuid=d1031efd-29aa-47a6-bab0-9fdf055e9b26"]},{"id":"ITEM-6","itemData":{"DOI":"10.1016/j.technovation.2018.11.004","ISSN":"01664972 (ISSN)","abstract":"Some scholars hold that dynamic capability (hereinafter DC) is one of the keys to achieving competitive advantage (hereinafter CA) and consequently, performance in strategic management. However, the definition and effects of DCs and the role of environmental dynamism are still under discussion. In the context of a Portuguese-like economy and from a strategic process perspective, this study defines dynamic capability as the potential to systematically solve problems, enabled by its propensity to sense opportunities and threats, to make timely decisions, and to implement strategic decisions and changes efficiently, thereby ensuring the right direction. Moreover, the ambidexterity view, exploring the indirect impact of exploitative and explorative capabilities, mediated by creativity and innovation competences (hereinafter IC) gives evidence of the influence on CA and firm's performance. Using an empirical study of 387 enterprises in Portugal, it was found that DCs, creativity and IC do significantly, positively, affect performance, while entrepreneurial orientation (hereinafter EO) is a moderator. © 2020 Elsevier B.V.","author":[{"dropping-particle":"","family":"Ferreira","given":"J","non-dropping-particle":"","parse-names":false,"suffix":""},{"dropping-particle":"","family":"Coelho","given":"A","non-dropping-particle":"","parse-names":false,"suffix":""},{"dropping-particle":"","family":"Moutinho","given":"L","non-dropping-particle":"","parse-names":false,"suffix":""}],"container-title":"Technovation","id":"ITEM-6","issued":{"date-parts":[["2020"]]},"language":"English","note":"Cited By :172\n\nExport Date: 1 April 2023\n\nCODEN: TNVTD\n\nCorrespondence Address: Ferreira, J.; Department of Management and Marketing, Portugal; email: jorge.ferreira065@gmail.com\n\nReferences: Acs, Z.W., Parsons, S.T., (2008), racy High-Impact Firms: Gazelles Revisited. Report published by Corporate Research Board, LLC Washington, DC 20037, accessed from Office of Advocacy, the United States Small Business Administration; Adler, P.S., Kwon, S., Social capital: prospects for a new concept (2002) Acad. Manag. Rev., 27, pp. 17-40; \nAhlin, B., Drnovsˇek, M., Hisrich, R.D., Entrepreneurs' creativity and firm innovation: the moderating role of entrepreneurial self-efficacy (2013) Small Bus. Econ., pp. 177-187;\nAhuja, G., Collaborative networks, structural holes, and innovation: a longitudinal study (2000) Adm. Sci. Q., 45. , (425– 455013-9531-7);\nAkman, G., Yilmaz, C., Innovative capability, innovation strategy, and market orientation: an empirical analysis in Turkish software industry (2008) Int. J. Innov. Manag., 12, pp. 69-111;\nAldrich, H.E., Wiedenmayer, G., From traits to rates: an ecological perspective on organizational foundings (1993) Advances in Entrepreneurship Firm Emergence, And Growth, pp. 145-195. , J.A. Katz R.H. Brockhaus JAI Press Greenwich, CT;\nAlegre, J., Chiva, R., Linking entrepreneurial orientation and firm performance: the role of organizational learning capability and innovation performance (2013) J. Small Bus. Manag., 51, pp. 491-507;\nAlise, T., Oddane, W., The collective creativity of academics and practitioners in innovation projects (2015) Int. J. Manag. Proj. Bus., 8, pp. 33-57;\nAljanabi, A., Qadir, A., Nor, R., Noor, A.M., The mediating role of market orientation on entrepreneurial orientation, absorptive capacity and technological innovation capabilities (2015) Asian Soc. Sci., 11, pp. 219-234;\nAmabile, T., Khaire, M., Creativity and the role of the leader (2008) Harv. Bus. Rev., 86, pp. 100-109;\nAmabile, T.M., Social psychology of creativity: a componential conceptualization (1983) J. Personal. Soc. Psychol., 45, pp. 997-1013;\nAmabile, T.M., Creativity in Context (1996), Westview Press Boulder, CO; Ambrosini, V., Bowman, C., What are dynamic capabilities and are they a useful construct in strategic management (2009) Int. J. Manag. Rev., 11, pp. 29-49;\nAmbrosini, V., Bowman, C., Collier, N., Dynamic capabilities: an exploration of how firms renew their resource base (2009) Br. J. Manag., 20, pp. S9-S24;\nAnand, J., Oriani, R., Vassolo, R.S., Alliance activity as a dynamic capability in the face of a discontinuous technological change (2010) Org. Sci., 21, pp. 1213-1232;\nAncona, D.G., Goodman, P.S., Lawrence, B.S., Tushman, M.L., Time: a new research lens (2001) Acad. Manag. Rev., 26, pp. 645-663;\nAndriopoulos, C., Lewis, M.W., Exploitation-exploration tensions and organizational ambidexterity: managing paradoxes of innovation (2009) Org. Sci., 20 (4), pp. 696-717;\nApanasovich, N., Heras, H.A., Parrilli, M.D., The impact of business innovation modes on SME innovation performance in post-Soviet transition economies: the case of Belarus (2016) Technovation, pp. 57-58;\nArend, R.J., Bromiley, P., Assessing the dynamic capabilities view: spare change, everyone? (2009) Strateg. Org., 7, pp. 75-90;\nAtuahene-Gima, K., Resolving the capability-rigidity paradox in new product innovation (2005) J. Market., 69 (4), pp. 61-83;\nAtuahene-Gima, K., Murray, J.Y., Exploratory and exploitative learning in new product development: a social capital perspective on new technology ventures in China (2007) J. Int. Mark., 15, pp. 1-29;\nAudia, P.G., Goncalo, J.A., Past success and creativity over time: a study of inventors in the hard-disk drive industry (2007) Manag. Sci., 53, pp. 1-15;\nAuh, S., Menguc, B., Balancing exploration and exploitation: the moderating role of competitive intensity (2005) J. Bus. Res., 58, pp. 1652-1661;\nAutant-Bernard, C., Fadairo, M., Massard, N., Knowledge diffusion and innovation policies within the European regions: challenges based on recent empirical evidence (2013) Res. Policy, 42, pp. 196-210;\nAvlonitis, G.J., Salavou, H.E., Entrepreneurial orientation of SMEs, product innovativeness, and performance (2007) J. Bus. Res., 60, pp. 566-575;\nAxtell, C.M., Holman, D.J., Ushworth, K.L., Wall, T.D., Waterson, P.E., Harrington, E., Shopfloor innovation: facilitating the suggestion and implementation of ideas (2000) J. Occup. Org. Psychol., 39, pp. 599-617;\nBaer, M., Putting creativity to work: the implementation of creative ideas in organizations (2012) Acad. Manag. J., 55, pp. 1102-1119;\nBai, J., Ren, J., Organizational Ambidexterity and innovation performance: the moderating effect of entrepreneurial orientation (2016) Front. Bus. Res. China, 10, pp. 664-693;\nBaker, W.E., Sinkula, J.M., The complementary effects of market orientation and entrepreneurial orientation on profitability in small businesses (2009) J. Small Bus. Manag., 47, pp. 443-464;\nBarreto, I., Dynamic capabilities: a review of past research and an agenda for the future (2010) J. Manag., 36 (1), pp. 256-280;\nBarczak, G., Griffin, A., Kahn, K.B., Trends and drivers of success in NPD practices: results of the 2003 PDMA best practices study (2009) J. Product. Innov. Manag., 26, pp. 3-23;\nBatey, M., Chamorro-Premuzic, T., Furnham, A., Intelligence and personality as predictors of divergent thinking: the role of general, fluid and crystallised intelligence (2009) Think. Skills Creat., 4, pp. 60-69;\nBaum, J.R., Locke, E.A., The relationship of entrepreneurial traits, skill, and motivation to subsequent venture growth (2004) J. Appl. Psychol., 89, pp. 587-598;\nBaum, J.R., Locke, E.A., Smith, K., A multidimensional model of venture growth (2001) Acad. Manag. J., 44, pp. 292-303;\nBeckman, C.M., The influence of founding team company affiliations on firm behavior (2006) Acad. Black.;\nBeckman, C.M., Haunschild, P.R., Phillips, D.J., Friends or strangers? Firm-specific uncertainty, market uncertainty, and network partner selection (2004) Org. Sci., 15 (3), pp. 259-275;\nBello, D.C., Lori, P., Radulovich, B., Rajshekhar (Raj), G., Javalgi, R.F., Scherer, J.T., Performance of professional service firms from emerging markets: role of innovative services and firm capabilities (2016) J. World Bus., 51, pp. 413-424;\nBenner, M.J., Tushman, M.L., Process management and technological innovation: a longitudinal study of the photography and paint industries (2002) Adm. Sci. Q., 47, pp. 676-706;\nBenner, M.J., Tushman, M.L., Exploitation, exploration, and process management: the productivity Dilemma revisited (2003) Acad. Manag. Rev., 28, pp. 238-256;\nBirch, Who creates jobs? (1981) Public Interest, 65 (fall), pp. 3-14;\nBlomberg, A., Tomi Kallio, T., Pohjanpää, H., Antecedents of organizational creativity: drivers, barriers or both? (2017) J. Innov. Manag. Blomb., 5, pp. 78-104. , (Kallio, Pohjanpää JIM);\nBoso, N., Cadogan, J.W., Story, V.M., Complementary effect of entrepreneurial and market orientations on export new product success under differing levels of competitive intensity and financial capital (2012) Int. Bus. Rev., 21, pp. 667-681;\nBoso, N., Cadogan, J.W., Story, V.M., Entrepreneurial orientation and market orientation as drivers of product innovation success: a study of exporters from a developing economy (2012) Int. Small Bus. J., 31 (1), pp. 57-81;\nBoso, N., Cadogan, J.W., Story, V.M., Entrepreneurial orientation and market orientation as drivers of product innovation success: a study of exporters from a developing economy (2013) Int. Small Bus. J., 31, pp. 57-81;\nBoso, N., Story, V.M., Cadogan, J.W., Entrepreneurial orientation, market orientation, network ties, and performance: study of entrepreneurial firms in a developing economy (2013) J. Bus. Ventur., 28, pp. 708-727;\nBougrain, F., Haudeville, B., Innovation, collaboration and SMEs internal research capacities (2002) Res. Policy, 31 (5), pp. 735-747;\nBrass, D.J., Galaskiewicz, J., Greve, H.R., Tsai, W., Taking stock of networks and organizations: a multilevel perspective (2004) Acad. Manag. J., 47, pp. 795-819;\nBrockman, B.K., Morgan, R.M., The role of existing knowledge in new product innovativeness and performance (2003) Decis. Sci., 34, pp. 385-420;\nBurt, R.S., Structural Holes: the Social Structure of Competition (1992), Harvard University Cambridge, MA; Calantone, R., Rubera, G., When should RD&amp;amp;E and marketing collaborate? The moderating role of exploration–exploitation and environmental uncertainty (2012) J. Prod. Innov. Manag., 29, pp. 144-157;\nCalantone, R.J., Cavusgil, S.T., Zhao, Y., Learning orientation, firm innovation capability, and firm performance (2002) Ind. Mark. Manag., 31, pp. 515-524;\nCao, Q., Gedajlovic, E., Zhang, H., Unpacking organizational ambidexterity: dimensions, contingencies, and synergistic effects (2009) Org. Sci., 20, pp. 781-796;\nCassiman, B., Veugelers, R., In search of complementarity in innovation strategy: internal R&amp;amp;D, cooperation in R&amp;amp;D and external technology acquisition” (2006) Manag. Sci., 52, pp. 68-82;\nChae, J.S., Lee, J.H., Kim, C.J., The effect of transformational leadership on employee creativity (2011) Korean J. Bus. Adm., pp. 2617-2640;\nChakravarthy, B., Lorange, P., Driving renewal: the entrepreneur-manager (2008) J. Bus. Strategy, 29, pp. 14-21;\nChang, C.-H., Chen, Y.-S., The determinants of green product development performance: green dynamic capabilities, green transformational leadership, and green creativity (2013) J. Bus. Ethics, 116 (1), pp. 07-119;\nChang, Y., Hughes, M., Drivers of innovation ambidexterity in small- to medium-sized firms (2012) Eur. Manag. J., 30, pp. 1-17;\nChen, D.Q., Preston, D.S., Xia, W., Antecedents and impacts of CIO supply-side and demand-side leadership: a staged maturity model (2010) J. Manag. Inf. Syst., 27, pp. 231-271;\nChen, H.-H., Lee, P.-Y., The driving drivers of dynamic competitive capabilities: a new perspective on competition (2009) Eur. Bus. Rev., 21, pp. 78-91;\nCheng, C., Lai, M., Wu, W., Exploring the impact of innovation strategy on R&amp;amp;D employees’ job satisfaction: a mathematical model and empirical research (2010) Technovation, 30, pp. 459-470;\nChesbrough, H., Open Innovation: the New Imperative for Creating and Profiting from Technology (2003), Harvard Business School Press Boston, Mass; Chiang, Y.H., Hung, K.P., Exploring open search strategies and perceived innovation performance from the perspective of inter-organizational knowledge flows (2010) R&amp;amp;D Manag., 40, pp. 292-299;\nChing-Hsun, C., Yu-Shan, C., Green organizational identity and green innovation (2013) Manag. Decis., 51, pp. 1056-1070;\nCho, H., Pucik, V., Relationship between innovativeness quality, growth, profitability, and market value (2005) Strateg. Manag. J., 26, pp. 555-575;\nClarysse, B., Moray, N., A process study of entrepreneurial team formation: the case of a research-based spin-off (2004) J. Bus. Ventur., 19, pp. 55-79;\nCoad, A., The Growth of Firms: A Survey of Theories and Empirical Evidence (2009), Edward Elgar Cheltenham; Colarelli, O.’.C.G., Ravichandran, T., Robeson, D., Risk management through learning: Management practices for radical innovation success (2008) J. High. Technol. Manag. Res., 19, pp. 70-82;\nColarelli, O.C.G., Paulson, A.S., DeMartino, R., Organisational approaches to building a radical innovation dynamic capability (2008) Int. J. Technol. Manag., 44, pp. 179-204;\nColbert, B.A., The complex resource-based view: implications for theory and practice in strategic human resource management (2004) Acad. Manag. Rev., 29, pp. 341-358;\nCollis, D.J., How valuable are organizational capabilities? (1994) Strateg. Manag. J., 15, pp. 143-152;\nDadfar, H., Dahlgaard, J.J., Breg, S., Alamirhoor, A., Linkage between organisational innovation capability, product platform development and performance: the case of pharmaceutical small and medium enterprises in Iran (2013) Total Qual. Manag. Bus. Excell., 24, pp. 819-834;\nDaghfous, A., Absorptive capacity and the implementation of knowledge-intensive best practices (2004) S.A.M. Adv. Manag. J., 69, pp. 21-27;\nDahlander, L., Gann, D.M., How open is innovation? (2010) Res. Policy, 39, pp. 699-709;\nDamanpour, F., Aravind, D., Managerial innovation: conceptions, processes and antecedents (2012) Manag. Organ. Rev., 8, pp. 423-454;\nDay, G.S., The capabilities of market-driven organizations (1994) J. Mark., pp. 37-52;\nDe Sousa, F.C., Pellissier, R., Monteiro, I.P., Creativity, innovation and collaborative organizations (2012) Int. J. Organ. Innov., 5, p. 1e39;\nDi Stefano, G., Peteraf, M., Verona, G., Dynamic capabilities deconstructed: a bibliographic investigation into the origins, development, and future directions of the research domain (2010) Ind. Corp. Change, 19, pp. 1187-1204;\nDi Stefano, G., Peteraf, M., Verona, G., The organizational drivetrain: a Road to integration of dynamic capabilities research (2014) Acad. Manag. Perspect., 28, pp. 307-327;\nDiLileo, T.C., Houghton, J.D., Maximizing organisational leadership capacity for the future: toward a model of self leadership, innovation and creativity (2006) J. Manag. Psychol., 21, pp. 319-337;\nDotzel, T., Shankar, V., Berry, L., Service innovativeness and firm value (2013) J. Mark. Res., 50, pp. 259-276;\nDrechsler, W., Natter, M., Understanding a firm's openness decisions in innovation (2012) J. Bus. Res., 65, pp. 438-445;\nEasterby-Smith, M., Prieto, I.M., Dynamic capabilities and knowledge management: an integrative role for learning? (2008) Br. J. Manag., 19, pp. 235-249;\nEasterby-Smith, M., Lyles, M.A., Peteraf, M.A., Dynamic capabilities: current debates and future directions (2009) Br. J. Manag., 20, pp. S1-S8;\nEdvardsson, B., Haglund, L., Mattsson, J., Analysis, planning, improvisation and control in the development of new services (1995) Int. J. Serv. Ind. Manag., 6, pp. 24-35;\nEisenhardt, K.M., Martin, J.A., Dynamic capabilities: what are they? (2000) Strateg. Manag. J., 21, pp. 1105-1121;\nEjdys, J., Entrepreneurial orientation vs. innovativeness of small and medium size enterprises of Podlaskie Voivodship (2016) J. Eng. Proj. Prod. Manag., 6, pp. 13-24;\nEriksson, T., Processes, antecedents and outcomes of dynamic capabilities (2014) Scand. J. Manag., 30, pp. 65-82;\nFadaee, A., Obaid, H., Alzahrh, A., Explaining the relationship between creativity, innovation and entrepreneurship (2014) Int. J. Econ., Manag. Social. Sci., 3, pp. 1-4;\nFillis, I., Rentschler, R., The role of creativity in entrepreneurship (2010) J. Enterprising Cult., 18, pp. 49-81;\nFourne, S., Jansen, J.J.P., Rosenbusch, N., (2016), A meta-analysis of the relationship between exploration and exploitation. Academy of Management Conference, Anaheim; Franklin, S., Wright, M., Lockett, A., Academic and surrogate entrepreneurs in university spin-out companies (2001) J. Technol. Transf., 26, pp. 127-141;\nGao, Y., Gao, S.X., Yang, J.J., Knowledge sharing, radical innovation and firm performance—moderating effects of firms’ internal and external factors under cooperative background (2010) R.D. Manag., 22, pp. 56-63;\nGarcia, R., Calantone, R., Levine, R., The role of knowledge in resource allocation to exploration versus exploitation in technologically oriented organizations (2003) Decis. Sci., 34, pp. 323-349;\nGarriga, H., von Krogh, G., Spaeth, S., How constraints and knowledge impact open innovation (2013) Strateg. Manag. J., 34, pp. 1134-1144;\nGaspersz, J.B.R., (2005), Compete with creativity, “Essay presented at the innovation lecture” Compete with creativity, of the Dutch Ministry of Economic Affairs, The Hague; Ghemawat, P., Costa, J., The organizational tension between static and dynamic efficiency (1993) Strateg. Manag. J., 14, pp. 59-73;\nGiampaoli, D., Ciambotti, M., Knowledge versus creativity: which of them really matter challenges of the knowledge society (2016) Bucharest, pp. 690-698;\nGiannopoulou, E., Gryszkiewicz, L., Barlatier, P.-J., Creativity for service innovation: a practice-based perspective (2014) Manag. Serv. Qual., 24, pp. 23-44;\nGibson, C.B., Birkinshaw, J., The antecedents, consequences, and mediating role of organizational ambidexterity (2004) Acad. Manag. J., 47 (2), pp. 209-226;\nGlenn, R.R., Genchev, S.E., Daugherty, P.J., The role of resource commitment and innovation in reverse logistics performance (2005) Int. J. Phys. Distrib. Logist. Manag., 35, pp. 233-257;\nGoedhuys, M., Veugelers, R., Innovationstrategies,processandproduct innovations and growth: firm-level evidence from Brazil (2012) Struct. Chang. Dyn., 23, pp. 516-529;\nGoel, S., Jones III, R.J., Entrepreneurial exploration and exploitation in family business: a systematic review and future directions (2016) Fam. Bus. Rev., 29 (1), pp. 94-120;\nGong, Y., Haung, J., Farh, J., Employee learning orientation, transformational leadership and employee creativity: the mediating role of employee creative self-efficacy (2009) Acad. Manage. J., 52 (4), pp. 765-778;\nGreve, H.R., Exploration and exploitation in product innovation (2007) Ind. Corp. Change, 16 (5), pp. 945-975;\nGuan, J., Ma, N., Innovative capability and export performance of Chinese firms (2003) Technovation – Int. J. Technol. Innov. Entrep., 23, pp. 737-747;\nGupta, R., Banerjee, P., Antecedents of organizational creativity; a multi-level approach (2016) Bus.: Theory Pract., 17, pp. 167-177;\nGupta, S., Cadeaux, J., Dubelaar, C., Uncovering multiple champion roles in implementing new-technology ventures (2006) J. Bus. Res., 59, pp. 549-563;\nGupta, A.K., Smith, K.G., Shalley, C.E., The interplay between exploration and exploitation (2006) Acad. Manag. J., 49, pp. 693-706;\nHahn, M.H., Lee, K.C., Lee, D.S., Network structure, organizational learning culture, and employee creativity in system integration companies: the mediating effects of exploitation and exploration (2015) Comput. Hum. Behav., 42, pp. 167-175;\nHair, J.F., Anderson, R.E., Tatham, R.L., Black, W.C., (2006) Multivariate Data Analysis, , 6th ed. Pearson Prentice Hall New Jersey;\nHan, K., Jin, K., Namwoon, Srivasta, R.K., Market orientation and organizational performance: is innovation a missing link? (1998) J. Mark., 62, pp. 30-45;\nHayter, C.S., Public or private entrepreneurship? Revisiting motivations and definitions of success among academic entrepreneurs (2015) J. Technol. Transf., 40, pp. 1003-1015;\nHe, Z., Wong, P., Exploration vs. exploitation: an empirical test of the ambidexterity hypothesis (2004) Org. Sci., 15, pp. 481-494;\nHelfat, C., Finkelstein, S., Mitchell, W., Peteraf, M., Singh, H., Teece, D., Winter, S., Dynamic Capabilities: Understanding Strategic Change in Organisations (2007), Blackwell Publishing Malden; Helfat, C.E., Martin, J.A., Dynamic managerial capabilities: review and assessment of managerial impact on strategic change (2015) J. Manag., 41, pp. 1281-1312;\nHelfat, C.E., Peteraf, M.A., The dynamic resource-based view: capability lifecycles (2003) Strateg. Manag. J., 24, pp. 997-1010;\nHelfat, C.E., Peteraf, M.A., Understanding dynamic capabilities: progress along a developmental path (2009) Strat. Org., 7 (1), pp. 91-102;\nHelfat, C.E., Quinn, J.B., Open innovation: the new imperative for creating and profiting from technology by Henry Chesbrough, review by: constance E. Helfat &amp;amp; J. Brian Quinn (2006) Acad. Manag. Perspect., 20, pp. 86-88;\nHelfat, C.E., Winter, S.G., Untangling dynamic and operational capabilities: strategy for the (n)everchanging world (2011) Strateg. Manag. J., 32, pp. 1243-1250;\nHenderson, R.M., Clark, K.B., Architectural innovation: the reconfiguration of existing product technologies and the failure of established firms (1990) Admin. Sci. Quart., 35. , (9–3.);\nHernández-Espallardo, M., Sánchez-Pérez, M., Segovia-López, C., Exploitationand exploration-based innovations: the role of knowledge in inter-firm relationships with distributors (2011) Technovation, 31, pp. 203-215;\nHirst, G., van Dick, R., van Knippenberg, D., A social identity perspective on leadership and employee creativity (2009) J. Org. Behav., 30, pp. 963-982;\nHirst, G., Knippenberg, D.V., Zhou, Q., Zhu, C.J., Cheng-Fei, P., Tsai, P.C.-F., Exploitation and exploration climates' Influence on performance and creativity: diminishing returns as function of self-efficacy (2015) J. Manag., 20, pp. 1-22;\nHmieleski, K.M., Baron, R.A., When does entrepreneurial self-efficacy enhance versus reduce firm performance? (2008) Strateg. Entrep. J., 2, pp. 57-72;\nHmieleski, K.M., Corbett, A.C., The contrasting interaction effects of improvisational behavior with entrepreneurial self-efficacy on new venture performance and entrepreneur work satisfaction (2008) J. Bus. Ventur., 23, pp. 482-496;\nHo, Y.-C., Tsai, T.-H., The impact of dynamic capabilties with market orientation and resource-based approaches on NPD project performance (2006) J. Am. Acad. Bus., 8 (1), pp. 215-229;\nHoang, H., Rothaermel, F., Leveraging internal and external experience: exploration, exploitation, &amp;amp; R&amp;amp;D project performance (2010) Strateg. Manag. J., 31, pp. 734-758;\nHollenstein, H., A composite indicator of a firm's innovativeness – an empirical analysis based on survey data for swiss manufacturing (1996) Res. Policy, 25, pp. 633-645;\nHollenstein, H., Innovation modes in the swiss service sector: a cluster analysis based on firm-level data (2003) R","publisher":"Elsevier Ltd","publisher-place":"Faculty of Economics University of Coimbra, Portugal","title":"Dynamic capabilities, creativity and innovation capability and their impact on competitive advantage and firm performance: The moderating role of entrepreneurial orientation","type":"article-journal","volume":"92-93"},"uris":["http://www.mendeley.com/documents/?uuid=d8d55004-4c6a-4fa6-9061-d7ca7991b11d"]}],"mendeley":{"formattedCitation":"(Bharadwaj et al., 1993; Day and Wensley, 1988; Ferreira et al., 2020; Porter, 1985, 1990, 1980)","plainTextFormattedCitation":"(Bharadwaj et al., 1993; Day and Wensley, 1988; Ferreira et al., 2020; Porter, 1985, 1990, 1980)","previouslyFormattedCitation":"(Bharadwaj et al., 1993; Day and Wensley, 1988; Ferreira et al., 2020; Porter, 1985, 1990, 1980)"},"properties":{"noteIndex":0},"schema":"https://github.com/citation-style-language/schema/raw/master/csl-citation.json"}</w:instrText>
      </w:r>
      <w:r w:rsidR="002D7156" w:rsidRPr="001518C8">
        <w:rPr>
          <w:rStyle w:val="rynqvb"/>
          <w:rFonts w:ascii="Times New Roman" w:hAnsi="Times New Roman" w:cs="Times New Roman"/>
          <w:sz w:val="24"/>
          <w:szCs w:val="24"/>
          <w:lang w:val="en"/>
        </w:rPr>
        <w:fldChar w:fldCharType="separate"/>
      </w:r>
      <w:r w:rsidR="002D7156" w:rsidRPr="001518C8">
        <w:rPr>
          <w:rStyle w:val="rynqvb"/>
          <w:rFonts w:ascii="Times New Roman" w:hAnsi="Times New Roman" w:cs="Times New Roman"/>
          <w:noProof/>
          <w:sz w:val="24"/>
          <w:szCs w:val="24"/>
          <w:lang w:val="en"/>
        </w:rPr>
        <w:t>(Bhradwaj et al., 1993; Day and Wensley, 1988; Ferreira et al., 2020; Porter, 1985, 1990, 1980)</w:t>
      </w:r>
      <w:r w:rsidR="002D7156" w:rsidRPr="001518C8">
        <w:rPr>
          <w:rStyle w:val="rynqvb"/>
          <w:rFonts w:ascii="Times New Roman" w:hAnsi="Times New Roman" w:cs="Times New Roman"/>
          <w:sz w:val="24"/>
          <w:szCs w:val="24"/>
          <w:lang w:val="en"/>
        </w:rPr>
        <w:fldChar w:fldCharType="end"/>
      </w:r>
      <w:r w:rsidR="002D7156" w:rsidRPr="001518C8">
        <w:rPr>
          <w:rStyle w:val="rynqvb"/>
          <w:rFonts w:ascii="Times New Roman" w:hAnsi="Times New Roman" w:cs="Times New Roman"/>
          <w:sz w:val="24"/>
          <w:szCs w:val="24"/>
          <w:lang w:val="en"/>
        </w:rPr>
        <w:t>.</w:t>
      </w:r>
      <w:r w:rsidR="00EC61F6" w:rsidRPr="001518C8">
        <w:rPr>
          <w:rFonts w:ascii="Times New Roman" w:hAnsi="Times New Roman" w:cs="Times New Roman"/>
          <w:sz w:val="24"/>
          <w:szCs w:val="24"/>
        </w:rPr>
        <w:t xml:space="preserve"> </w:t>
      </w:r>
      <w:r w:rsidR="00A76E8B" w:rsidRPr="001518C8">
        <w:rPr>
          <w:rStyle w:val="rynqvb"/>
          <w:rFonts w:ascii="Times New Roman" w:hAnsi="Times New Roman" w:cs="Times New Roman"/>
          <w:sz w:val="24"/>
          <w:szCs w:val="24"/>
          <w:lang w:val="en"/>
        </w:rPr>
        <w:t>Choosing the industry's most appropriate supply chain method</w:t>
      </w:r>
      <w:r w:rsidR="00EC61F6" w:rsidRPr="001518C8">
        <w:rPr>
          <w:rStyle w:val="rynqvb"/>
          <w:rFonts w:ascii="Times New Roman" w:hAnsi="Times New Roman" w:cs="Times New Roman"/>
          <w:sz w:val="24"/>
          <w:szCs w:val="24"/>
          <w:lang w:val="en"/>
        </w:rPr>
        <w:t xml:space="preserve"> can improve company performance </w:t>
      </w:r>
      <w:r w:rsidR="00A76E8B" w:rsidRPr="001518C8">
        <w:rPr>
          <w:rStyle w:val="rynqvb"/>
          <w:rFonts w:ascii="Times New Roman" w:hAnsi="Times New Roman" w:cs="Times New Roman"/>
          <w:sz w:val="24"/>
          <w:szCs w:val="24"/>
          <w:lang w:val="en"/>
        </w:rPr>
        <w:t>and achieve</w:t>
      </w:r>
      <w:r w:rsidR="00EC61F6" w:rsidRPr="001518C8">
        <w:rPr>
          <w:rStyle w:val="rynqvb"/>
          <w:rFonts w:ascii="Times New Roman" w:hAnsi="Times New Roman" w:cs="Times New Roman"/>
          <w:sz w:val="24"/>
          <w:szCs w:val="24"/>
          <w:lang w:val="en"/>
        </w:rPr>
        <w:t xml:space="preserve"> </w:t>
      </w:r>
      <w:r w:rsidR="00A76E8B" w:rsidRPr="001518C8">
        <w:rPr>
          <w:rStyle w:val="rynqvb"/>
          <w:rFonts w:ascii="Times New Roman" w:hAnsi="Times New Roman" w:cs="Times New Roman"/>
          <w:sz w:val="24"/>
          <w:szCs w:val="24"/>
          <w:lang w:val="en"/>
        </w:rPr>
        <w:t xml:space="preserve">a </w:t>
      </w:r>
      <w:r w:rsidR="00EC61F6" w:rsidRPr="001518C8">
        <w:rPr>
          <w:rStyle w:val="rynqvb"/>
          <w:rFonts w:ascii="Times New Roman" w:hAnsi="Times New Roman" w:cs="Times New Roman"/>
          <w:sz w:val="24"/>
          <w:szCs w:val="24"/>
          <w:lang w:val="en"/>
        </w:rPr>
        <w:t xml:space="preserve">competitive advantage </w:t>
      </w:r>
      <w:r w:rsidR="00EC61F6" w:rsidRPr="001518C8">
        <w:rPr>
          <w:rStyle w:val="rynqvb"/>
          <w:rFonts w:ascii="Times New Roman" w:hAnsi="Times New Roman" w:cs="Times New Roman"/>
          <w:sz w:val="24"/>
          <w:szCs w:val="24"/>
          <w:lang w:val="en"/>
        </w:rPr>
        <w:fldChar w:fldCharType="begin" w:fldLock="1"/>
      </w:r>
      <w:r w:rsidR="00A400A7" w:rsidRPr="001518C8">
        <w:rPr>
          <w:rStyle w:val="rynqvb"/>
          <w:rFonts w:ascii="Times New Roman" w:hAnsi="Times New Roman" w:cs="Times New Roman"/>
          <w:sz w:val="24"/>
          <w:szCs w:val="24"/>
          <w:lang w:val="en"/>
        </w:rPr>
        <w:instrText>ADDIN CSL_CITATION {"citationItems":[{"id":"ITEM-1","itemData":{"ISSN":"1359-8546","author":[{"dropping-particle":"","family":"Zimmermann","given":"Ricardo","non-dropping-particle":"","parse-names":false,"suffix":""},{"dropping-particle":"","family":"Ferreira","given":"Luís Miguel D F","non-dropping-particle":"","parse-names":false,"suffix":""},{"dropping-particle":"","family":"Moreira","given":"Antonio Carrizo","non-dropping-particle":"","parse-names":false,"suffix":""}],"container-title":"Supply Chain Management: An International Journal","id":"ITEM-1","issue":"3","issued":{"date-parts":[["2020"]]},"page":"375-391","publisher":"Emerald Publishing Limited","title":"An empirical analysis of the relationship between supply chain strategies, product characteristics, environmental uncertainty and performance","type":"article-journal","volume":"25"},"uris":["http://www.mendeley.com/documents/?uuid=de5a4eb6-13a7-42b4-ac19-86e2e8a8c82e"]}],"mendeley":{"formattedCitation":"(Zimmermann et al., 2020)","plainTextFormattedCitation":"(Zimmermann et al., 2020)","previouslyFormattedCitation":"(Zimmermann et al., 2020)"},"properties":{"noteIndex":0},"schema":"https://github.com/citation-style-language/schema/raw/master/csl-citation.json"}</w:instrText>
      </w:r>
      <w:r w:rsidR="00EC61F6" w:rsidRPr="001518C8">
        <w:rPr>
          <w:rStyle w:val="rynqvb"/>
          <w:rFonts w:ascii="Times New Roman" w:hAnsi="Times New Roman" w:cs="Times New Roman"/>
          <w:sz w:val="24"/>
          <w:szCs w:val="24"/>
          <w:lang w:val="en"/>
        </w:rPr>
        <w:fldChar w:fldCharType="separate"/>
      </w:r>
      <w:r w:rsidR="00EC61F6" w:rsidRPr="001518C8">
        <w:rPr>
          <w:rStyle w:val="rynqvb"/>
          <w:rFonts w:ascii="Times New Roman" w:hAnsi="Times New Roman" w:cs="Times New Roman"/>
          <w:noProof/>
          <w:sz w:val="24"/>
          <w:szCs w:val="24"/>
          <w:lang w:val="en"/>
        </w:rPr>
        <w:t>(Zimmermann et al., 2020)</w:t>
      </w:r>
      <w:r w:rsidR="00EC61F6" w:rsidRPr="001518C8">
        <w:rPr>
          <w:rStyle w:val="rynqvb"/>
          <w:rFonts w:ascii="Times New Roman" w:hAnsi="Times New Roman" w:cs="Times New Roman"/>
          <w:sz w:val="24"/>
          <w:szCs w:val="24"/>
          <w:lang w:val="en"/>
        </w:rPr>
        <w:fldChar w:fldCharType="end"/>
      </w:r>
      <w:r w:rsidR="00EC61F6" w:rsidRPr="001518C8">
        <w:rPr>
          <w:rStyle w:val="rynqvb"/>
          <w:rFonts w:ascii="Times New Roman" w:hAnsi="Times New Roman" w:cs="Times New Roman"/>
          <w:sz w:val="24"/>
          <w:szCs w:val="24"/>
          <w:lang w:val="en"/>
        </w:rPr>
        <w:t xml:space="preserve">. </w:t>
      </w:r>
      <w:r w:rsidR="00CE7925">
        <w:rPr>
          <w:rStyle w:val="rynqvb"/>
          <w:rFonts w:ascii="Times New Roman" w:hAnsi="Times New Roman" w:cs="Times New Roman"/>
          <w:sz w:val="24"/>
          <w:szCs w:val="24"/>
          <w:lang w:val="en"/>
        </w:rPr>
        <w:t>Due to increased customer demands and widespread</w:t>
      </w:r>
      <w:r w:rsidR="001031A3">
        <w:rPr>
          <w:rStyle w:val="rynqvb"/>
          <w:rFonts w:ascii="Times New Roman" w:hAnsi="Times New Roman" w:cs="Times New Roman"/>
          <w:sz w:val="24"/>
          <w:szCs w:val="24"/>
          <w:lang w:val="en"/>
        </w:rPr>
        <w:t xml:space="preserve"> </w:t>
      </w:r>
      <w:r w:rsidR="00CE7925">
        <w:rPr>
          <w:rStyle w:val="rynqvb"/>
          <w:rFonts w:ascii="Times New Roman" w:hAnsi="Times New Roman" w:cs="Times New Roman"/>
          <w:sz w:val="24"/>
          <w:szCs w:val="24"/>
          <w:lang w:val="en"/>
        </w:rPr>
        <w:t xml:space="preserve">outsourcing methods, third-party logistics providers (3PLs) are crucial in the supply chain </w:t>
      </w:r>
      <w:r w:rsidR="00E67304" w:rsidRPr="001518C8">
        <w:rPr>
          <w:rStyle w:val="rynqvb"/>
          <w:rFonts w:ascii="Times New Roman" w:hAnsi="Times New Roman" w:cs="Times New Roman"/>
          <w:sz w:val="24"/>
          <w:szCs w:val="24"/>
          <w:lang w:val="en"/>
        </w:rPr>
        <w:fldChar w:fldCharType="begin" w:fldLock="1"/>
      </w:r>
      <w:r w:rsidR="00294179" w:rsidRPr="001518C8">
        <w:rPr>
          <w:rStyle w:val="rynqvb"/>
          <w:rFonts w:ascii="Times New Roman" w:hAnsi="Times New Roman" w:cs="Times New Roman"/>
          <w:sz w:val="24"/>
          <w:szCs w:val="24"/>
          <w:lang w:val="en"/>
        </w:rPr>
        <w:instrText>ADDIN CSL_CITATION {"citationItems":[{"id":"ITEM-1","itemData":{"DOI":"10.1108/IJPDLM-09-2016-0271","ISBN":"0920160271","ISSN":"09600035","abstract":"Purpose: Drawing upon the theory of the resource-based view, the purpose of this paper is to examine the relationships among relational resources, innovation capability and firm performance in the third-party logistics (3PL) industry. Design/methodology/approach: Based on data collected from 203 3PL providers in China, this study adopts the approach of structural equation modeling to examine the hypothesized relationships among relational resources, innovation capability and firm performance. Findings: The results of this research confirm that relational resources have a positive effect on firm performance. However, the effect is not direct, but realized through the mediation of innovation capability. This study indicates that relational resources are important for 3PL providers to achieve superior performance, and innovation capability plays a mediating role between relational resources and firm performance. Originality/value: The main contributions of this paper to the literature are twofold. First, it extends the extant research by highlighting the mediating mechanism of innovation capability in relational resources’ influence on firm performance. Second, it advances the existing perspectives on 3PL firms in the Chinese context and this sheds light on logistics research on emerging markets.","author":[{"dropping-particle":"","family":"Shou","given":"Yongyi","non-dropping-particle":"","parse-names":false,"suffix":""},{"dropping-particle":"","family":"Shao","given":"Jinan","non-dropping-particle":"","parse-names":false,"suffix":""},{"dropping-particle":"","family":"Chen","given":"Anlan","non-dropping-particle":"","parse-names":false,"suffix":""}],"container-title":"International Journal of Physical Distribution and Logistics Management","id":"ITEM-1","issue":"9","issued":{"date-parts":[["2017"]]},"page":"864-883","title":"Relational resources and performance of Chinese third-party logistics providers: The mediating role of innovation capability","type":"article-journal","volume":"47"},"uris":["http://www.mendeley.com/documents/?uuid=07627439-b99a-47a1-a36d-675c64a8036e"]}],"mendeley":{"formattedCitation":"(Shou et al., 2017)","plainTextFormattedCitation":"(Shou et al., 2017)","previouslyFormattedCitation":"(Shou et al., 2017)"},"properties":{"noteIndex":0},"schema":"https://github.com/citation-style-language/schema/raw/master/csl-citation.json"}</w:instrText>
      </w:r>
      <w:r w:rsidR="00E67304" w:rsidRPr="001518C8">
        <w:rPr>
          <w:rStyle w:val="rynqvb"/>
          <w:rFonts w:ascii="Times New Roman" w:hAnsi="Times New Roman" w:cs="Times New Roman"/>
          <w:sz w:val="24"/>
          <w:szCs w:val="24"/>
          <w:lang w:val="en"/>
        </w:rPr>
        <w:fldChar w:fldCharType="separate"/>
      </w:r>
      <w:r w:rsidR="00E67304" w:rsidRPr="001518C8">
        <w:rPr>
          <w:rStyle w:val="rynqvb"/>
          <w:rFonts w:ascii="Times New Roman" w:hAnsi="Times New Roman" w:cs="Times New Roman"/>
          <w:noProof/>
          <w:sz w:val="24"/>
          <w:szCs w:val="24"/>
          <w:lang w:val="en"/>
        </w:rPr>
        <w:t xml:space="preserve">(Shou </w:t>
      </w:r>
      <w:r w:rsidR="00E67304" w:rsidRPr="001518C8">
        <w:rPr>
          <w:rStyle w:val="rynqvb"/>
          <w:rFonts w:ascii="Times New Roman" w:hAnsi="Times New Roman" w:cs="Times New Roman"/>
          <w:noProof/>
          <w:sz w:val="24"/>
          <w:szCs w:val="24"/>
          <w:lang w:val="en"/>
        </w:rPr>
        <w:lastRenderedPageBreak/>
        <w:t>et al., 2017)</w:t>
      </w:r>
      <w:r w:rsidR="00E67304" w:rsidRPr="001518C8">
        <w:rPr>
          <w:rStyle w:val="rynqvb"/>
          <w:rFonts w:ascii="Times New Roman" w:hAnsi="Times New Roman" w:cs="Times New Roman"/>
          <w:sz w:val="24"/>
          <w:szCs w:val="24"/>
          <w:lang w:val="en"/>
        </w:rPr>
        <w:fldChar w:fldCharType="end"/>
      </w:r>
      <w:r w:rsidR="00E67304" w:rsidRPr="001518C8">
        <w:rPr>
          <w:rStyle w:val="rynqvb"/>
          <w:rFonts w:ascii="Times New Roman" w:hAnsi="Times New Roman" w:cs="Times New Roman"/>
          <w:sz w:val="24"/>
          <w:szCs w:val="24"/>
          <w:lang w:val="en"/>
        </w:rPr>
        <w:t>.</w:t>
      </w:r>
      <w:r w:rsidR="00B21F48">
        <w:rPr>
          <w:rStyle w:val="rynqvb"/>
          <w:rFonts w:ascii="Times New Roman" w:hAnsi="Times New Roman" w:cs="Times New Roman"/>
          <w:sz w:val="24"/>
          <w:szCs w:val="24"/>
          <w:lang w:val="en"/>
        </w:rPr>
        <w:t xml:space="preserve"> </w:t>
      </w:r>
      <w:r w:rsidR="00B21F48" w:rsidRPr="00B21F48">
        <w:rPr>
          <w:rStyle w:val="rynqvb"/>
          <w:rFonts w:ascii="Times New Roman" w:hAnsi="Times New Roman" w:cs="Times New Roman"/>
          <w:sz w:val="24"/>
          <w:szCs w:val="24"/>
          <w:lang w:val="en"/>
        </w:rPr>
        <w:t>Companies in the aviation industry, for illustration, must continue to exhibit the traits required to create a competitive advantage that will be successful and outperform alternative business models in the post-COVID-19 period</w:t>
      </w:r>
      <w:r w:rsidR="00B21F48">
        <w:rPr>
          <w:rStyle w:val="rynqvb"/>
          <w:rFonts w:ascii="Times New Roman" w:hAnsi="Times New Roman" w:cs="Times New Roman"/>
          <w:sz w:val="24"/>
          <w:szCs w:val="24"/>
          <w:lang w:val="en"/>
        </w:rPr>
        <w:t xml:space="preserve"> </w:t>
      </w:r>
      <w:r w:rsidR="00A400A7" w:rsidRPr="001518C8">
        <w:rPr>
          <w:rStyle w:val="rynqvb"/>
          <w:rFonts w:ascii="Times New Roman" w:hAnsi="Times New Roman" w:cs="Times New Roman"/>
          <w:sz w:val="24"/>
          <w:szCs w:val="24"/>
          <w:lang w:val="en"/>
        </w:rPr>
        <w:fldChar w:fldCharType="begin" w:fldLock="1"/>
      </w:r>
      <w:r w:rsidR="00A76E8B" w:rsidRPr="001518C8">
        <w:rPr>
          <w:rStyle w:val="rynqvb"/>
          <w:rFonts w:ascii="Times New Roman" w:hAnsi="Times New Roman" w:cs="Times New Roman"/>
          <w:sz w:val="24"/>
          <w:szCs w:val="24"/>
          <w:lang w:val="en"/>
        </w:rPr>
        <w:instrText>ADDIN CSL_CITATION {"citationItems":[{"id":"ITEM-1","itemData":{"DOI":"10.1016/j.jairtraman.2020.101901","ISSN":"09696997 (ISSN)","abstract":"The COVID-19 outbreak has sent shockwaves throughout the aviation industry, sending a myriad of liquidity-strapped airlines into administration or part government ownership. In turn, this paper argues that the novel phenomenon of Ultra Long Haul (ULH) operations already maintains the necessary characteristics to generate a competitive advantage that will not only succeed, but outperform other business models, in a post COVID-19 era. Our modelling and scenario analysis results suggest that point-to-point ULH services, with access to a strong domestic feeder system, will not only require minimal adjustments to cope with COVID-19, but will simultaneously produce higher seat-load factors and yields, heightened network flexibility, and unique health benefits tied to its ability to bypass densely populated hub airports. © 2020 Elsevier Ltd","author":[{"dropping-particle":"","family":"Bauer","given":"L B","non-dropping-particle":"","parse-names":false,"suffix":""},{"dropping-particle":"","family":"Bloch","given":"D","non-dropping-particle":"","parse-names":false,"suffix":""},{"dropping-particle":"","family":"Merkert","given":"R","non-dropping-particle":"","parse-names":false,"suffix":""}],"container-title":"Journal of Air Transport Management","id":"ITEM-1","issued":{"date-parts":[["2020"]]},"language":"English","note":"Cited By :43\n\nExport Date: 1 April 2023\n\nCorrespondence Address: Bloch, D.; IE UniversitySpain; email: daniel@blochaviationadvisory.com\n\nReferences: Adner, R., When are technologies disruptive? A demand-based view of the emergence of competition (2002) Strat. Manag. J., 23 (8), pp. 667-688; \nBauer, L., The Commercial Viability of Ultra Long-Haul Operations. Evidence from Qantas' Perth-London Service (2019), https://www.grin.com/document/469332, GRIN Verlag Munich Available at:; Baxter, G., Srisaeng, P., The strategic deployment of the Airbus A350-900XWB aircraft in a full-service network carrier route network: the case of Singapore airlines (2018) Infrastructures, 3 (3), p. 25;\nBerntsen, T., Schaefer, J., Wardak, H., Development of network Strategies in aviation. Luchtvaartfeiten.nl (2016), http://aviationfacts.eu/uploads/thema/file_en/572866d170726f6347000000/Development_of_Network_Strategies_Fact_sheet.pdf, Available at: (Accessed 19 May 2020); Bloch, D., What Are the Unique Stakeholder Management Challenges Posed in Ultra Long-Haul Aviation Projects? (2020), https://www.blochaviationadvisory.com/publications/stakeholder-management-ulh/, IE University Available at:; Bogaisky, J., What's ahead for airlines and aviation in 2019 (2019) Forbes, , https://www.forbes.com/sites/jeremybogaisky/2018/12/26/whats-ahead-for-airlines-and-aviation-in-2019/#19b197d52d17, Retrieved on May 8 2020 from:;\nCastillo-Manzano, J.I., López-Valpuesta, L., Living “up in the air”: meeting the frequent flyer passenger (2014) J. Air Transport. Manag., 40, pp. 48-55;\nChang, Y.C., Woon, H.K., Yen, J.R., Hsu, C.J., A destination selection model for long haul routes – the case of Taiwan-US (2017) J. Air Transport. Manag., 64, pp. 60-67. , Part A;\nDaft, J., Albers, S., An empirical analysis of airline business model convergence (2015) J. Air Transport. Manag., 28, pp. 47-54;\nDouglas, I., Long-haul market entry by value-based airlines: dual business models support product innovation (2010) World Rev. Intermodal Transp. Res., 3 (3), pp. 202-214;\nFrancis, G., Dennis, N., Ison, S., Humphreys, I., The transferability of the low-cost model to long-haul airline operations (2007) Tourism Manag., 28, pp. 391-398;\nGander, P.H., Signal, T.L., van den Berg, M.J., Mulrine, H.M., Jay, S.M., Mangie, C.J., In-flight sleep, pilot fatigue and P sychomotor V igilance T ask performance on ultra-long range versus long range flights (2013) J. Sleep Res., 22, pp. 697-706;\nGlobal, F., Qantas Hails Successful First Year of Perth-London Flights (2020), https://www.flightglobal.com/strategy/qantas-hails-successful-first-year-of-perth-london-flights/131972, retrieved on May 8 from article; Grout, A., Speakman, E.M., In-flight transmission of foodborne disease: how can airlines improve? (2020) Trav. Med. Infect. Dis., 33, p. 101558;\nHolmes, A., Al-Bayat, S., Hilditch, C., Bourgeois-Bougrine, S., Sleep and sleepiness during an ultra long-range flight operation between the Middle East and United States (2012) Accid. Anal. Prev., 45, pp. 27-31;\nHugon-Duprat, C., O'Connell, J., The rationale for implementing a premium economy class in the long-haul markets – evidence from the transatlantic market (2015) J. Air Transport. Manag., 47, pp. 11-19;\nHunt, J., Truong, D., Low-fare flights across the Atlantic: impact of low-cost, long-haul trans-Atlantic flights on passenger choice of Carrier (2019) J. Air Transport. Manag., 75, pp. 170-184;\nIATA, Deeper Revenue Hit from COVID-19 (2020), https://www.iata.org/en/pressroom/pr/2020-03-24-01/, retrieved on 14 May 2020 from; IATA, IATA Calls for Passenger Face Covering and Crew Masks (2020), https://www.iata.org/en/pressroom/pr/2020-05-05-01/, retrieved on 14 May 2020 from; Jasper, C., Phillip, S., This is how bad 2019 was for the airline industry (2019), https://theprint.in/economy/this-is-how-bad-2019-was-for-the-airline-industry/333674/, The Print. Retrived on May 8 2020 from:; King, A.A., Baatartogtokh, B., How useful is the theory of disruptive innovation? (2015) MIT Sloan Manag. Rev., 57 (1), pp. 77-90;\nLinz, M., Scenarios for the aviation industry: a Delphi-based analysis for 2025 (2012) J. Air Transport. Manag., 22, pp. 28-35;\nMaertens, S., Drivers of long haul flight supply at secondary airports in Europe (2010) J. Air Transport. Manag., 16 (5), pp. 239-243;\nMerkert, R., Pearson, J., A non-parametric efficiency measure incorporating perceived airline service levels and profitability (2015) J. Transport Econ. Pol., 49 (2), pp. 261-275;\nMerkert, R., Swidan, H., Flying with(out) a safety net: financial hedging in the airline industry (2019) Transport. Res. E Logist. Transport. Rev., 127, pp. 206-219;\nPearson, J., Merkert, R., Airlines-within-airlines: a business model moving East (2014) J. Air Transport. Manag., 39, pp. 21-26;\nRenold, M., Kuljanin, J., Kalić, M., The comparison of financial performance of airlines with different business model operated in long-haul market (2019) Transport. Res. Procedia, 43, pp. 178-187;\nSignal, T.L., Mulrine, H.M., van den Berg, M.J., Smith, A.A.T., Gander, P.H., Serfontein, W., Mitigating and monitoring flight crew fatigue on a westward ultra-long-range flight (2014) Aviat Space Environ. Med., 85 (12), pp. 1199-1208;\nSoyk, C., Ringbeck, J., Spinler, S., Long-haul low cost airlines: characteristics of the business model and sustainability of its cost advantages (2017) Transport. Res. Pol. Pract., 106, pp. 215-234;\nSoyk, C., Ringbeck, J., Spinler, S., Revenue characteristics of long-haul low cost carriers (LCCs) and differences to full-service network carriers (FSNCs) (2018) Transport. Res. E Logist. Transport. Rev., 112, pp. 47-65;\nvan den Berg, M.J., Signal, T.S., Gander, P.H., Perceived workload is associated with cabin crew fatigue on ultra-long range flights (2019) Int. J. Aero. Psychol., 29 (3-4), pp. 74-85;\nWaldron, G., Connecting the globe (2015) Airl. Bus., 31, pp. 16-20;\nWensveen, J.G., Leick, R., The long-haul low-cost carrier: a unique business model (2009) J. Air Transport. Manag., 15, pp. 127-133;\nWhyte, R., Lohmann, G., Low-cost long-haul carriers: a hypothetical analysis of a ‘Kangaroo route’ (2015) Case Stud. Transp. Pol., 3 (2), pp. 159-165;\nZhang, C., Jiang, X., Ultra long-haul flight and its impact on air travelers (2019) J. Transp. Health, 14, p. 100756","publisher":"Elsevier Ltd","publisher-place":"City, University of London, United Kingdom","title":"Ultra Long-Haul: An emerging business model accelerated by COVID-19","type":"article-journal","volume":"89"},"uris":["http://www.mendeley.com/documents/?uuid=6265a8ef-0d6a-421c-aea1-b5426818e293"]}],"mendeley":{"formattedCitation":"(Bauer et al., 2020)","plainTextFormattedCitation":"(Bauer et al., 2020)","previouslyFormattedCitation":"(Bauer et al., 2020)"},"properties":{"noteIndex":0},"schema":"https://github.com/citation-style-language/schema/raw/master/csl-citation.json"}</w:instrText>
      </w:r>
      <w:r w:rsidR="00A400A7" w:rsidRPr="001518C8">
        <w:rPr>
          <w:rStyle w:val="rynqvb"/>
          <w:rFonts w:ascii="Times New Roman" w:hAnsi="Times New Roman" w:cs="Times New Roman"/>
          <w:sz w:val="24"/>
          <w:szCs w:val="24"/>
          <w:lang w:val="en"/>
        </w:rPr>
        <w:fldChar w:fldCharType="separate"/>
      </w:r>
      <w:r w:rsidR="00A400A7" w:rsidRPr="001518C8">
        <w:rPr>
          <w:rStyle w:val="rynqvb"/>
          <w:rFonts w:ascii="Times New Roman" w:hAnsi="Times New Roman" w:cs="Times New Roman"/>
          <w:noProof/>
          <w:sz w:val="24"/>
          <w:szCs w:val="24"/>
          <w:lang w:val="en"/>
        </w:rPr>
        <w:t>(Bauer et al., 2020)</w:t>
      </w:r>
      <w:r w:rsidR="00A400A7" w:rsidRPr="001518C8">
        <w:rPr>
          <w:rStyle w:val="rynqvb"/>
          <w:rFonts w:ascii="Times New Roman" w:hAnsi="Times New Roman" w:cs="Times New Roman"/>
          <w:sz w:val="24"/>
          <w:szCs w:val="24"/>
          <w:lang w:val="en"/>
        </w:rPr>
        <w:fldChar w:fldCharType="end"/>
      </w:r>
      <w:r w:rsidR="00A400A7" w:rsidRPr="001518C8">
        <w:rPr>
          <w:rStyle w:val="rynqvb"/>
          <w:rFonts w:ascii="Times New Roman" w:hAnsi="Times New Roman" w:cs="Times New Roman"/>
          <w:sz w:val="24"/>
          <w:szCs w:val="24"/>
          <w:lang w:val="en"/>
        </w:rPr>
        <w:t>.</w:t>
      </w:r>
    </w:p>
    <w:p w14:paraId="36D78C3A" w14:textId="4FEBDD2C" w:rsidR="00DE600B" w:rsidRPr="001518C8" w:rsidRDefault="00026328" w:rsidP="009D17BD">
      <w:pPr>
        <w:jc w:val="both"/>
        <w:rPr>
          <w:rFonts w:ascii="Times New Roman" w:hAnsi="Times New Roman" w:cs="Times New Roman"/>
          <w:sz w:val="24"/>
          <w:szCs w:val="24"/>
          <w:lang w:val="en"/>
        </w:rPr>
      </w:pPr>
      <w:r>
        <w:rPr>
          <w:rStyle w:val="rynqvb"/>
          <w:rFonts w:ascii="Times New Roman" w:hAnsi="Times New Roman" w:cs="Times New Roman"/>
          <w:sz w:val="24"/>
          <w:szCs w:val="24"/>
          <w:lang w:val="en"/>
        </w:rPr>
        <w:t>Freight forwarders play a crucial role in the delivery and receipt of goods as third-party logistics providers (3PLs)</w:t>
      </w:r>
      <w:r w:rsidR="00A400A7" w:rsidRPr="001518C8">
        <w:rPr>
          <w:rStyle w:val="rynqvb"/>
          <w:rFonts w:ascii="Times New Roman" w:hAnsi="Times New Roman" w:cs="Times New Roman"/>
          <w:sz w:val="24"/>
          <w:szCs w:val="24"/>
          <w:lang w:val="en"/>
        </w:rPr>
        <w:t xml:space="preserve">. </w:t>
      </w:r>
      <w:r w:rsidR="00103CEF">
        <w:rPr>
          <w:rStyle w:val="rynqvb"/>
          <w:rFonts w:ascii="Times New Roman" w:hAnsi="Times New Roman" w:cs="Times New Roman"/>
          <w:sz w:val="24"/>
          <w:szCs w:val="24"/>
          <w:lang w:val="en"/>
        </w:rPr>
        <w:t>In general, a 3PL provider is a company that</w:t>
      </w:r>
      <w:r w:rsidR="009A404F">
        <w:rPr>
          <w:rStyle w:val="rynqvb"/>
          <w:rFonts w:ascii="Times New Roman" w:hAnsi="Times New Roman" w:cs="Times New Roman"/>
          <w:sz w:val="24"/>
          <w:szCs w:val="24"/>
          <w:lang w:val="en"/>
        </w:rPr>
        <w:t>,</w:t>
      </w:r>
      <w:r w:rsidR="00103CEF">
        <w:rPr>
          <w:rStyle w:val="rynqvb"/>
          <w:rFonts w:ascii="Times New Roman" w:hAnsi="Times New Roman" w:cs="Times New Roman"/>
          <w:sz w:val="24"/>
          <w:szCs w:val="24"/>
          <w:lang w:val="en"/>
        </w:rPr>
        <w:t xml:space="preserve"> </w:t>
      </w:r>
      <w:r w:rsidR="00A74C51">
        <w:rPr>
          <w:rStyle w:val="rynqvb"/>
          <w:rFonts w:ascii="Times New Roman" w:hAnsi="Times New Roman" w:cs="Times New Roman"/>
          <w:sz w:val="24"/>
          <w:szCs w:val="24"/>
          <w:lang w:val="en"/>
        </w:rPr>
        <w:t xml:space="preserve">on behalf of its clients, manages a range of logistics tasks </w:t>
      </w:r>
      <w:r w:rsidR="009D17BD" w:rsidRPr="001518C8">
        <w:rPr>
          <w:rStyle w:val="rynqvb"/>
          <w:rFonts w:ascii="Times New Roman" w:hAnsi="Times New Roman" w:cs="Times New Roman"/>
          <w:sz w:val="24"/>
          <w:szCs w:val="24"/>
          <w:lang w:val="en"/>
        </w:rPr>
        <w:fldChar w:fldCharType="begin" w:fldLock="1"/>
      </w:r>
      <w:r w:rsidR="00A76E8B" w:rsidRPr="001518C8">
        <w:rPr>
          <w:rStyle w:val="rynqvb"/>
          <w:rFonts w:ascii="Times New Roman" w:hAnsi="Times New Roman" w:cs="Times New Roman"/>
          <w:sz w:val="24"/>
          <w:szCs w:val="24"/>
          <w:lang w:val="en"/>
        </w:rPr>
        <w:instrText>ADDIN CSL_CITATION {"citationItems":[{"id":"ITEM-1","itemData":{"ISSN":"0960-0035","author":[{"dropping-particle":"","family":"Sink","given":"Harry L","non-dropping-particle":"","parse-names":false,"suffix":""},{"dropping-particle":"","family":"Langley Jr","given":"C John","non-dropping-particle":"","parse-names":false,"suffix":""},{"dropping-particle":"","family":"Gibson","given":"Brian J","non-dropping-particle":"","parse-names":false,"suffix":""}],"container-title":"International Journal of Physical Distribution &amp; Logistics Management","id":"ITEM-1","issue":"3","issued":{"date-parts":[["1996"]]},"page":"38-46","publisher":"MCB UP Ltd","title":"Buyer observations of the US third‐party logistics market","type":"article-journal","volume":"26"},"uris":["http://www.mendeley.com/documents/?uuid=33dc6ac0-86c5-439b-be2d-60b805bbc0c9"]}],"mendeley":{"formattedCitation":"(Sink et al., 1996)","plainTextFormattedCitation":"(Sink et al., 1996)","previouslyFormattedCitation":"(Sink et al., 1996)"},"properties":{"noteIndex":0},"schema":"https://github.com/citation-style-language/schema/raw/master/csl-citation.json"}</w:instrText>
      </w:r>
      <w:r w:rsidR="009D17BD" w:rsidRPr="001518C8">
        <w:rPr>
          <w:rStyle w:val="rynqvb"/>
          <w:rFonts w:ascii="Times New Roman" w:hAnsi="Times New Roman" w:cs="Times New Roman"/>
          <w:sz w:val="24"/>
          <w:szCs w:val="24"/>
          <w:lang w:val="en"/>
        </w:rPr>
        <w:fldChar w:fldCharType="separate"/>
      </w:r>
      <w:r w:rsidR="009D17BD" w:rsidRPr="001518C8">
        <w:rPr>
          <w:rStyle w:val="rynqvb"/>
          <w:rFonts w:ascii="Times New Roman" w:hAnsi="Times New Roman" w:cs="Times New Roman"/>
          <w:noProof/>
          <w:sz w:val="24"/>
          <w:szCs w:val="24"/>
          <w:lang w:val="en"/>
        </w:rPr>
        <w:t>(Sink et al., 1996)</w:t>
      </w:r>
      <w:r w:rsidR="009D17BD" w:rsidRPr="001518C8">
        <w:rPr>
          <w:rStyle w:val="rynqvb"/>
          <w:rFonts w:ascii="Times New Roman" w:hAnsi="Times New Roman" w:cs="Times New Roman"/>
          <w:sz w:val="24"/>
          <w:szCs w:val="24"/>
          <w:lang w:val="en"/>
        </w:rPr>
        <w:fldChar w:fldCharType="end"/>
      </w:r>
      <w:r w:rsidR="009D17BD" w:rsidRPr="001518C8">
        <w:rPr>
          <w:rStyle w:val="rynqvb"/>
          <w:rFonts w:ascii="Times New Roman" w:hAnsi="Times New Roman" w:cs="Times New Roman"/>
          <w:sz w:val="24"/>
          <w:szCs w:val="24"/>
          <w:lang w:val="en"/>
        </w:rPr>
        <w:t xml:space="preserve">. </w:t>
      </w:r>
      <w:r w:rsidR="00F53115" w:rsidRPr="001518C8">
        <w:rPr>
          <w:rStyle w:val="rynqvb"/>
          <w:rFonts w:ascii="Times New Roman" w:hAnsi="Times New Roman" w:cs="Times New Roman"/>
          <w:sz w:val="24"/>
          <w:szCs w:val="24"/>
          <w:lang w:val="en"/>
        </w:rPr>
        <w:t xml:space="preserve">In </w:t>
      </w:r>
      <w:r w:rsidR="00D14BAB" w:rsidRPr="001518C8">
        <w:rPr>
          <w:rStyle w:val="rynqvb"/>
          <w:rFonts w:ascii="Times New Roman" w:hAnsi="Times New Roman" w:cs="Times New Roman"/>
          <w:sz w:val="24"/>
          <w:szCs w:val="24"/>
          <w:lang w:val="en"/>
        </w:rPr>
        <w:t>Freight forwarder</w:t>
      </w:r>
      <w:r w:rsidR="00330B27" w:rsidRPr="001518C8">
        <w:rPr>
          <w:rStyle w:val="rynqvb"/>
          <w:rFonts w:ascii="Times New Roman" w:hAnsi="Times New Roman" w:cs="Times New Roman"/>
          <w:sz w:val="24"/>
          <w:szCs w:val="24"/>
          <w:lang w:val="en"/>
        </w:rPr>
        <w:t>s'</w:t>
      </w:r>
      <w:r w:rsidR="00D14BAB" w:rsidRPr="001518C8">
        <w:rPr>
          <w:rStyle w:val="rynqvb"/>
          <w:rFonts w:ascii="Times New Roman" w:hAnsi="Times New Roman" w:cs="Times New Roman"/>
          <w:sz w:val="24"/>
          <w:szCs w:val="24"/>
          <w:lang w:val="en"/>
        </w:rPr>
        <w:t xml:space="preserve"> </w:t>
      </w:r>
      <w:r w:rsidR="00F53115" w:rsidRPr="001518C8">
        <w:rPr>
          <w:rStyle w:val="rynqvb"/>
          <w:rFonts w:ascii="Times New Roman" w:hAnsi="Times New Roman" w:cs="Times New Roman"/>
          <w:sz w:val="24"/>
          <w:szCs w:val="24"/>
          <w:lang w:val="en"/>
        </w:rPr>
        <w:t>operations</w:t>
      </w:r>
      <w:r w:rsidR="00A76E8B" w:rsidRPr="001518C8">
        <w:rPr>
          <w:rStyle w:val="rynqvb"/>
          <w:rFonts w:ascii="Times New Roman" w:hAnsi="Times New Roman" w:cs="Times New Roman"/>
          <w:sz w:val="24"/>
          <w:szCs w:val="24"/>
          <w:lang w:val="en"/>
        </w:rPr>
        <w:t>,</w:t>
      </w:r>
      <w:r w:rsidR="00F53115" w:rsidRPr="001518C8">
        <w:rPr>
          <w:rStyle w:val="rynqvb"/>
          <w:rFonts w:ascii="Times New Roman" w:hAnsi="Times New Roman" w:cs="Times New Roman"/>
          <w:sz w:val="24"/>
          <w:szCs w:val="24"/>
          <w:lang w:val="en"/>
        </w:rPr>
        <w:t xml:space="preserve"> an element is required in the c</w:t>
      </w:r>
      <w:r w:rsidR="00A76E8B" w:rsidRPr="001518C8">
        <w:rPr>
          <w:rStyle w:val="rynqvb"/>
          <w:rFonts w:ascii="Times New Roman" w:hAnsi="Times New Roman" w:cs="Times New Roman"/>
          <w:sz w:val="24"/>
          <w:szCs w:val="24"/>
          <w:lang w:val="en"/>
        </w:rPr>
        <w:t>urrent</w:t>
      </w:r>
      <w:r w:rsidR="00F53115" w:rsidRPr="001518C8">
        <w:rPr>
          <w:rStyle w:val="rynqvb"/>
          <w:rFonts w:ascii="Times New Roman" w:hAnsi="Times New Roman" w:cs="Times New Roman"/>
          <w:sz w:val="24"/>
          <w:szCs w:val="24"/>
          <w:lang w:val="en"/>
        </w:rPr>
        <w:t xml:space="preserve"> s</w:t>
      </w:r>
      <w:r w:rsidR="00A76E8B" w:rsidRPr="001518C8">
        <w:rPr>
          <w:rStyle w:val="rynqvb"/>
          <w:rFonts w:ascii="Times New Roman" w:hAnsi="Times New Roman" w:cs="Times New Roman"/>
          <w:sz w:val="24"/>
          <w:szCs w:val="24"/>
          <w:lang w:val="en"/>
        </w:rPr>
        <w:t>upply chain structure that depends not only on the type of goods shipped but also on</w:t>
      </w:r>
      <w:r w:rsidR="00F53115" w:rsidRPr="001518C8">
        <w:rPr>
          <w:rStyle w:val="rynqvb"/>
          <w:rFonts w:ascii="Times New Roman" w:hAnsi="Times New Roman" w:cs="Times New Roman"/>
          <w:sz w:val="24"/>
          <w:szCs w:val="24"/>
          <w:lang w:val="en"/>
        </w:rPr>
        <w:t xml:space="preserve"> a reliable and efficient </w:t>
      </w:r>
      <w:r w:rsidR="00D14BAB" w:rsidRPr="001518C8">
        <w:rPr>
          <w:rStyle w:val="rynqvb"/>
          <w:rFonts w:ascii="Times New Roman" w:hAnsi="Times New Roman" w:cs="Times New Roman"/>
          <w:sz w:val="24"/>
          <w:szCs w:val="24"/>
          <w:lang w:val="en"/>
        </w:rPr>
        <w:t>Freight forwarder</w:t>
      </w:r>
      <w:r w:rsidR="00330B27" w:rsidRPr="001518C8">
        <w:rPr>
          <w:rStyle w:val="rynqvb"/>
          <w:rFonts w:ascii="Times New Roman" w:hAnsi="Times New Roman" w:cs="Times New Roman"/>
          <w:sz w:val="24"/>
          <w:szCs w:val="24"/>
          <w:lang w:val="en"/>
        </w:rPr>
        <w:t>'</w:t>
      </w:r>
      <w:r w:rsidR="00D14BAB" w:rsidRPr="001518C8">
        <w:rPr>
          <w:rStyle w:val="rynqvb"/>
          <w:rFonts w:ascii="Times New Roman" w:hAnsi="Times New Roman" w:cs="Times New Roman"/>
          <w:sz w:val="24"/>
          <w:szCs w:val="24"/>
          <w:lang w:val="en"/>
        </w:rPr>
        <w:t xml:space="preserve">s </w:t>
      </w:r>
      <w:r w:rsidR="00F53115" w:rsidRPr="001518C8">
        <w:rPr>
          <w:rStyle w:val="rynqvb"/>
          <w:rFonts w:ascii="Times New Roman" w:hAnsi="Times New Roman" w:cs="Times New Roman"/>
          <w:sz w:val="24"/>
          <w:szCs w:val="24"/>
          <w:lang w:val="en"/>
        </w:rPr>
        <w:t xml:space="preserve">service </w:t>
      </w:r>
      <w:r w:rsidR="00F53115" w:rsidRPr="001518C8">
        <w:rPr>
          <w:rStyle w:val="rynqvb"/>
          <w:rFonts w:ascii="Times New Roman" w:hAnsi="Times New Roman" w:cs="Times New Roman"/>
          <w:sz w:val="24"/>
          <w:szCs w:val="24"/>
          <w:lang w:val="en"/>
        </w:rPr>
        <w:fldChar w:fldCharType="begin" w:fldLock="1"/>
      </w:r>
      <w:r w:rsidR="00E924D5" w:rsidRPr="001518C8">
        <w:rPr>
          <w:rStyle w:val="rynqvb"/>
          <w:rFonts w:ascii="Times New Roman" w:hAnsi="Times New Roman" w:cs="Times New Roman"/>
          <w:sz w:val="24"/>
          <w:szCs w:val="24"/>
          <w:lang w:val="en"/>
        </w:rPr>
        <w:instrText>ADDIN CSL_CITATION {"citationItems":[{"id":"ITEM-1","itemData":{"DOI":"10.33271/nvngu/2021-1/204","ISBN":"0000000264440","ISSN":"22232362","abstract":"purpose. To develop the methodology for choosing the strategies of freight forwarding companies in the situation of interaction with freight owners as customers of forwarding services. Methodology. The gametheoretical approach is used to formalize the conflict situation between a freight forwarding company and a cargo owner. A set of services proposed by forwarders is used as the base in order to represent possible strategies of a forwarder as the vector of probabilities that the respective services are provided for a client. The strategies of the cargo owner are represented as a binary variable that shows whether the client uses the provided services or not. The payoff function for a forwarder is defined as the company’s profit and the client’s payoff function – as fee paid for forwarding services. To determine the influence of the demand parameters on the forwarder’s optimal strategies, the demand for transport services is represented as a flow of requests characterized by two numeric parameters – delivery distance and consignment weight. findings. The conducted experimental studies have shown that as a result of the use of the proposed methodology, the optimal strategy of a forwarding company can always be determined from the payoff matrix. The performed simulation experiment allowed us to state that in most cases the forwarder’s optimal strategy is mixed (the technological and commercial services should be provided with the given probability while servicing the flow of requests from freight owners). Originality. The studies on the influence of the request flow parameters on the probabilities of choosing the elementary strategies are carried in the paper for the first time. practical value. The proposed methodology can be used as the basic tool for supporting decisions of freight forwarders while servicing the cargo owners at the market of road freight transportation.","author":[{"dropping-particle":"","family":"Nugymanova","given":"G.","non-dropping-particle":"","parse-names":false,"suffix":""},{"dropping-particle":"","family":"Nurgaliyeva","given":"M.","non-dropping-particle":"","parse-names":false,"suffix":""},{"dropping-particle":"","family":"Zhanbirov","given":"Zh","non-dropping-particle":"","parse-names":false,"suffix":""},{"dropping-particle":"","family":"Naumov","given":"V.","non-dropping-particle":"","parse-names":false,"suffix":""},{"dropping-particle":"","family":"Taran","given":"I.","non-dropping-particle":"","parse-names":false,"suffix":""}],"container-title":"Naukovyi Visnyk Natsionalnoho Hirnychoho Universytetu","id":"ITEM-1","issue":"1","issued":{"date-parts":[["2021"]]},"page":"204-210","title":"Choosing a servicing company’s strategy while interacting with freight owners at the road transport market","type":"article-journal"},"uris":["http://www.mendeley.com/documents/?uuid=d2e6d033-c9ba-421b-b589-bccf69dff61a"]}],"mendeley":{"formattedCitation":"(Nugymanova et al., 2021)","plainTextFormattedCitation":"(Nugymanova et al., 2021)","previouslyFormattedCitation":"(Nugymanova et al., 2021)"},"properties":{"noteIndex":0},"schema":"https://github.com/citation-style-language/schema/raw/master/csl-citation.json"}</w:instrText>
      </w:r>
      <w:r w:rsidR="00F53115" w:rsidRPr="001518C8">
        <w:rPr>
          <w:rStyle w:val="rynqvb"/>
          <w:rFonts w:ascii="Times New Roman" w:hAnsi="Times New Roman" w:cs="Times New Roman"/>
          <w:sz w:val="24"/>
          <w:szCs w:val="24"/>
          <w:lang w:val="en"/>
        </w:rPr>
        <w:fldChar w:fldCharType="separate"/>
      </w:r>
      <w:r w:rsidR="00F53115" w:rsidRPr="001518C8">
        <w:rPr>
          <w:rStyle w:val="rynqvb"/>
          <w:rFonts w:ascii="Times New Roman" w:hAnsi="Times New Roman" w:cs="Times New Roman"/>
          <w:noProof/>
          <w:sz w:val="24"/>
          <w:szCs w:val="24"/>
          <w:lang w:val="en"/>
        </w:rPr>
        <w:t>(Nugymanova et al., 2021)</w:t>
      </w:r>
      <w:r w:rsidR="00F53115" w:rsidRPr="001518C8">
        <w:rPr>
          <w:rStyle w:val="rynqvb"/>
          <w:rFonts w:ascii="Times New Roman" w:hAnsi="Times New Roman" w:cs="Times New Roman"/>
          <w:sz w:val="24"/>
          <w:szCs w:val="24"/>
          <w:lang w:val="en"/>
        </w:rPr>
        <w:fldChar w:fldCharType="end"/>
      </w:r>
      <w:r w:rsidR="00F53115" w:rsidRPr="001518C8">
        <w:rPr>
          <w:rStyle w:val="rynqvb"/>
          <w:rFonts w:ascii="Times New Roman" w:hAnsi="Times New Roman" w:cs="Times New Roman"/>
          <w:sz w:val="24"/>
          <w:szCs w:val="24"/>
          <w:lang w:val="en"/>
        </w:rPr>
        <w:t xml:space="preserve">. </w:t>
      </w:r>
      <w:r w:rsidR="00EB5BE8">
        <w:rPr>
          <w:rStyle w:val="rynqvb"/>
          <w:rFonts w:ascii="Times New Roman" w:hAnsi="Times New Roman" w:cs="Times New Roman"/>
          <w:sz w:val="24"/>
          <w:szCs w:val="24"/>
          <w:lang w:val="en"/>
        </w:rPr>
        <w:t>Over time, there has been intense competition on a global scale for the freight forwarders industry</w:t>
      </w:r>
      <w:r w:rsidR="00F53115" w:rsidRPr="001518C8">
        <w:rPr>
          <w:rStyle w:val="rynqvb"/>
          <w:rFonts w:ascii="Times New Roman" w:hAnsi="Times New Roman" w:cs="Times New Roman"/>
          <w:sz w:val="24"/>
          <w:szCs w:val="24"/>
          <w:lang w:val="en"/>
        </w:rPr>
        <w:t xml:space="preserve">. </w:t>
      </w:r>
      <w:r w:rsidR="0048367C">
        <w:rPr>
          <w:rStyle w:val="rynqvb"/>
          <w:rFonts w:ascii="Times New Roman" w:hAnsi="Times New Roman" w:cs="Times New Roman"/>
          <w:sz w:val="24"/>
          <w:szCs w:val="24"/>
          <w:lang w:val="en"/>
        </w:rPr>
        <w:t xml:space="preserve">This accelerating growth has led to </w:t>
      </w:r>
      <w:r w:rsidR="00AC506E">
        <w:rPr>
          <w:rStyle w:val="rynqvb"/>
          <w:rFonts w:ascii="Times New Roman" w:hAnsi="Times New Roman" w:cs="Times New Roman"/>
          <w:sz w:val="24"/>
          <w:szCs w:val="24"/>
          <w:lang w:val="en"/>
        </w:rPr>
        <w:t>new</w:t>
      </w:r>
      <w:r w:rsidR="0048367C">
        <w:rPr>
          <w:rStyle w:val="rynqvb"/>
          <w:rFonts w:ascii="Times New Roman" w:hAnsi="Times New Roman" w:cs="Times New Roman"/>
          <w:sz w:val="24"/>
          <w:szCs w:val="24"/>
          <w:lang w:val="en"/>
        </w:rPr>
        <w:t xml:space="preserve"> rivals and digital logistics companies that can improve logistics delivery through speed, efficiency</w:t>
      </w:r>
      <w:r w:rsidR="00AC506E">
        <w:rPr>
          <w:rStyle w:val="rynqvb"/>
          <w:rFonts w:ascii="Times New Roman" w:hAnsi="Times New Roman" w:cs="Times New Roman"/>
          <w:sz w:val="24"/>
          <w:szCs w:val="24"/>
          <w:lang w:val="en"/>
        </w:rPr>
        <w:t>,</w:t>
      </w:r>
      <w:r w:rsidR="0048367C">
        <w:rPr>
          <w:rStyle w:val="rynqvb"/>
          <w:rFonts w:ascii="Times New Roman" w:hAnsi="Times New Roman" w:cs="Times New Roman"/>
          <w:sz w:val="24"/>
          <w:szCs w:val="24"/>
          <w:lang w:val="en"/>
        </w:rPr>
        <w:t xml:space="preserve"> and predictability</w:t>
      </w:r>
      <w:r w:rsidR="00E924D5" w:rsidRPr="001518C8">
        <w:rPr>
          <w:rStyle w:val="rynqvb"/>
          <w:rFonts w:ascii="Times New Roman" w:hAnsi="Times New Roman" w:cs="Times New Roman"/>
          <w:sz w:val="24"/>
          <w:szCs w:val="24"/>
          <w:lang w:val="en"/>
        </w:rPr>
        <w:t xml:space="preserve"> </w:t>
      </w:r>
      <w:r w:rsidR="00E924D5" w:rsidRPr="001518C8">
        <w:rPr>
          <w:rStyle w:val="rynqvb"/>
          <w:rFonts w:ascii="Times New Roman" w:hAnsi="Times New Roman" w:cs="Times New Roman"/>
          <w:sz w:val="24"/>
          <w:szCs w:val="24"/>
          <w:lang w:val="en"/>
        </w:rPr>
        <w:fldChar w:fldCharType="begin" w:fldLock="1"/>
      </w:r>
      <w:r w:rsidR="00A76E8B" w:rsidRPr="001518C8">
        <w:rPr>
          <w:rStyle w:val="rynqvb"/>
          <w:rFonts w:ascii="Times New Roman" w:hAnsi="Times New Roman" w:cs="Times New Roman"/>
          <w:sz w:val="24"/>
          <w:szCs w:val="24"/>
          <w:lang w:val="en"/>
        </w:rPr>
        <w:instrText>ADDIN CSL_CITATION {"citationItems":[{"id":"ITEM-1","itemData":{"DOI":"10.3390/logistics4020010","ISSN":"23056290 (ISSN)","abstract":"For years, the freight forwarding industry has been facing high levels of global competition. Accelerating this development, new and digital competitors are entering the market, striving to make freight logistics even faster, cheaper, and more predictable. Digitalization processes change traditional logistics businesses, leading to more efficient, flexible, and de-centrally organized logistics services. Sea freight operations, in particular, have the potential to better fulfill customer-specific requirements in competitive and complex environments by integrating digital technologies. Therefore, it is essential to understand how automating informational processes, such as freight brokering, affect business models in the logistics service industry. The present study qualitatively analyzed the case of FreightHub, a fourth-party logistics (4PL) sea freight agency, and compared its business model with traditional third-party logistics (3PL) business models. Applying a digital business model conceptualization, the present paper presents an extended framework for digital sea freight business models. In this line, the study contributes to theory and practice by refining business model research in the maritime transportation context, and providing managerial implications about the opportunities and threats of a digital transition in this industry. © 2020 by the authors.","author":[{"dropping-particle":"","family":"Gruchmann","given":"T","non-dropping-particle":"","parse-names":false,"suffix":""},{"dropping-particle":"","family":"Pratt","given":"N","non-dropping-particle":"","parse-names":false,"suffix":""},{"dropping-particle":"","family":"Eiten","given":"J","non-dropping-particle":"","parse-names":false,"suffix":""},{"dropping-particle":"","family":"Melkonyan","given":"A","non-dropping-particle":"","parse-names":false,"suffix":""}],"container-title":"Logistics","id":"ITEM-1","issue":"2","issued":{"date-parts":[["2020"]]},"language":"English","note":"Cited By :11\n\nExport Date: 1 April 2023\n\nCorrespondence Address: Gruchmann, T.; Institute of Management and Tourism (IMT), Germany; email: gruchmann@fh-westkueste.de\n\nReferences: Gruchmann, T., Schmidt, I., Lubjuhn, S., Seuring, S., Bouman, M., Informing logistics social responsibility from a consumer-choice-centered perspective (2019) Int. J. Logist. Manag, 30, pp. 96-116; \nHofmann, E., Osterwalder, F., Third-party logistics providers in the digital age: Towards a new competitive arena? (2017) Logistics, 1;\nTap a Button, Book a Load, , https://freight.uber.com, Available online;\nSchramm, H.J., Czaja, C.N., Dittrich, M., Mentschel, M., Current Advancements of and Future Developments for Fourth Party Logistics in a Digital Future (2019) Logistics, 3;\nGruchmann, T., Melkonyan, A., Krumme, K., Logistics business transformation for sustainability: Assessing the role of the lead sustainability service provider (6PL) (2018) Logistics, 2;\nSaglietto, L., Cézanne, C., A bibliometric analysis of research on 4PL (2015) Int. J. Transp. Econ, 42, pp. 461-465;\nParida, V., Sjödin, D., Reim, W., Reviewing Literature on Digitalization, Business Model Innovation, and Sustainable Industry: Past Achievements and Future Promises (2019) Sustainability, 11;\nKovács, G., Spens, K., Abductive reasoning in logistics research (2005) Int. J. Phys. Distrib. Logist. Manag, 35, pp. 132-144;\nKöylüoglu, G., Krumme, K., Kriterienfindung für nachhaltige Geschäftsprozesse in der Logistik—Eine Aufarbeitung bestehender Probleme und möglicher Chancen (2014) Corporate Social Responsibility in der Logistikbranche: Anforderungen an Eine Nachhaltige Unternehmensführung, , Erich Schmidt Verlag, Berlin, Germany;\nPflaum, A., Gundelfinger, C., Naumann, V., Schwemmer, M., (2017) Transportlogistik 4.0, , Fraunhofer Institut, Erlangen, Germany;\nBecker, W., Eierle, B., Fliaster, A., Ivens, B., Leischning, A., Pflaum, A., Sucky, E., (2019) Geschäftsmodelle in der digitalen Welt. Strategien, Prozesse und Praxiserfahrungen, , Springer Gabler, Wiesbaden, Germany;\nGammelgaard, B., van Hoek, R., Stefansson, G., Collaborative logistics management and the role of third-party service providers (2006) Int. J. Phys. Distrib. Logist. Manag, 36, pp. 76-92;\nHalldórsson, Á., Kovács, G., Wolf, C., Seuring, S., Environmental impacts as buying criteria for third party logistical services (2010) Int. J. Phys. Distrib. Logist. Manag, 40, pp. 84-102;\nJayaram, J., Tan, K.C., Supply chain integration with third-party logistics providers (2010) Int. J. Prod. Econ, 125, pp. 262-271;\nLai, F., Chu, Z., Wang, Q., Fan, C., Managing dependence in logistics outsourcing relationships: Evidence from China (2013) Int. J. Prod. Res, 51, pp. 3037-3054;\nLeuschner, R., Carter, C.R., Goldsby, T.J., Rogers, Z.S., Third-party logistics: A meta-analytic review and investigation of its impact on performance (2014) J. Supply Chain Manag, 50, pp. 21-43;\nGovindan, K., Chaudhuri, A., Interrelationships of risks faced by third party logistics service providers: A DEMATEL based approach (2016) Transp. Res. Part E: Logist. Transp. Rev, 90, pp. 177-195;\nSingh, R.K., Gunasekaran, A., Kumar, P., Third party logistics (3PL) selection for cold chain management: A fuzzy AHP and fuzzy TOPSIS approach (2018) Ann. Oper. Res, 267, pp. 531-553;\nKrakovics, F., Leal, J.E., Mendes Jr, P., Santos, R.L., Defining and calibrating performance indicators of a 4PL in the chemical industry in Brazil (2008) Int. J. Prod. Econ, 115, pp. 502-514;\nHsiao, H.I., Kemp, R.G.M., Van der Vorst, J.G.A.J., Omta, S.O., A classification of logistic outsourcing levels and their impact on service performance: Evidence from the food processing industry (2010) Int. J. Prod. Econ, 124, pp. 75-86;\nHingley, M.K., Lindgreen, A., Grant, D.B., Kane, C., Using fourth-party logistics management to improve horizontal collaboration among grocery retailers (2011) Supply Chain Manag. Int. J, 16, pp. 316-327;\nSaglietto, L., Towards a classification of fourth party logistics (4PL) (2013) Univ. J. Ind. Bus. Manag, 1, pp. 104-116;\nMehmann, J., Teuteberg, F., The fourth-party logistics service provider approach to support sustainable development goals in transportation–a case study of the German agricultural bulk logistics sector (2016) J. Clean. Prod, 126, pp. 382-393;\nTäuscher, K., Laudien, S.M., Understanding platform business models: A mixed methods study of marketplaces (2018) Eur. Manag. J, 36, pp. 319-329;\nPorter, M.E., Heppelmann, J.E., How smart, connected products are transforming companies (2015) Harv. Bus. Rev, 93, pp. 96-114;\nRachinger, M., Rauter, R., Müller, C., Vorraber, W., Schirgi, E., Digitalization and its influence on business model innovation (2019) J. Manuf. Technol. Manag, 30, pp. 1143-1160;\nEhret, M., Wirtz, J., Unlocking value from machines: Business models and the industrial internet of things (2017) J. Mark. Manag, 33, pp. 111-130;\nBressanelli, G., Adrodegari, F., Perona, M., Saccani, N., Exploring how usage-focused business models enable circular economy through digital technologies (2018) Sustainability, 10;\nPorter, M.E., Heppelmann, J.E., How smart, connected products are transforming competition (2014) Harv. Bus. Rev, 92, pp. 64-88;\nAnnarelli, A., Battistella, C., Nonino, F., How Product Service System Can Disrupt Companies’ Business Model (2019) The Road to Servitization, pp. 175-205. , Springer, Cham, Germany;\nPflaum, A., Klötzer, C., Von der Pipeline zur Plattform–Strategische Implikationen für das Unternehmen (2019) Geschäftsmodelle in der Digitalen Welt, pp. 57-74. , Springer Gabler, Wiesbaden, Germany;\nTeece, D.J., Business models, business strategy and innovation (2010) Long Range Plan, 43, pp. 172-194;\nTeece, D.J., Linden, G., Business models, value capture, and the digital enterprise (2017) J. Organ. Des, 6, p. 8;\nCenamor, J., Parida, V., Wincent, J., How entrepreneurial SMEs compete through digital platforms: The roles of digital platform capability, network capability and ambidexterity (2019) J. Bus. Res, 100, pp. 196-206;\nGrubic, T., Jennions, I., Remote monitoring technology and servitised strategies–factors characterising the organisational application (2018) Int. J. Prod. Res, 56, pp. 2133-2149;\nClausen, U., Geiger, C., (2013) Verkehrs- und Transportlogistik, , 2nd ed., Springer Veiweg (VDI), Berlin, Germany;\nIntelligentes Transportmanagement Dank Künstlicher Intelligenz und Algorithmen. Whitepaper, , https://freighthub.com/wp-content/uploads/2020/01/FreightHub_Whitepaper_Intelligentes_Transportmanagement-1.pdf, Available online;\nE-Supply Chain: So Gelingt das Proaktive Management Ihrer Geschäftsprozesse, , https://freighthub.com/de/blog/proaktives-management-der-geschaeftsprozesse/, Available online;\nTüllmann, C., Prasse, C., Sagner, D., Piastowski, H., Prozesse durch Digitalisierung nachhaltig optimieren (2016) Future Challenges in Logistics and Supply Chain Management, , Fraunhofer IML, Dortmund, Germany;\nJaskólski, K., Availability and Integrity Model of Automatic Identification System (AIS) Information (2014) Ph.D. Thesis, , GRIN Verlag, Munich, Germany;\nGruchmann, T., Seuring, S., Explaining logistics social responsibility from a dynamic capabilities perspective (2018) Int. J. Logist. Manag, 29, pp. 1255-1278;\nHodkinson, P., Hodkinson, H., The Strengths and Limitation of Case Study Research (2001) Making an Impact on Policy and Practice, , University of Leeds, Leeds, UK;\nChiarini, A., Lean production: Mistakes and limitations of accounting systems inside the SME sector (2012) J. Manuf. Technol. Manag, 23, pp. 681-700;\nMelkonyan, A., Krumme, K., Gruchmann, T., Spinler, S., Schumacher, T., Bleischwitz, R., Scenario and strategy planning for transformative supply chains within a sustainable economy (2019) J. Clean. Prod, 231, pp. 144-160","publisher":"MDPI","publisher-place":"Institute of Management and Tourism (IMT), Westcoast University of Applied Sciences, Heide, 25746, Germany","title":"4PL Digital Business Models in Sea Freight Logistics: The Case of FreightHub","type":"article-journal","volume":"4"},"uris":["http://www.mendeley.com/documents/?uuid=3ac1e16d-dbd9-43b2-b245-1062f8b344d7"]}],"mendeley":{"formattedCitation":"(Gruchmann et al., 2020)","plainTextFormattedCitation":"(Gruchmann et al., 2020)","previouslyFormattedCitation":"(Gruchmann et al., 2020)"},"properties":{"noteIndex":0},"schema":"https://github.com/citation-style-language/schema/raw/master/csl-citation.json"}</w:instrText>
      </w:r>
      <w:r w:rsidR="00E924D5" w:rsidRPr="001518C8">
        <w:rPr>
          <w:rStyle w:val="rynqvb"/>
          <w:rFonts w:ascii="Times New Roman" w:hAnsi="Times New Roman" w:cs="Times New Roman"/>
          <w:sz w:val="24"/>
          <w:szCs w:val="24"/>
          <w:lang w:val="en"/>
        </w:rPr>
        <w:fldChar w:fldCharType="separate"/>
      </w:r>
      <w:r w:rsidR="00E924D5" w:rsidRPr="001518C8">
        <w:rPr>
          <w:rStyle w:val="rynqvb"/>
          <w:rFonts w:ascii="Times New Roman" w:hAnsi="Times New Roman" w:cs="Times New Roman"/>
          <w:noProof/>
          <w:sz w:val="24"/>
          <w:szCs w:val="24"/>
          <w:lang w:val="en"/>
        </w:rPr>
        <w:t>(Gruchmann et al., 2020)</w:t>
      </w:r>
      <w:r w:rsidR="00E924D5" w:rsidRPr="001518C8">
        <w:rPr>
          <w:rStyle w:val="rynqvb"/>
          <w:rFonts w:ascii="Times New Roman" w:hAnsi="Times New Roman" w:cs="Times New Roman"/>
          <w:sz w:val="24"/>
          <w:szCs w:val="24"/>
          <w:lang w:val="en"/>
        </w:rPr>
        <w:fldChar w:fldCharType="end"/>
      </w:r>
      <w:r w:rsidR="000B1B07" w:rsidRPr="001518C8">
        <w:rPr>
          <w:rStyle w:val="rynqvb"/>
          <w:rFonts w:ascii="Times New Roman" w:hAnsi="Times New Roman" w:cs="Times New Roman"/>
          <w:sz w:val="24"/>
          <w:szCs w:val="24"/>
          <w:lang w:val="en"/>
        </w:rPr>
        <w:t xml:space="preserve">. </w:t>
      </w:r>
      <w:r w:rsidR="00AC506E">
        <w:rPr>
          <w:rFonts w:ascii="Times New Roman" w:hAnsi="Times New Roman" w:cs="Times New Roman"/>
          <w:sz w:val="24"/>
          <w:szCs w:val="24"/>
          <w:lang w:val="en"/>
        </w:rPr>
        <w:t>T</w:t>
      </w:r>
      <w:r w:rsidR="0048367C">
        <w:rPr>
          <w:rFonts w:ascii="Times New Roman" w:hAnsi="Times New Roman" w:cs="Times New Roman"/>
          <w:sz w:val="24"/>
          <w:szCs w:val="24"/>
          <w:lang w:val="en"/>
        </w:rPr>
        <w:t xml:space="preserve">o increase revenue, freight forwarders attempt to manage their operational transportation planning </w:t>
      </w:r>
      <w:r w:rsidR="00AC506E">
        <w:rPr>
          <w:rFonts w:ascii="Times New Roman" w:hAnsi="Times New Roman" w:cs="Times New Roman"/>
          <w:sz w:val="24"/>
          <w:szCs w:val="24"/>
          <w:lang w:val="en"/>
        </w:rPr>
        <w:t>systematically</w:t>
      </w:r>
      <w:r w:rsidR="0048367C">
        <w:rPr>
          <w:rFonts w:ascii="Times New Roman" w:hAnsi="Times New Roman" w:cs="Times New Roman"/>
          <w:sz w:val="24"/>
          <w:szCs w:val="24"/>
          <w:lang w:val="en"/>
        </w:rPr>
        <w:t>, taking into account their fleet and outside resources.</w:t>
      </w:r>
      <w:r w:rsidR="00DE600B" w:rsidRPr="001518C8">
        <w:rPr>
          <w:rFonts w:ascii="Times New Roman" w:hAnsi="Times New Roman" w:cs="Times New Roman"/>
          <w:sz w:val="24"/>
          <w:szCs w:val="24"/>
          <w:lang w:val="en"/>
        </w:rPr>
        <w:t xml:space="preserve"> </w:t>
      </w:r>
      <w:r w:rsidR="00DE600B" w:rsidRPr="001518C8">
        <w:rPr>
          <w:rFonts w:ascii="Times New Roman" w:hAnsi="Times New Roman" w:cs="Times New Roman"/>
          <w:sz w:val="24"/>
          <w:szCs w:val="24"/>
          <w:lang w:val="en"/>
        </w:rPr>
        <w:fldChar w:fldCharType="begin" w:fldLock="1"/>
      </w:r>
      <w:r w:rsidR="00A76E8B" w:rsidRPr="001518C8">
        <w:rPr>
          <w:rFonts w:ascii="Times New Roman" w:hAnsi="Times New Roman" w:cs="Times New Roman"/>
          <w:sz w:val="24"/>
          <w:szCs w:val="24"/>
          <w:lang w:val="en"/>
        </w:rPr>
        <w:instrText>ADDIN CSL_CITATION {"citationItems":[{"id":"ITEM-1","itemData":{"DOI":"10.1016/j.ejor.2014.02.056","ISSN":"03772217 (ISSN)","abstract":"In order to improve profitability, freight forwarding companies try to organize their operational transportation planning systematically, considering not only their own fleet but also external resources. Such external resources include vehicles from closely related subcontractors in vertical cooperations, autonomous common carriers on the transportation market, and cooperating partners in horizontal coalitions. In this paper, the transportation planning process of forwarders is studied and the benefit of including external resources is analyzed. By introducing subcontracting, the conventional routing of own vehicles is extended to an integrated operational transportation planning, which simultaneously constructs fulfillment plans with overall lowest costs using the own fleet and subcontractors' vehicles. This is then combined with planning strategies, which intend to increase the profitability by exchanging requests among members in horizontal coalitions. Computational results show considerable cost reductions using the proposed planning approach. © 2014 Elsevier B.V. All rights reserved.","author":[{"dropping-particle":"","family":"Wang","given":"X","non-dropping-particle":"","parse-names":false,"suffix":""},{"dropping-particle":"","family":"Kopfer","given":"H","non-dropping-particle":"","parse-names":false,"suffix":""},{"dropping-particle":"","family":"Gendreau","given":"M","non-dropping-particle":"","parse-names":false,"suffix":""}],"container-title":"European Journal of Operational Research","id":"ITEM-1","issue":"3","issued":{"date-parts":[["2014"]]},"language":"English","note":"Cited By :63\n\nExport Date: 1 April 2023\n\nCODEN: EJORD\n\nCorrespondence Address: Kopfer, H.; Depart. of Logistics, University of Bremen, Bremen, Germany; email: kopfer@uni-bremen.de\n\nFunding details: Deutsche Forschungsgemeinschaft, DFG\n\nFunding text 1: This research was supported by the German Research Foundation (DFG) as part of the project “Kooperative Rundreiseplanung bei rollierender Planung”.\n\nReferences: Ball, M.O., Golden, B.L., Assad, A.A., Bodin, L.D., Planning for truck fleet size in the presence of a common-carrier option (1983) Decision Sciences, 14, pp. 103-120; \nBerger, S., Bierwirth, C., Solutions to the request reassignment in collaborative carrier networks (2010) Transportation Research Part e, 46, pp. 627-638;\nBolduc, M.-C., Renaud, J., Boctor, F., A heuristic for the routing and carrier selection problem (2007) European Journal of Operational Research, 183, pp. 926-932;\nBolduc, M.-C., Renaud, J., Boctor, F., Laporte, G., A perturbation metaheuristic for the vehicle routing problem with private fleet and common carriers (2008) Journal of the Operational Research Society, 59, pp. 776-787;\nChu, C.-W., A heuristic algorithm for the truckload and less-than-truckload problem (2005) European Journal of Operational Research, 165, pp. 657-667;\nCordeau, J.-F., Desaulniers, G., Desrosiers, J., Solomon, M., Soumis, F., VRP with time windows (2002) The Vehicle Routing Problem, pp. 57-194. , P. Toth, D. Vigo, SIAM Philadelphia, PA;\nCôté, J.-F., Potvin, J.-Y., A tabu search heuristic for the vehicle routing problem with private fleet and common carrier (2009) European Journal of Operational Research, 198, pp. 464-469;\nCruijssen, F., Salomon, M., Empirical study: Order sharing between transportation companies may result in cost reductions between 5 to 15 percent (2004) CentER Discussion Paper;\nDantzig, G.B., Wolfe, P., Decomposition principle for linear programs (1960) Operations Research, 8, pp. 101-111;\nDesrosiers, G., Desaulniers, J., Erdmann, A., Solomon, M.M., Soumis, F., The VRP with pickup and delivery (2002) The Vehicle Routing Problem, pp. 25-242. , P. Toth, D. Vigo, SIAM Philadelphia, PA;\nKlincewicz, J.G., Luss, H., Pilcher, M.G., Fleet size planning when outside carrier services are available (1990) Transportation Science, 24, pp. 169-182;\nKrajewska, M., Kopfer, H., Collaborating freight forwarding enterprises - Request allocation and profit sharing (2006) OR Spectrum, 28, pp. 301-317;\nKrajewska, M., Kopfer, H., Transportation planning in freight forwarding companies - Tabu search algorithm for the integrated operational transportation planning problem (2009) European Journal of Operational Research, 197, pp. 741-751;\nKrajewska, M., Kopfer, H., Laporte, G., Ropke, S., Zaccour, G., Horizontal cooperation of freight carriers: Request allocation and profit sharing (2008) Journal of the Operational Research Society, 59, pp. 1483-1491;\nLi, H., Lim, A., A metaheuristic for the pickup and delivery problem with time windows (2001) The 13th IEEE Conference on Tools with Artificial Intelligence (ICTAI), pp. 160-170;\nÖzener, O.O., Ergun, O., Savelsbergh, M., Lane-exchange mechanisms for truckload carrier collaboration (2011) Transportation Science, 45, pp. 1-17;\nRopke, S., Pisinger, D., An adaptive large neighborhood search heuristic for the pickup and delivery problem with time windows (2006) Transportation Science, 40, pp. 455-472;\nSchönberger, J., (2005) Operational Freight Carrier Planning, , Springer Berlin Heidelberg New York;\nSchwind, M., Gujo, O., Vykoukal, J., A combinatorial intra-enterprise exchange for logistics services (2009) Information Systems and E-Business Management, 7, pp. 447-471;\nStadtler, H., A framework for collaborative planning and state-of-The-Art (2009) OR Spectrum, 31, pp. 5-30;\nWang, X., Kopfer, H., Collaborative transportation planning of less-than-truckload freight: A route-based request exchange mechanism (2014) OR Spectrum, 36, pp. 357-380","page":"1133-1141","publisher":"Elsevier","publisher-place":"Depart. of Logistics, University of Bremen, Bremen, Germany","title":"Operational transportation planning of freight forwarding companies in horizontal coalitions","type":"article-journal","volume":"237"},"uris":["http://www.mendeley.com/documents/?uuid=d06eda37-2d11-4e01-9d94-9f89f7dd14c8"]}],"mendeley":{"formattedCitation":"(Wang et al., 2014)","plainTextFormattedCitation":"(Wang et al., 2014)","previouslyFormattedCitation":"(Wang et al., 2014)"},"properties":{"noteIndex":0},"schema":"https://github.com/citation-style-language/schema/raw/master/csl-citation.json"}</w:instrText>
      </w:r>
      <w:r w:rsidR="00DE600B" w:rsidRPr="001518C8">
        <w:rPr>
          <w:rFonts w:ascii="Times New Roman" w:hAnsi="Times New Roman" w:cs="Times New Roman"/>
          <w:sz w:val="24"/>
          <w:szCs w:val="24"/>
          <w:lang w:val="en"/>
        </w:rPr>
        <w:fldChar w:fldCharType="separate"/>
      </w:r>
      <w:r w:rsidR="00DE600B" w:rsidRPr="001518C8">
        <w:rPr>
          <w:rFonts w:ascii="Times New Roman" w:hAnsi="Times New Roman" w:cs="Times New Roman"/>
          <w:noProof/>
          <w:sz w:val="24"/>
          <w:szCs w:val="24"/>
          <w:lang w:val="en"/>
        </w:rPr>
        <w:t>(Wang et al., 2014)</w:t>
      </w:r>
      <w:r w:rsidR="00DE600B" w:rsidRPr="001518C8">
        <w:rPr>
          <w:rFonts w:ascii="Times New Roman" w:hAnsi="Times New Roman" w:cs="Times New Roman"/>
          <w:sz w:val="24"/>
          <w:szCs w:val="24"/>
          <w:lang w:val="en"/>
        </w:rPr>
        <w:fldChar w:fldCharType="end"/>
      </w:r>
      <w:r w:rsidR="00DE600B" w:rsidRPr="001518C8">
        <w:rPr>
          <w:rFonts w:ascii="Times New Roman" w:hAnsi="Times New Roman" w:cs="Times New Roman"/>
          <w:sz w:val="24"/>
          <w:szCs w:val="24"/>
          <w:lang w:val="en"/>
        </w:rPr>
        <w:t xml:space="preserve">. </w:t>
      </w:r>
      <w:r w:rsidR="00D14BAB" w:rsidRPr="001518C8">
        <w:rPr>
          <w:rFonts w:ascii="Times New Roman" w:hAnsi="Times New Roman" w:cs="Times New Roman"/>
          <w:sz w:val="24"/>
          <w:szCs w:val="24"/>
          <w:lang w:val="en"/>
        </w:rPr>
        <w:t xml:space="preserve">Freight forwarders </w:t>
      </w:r>
      <w:r w:rsidR="00A76E8B" w:rsidRPr="001518C8">
        <w:rPr>
          <w:rFonts w:ascii="Times New Roman" w:hAnsi="Times New Roman" w:cs="Times New Roman"/>
          <w:sz w:val="24"/>
          <w:szCs w:val="24"/>
          <w:lang w:val="en"/>
        </w:rPr>
        <w:t>must be able to predict logistical uncertainty and develop globally oriented expansion</w:t>
      </w:r>
      <w:r w:rsidR="00DB5F14" w:rsidRPr="001518C8">
        <w:rPr>
          <w:rFonts w:ascii="Times New Roman" w:hAnsi="Times New Roman" w:cs="Times New Roman"/>
          <w:sz w:val="24"/>
          <w:szCs w:val="24"/>
          <w:lang w:val="en"/>
        </w:rPr>
        <w:t xml:space="preserve"> </w:t>
      </w:r>
      <w:r w:rsidR="00DB5F14" w:rsidRPr="001518C8">
        <w:rPr>
          <w:rFonts w:ascii="Times New Roman" w:hAnsi="Times New Roman" w:cs="Times New Roman"/>
          <w:sz w:val="24"/>
          <w:szCs w:val="24"/>
          <w:lang w:val="en"/>
        </w:rPr>
        <w:fldChar w:fldCharType="begin" w:fldLock="1"/>
      </w:r>
      <w:r w:rsidR="00A76E8B" w:rsidRPr="001518C8">
        <w:rPr>
          <w:rFonts w:ascii="Times New Roman" w:hAnsi="Times New Roman" w:cs="Times New Roman"/>
          <w:sz w:val="24"/>
          <w:szCs w:val="24"/>
          <w:lang w:val="en"/>
        </w:rPr>
        <w:instrText>ADDIN CSL_CITATION {"citationItems":[{"id":"ITEM-1","itemData":{"DOI":"10.1108/09600031011018046","ISSN":"09600035 (ISSN)","abstract":"Purpose: The purpose of this paper is to refine a logistics triad uncertainty model taking a supply chain perspective, to determine and assess the different causes and sources of supply chain uncertainty that impact on the sustainability of the UK road freight transport sector. Design/methodology/approach: To clarify the link between sustainability and transport uncertainty, a methodological triangulation strategy is applied combining the results of eight focus groups and an online structured questionnaire. Findings: The findings indicate that the main drivers impacting the sustainability of transport operations are delays, variable demand/poor information, delivery constraints and insufficient supply chain integration. The consequence of these problems is to reduce the efficiency of transport operations. Research limitations/implications: The model has been refined based only on participants' perceptions. Therefore, the finding should also be verified through the investigation of real-world situations. Moreover, the transport uncertainty model needs to be incorporated within a wider business process re-engineering approach to evaluate solutions to reduce transport uncertainty within supply chains. Practical implications: The findings further strengthen the understanding of the main uncertainty sources within supply chains in the UK. The internal root causes of uncertainty can be mitigated while external issues have to be accommodated; therefore, mitigation techniques, methods and strategies for reducing external and internal supply chain uncertainty in transport operations need to be identified through the research. Originality/value: This paper determines the industry perceived economic and environmental risks associated with transport operations in four UK sectors. © Emerald Group Publishing Limited.","author":[{"dropping-particle":"","family":"Sanchez-Rodrigues","given":"V","non-dropping-particle":"","parse-names":false,"suffix":""},{"dropping-particle":"","family":"Potter","given":"A","non-dropping-particle":"","parse-names":false,"suffix":""},{"dropping-particle":"","family":"Naim","given":"M M","non-dropping-particle":"","parse-names":false,"suffix":""}],"container-title":"International Journal of Physical Distribution and Logistics Management","id":"ITEM-1","issue":"1-2","issued":{"date-parts":[["2010"]]},"language":"English","note":"Cited By :75\n\nExport Date: 1 April 2023\n\nCorrespondence Address: Sanchez-Rodrigues, V.; Cardiff University Innovative Manufacturing Research Centre, United Kingdom; email: sanchezrodriguesva1@cf.ac.uk\n\nReferences: Amstrong, J.S., Overton, T.S., Estimating non-response bias in mail surveys (1977) Journal of Marketing Research, 14, pp. 396-402; \nAnon, Establishing a transport operation focussed uncertainty model for the supply chain (2008) International Journal of Physical Distribution &amp;amp; Logistics Management, 38 (5), pp. 388-411;\nArlbjorn, J.S., Halldorsson, A., Logistics knowledge creation: Reflections on content, context and processes (2002) International Journal of Physical Distribution &amp;amp; Logistics Management, 32 (1), pp. 22-40;\nBask, A.H., Relationships among TPL providers and members of the supply chains - a strategic perspective (2001) The Journal of Business &amp;amp; Industrial Marketing, 16 (6-7), pp. 470-486;\nBlythman, J., (2004) Shopped: The Shocking Power of British Supermarkets, , Fourth Estate, London;\nBoughton, R.F., Addressing the escalating cost of road transport (2003) Logistics and Transport Focus, 5 (3), pp. 36-43;\nCavinato, L.J., Supply chain logistics risks: From the back room to the board room (2004) International Journal of Physical Distribution &amp;amp; Logistics Management, 34 (5), pp. 383-387;\nChoy, K.L., Li, C.-L., So, S., Lau, H., Kwok, S.K., Leung, D.W.K., Managing uncertainty in logistics service supply chain (2007) International Journal of Risk Assessment and Management, 7 (1), pp. 19-43;\nChristopher, M., Lee, H., Mitigating supply chain risk through improved confidence (2004) International Journal of Physical Distribution &amp;amp; Logistics Management, 34 (5), pp. 388-396;\nDavis, T., Effective supply chain management (1993) Sloan Management Review, pp. 35-46. , Summer;\nEasterby-Smith, M., Thorpe, R., Lowe, A., (1993) Management Research: An Introduction, , Sage, London;\nEsper, T.L., Williams, L.R., The value of collaborative transportation management (CTM): Its relationship to CPFR and information technology (2003) Transportation Journal, 42 (4), pp. 55-65;\nFowkes, A.S., Firmin, P.E., Tweddle, G., Whiteing, A.E., How highly does the freight transport industry value journey time reliability - and for what reasons? (2004) International Journal of Logistics: Research and Applications, 7 (1), pp. 33-43;\nGeary, S., Childerhouse, P., Towill, D., Uncertainty and the seamless supply chain (2002) Supply Chain Management Review, pp. 52-61. , July/August;\nGiunipero, L.C., Eltantawy, R.A., Securing the upstream supply chain: A risk management approach (2004) International Journal of Physical Distribution &amp;amp; Logistics Management, 34 (9), pp. 698-713;\nGolob, T.F., Regan, A.C., Impacts of highway congestion on freight operations: Perceptions of trucking industry managers (2001) Transportation Research Part A: Policy and Practice, 35 (7), pp. 577-599;\nKrueger, R.A., (1998) Focus Groups: A Practical Guide for Applied Research, , Sage, London, 2nd ed;\nMcKinnon, A., (2007) CO2 Emissions from Freight Transport in the UK, , Logistics Research Centre, Heriot-Watt University, Edinburgh;\nMcKinnon, A., Ge, Y., Use of a synchronised vehicle audit to determine opportunities for improving transport efficiency in a supply chain (2004) International Journal of Logistics: Research and Applications, 7 (3), pp. 219-238;\nMangan, J., Lalwani, C., Gardner, B., Combining quantitative and qualitative methodologies in logistics research (2004) International Journal of Physical Distribution &amp;amp; Logistics Management, 34 (7-8), pp. 565-578;\nMason-Jones, R., Towill, D.R., Shrinking the supply chain uncertainty circle (1998) Control, pp. 17-22. , September;\nMorgan, D.L., (1998) Focus Groups as Qualitative Research, , Sage, London;\nNaim, M.M., Potter, A.T., Mason, R.J., Bateman, N., The role of transportation flexibility in logistics provision (2006) The International Journal of Logistics Management, 17 (3), pp. 297-311;\nNew, S.J., Payne, P., Research frameworks in logistics: Three models, seven dinners and a survey (1995) International Journal of Physical Distribution &amp;amp; Logistics Management, 25 (10), pp. 60-77;\nPeck, H., Abley, J., Christopher, M., Haywood, M., Saw, R., Rutherford, C., Strathen, M., (2003) Creating Resilient Supply Chains: A Practical Guide, , Cranfield University;\nPlug, G., Romisch, W., (2007) Modeling, Measuring and Managing Risk, , World Scientific, London;\nStank, T.P., Goldsby, T.J., A framework for transportation decision making in an integrated supply chain (2000) Supply Chain Management: An International Journal, 5 (2), pp. 71-77;\nTracey, M., Transportation effectiveness and manufacturing firm performance (2004) International Journal of Logistics Management, 15 (2), pp. 31-49;\nvan der Vorst, J., Beulens, A., Identifying sources of uncertainty to generate supply chain redesign strategies (2002) International Journal of Physical Distribution &amp;amp; Logistics Management, 32 (6), pp. 409-430;\nvan Schijndel, W.J., Dinwoodie, J., Congestion and multimodal transport: A survey of cargo transport operators in the Netherlands (2000) Transport Policy, 7 (4), pp. 231-241;\nVickery, S., Calantone, R., Droge, C., Supply chain flexibility: An empirical study (1999) Journal of Supply Chain Management, 35 (3), pp. 16-24;\nSanchez-Rodrigues, V., Potter, A., Naim, M.M., Determine the uncertainties hindering sustainability in the UK transport sector (2007) Proceedings of the 12th Logistics Research Network Conference, pp. 359-364. , Newcastle, 5-7 September;\n(2007) Structure and Explanatory Notes, , Classification United Kingdom Standard, Office for National Statistics, Newport","page":"61-83","publisher-place":"Cardiff University Innovative Manufacturing Research Centre, Cardiff, United Kingdom","title":"The impact of logistics uncertainty on sustainable transport operations","type":"article-journal","volume":"40"},"uris":["http://www.mendeley.com/documents/?uuid=c4d8bef0-b89b-4845-bb92-fef3545ea908"]},{"id":"ITEM-2","itemData":{"DOI":"10.1108/09600030310471961","ISSN":"09600035 (ISSN)","abstract":"This paper deals with the dynamics of internationalisation and globalisation of the freight-forwarding and logistics service providers. A case study, based on E.ON, Stinnes, Schenker, BTL and other European and non-European firms, is presented in order to illustrate the process. The organisation and strategies developed by the firms under study with the aim to expand their activities on European, transnational and global levels are presented. The information was gathered using the Internet as a research tool. Focus is placed on the organisational routes used by the firms in order to expand their activities outside of their home base, and on their business strategies. © 2003, MCB UP Limited","author":[{"dropping-particle":"","family":"Lemoine","given":"W","non-dropping-particle":"","parse-names":false,"suffix":""},{"dropping-particle":"","family":"Dagnæs","given":"L","non-dropping-particle":"","parse-names":false,"suffix":""}],"container-title":"International Journal of Physical Distribution &amp; Logistics Management","id":"ITEM-2","issue":"3","issued":{"date-parts":[["2003"]]},"language":"English","note":"Cited By :57\n\nExport Date: 1 April 2023\n\nReferences: Arvidsson, N., Internationalisation of service firms: strategic considerations (1997) Internationalisation Strategies, pp. 71-89. , in Chryssochoidis, G., Millar, C. and Clegg, J. (Eds), Macmillan Press Ltd, Basingstoke; \nBjörkman, I., Kock, S., Inward international activities in service firms – illustrated by three cases from the tourism industry (1997) International Journal of Service Industry Management, 8, pp. 362-376;\nSchenker-BTL now the largest in Europe (1998) BTL News, , 981002, available at: www.btl.se/news/english/pressreleases.html;\nBTL's CEO, Håkan Larssons comments on the Stinnes offer (1999) BTL News, , February, available at: www.btl.se/schenker_btl/schenker_btl_sweden/news/archive/english/990201b.html;\nThree subsidiary companies specialising in logistics available at: www.btl.se/english/src.html; Castells, M., (2000) The Rise of the Network Society, The Information Age: Economy, Society and Culture, 1. , Blackwell, Cambridge, MA;\nDagnæs, L., Meyer, M., Tredjeparts logistik i Danmark (1998) Logistikledelse, , LedelsesHåndbøger, Børsen, DK;\nDagnæs, L., Lemoine, W., Ragus, L., (1999) Den Kompetente Transportvirksomhed, , Institut for Transportstudier, Toptryk I/S, Padborg, available at: www.transportstudier.dk/rapporter;\nDennis, C., Networking for marketing advantage (2000) Management Decision, 38, pp. 287-292;\n(2002) Supervisory Board Approves Sale of Stinnes Stake to Deutsche Bahn, , available at: www.eon-ag.com/online/Push/en/common/1204372668/fs_load2?_navBereich=media&amp;amp;_contURL=media_news_detail&amp;amp;_obenURL=media&amp;amp;_rbparams=PK%3D399, July 3. See also: The Supervisory Board of E.ON AG, Duesseldorf Approves the Sale of the Remaining Shares Held by E.ON AG to Deutsche Bahn AG. The Two Companies Sign a Contract, available at: www.stinnes.de/english/konzern/-History/index.html;\nGhauri, P.N., Emergence of new structures in Swedish multinationals (1993) The Internationalisation of the Firm: A Reader, pp. 261-272. , in Buckley, P.J. and Ghauri, P.N. (Eds), Academic Press, Cambridge;\nLexicon, , (n.d.), available at: www.globalize.org/lexicon.asp;\nGomes-Casseres, B., (1996) The Alliance Revolution: The New Shape of Business Rivalry, , Harvard University Press, Cambridge, MA;\nGrönroos, C., Internationalization strategies for services (1999) Journal for Services Marketing, 13, pp. 290-297;\nHarzing, A.-W., Acquisitions versus Greenfield investments: international strategy and management of entry models (2002) Strategic Management Journal, 23, pp. 211-227;\nHertz, S., (1993) The Internationalization Processes of Freight Transport Companies – Towards a Dynamic Network Model of Internationalization, , The Economic Research Institute, Effi;\nJarrat, D.G., A strategic classification of business alliances: a qualitative perspective built from a study of small and medium-sized enterprises (1998) Qualitative Market Research: An International Journal, 1, pp. 39-49;\nLarsson, H., Strategy for business development in Europe – main changes (1998) Paper presented at TFK Anniversary Conference, Transport in Northern Europe – Changes and Perspectives, From an East-West Division to an Integrated Europe, , TFK Anniversary Conference, Hamburg, 19-20 October;\nLloyd, B., The outlook for globalization (1996) Leadership &amp;amp; Organization Development Journal, 17, pp. 18-23;\nLudvigsen, J., (2000) The International Networking Between European Logistical Operators, , The Economic Research Institute, Stockholm;\n(1999) Schenker to Invest DEM 20 Million in Rotterdam Facility. New Logistics Center Shaping Up, , available at: www.schenker.com/News/Rotterdam3/Rotterdam3.htm 5 March;\n(2000) All of the Most Important Service From a Single Source. Schenker Strengthens European Land Transport with Castelletti, , available at: www.schenker.com/english/news/folder/castelletti.html 18 September;\n(2000) For Global Logistics Solutions. Schenker and Masped Establish Joint Venture in Hungary for Air and Sea Freight, , available at: www.schenker.com/english/news/folder/Masped.htm 9 May;\n(2000) A Combination of Local Know-How and Global Presence. Schenker Strengthens its Position in Indonesia, , available at: www.schenker.com/english/news/folder/Indonesia.html 27 June;\n(2000) Largest Provider of Integrated Logistics Services in Germany. Schenker-BTL and Schenker International to Become a Single Company in Germany in 2001, , available at: www.schenker.com/english/news/folder/germany.html 22 November;\n(2000) Infrastructure with Superior Information Technology. Schenker-Seino Logistics Starts Business, , available at: www.schenker.com/english/news/folder/seino2.html 22 February;\n(2000) Important Freight Distribution Hub for Eastern Europe. New Schenker Logistics Center Starts Operations in Vienna, , 18 October, available at: www.schenker.com/english/news/folder/vienna.html;\n(2000) Schenker Expands Network in Eastern Europe. Logistics Center Near Prague With State-of-the-Art Services and Technology, , available at: www.schenker.com/english/news/folder/Prague.html 3 July;\n(2000) Network of Locations Ensures Trouble-Free Flow of Goods. Schenker Opens the Most Modern Logistics Center in the Baltic Countries, , available at: www.schenker.com/english/news/folder/Tallinn.html 10 May;\n(2000) Schenker Integrated Logistics Center Rotterdam Opened. New Hub for Global Flow of Goods at the World's Largest Port, , available at: www.schenker.com/english/news/folder/ilc.html 23 September;\n(2002) Schenker: From a Freight Forwarder to an Integrated Logistics Service Provider. New Market Ideas for 130 Years, , available at: www.schenker.com/english/news/newsFolder/jub130.html 5 September;\n(n.d.), Schenker's Logistics Center in Singapore, , available at: www.schenker.com/english/projects/singapore.html;\nSchmitz Whipple, J., Gentry, J., A network comparison of alliance motives and achievements (2000) Journal of Business &amp;amp; Industrial Marketing, 15, pp. 301-322;\n(2000) Stinnes’ Subsidiary Schenker and Deutsche Bahn to Establish Railog Joint Venture – Joint Logistics Services for European Customers, , available at: www.stinnes.de/english/presse/mitteilungen/11_00_railog.html;\n(2001) Annual Report 2001, , available at: www.stinnes.de/english/investor/finanzberichte/index.html;\nSchenker and Seino Cooperate on a Global Basis (1999) Strategic Alliance for Integrated Logistics and Freight Forwarding., , 2 November, available at: www.schenker.com/english/news/folder/seino.html;\nStone, M.A., European expansion of UK third-party logistics service providers (2001) International Journal of Logistics: Research and Applications, 4, pp. 98-115;\nStrandskov, J., Towards a new approach for studying the internationalisation process of firms (1993) The Internationalisation of the Firm: A Reader, pp. 201-216. , in Buckley, P.J. and Ghauri, P.N. (Eds), Academic Press, Cambridge;\nSvensson, G., ‘Glocalization’ of business activities: a ‘glocal strategy’ approach’ (2001) Management Decision, 39, pp. 6-18;\n(2000) VEBA-VIAG Merger Signals Era of New Growth, , available at: www.veba-archives.com/index_en.html. Press from 10 February;\n(2000) Veba to Enter Merger with Considerable Momentum, , available at: www.veba-archives.com/index_en.html. Press;\nAG E.ON gets go-ahead: merger clears last hurdle (2000) Press Information, , available at: www.viag-archives.com/Press/2000/000613.html 13 June;\nZeffane, R., The widening scope of inter-organisational networking: economic, sectoral and social dimensions (1995) Leadership &amp;amp; Organization Development Journal, 16, pp. 26-33;\n(2001) Stinnes Subsidiary Pursues Large-Scale Logistics Project – Schenker More Than Ever the Specialist for Sector-Specific Solutions, , available at: www.stinnes.de/english/presse/mitteilungen/03_01_VW_Hannover.html 3 July","page":"209-228","publisher-place":"Institut for Transportstudier, Padborg, Denmark","title":"Globalisation strategies and business organisation of a network of logistics service providers","type":"article-journal","volume":"33"},"uris":["http://www.mendeley.com/documents/?uuid=d3a5307f-3734-4f34-8b27-9f61148677ff"]}],"mendeley":{"formattedCitation":"(Lemoine and Dagnæs, 2003; Sanchez-Rodrigues et al., 2010)","plainTextFormattedCitation":"(Lemoine and Dagnæs, 2003; Sanchez-Rodrigues et al., 2010)","previouslyFormattedCitation":"(Lemoine and Dagnæs, 2003; Sanchez-Rodrigues et al., 2010)"},"properties":{"noteIndex":0},"schema":"https://github.com/citation-style-language/schema/raw/master/csl-citation.json"}</w:instrText>
      </w:r>
      <w:r w:rsidR="00DB5F14" w:rsidRPr="001518C8">
        <w:rPr>
          <w:rFonts w:ascii="Times New Roman" w:hAnsi="Times New Roman" w:cs="Times New Roman"/>
          <w:sz w:val="24"/>
          <w:szCs w:val="24"/>
          <w:lang w:val="en"/>
        </w:rPr>
        <w:fldChar w:fldCharType="separate"/>
      </w:r>
      <w:r w:rsidR="00DB5F14" w:rsidRPr="001518C8">
        <w:rPr>
          <w:rFonts w:ascii="Times New Roman" w:hAnsi="Times New Roman" w:cs="Times New Roman"/>
          <w:noProof/>
          <w:sz w:val="24"/>
          <w:szCs w:val="24"/>
          <w:lang w:val="en"/>
        </w:rPr>
        <w:t>(Lemoine and Dagnæs, 2003; Sanchez-Rodrigues et al., 2010)</w:t>
      </w:r>
      <w:r w:rsidR="00DB5F14" w:rsidRPr="001518C8">
        <w:rPr>
          <w:rFonts w:ascii="Times New Roman" w:hAnsi="Times New Roman" w:cs="Times New Roman"/>
          <w:sz w:val="24"/>
          <w:szCs w:val="24"/>
          <w:lang w:val="en"/>
        </w:rPr>
        <w:fldChar w:fldCharType="end"/>
      </w:r>
      <w:r w:rsidR="00A76E8B" w:rsidRPr="001518C8">
        <w:rPr>
          <w:rFonts w:ascii="Times New Roman" w:hAnsi="Times New Roman" w:cs="Times New Roman"/>
          <w:sz w:val="24"/>
          <w:szCs w:val="24"/>
          <w:lang w:val="en"/>
        </w:rPr>
        <w:t>.</w:t>
      </w:r>
    </w:p>
    <w:p w14:paraId="062B589A" w14:textId="5B752D8F" w:rsidR="00A76E8B" w:rsidRPr="001518C8" w:rsidRDefault="00A76E8B" w:rsidP="00B60D08">
      <w:pPr>
        <w:jc w:val="both"/>
        <w:rPr>
          <w:rFonts w:ascii="Times New Roman" w:hAnsi="Times New Roman" w:cs="Times New Roman"/>
          <w:sz w:val="24"/>
          <w:szCs w:val="24"/>
          <w:lang w:val="en"/>
        </w:rPr>
      </w:pPr>
      <w:r w:rsidRPr="001518C8">
        <w:rPr>
          <w:rFonts w:ascii="Times New Roman" w:hAnsi="Times New Roman" w:cs="Times New Roman"/>
          <w:sz w:val="24"/>
          <w:szCs w:val="24"/>
          <w:lang w:val="en"/>
        </w:rPr>
        <w:t xml:space="preserve">In competition in the </w:t>
      </w:r>
      <w:r w:rsidR="00D14BAB" w:rsidRPr="001518C8">
        <w:rPr>
          <w:rFonts w:ascii="Times New Roman" w:hAnsi="Times New Roman" w:cs="Times New Roman"/>
          <w:sz w:val="24"/>
          <w:szCs w:val="24"/>
          <w:lang w:val="en"/>
        </w:rPr>
        <w:t xml:space="preserve">Freight forwarders </w:t>
      </w:r>
      <w:r w:rsidRPr="001518C8">
        <w:rPr>
          <w:rFonts w:ascii="Times New Roman" w:hAnsi="Times New Roman" w:cs="Times New Roman"/>
          <w:sz w:val="24"/>
          <w:szCs w:val="24"/>
          <w:lang w:val="en"/>
        </w:rPr>
        <w:t xml:space="preserve">industry, companies must be able to provide excellent services and competitive costs </w:t>
      </w:r>
      <w:r w:rsidRPr="001518C8">
        <w:rPr>
          <w:rFonts w:ascii="Times New Roman" w:hAnsi="Times New Roman" w:cs="Times New Roman"/>
          <w:sz w:val="24"/>
          <w:szCs w:val="24"/>
          <w:lang w:val="en"/>
        </w:rPr>
        <w:fldChar w:fldCharType="begin" w:fldLock="1"/>
      </w:r>
      <w:r w:rsidR="00B31C20" w:rsidRPr="001518C8">
        <w:rPr>
          <w:rFonts w:ascii="Times New Roman" w:hAnsi="Times New Roman" w:cs="Times New Roman"/>
          <w:sz w:val="24"/>
          <w:szCs w:val="24"/>
          <w:lang w:val="en"/>
        </w:rPr>
        <w:instrText>ADDIN CSL_CITATION {"citationItems":[{"id":"ITEM-1","itemData":{"DOI":"10.1108/JBIM-02-2022-0085","ISSN":"08858624 (ISSN)","abstract":"Purpose: The business-to-business (B2B) marketing literature is heavily focused on the manufacturing sector. However, it is the B2B service sector that shows the highest growth in gross domestic product (GDP). Beyond a vibrant stream of literature on servitization, the B2B literature has neglected drawing on the wider service literature. This paper aims to examine recent streams of service research that have promising implications and research opportunities for B2B marketing. Design/methodology/approach: Together, the author team has decades of research, managerial and executive teaching experience related to B2B marketing and services marketing and management. The observations and reflections in this paper originate from this unique perspective and are supplemented by insights from 16 expert interviews. Findings: The authors identify and discuss in this paper four broad and related themes from the service literature that can stimulate B2B research and practice. First, the authors highlight the implications for capturing value in economies with their rapidly increasing specialization and related growth in B2B services. Specifically, the authors explain where B2B firms should focus on to gain bargaining power in the value chains of the future. Second, an additional strategy to enhance a B2B firm’s power to capture value is servitization, which allows firms to get closer to their customers, increase their switching costs and build strategic partnerships. The authors explore how firms can use service productization to enhance their chances of successful servitization. Third, servitization is expensive, and productivity and scalability are often a challenge in B2B contexts. These issues are tackled in a recent service research stream on cost-effective service excellence (CESE) where the authors derive implications for B2B firms. Fourth and related to CESE, latest developments in intelligent automation offer exciting opportunities for B2B services to be made more scalable. Originality/value: This paper is based on the unique perspective of the author team and a panel of experts and connects major streams of service research to the B2B literature. © 2022, Emerald Publishing Limited.","author":[{"dropping-particle":"","family":"Wirtz","given":"J","non-dropping-particle":"","parse-names":false,"suffix":""},{"dropping-particle":"","family":"Kowalkowski","given":"C","non-dropping-particle":"","parse-names":false,"suffix":""}],"container-title":"Journal of Business and Industrial Marketing","id":"ITEM-1","issue":"2","issued":{"date-parts":[["2023"]]},"language":"English","note":"Cited By :2\n\nExport Date: 1 April 2023\n\nCorrespondence Address: Wirtz, J.; Department of Marketing, Singapore; email: jochen@nus.edu.sg\n\nFunding details: Copenhagen Business School, CBS\n\nFunding details: RMIT University, RMIT\n\nFunding details: Turun Yliopisto, UTU\n\nFunding details: Università di Bologna, UNIBO\n\nFunding details: Oulun Yliopisto\n\nFunding details: Karl-Franzens-Universität Graz\n\nFunding details: Alliance Manchester Business School, University of Manchester\n\nFunding text 1: The authors gratefully acknowledge the guidance and feedback provided by Jose Ruiz-Alba Robledo, guest editor of this special issues and the expert interviewees for this article. They are (in alphabetical order): Sergio Biggemann (University of Otago); Ad de Jong (Copenhagen Business School); Arne De Keyser (EDHEC Business School); Anthony Di Benedetto (Temple University); Michael Ehret (University of Graz); Maria Holmlund (Hanken School of Economics); Elina Jaakkola (University of Turku); Joona Keränen (RMIT University); Daniel Kindström (Linköping University); Chiara Orsingher (University of Bologna); Annika Ravald (Hanken School of Economics); Anna Salonen (University of Jyväskylä); James Spohrer (International Society of Service Innovation Professionals); Pauliina Ulkuniemi (University of Oulu); Giampaolo Viglia (University of Portsmouth); and Judy Zolkiewski (Alliance Manchester Business School).\n\nReferences: Aarikka-Stenroos, L., Jaakkola, E., Value co-creation in knowledge intensive business services: a dyadic perspective on the joint problem solving process (2012) Industrial Marketing Management, 41 (1), pp. 15-26; \nBaines, T.S., Lightfoot, H.W., Benedettini, O., Kay, J.M., The servitization of manufacturing: a review of literature and reflection on future challenges (2009) Journal of Manufacturing Technology Management, 20 (5);\nBarnes, S.J., Mattsson, J., Understanding current and future issues in collaborative consumption: a four-stage Delphi study (2016) Technological Forecasting and Social Change, 104, pp. 200-211;\nBock, D.E., Wolter, J.S., Ferrell, O., Artificial intelligence: disrupting what we know about services (2020) Journal of Services Marketing, 34 (3);\nBornet, P., Barkin, I., Wirtz, J., (2021) Intelligent Automation: Welcome to the World of Hyperautomation: Learn How to Harness Artificial Intelligence to Boost Business &amp;amp; Make Our World More Human, , World Scientific;\nBreidbach, C., Choi, S., Ellway, B., Keating, B.W., Kormusheva, K., Kowalkowski, C., Lim, C., Maglio, P., Operating without operations: how is technology changing the role of the firm? (2018) Journal of Service Management, 29 (5);\nBustinza, O.F., Lafuente, E., Rabetino, R., Vaillant, Y., Vendrell-Herrero, F., Make-or-buy configurational approaches in product-service ecosystems and performance (2019) Journal of Business Research, 104, pp. 393-401;\nChandler, J.D., Danatzis, I., Wernicke, C., Akaka, M.A., Reynolds, D., How does innovation emerge in a service ecosystem? (2019) Journal of Service Research, 22 (1), pp. 75-89;\nEhret, M., Wirtz, J., Division of labor between firms: business services, non-ownership-value and the rise of the service economy (2010) Service Science, 2 (3), pp. 136-145;\nEhret, M., Wirtz, J., Edvardsson, B., Tronvoll, B., Contract innovation: driving scale and scope of nonownership value propositions (2022) The Handbook of Service Management, , and (Eds), Springer Nature, Cham, Switzerland: forthcoming;\nFine, C., Whitney, D.H., Is the make-buy decision process a core competence? (1996) MIT Center for Technology, Policy, and Industrial Development;\nFrank, A.G., de Souza Mendes, G.H., Benitez, G.B., Ayala, N.F., Service customization in turbulent environments: service business models and knowledge integration to create capability-based switching costs (2022) Industrial Marketing Management, 100, pp. 1-18;\nFroehle, C.M., Roth, A.V., New measurement scales for evaluating perceptions of the technology-mediated customer service experience (2004) Journal of Operations Management, 22 (1), pp. 1-21;\nFrösén, J., Luoma, J., Jaakkola, M., Tikkanen, H., Aspara, J., What counts versus what can be counted: the complex interplay of market orientation and marketing performance measurement (2016) Journal of Marketing, 80 (3), pp. 60-78;\nGallouj, F., Weinstein, O., Innovation in services (1997) Research Policy, 26 (4-5), pp. 537-556;\nGawer, A., Digital platforms’ boundaries: the interplay of firm scope, platform sides, and digital interfaces (2021) Long Range Planning, 54 (5), p. 102045;\nGawer, A., Cusumano, M.A., Industry platforms and ecosystem innovation (2014) Journal of Product Innovation Management, 31 (3), pp. 417-433;\nGremyr, I., Valtakoski, A., Witell, L., Two routes of service modularization: advancing standardization and customization (2019) Journal of Services Marketing, 33 (1), pp. 73-87;\nGrönroos, C., The relationship marketing process: communication, interaction, dialogue, value (2004) Journal of Business &amp;amp; Industrial Marketing, 19 (2), pp. 99-113;\nGrönroos, C., Viewpoint: service marketing research priorities (2020) Journal of Services Marketing, 34 (3), pp. 291-298;\nHåkansson, H., Snehota, I., (1995) Developing Relationships in Business Networks, , Routledge;\nHarkonen, J., Haapasalo, H., Hanninen, K., Productisation: a review and research agenda (2015) International Journal of Production Economics, 164, pp. 65-82;\nHarkonen, J., Tolonen, A., Haapasalo, H., Service systematising and defining an offering (2017) Journal of Service Management, 28 (5), pp. 936-971;\nHill, T.P., On goods and services (1977) Review of Income and Wealth, 23 (4), pp. 315-338;\nHill, T.P., Tangibles, intangibles, and services: a new taxonomy for the classification of output (1999) The Canadian Journal of Economics/Revue canadienne d'Economique, 32 (2), pp. 426-446;\nHuang, M.-H., Rust, R.T., Artificial intelligence in service (2018) Journal of Service Research, 21 (2), pp. 155-172;\nInklaar, R., Timmer, M.P., The relative price of services (2014) Review of Income and Wealth, 60 (4), pp. 727-746;\nJaakkola, E., Unraveling the practices of ‘productization’ in professional service firms (2011) Scandinavian Journal of Management, 27 (2), pp. 221-230;\nJalkala, A.M., Keränen, J., Brand positioning strategies for industrial firms providing customer solutions (2014) Journal of Business &amp;amp; Industrial Marketing;\nKienzler, M., Kowalkowski, C., Pricing strategy: a review of 22 years of marketing research (2017) Journal of Business Research, 78, pp. 101-110;\nKimes, S.E., Wirtz, J., Revenue management: advanced strategies and tools to enhance firm profitability (2015) Foundations and Trends® in Marketing, 8 (1), pp. 1-68;\nKindström, D., Kowalkowski, C., Service innovation in product-centric firms: a multidimensional business model perspective (2014) Journal of Business &amp;amp; Industrial Marketing, 29 (2), pp. 96-111;\nKotler, P., Armstrong, G., (2021) Principles of Marketing, , Pearson education;\nKowalkowski, C., Bigdeli, A.Z., Baines, T., Guest editorial: the future of servitization in a digital era (2022) Journal of Service Management, 33 (1);\nKowalkowski, C., Gebauer, H., Kamp, B., Parry, G., Servitization and deservitization: overview, concepts, and definitions (2017) Industrial Marketing Management, 60, pp. 4-10;\nKowalkowski, C., Ulaga, W., (2017) Service Strategy in Action: A Practical Guide for Growing Your B2B Service and Solution Business, , Service Strategy Press;\nKowalkowski, C., Windahl, C., Kindström, D., Gebauer, H., What service transition? Rethinking established assumptions about manufacturer’ service-led growth strategies (2015) Industrial Marketing Management, 45 (2), pp. 59-69;\nLevitt, T., Production-line approach to service (1972) Harvard Business Review, 50 (5), pp. 41-52;\nMacdonald, E.K., Kleinaltenkamp, M., Wilson, H.N., How business customers judge solutions: solution quality and value in use (2016) Journal of Marketing, 80 (3), pp. 96-120;\nNormann, R., (2001) Reframing Business–When the Map Changes the Landscape (First ed.), , John Wiley &amp;amp; Sons, Ltd;\n(2012) Science and Engineering Indicators 2012, Chapter 6: Industry, Technology, and the Global Marketplace, , National Science Foundation, Arlington, VA;\nOstrom, A.L., Field, J.M., Fotheringham, D., Subramony, M., Gustafsson, A., Lemon, K.N., Huang, M.H., McColl-Kennedy, J.R., Service research priorities: managing and delivering service in turbulent times (2021) Journal of Service Research, 24 (3), pp. 329-353;\nPerks, H., Kowalkowski, C., Witell, L., Gustafsson, A., Network orchestration for value platform development (2017) Industrial Marketing Management, 67, pp. 106-121;\nPorter, M.E., (1985) Competitive Advantage: Creating and Sustaining Superior Performance, , Simon and Schuster, New York, NY;\nRaddats, C., Kowalkowski, C., Benedettini, O., Burton, J., Gebauer, H., Servitization: a contemporary thematic review of four major research streams (2019) Industrial Marketing Management, 83, pp. 207-223;\nRaja, J.Z., Frandsen, T., Kowalkowski, C., Jarmatz, M., Learning to discover value: value-based pricing and selling capabilities for services and solutions (2020) Journal of Business Research, 114, pp. 142-159;\nRangaswamy, A., Moch, N., Felten, C., van Bruggen, G., Wieringa, J.E., Wirtz, J., The role of marketing in digital business platforms (2020) Journal of Interactive Marketing, 51 (August), pp. 72-90;\nRapaccini, M., Saccani, N., Kowalkowski, C., Paiola, M., Adrodegari, F., Navigating disruptive crises through service-led growth: the impact of COVID-19 on Italian manufacturing firms (2020) Industrial Marketing Management, 88, pp. 225-237;\nRuiz-Alba, J.L., Soares, A., Rodríguez-Molina, M.A., Frías-Jamilena, D.M., Servitization strategies from customers’ perspective: the moderating role of co-creation (2019) Journal of Business &amp;amp; Industrial Marketing, 34 (3), pp. 628-642;\nRust, R.T., Huang, M.-H., The service revolution and the transformation of marketing science (2014) Marketing Science, 33 (2), pp. 206-221;\nSalonen, A., Terho, H., Böhm, E., Virtanen, A., Rajala, R., Engaging a product-focused sales force in solution selling: interplay of individual-and organizational-level conditions (2021) Journal of the Academy of Marketing Science, 49 (1), pp. 139-163;\nSklyar, A., Kowalkowski, C., Tronvoll, B., Sörhammar, D., Organizing for digital servitization: a service ecosystem perspective (2019) Journal of Business Research, 104, pp. 450-460;\nStorbacka, K., Pennanen, R., (2014) Solution Business: Building a platform for organic growth, , Springer, New York, NY;\n(2022) Central intelligent agency, , www.cia.gov/the-world-factbook, (accessed: 4 April 2022;\nTuli, K.R., Kohli, A.K., Bharadwaj, S.G., Rethinking customer solutions: from product bundles to relational processes (2007) Journal of Marketing, 71 (3), pp. 1-17;\nTuominen, T., Martinsuo, M., Employees’ agency in the formalisation of knowledge-intensive business service processes: a cross-case comparison (2019) Journal of Service Theory and Practice, 29 (1), pp. 45-70;\nUlaga, W., Reinartz, W.J., Hybrid offerings: how manufacturing firms combine goods and services successfully (2011) Journal of Marketing, 75 (6), pp. 5-23;\nUlaga, W., Kowalkowski, C., Edvardsson, B., Tronvoll, B., Servitization – a state-of-the-art overview and future directions (2022) The Palgrave Handbook of Service Management, pp. 169-200. , and (Eds), Springer International Publishing;\nValtakoski, A., Järvi, K., Productization of knowledge-intensive services (2016) Journal of Service Management, 27 (3), pp. 360-390;\nVandermerwe, S., Rada, J., Servitization of business: adding value by adding services (1988) European Management Journal, 6 (4), pp. 314-324;\nVerhoef, P.C., Broekhuizen, T., Bart, Y., Bhattacharya, A., Dong, J.Q., Fabian, N., Haenlein, M., Digital transformation: a multidisciplinary reflection and research agenda (2021) Journal of Business Research, 122, pp. 889-901;\nWernerfelt, B., A resource‐based view of the firm (1984) Strategic Management Journal, 5 (2), pp. 171-180;\nWirtz, J., Organizational ambidexterity: cost-effective service excellence, service robots, and artificial intelligence (2020) Organizational Dynamics, 49 (3), pp. 1-9;\nWirtz, J., Bridges, E., Fowler, K., Strategic pathways to cost-effective service excellence (2020) The Routledge Handbook of Service Research Insights and Ideas, , and (Eds), Chapter 14, Routledge, Abingdon-on-Thames;\nWirtz, J., Ehret, M., Asset-based strategies for capturing value in the service economy (2019) Handbook of Service Science, Volume II, pp. 785-810. , Springer;\nWirtz, J., Fritze, M.P., Jaakkola, E., Gelbrich, K., Hartley, N., Service products and productization (2021) Journal of Business Research, 137, pp. 411-421;\nWirtz, J., So, K.K.F., Mody, M., Liu, S., Chun, H., Platforms in the peer-to-peer sharing economy (2019) Journal of ServiceManagement, 30 (4), pp. 452-483;\nWirtz, J., Patterson, P., Kunz, W., Gruber, T., Lu, V.N., Paluch, P., Martins, A., Brave new world: service robots in the frontline (2018) Journal of Service Management, 29 (5), pp. 907-931;\nWirtz, J., Tuzovic, S., Ehret, M., Global business services: increasing specialization and integration of the world economy as drivers of economic growth (2015) Journal of Service Management, 26 (4), pp. 565-587;\nWirtz, J., Zeithaml, V., Cost-effective service excellence (2018) Journal of the Academy of Marketing Science, 46 (1), pp. 59-80;\nWitell, L., Kowalkowski, C., Perks, H., Raddats, C., Schwabe, M., Benedettini, O., Burton, J., Characterizing customer experience management in business markets (2020) Journal of Business Research, 116, pp. 420-430;\nWorm, S., Bharadwaj, S.G., Ulaga, W., Reinartz, W.J., When and why do customer solutions pay off in business markets? (2017) Journal of the Academy of Marketing Science, 45 (4), pp. 490-512;\nAraujo, L., Spring, M., Services, products, and the institutional structure of production (2006) Industrial Marketing Management, 35 (7), pp. 797-805;\nCusumano, M.A., Kahl, S.J., Suarez, F.F., Services, industry evolution, and the competitive strategies of product firms (2015) Strategic Management Journal, 36 (4), pp. 559-575;\nSatish, K., Sahoo, S., Limb, W.M., Krause, S., Bamel, U., Fuzzy-set qualitative comparative analysis (fsQCA) in business and management research: a contemporary overview (2022) Technological Forecasting and Social Change, 178. , doi:, online first","page":"272-289","publisher":"Emerald Publishing","publisher-place":"Department of Marketing, National University of Singapore, Singapore, Singapore","title":"Putting the “service” into B2B marketing: key developments in service research and their relevance for B2B","type":"article-journal","volume":"38"},"uris":["http://www.mendeley.com/documents/?uuid=7f3226b9-d2e7-445f-89d3-2142bbe18678"]},{"id":"ITEM-2","itemData":{"DOI":"10.1177/00187267211035656","ISSN":"00187267 (ISSN)","abstract":"How do organizations build an internal capability or processes to implement a service excellence strategy and thereby create sustained competitive advantage? Drawing on an integrated extended self and psychology of ownership framework as well as Bowen and Ostroff’s human resource (HR) system strength perspective, this study examines processes linking perceived service-oriented high-performance work systems (HPWS) and overall service role performance. Multi-wave data obtained from 530 employees and 53 supervisors in the hospitality industry were used to test our hypotheses. Multilevel structural equation modeling (MSEM) results revealed that higher levels of supervisor customer orientation strengthened the perceived service-oriented HPWS-employee customer orientation relationship leading to job-based psychological ownership. In turn, job-based psychological ownership related to overall service role performance and together with employee customer orientation, sequentially mediated the influence of perceived service-oriented HPWS on overall service role performance. We interpret our findings as providing initial evidence of an alternative motivational pathway through which an HR system influences performance in a frontline service role. © The Author(s) 2021.","author":[{"dropping-particle":"","family":"Jo","given":"H","non-dropping-particle":"","parse-names":false,"suffix":""},{"dropping-particle":"","family":"Aryee","given":"S","non-dropping-particle":"","parse-names":false,"suffix":""},{"dropping-particle":"","family":"Hsiung","given":"H.-H.","non-dropping-particle":"","parse-names":false,"suffix":""},{"dropping-particle":"","family":"Guest","given":"D","non-dropping-particle":"","parse-names":false,"suffix":""}],"container-title":"Human Relations","id":"ITEM-2","issue":"1","issued":{"date-parts":[["2023"]]},"language":"English","note":"Cited By :2\n\nExport Date: 1 April 2023\n\nCorrespondence Address: Jo, H.; University of LeedsUnited Kingdom; email: h.jo@leeds.ac.uk\n\nReferences: Aguinis, H., Edwards, J.R., Bradley, K.J., Improving our understanding of moderation and mediation in strategic management research (2017) Organizational Research Methods, 20 (4), pp. 665-685; \nAnderson, J.C., Gerbing, D.W., Structural equation modeling in practice: A review and recommended two-step approach (1988) Psychological Bulletin, 103 (3), pp. 411-423;\nAppelbaum, E., Bailey, T., Berg, P., (2000) Manufacturing Advantage: Why High-Performance Work Systems Pay Off, , Ithaca, NY, Cornell University Press;\nAryee, S., Kim, T.Y., Zhou, Q., Customer service at altitude: Effects of empowering leadership (2019) International Journal of Contemporary Hospitality, 31 (9), pp. 3722-3741;\nAryee, S., Walumbwa, F.O., Seidu, E.Y.M., Impact of high-performance work systems on individual- and branch-level performance: Test of a multilevel model of intermediate linkages (2012) Journal of Applied Psychology, 97 (3), pp. 287-300;\nAsatryan, V.S., Oh, H., Psychological ownership theory: An exploratory application in the restaurant industry (2008) Journal of Hospitality &amp;amp; Tourism Research, 32 (3), pp. 363-386;\nAvey, J.B., Avolio, B.J., Crossley, C.D., Psychological ownership: Theoretical extensions, measurement and relation to work outcomes (2009) Journal of Organizational Behavior, 30 (2), pp. 173-191;\nBandura, A., (1986) Social Foundations of Thought and Action, , Englewood Cliffs, NJ, Prentice-Hall;\nBarney, J., Wright, P.M., On becoming a strategic partner: The role of human resources in gaining competitive advantage (1998) Human Resource Management, 37 (1), pp. 31-46;\nBauer, D.J., Curran, P.J., Probing interactions in fixed and multilevel regression: Inferential and graphical techniques (2005) Multivariate Behavioral Research, 40 (3), pp. 373-400;\nBecker, B.E., Huselid, M.A., Strategic human resources management: Where do we go from here? (2006) Journal of Management, 32 (6), pp. 898-925;\nBeijer, S., Peccei, R., Van Veldhoven, M., The turn to employees in the measurement of human resource practices: A critical review and proposed way forward (2021) Human Resource Management Journal, 31 (1), pp. 1-17;\nBelk, R.W., Possessions and the extended self (1988) Journal of Consumer Research, 15 (2), pp. 139-168;\nBelk, R.W., Extended self and extending paradigmatic perspective (1989) Journal of Consumer Research, 16 (1), pp. 129-132;\nBettencourt, L.A., Gwinner, K.P., Meuter, M.L., A comparison of attitude, personality, and knowledge predictors of service-oriented organizational citizenship behaviors (2001) Journal of Applied Psychology, 86 (1), pp. 29-41;\nBowen, D.E., The changing role of employees in service theory and practice: An interdisciplinary perspective (2016) Human Resource Management Review, 26 (1), pp. 1-13;\nBowen, D.E., Ostroff, C., Understanding HRM–firm performance linkages: The role of the ‘strength’ of the HRM system (2004) Academy of Management Review, 29 (2), pp. 203-221;\nBowen, D.E., Schneider, B., A service climate synthesis and future research agenda (2014) Journal of Service Research, 17 (1), pp. 5-22;\nBrady, M.K., Cronin, J.J., Customer orientation: Effects on customer service perceptions and outcome behaviors (2001) Journal of Service Research, 3 (3), pp. 241-251;\nBrislin, R.W., The wording and translation of research instruments (1986) Field Methods in Cross-Cultural Research, pp. 136-164. , Lonner W.J., Berry J.W., (eds), Los Angeles, CA, SAGE, In:, (eds;\nBrown, G., Pierce, J.L., Crossley, C., Toward an understanding of the development of ownership feelings (2014) Journal of Organizational Behavior, 35 (3), pp. 318-338;\nBrown, M.E., Trevino, L.K., Harrison, D.A., Ethical leadership: A social learning perspective for construct development and testing (2005) Organizational Behavior and Human Decision Processes, 97 (2), pp. 117-134;\nChang, A., Chiang, H.H., Han, T.S., A multilevel investigation of relationships among brand-centered HRM, brand psychological ownership, and customer satisfaction (2012) European Journal of Marketing, 46 (5), pp. 626-662;\nChuang, C.H., Liao, H., Strategic human resource management in service context: Taking care of business by taking care of employees and customers (2010) Personnel Psychology, 63 (1), pp. 153-196;\nDawkins, S., Tian, A.W., Newman, A., Psychological ownership: A review and research agenda (2017) Journal of Organizational Behavior, 38 (2), pp. 163-183;\nDittmar, H., Perceived material wealth and first impressions (1992) British Journal of Social Psychology, 31 (4), pp. 379-391;\nDonavan, D.T., Brown, T.J., Mowen, J.C., Internal benefits of service-worker customer orientation: Job satisfaction, commitment, and organizational citizenship behaviors (2004) Journal of Marketing, 68 (1), pp. 128-146;\nEisenberger, R., Karagonlar, G., Stinglhamber, F., Leader–member exchange and affective organizational commitment: The contribution of supervisor’s organizational embodiment (2010) Journal of Applied Psychology, 95 (6), pp. 1085-1103;\nEisenberger, R., Shoss, M.K., Karagonlar, G., The supervisor POS-LMX-subordinate POS chain: Moderation by reciprocation wariness and supervisor’s organizational embodiment (2014) Journal of Organizational Behavior, 35 (5), pp. 635-656;\nEtzioni, A., The socio-economics of property (1991) Journal of Social Behavior and Personality, 6 (6), pp. 465-468;\nFornell, C., Larcker, D.F., Evaluating structural equation models with unobservable variables and measurement error (1981) Journal of Marketing Research, 18 (1), pp. 39-50;\nFritze, M.P., Marchand, A., Eisingerich, A.B., Access-based services as substitutes for material possessions: The role of psychological ownership (2020) Journal of Service Research, 23 (3), pp. 368-385;\nFu, N., Flood, P.C., Rousseau, D.M., Line managers as paradox navigators in HRM implementation: Balancing consistency and individual responsiveness (2020) Journal of Management, 46 (2), pp. 203-233;\nGazzoli, G., Hancer, M., Kim, B.C., Explaining why employee–customer orientation influences customers’ perceptions of the service encounter (2013) Journal of Service Management, 24 (4), pp. 382-400;\nGriffin, M.A., Neal, A., Parker, S.K., A new model of work role performance: Positive behavior in uncertain and interdependent contexts (2007) Academy of Management Journal, 50 (2), pp. 327-347;\nGrizzle, J.W., Zablah, A.R., Brown, T.J., Employee customer orientation in context: How the environment moderates the influence of customer orientation on performance outcomes (2009) Journal of Applied Psychology, 94 (5), pp. 1227-1242;\nGuenzi, P., De Luca, L.M., Troilo, G., Organizational drivers of salespeople’s customer orientation and selling orientation (2011) Journal of Personal Selling and Sales Management, 31 (3), pp. 269-285;\nHartline, M., Maxham, J.G., McKee, D.O., Corridors of influence in the dissemination of customer-oriented strategy to customer contact service employees (2000) Journal of Marketing, 64 (2), pp. 35-50;\nHayes, A.F., An index and test of linear moderated mediation (2015) Multivariate Behavioral Research, 50 (1), pp. 1-22;\nHeskett, J.L., Sasser, E., Schlesinger, L.A., (2015) What Great Service Leaders Know and Do, , Oakland, CA, Berrett-Koehler Publishers;\nHillenbrand, C., Money, K.G., Unpacking the mechanism by which psychological ownership manifests at the level of the individual: A dynamic model of identity and self (2015) Journal of Marketing Theory and Practice, 23 (2), pp. 148-165;\nHoffman, B.J., Blair, C.A., Meriac, J.P., Expanding the criterion domain? A quantitative review of the OCB literature (2007) Journal of Applied Psychology, 92 (2), pp. 555-566;\nHofmann, D.A., Gavin, M.B., Centering decisions in hierarchical linear models: Implications for research in organizations (1998) Journal of Management, 24 (5), pp. 623-641;\nHong, Y., Liao, H., Hu, J., Missing link in the service profit chain: A meta-analytic review of the antecedents, consequences, and moderators of service climate (2013) Journal of Applied Psychology, 98 (2), pp. 237-267;\nJames, W., (1890) The Principles of Psychology, , Mineola, NY, Dover Publications;\nJiang, K., Messersmith, J., On the shoulders of giants: A meta-review of strategic human resource management (2018) International Journal of Human Resource Management, 29 (1), pp. 6-33;\nJiang, K., Chuang, C.H., Chiao, Y.C., Developing collective customer knowledge and service climate: The interaction between service-oriented high-performance work systems and service leadership (2015) Journal of Applied Psychology, 100 (4), pp. 1089-1106;\nJiang, K., Hu, J., Liu, S., Understanding employees’ perceptions of human resource practices: Effects of demographic dissimilarity to managers and coworkers (2017) Human Resource Management, 56 (1), pp. 69-91;\nJiang, K., Lepak, D.P., Hu, J., How does human resource management influence organizational outcomes? A meta-analytic investigation of mediating mechanisms (2012) Academy of Management Journal, 55 (6), pp. 1264-1294;\nKepes, S., Delery, J.E., HRM systems and the problem of internal fit (2007) The Oxford Handbook of Human Resource Management, pp. 385-404. , Boxall P., Purcell J., Wright P., (eds), Oxford, Oxford University Press, In:, (eds;\nKhilji, S.E., Wang, X., ‘Intended’ and ‘implemented’ HRM: The missing linchpin in strategic human resource management research (2006) International Journal of Human Resource Management, 17 (7), pp. 1171-1189;\nLam, C.F., Mayer, D.M., When do employees speak up for their customers? A model of voice in a customer service context (2014) Personnel Psychology, 67 (3), pp. 637-666;\nLandis, R.S., Beal, D.J., Tesluk, P.E., A comparison of approaches to forming composite measures in structural equation models (2000) Organizational Research Methods, 3 (2), pp. 186-207;\nLiao, H., Chuang, A., A multilevel investigation of factors influencing employee service performance and customer outcomes (2004) Academy of Management Journal, 47 (1), pp. 41-58;\nLiao, H., Chuang, A., Transforming service employees and climate: A multilevel, multisource examination of transformational leadership in building long-term service relationships (2007) Journal of Applied Psychology, 92 (4), pp. 1006-1019;\nLiao, H., Toya, K., Lepak, D.P., Do they see eye to eye? Management and employee perspectives of high-performance work systems and influence processes on service quality (2009) Journal of Applied Psychology, 94 (2), pp. 371-391;\nLiaw, Y.J., Chi, N.W., Chuang, A., (2010) Examining the mechanisms linking transformational leadership, employee customer orientation, and service performance: The mediating roles of perceived supervisor and coworker support. Journal of Business and Psychology, 25 (3), pp. 477-492;\nLittle, T.D., Cunningham, W.A., Shahar, G., To parcel or not to parcel: Exploring the question, weighing the merits (2002) Structural Equation Modeling, 9 (2), pp. 151-173;\nLiu, J., Wang, H., Hui, C., Psychological ownership: How having control matters (2012) Journal of Management Studies, 49 (5), pp. 869-895;\nMcIntyre, N., Srivastava, A., Fuller, J.A., The relationship of locus of control and motives with psychological ownership in organizations (2009) Journal of Management Issues, 21 (3), pp. 383-401;\nMayhew, M.G., Ashkanasy, N.M., Bramble, T., A study of the antecedents and consequences of psychological ownership in organizational settings (2007) Journal of Social Psychology, 147 (5), pp. 477-500;\nMeijerink, J.G., Beijer, S.E., Bos-Nehles, A.C., A meta-analysis of mediating mechanisms between employee reports of human resource management and employee performance: Different pathways for descriptive and evaluative reports (2021) International Journal of Human Resource Management, 32 (2), pp. 394-442;\nMuthén, L.K., Muthén, B.O., (1998) Mplus User’s Guide, 8th Edition, , Los Angeles, CA, Muthén &amp;amp; Muthén, 2018, (, –;\nNishii, L.H., Paluch, R.M., Leaders as HR sensegivers: Four HR implementation behaviors that create strong HR systems (2018) Human Resource Management Review, 28 (3), pp. 319-323;\nNishii, L.H., Wright, P.M., Variability within organizations: Implications for strategic human resources management (2008) The People Make the Place: Dynamic Linkages between Individuals and Organizations, pp. 225-248. , Smith D.B., (ed), Mahwah, Erlbaum, In:, (ed;\nNishii, L.H., Lepak, D.P., Schneider, B., Employee attributions of the ‘why’ of HR practices: Their effects on employee attitudes and behaviors, and customer satisfaction (2008) Personnel Psychology, 61 (3), pp. 503-545;\nOstroff, C., Bowen, D.E., Reflections on the 2014 decade award: Is there strength in the construct of HR system strength? (2016) Academy of Management Review, 41 (2), pp. 196-214;\nParasuraman, A.P., Zeithaml, V.A., Berry, L.L., A conceptual model of service quality and its implications for future research (1985) Journal of Marketing, 49 (4), pp. 41-50;\nPeck, J., Shu, S.B., (2018) Psychological Ownership and Consumer Behavior, , New York, Springer;\nPeck, J., Kirk, C.P., Luangrath, A.W., Caring for the commons: Using psychological ownership to enhance stewardship behavior for public goods (2021) Journal of Marketing, 85 (2), pp. 33-49;\nPeng, H., Pierce, J., Job- and organization-based psychological ownership: Relationship and outcomes (2015) Journal of Managerial Psychology, 30 (2), pp. 151-168;\nPierce, J.L., Jussila, I., (2011) Psychological Ownership and the Organizational Context, , Cheltenham, Edward Elgar Publishing;\nPierce, J.L., Jussila, I., Cummings, A., Psychological ownership within the job design context: Revision of the job characteristics model (2009) Journal of Organizational Behavior, 30 (4), pp. 477-496;\nPierce, J.L., Kostova, T., Dirks, K.T., Toward a theory of psychological ownership in organizations (2001) Academy of Management Review, 26 (2), pp. 298-310;\nPierce, J.L., Kostova, T., Dirks, K.T., The state of psychological ownership: Integrating and extending a century of research (2003) Review of General Psychology, 7 (1), pp. 84-107;\nPreacher, K.J., Selig, J.P., Advantages of Monte Carlo confidence intervals for indirect effects (2012) Communication Methods and Measures, 6 (2), pp. 77-98;\nPreacher, K.J., Zhang, Z., Zyphur, M.J., Multilevel structural equation models for assessing moderation within and across levels of analysis (2016) Psychological Methods, 21 (2), pp. 189-205;\nPreacher, K.J., Zyphur, M.J., Zhang, Z., A general multilevel SEM framework for assessing multilevel mediation (2010) Psychological Methods, 15 (3), pp. 209-233;\nRank, J., Carsten, J.M., Unger, J.M., Proactive customer service performance: Relationships with individual, task, and leadership variables (2007) Human Performance, 20 (4), pp. 363-390;\nSaxe, R., Weitz, B.A., The SOCO scale: A measure of the customer orientation of salespeople (1982) Journal of Marketing Research, 19 (3), pp. 343-351;\nSchepers, J.L., Van Der Borgh, M., A meta-analysis of frontline employees’ role behavior and the moderating effects of national culture (2020) Journal of Service Research, 23 (3), pp. 255-280;\nSchneider, B., Ehrhart, M.G., Mayer, D.M., Understanding organization–customer links in service settings (2005) Academy of Management Journal, 48 (6), pp. 1017-1032;\nSikora, D.M., Ferris, G.R., Strategic human resource practice implementation: The critical role of line management (2014) Human Resource Management Review, 24 (3), pp. 271-281;\nStock, R.M., Hoyer, W.D., An attitude–behavior model of salespeople’s customer orientation (2005) Journal of the Academy of Marketing Science, 33 (4), pp. 536-552;\nSubramony, M., Pugh, S.D., Services management research: Review, integration, and future directions (2015) Journal of Management, 41 (1), pp. 349-373;\nSubramony, M., Groth, M., Hu, X.J., Four decades of frontline service employee research: An integrative bibliometric review (2021) Journal of Service Research, 24 (2), pp. 230-248;\nSusskind, A.M., Kacmar, K.M., Borchgrevink, C.P., Customer service providers’ attitudes relating to customer service and customer satisfaction in the customer–server exchange (2003) Journal of Applied Psychology, 88 (1), pp. 179-187;\nVan Beurden, J., Van de Voorde, K., Van Veldhoven, M., The employee perspective on HR practices: A systematic literature review, integration and outlook (2021) International Journal of Human Resource Management, 32 (2), pp. 359-393;\nVan Dyne, L., Pierce, J.L., Psychological ownership and feelings of possession: Three field studies predicting employee attitudes and organizational citizenship behavior (2004) Journal of Organizational Behavior, 25 (4), pp. 439-459;\nWang, L., Law, K.S., Zhang, M.J., It’s mine! Psychological ownership of one’s job explains positive and negative workplace outcomes of job engagement (2019) Journal of Applied Psychology, 104 (2), pp. 229-246;\nWang, Y., Kim, S.H., Rafferty, A., Employee perceptions of HR practices: A critical review and future directions (2020) International Journal of Human Resource Management, 31 (1), pp. 128-173;\nWiley, J.W., Linking survey results to customer satisfaction and business performance (1996) Organizational Surveys: Tools for Assessment and Change, pp. 330-359. , Kraut A.I., (ed), San Francisco, CA, Jossey-Bass, In:, (ed;\nWirtz, J., Jerger, C., Managing service employees: Literature review, expert opinions, and research directions (2016) The Service Industries Journal, 36 (15-16), pp. 757-788;\nWright, P.M., Nishii, L.H., Strategic HRM and organizational behavior: Integrating multiple levels of analysis (2013) HRM and Performance: Achievements and Challenges, pp. 97-110. , Paauwe J., Guest D.E., Wright P.M., (eds), Chichester, Wiley, In:, (eds;\nXiong, L., So, K.K.F., Wu, L., Speaking up because it’s my brand: Examining employee brand psychological ownership and voice behavior in hospitality organizations (2019) International Journal of Hospitality Management, 83, pp. 274-282;\nZablah, A.R., Franke, G.R., Brown, T.J., How and when does customer orientation influence frontline employee job outcomes? A meta-analytic evaluation (2012) Journal of Marketing, 76 (3), pp. 21-40;\nZhang, Y., Liu, G., Zhang, L., Psychological ownership: A meta-analysis and comparison of multiple forms of attachment in the workplace (2021) Journal of Management, 47 (3), pp. 745-770","page":"168-196","publisher":"SAGE Publications Ltd","publisher-place":"University of Leeds, United Kingdom","title":"Service-oriented high-performance work systems and service role performance: Applying an integrated extended self and psychological ownership framework","type":"article-journal","volume":"76"},"uris":["http://www.mendeley.com/documents/?uuid=271748be-22b9-4e4e-806c-c75e83607108"]},{"id":"ITEM-3","itemData":{"DOI":"10.1108/GKMC-11-2022-0259","ISSN":"25149342 (ISSN)","abstract":"Purpose: Applying servant leadership theory, this study aims to investigate whether servant leadership predicts service excellence of bank employees through mediating role of psychological capital (PsyCap). It also tests buffering role of conscientiousness in boosting service excellence. Design/methodology/approach: The study uses data collected from 224 bank employees. SPSS and jamovi statistics were used for data analysis. Findings: Study findings suggest a significant relationship between servant leadership, service excellence and PsyCap. PsyCap emerged as a mediator, and conscientiousness moderated the nexus between servant leadership and service excellence. Practical implications: Findings highlight important implications for organisational practitioners. Because servant leadership leads to service excellence, practitioners should consider adopting servant leadership at every organizational level. Further, servant leaders could enhance followers’ PsyCap for creating service excellence. Organisations should use customized training programs and development interventions to enhance service excellence. Originality/value: This study is one of the few studies to investigate the mediating role of PsyCap as a personal resource and buffering role of conscientiousness for service sector employees. Study generates new insights on employee experiences working in service sectors. © 2023, Emerald Publishing Limited.","author":[{"dropping-particle":"","family":"Qamar","given":"F","non-dropping-particle":"","parse-names":false,"suffix":""},{"dropping-particle":"","family":"Soomro","given":"S A","non-dropping-particle":"","parse-names":false,"suffix":""}],"container-title":"Global Knowledge, Memory and Communication","id":"ITEM-3","issued":{"date-parts":[["2023"]]},"language":"English","note":"Export Date: 1 April 2023\n\nCorrespondence Address: Soomro, S.A.; Department of Business Administration, Pakistan; email: shuaib.ahmed@iba-suk.edu.pk\n\nReferences: Abusaid, B.A., (2007) Assessing service user experience as a component of service excellence: in NHS primary healthcare settings: a case study of Salford PCT, , PhD Thesis, University of Salford, Salford; \nAhmed Iqbal, Z., Abid, G., Arshad, M., Ashfaq, F., Athar, M.A., Hassan, Q., Impact of authoritative and Laissez-Faire leadership on thriving at work: the moderating role of conscientiousness (2021) European Journal of Investigation in Health, Psychology and Education, 11 (3), pp. 667-685;\nAli, A., Gul, S., Jamal, K., Ali, U., Adnan, A., Buffering effect of conscientiousness on the relationship of ethical leadership with organizational citizenship behavior and in role performance (a case study of education sector) (2021) Ilkogretim Online, 20 (2);\nAlmahdali, F., Natsir, S., Hasanuddin, B., Husnah, H., The effect of servant leadership, emotional intelligence, and self-efficacy on organizational citizenship behavior and employee performance of state-owned banks in Palu city (2021) International Journal of Multicultural and Multireligious Understanding, 8 (5), pp. 682-694;\nAmini, A., Mortazavi, S., Effectiveness of psychological capital on mistake management culture as a resource for learning in organization (2012) Journal of Human Sciences, 9 (2), pp. 339-353;\nAvey, J.B., Reichard, R.J., Luthans, F., Mhatre, K.H., Meta-analysis of the impact of positive psychological capital on employee attitudes, behaviors, and performance (2011) Human Resource Development Quarterly, 22 (2), pp. 127-152;\nAvis, J.M., Kudisch, J.D., Fortunato, V.J., Examining the incremental validity and adverse impact of cognitive ability and conscientiousness on job performance (2002) Journal of Business and Psychology, 17 (1), p. 19;\nBani-Melhem, S., Al-Hawari, M.A., Quratulain, S., Leader-member exchange and frontline employees’ innovative behaviors: the roles of employee happiness and service climate (2020) International Journal of Productivity and Performance Management, 71 (2), pp. 540-557;\nBarnes, D.C., Krallman, A., Customer delight: a review and agenda for research (2019) Journal of Marketing Theory and Practice, 27 (2), pp. 174-195;\nBocarnea, M.C., Dimitrova, M., Testing servant leadership theory with Bulgarian students (2010) Journal of Leadership Studies, 5, p. 14;\nBourini, I., Jahmani, A., Mumtaz, R., Al-Bourini, F.A., Investigating the managerial practices’ effect on employee-perceived service quality with the moderating role of supportive leadership behavior (2019) European Research on Management and Business Economics, 25 (1), pp. 8-14;\nBouzari, M., Karatepe, O.M., Test of a mediation model of psychological capital among hotel salespeople (2017) International Journal of Contemporary Hospitality Management, 29 (8), pp. 2178-2197;\nBoyce, C.J., Wood, A.M., Brown, G.D., The dark side of conscientiousness: conscientious people experience greater drops in life satisfaction following unemployment (2010) Journal of Research in Personality, 44 (4), pp. 535-539;\nBrohi, N.A., Khuhro, M.A., Shah, I.A., Hussain, A., I am of value to the organization: the role of servant leadership in predicting psychological capital and turnover intention among school teachers in Pakistan (2021) Ilkogretim Online, 20 (5), pp. 5344-5360;\nChen, Z., Zhu, J., Zhou, M., How does a servant leader fuel the service fire? A multilevel model of servant leadership, individual self identity, group competition climate, and customer service performance (2015) Journal of Applied Psychology, 100 (2), p. 511;\nChi, N.-W., Ho, T.-R., Understanding when leader negative emotional expression enhances follower performance: the moderating roles of follower personality traits and perceived leader power (2014) Human Relations, 67 (9), pp. 1051-1072;\nChristensen-Salem, A., Zanini, M.T.F., Walumbwa, F.O., Parente, R., Peat, D.M., Perrmann-Graham, J., Communal solidarity in extreme environments: the role of servant leadership and social resources in building serving culture and service performance (2021) Journal of Business Research, 135, pp. 829-839;\nCina, C., Five steps to service excellence (1990) Journal of Services Marketing, 4 (2), pp. 39-47;\nClarence, M., Devassy, V.P., Jena, L.K., George, T.S., The effect of servant leadership on ad hoc schoolteachers’ affective commitment and psychological well-being: the mediating role of psychological capital (2020) International Review of Education, 67 (3), pp. 1-27;\nde Bruin, L., Roberts-Lombard, M., de Meyer-Heydenrych, C., The interrelationship between internal marketing, employee perceived quality and customer satisfaction – a conventional banking perspective (2021) Cogent Business and Management, 8 (1), p. 1872887;\nDen Hartog, D.N., Verburg, R.M., Service excellence from the employees’ point of view: the role of first line supervisors (2002) Managing Service Quality: An International Journal, 12 (3), pp. 159-164;\nEarnhardt, M.P., Testing a servant leadership theory among United States military members (2008) Emerging Leadership Journeys, Regent University’s School of Business and Leadership, 1 (2), p. 14;\nEliot, J.L., Resilient leadership: the impact of a servant leader on the resilience of their followers (2020) Advances in Developing Human Resources, 22 (4), pp. 404-418;\nFarrukh, M., Ansari, N.Y., Raza, A., Meng, F., Wang, H., High-performance work practices do much, but HERO does more: an empirical investigation of employees’ innovative behavior from the hospitality industry (2021) European Journal of Innovation Management, 25 (3), pp. 791-812;\nFigueiredo, A., Stamkou, E., van Kleef, G.A., Homan, A.C., Gelfand, M.J., van de Vijver, F.J., van Egmond, M.C., Cantarero, K., Cultural collectivism and tightness moderate responses to norm violators: effects on power perception, moral emotions, and leader support (2019) Personality and Social Psychology Bulletin, pp. 947-964;\nGhosh, K., Khatri, N., Does servant leadership work in hospitality sector: a representative study in the hotel organizations (2018) Journal of Hospitality and Tourism Management, 37, pp. 117-127;\nGouthier, M., Giese, A., Bartl, C., Service excellence models: a critical discussion and comparison (2012) Managing Service Quality: An International Journal, 22 (5), pp. 447-464;\nGreenleaf, R.K., (1970) The servant as leader Indianapolis: the Robert K, pp. 1-37. , Greenleaf Center;\nGreenleaf, R.K., Servant leadership: a journey into the nature of legitimate power and greatness (1979) Business Horizons, 22 (3), pp. 91-92;\nGui, C., Zhang, P., Zou, R., Ouyang, X., Servant leadership in hospitality: a meta-analytic review (2021) Journal of Hospitality Marketing and Management, 30 (4), pp. 438-458;\nHeyler, S.G., Martin, J.A., Servant leadership theory: opportunities for additional theoretical integration 1 (2018) Journal of Managerial Issues, 30 (2), pp. 230-253;\nHorwitz, F.M., Neville, M.A., Organization design for service excellence: a review of the literature (1996) Human Resource Management, 35 (4), pp. 471-492;\nHsiao, C., Lee, Y.-H., Chen, W.-J., The effect of servant leadership on customer value co-creation: a cross-level analysis of key mediating roles (2015) Tourism Management, 49, pp. 45-57;\nHutabarat, C., Suharyono, S., Utami, H.N., Prasetya, A., Servant leadership, business transformation, and corporate competitiveness (2021) The Journal of Asian Finance, Economics, and Business, 8 (2), pp. 1091-1099;\nHwang, P.-C., Han, M.-C., Does psychological capital make employees more fit to smile? The moderating role of customer-caused stressors in view of JD-R theory (2019) International Journal of Hospitality Management, 77, pp. 396-404;\nJeong, S.S., Korsgaard, M.A., Morrell, D., The dark side of bright traits: how context cues misdirect facets of conscientiousness (2020) Personnel Review, 50 (3), pp. 900-917;\nJohnson, T.P., Snowball sampling: introduction (2014) Wiley StatsRef: Statistics Reference Online, , https://onlinelibrary.wiley.com/doi/abs/10.1002/9781118445112.stat05720, Wiley Online Library;\nJohnston, R., Towards a better understanding of service excellence (2004) Managing Service Quality: An International Journal, 14 (2-3), pp. 129-133;\nJudge, T.A., Zapata, C.P., The person–situation debate revisited: effect of situation strength and trait activation on the validity of the big five personality traits in predicting job performance (2015) Academy of Management Journal, 58 (4), pp. 1149-1179;\nKaratepe, O.M., Talebzadeh, N., An empirical investigation of psychological capital among flight attendants (2016) Journal of Air Transport Management, 55, pp. 193-202;\nKaratepe, O.M., Ozturk, A., Kim, T.T., Servant leadership, organisational trust, and bank employee outcomes (2019) The Service Industries Journal, 39 (2), pp. 86-108;\nKasim, R., Umar, M.A., Juanil, D.M.D., Service quality versus service excellence: a paradigm shift (2018) Advanced Science Letters, 24 (6), pp. 4679-4683;\nKim, S., Kleiner, B.H., Service excellence in the banking industry (1996) Managing Service Quality: An International Journal, 6 (1), pp. 22-27;\nKishore, A., (2022) Is service excellence the new marketing excellence definition?, , https://hospitalityinsights.ehl.edu/service-marketing-excellence-definition;\nKosovali, E., Pirnar, I., Yagci, K., Miral, C., Importance of employee perceptions on service quality improvement and customer satisfaction (2010) 6th International Conference on Business, Management and Economics, , Altinyunus Convention Center, Cesme, Izmir, Turkey;\nKoyuncu, M., Burke, R.J., Astakhova, M., Eren, D., Cetin, H., Servant leadership and perceptions of service quality provided by front-line service workers in hotels in Turkey: achieving competitive advantage (2014) International Journal of Contemporary Hospitality Management, 26 (7), pp. 1083-1099;\n(2022) Pakistan banking perspective 2022;\nKrejcie, R.V., Morgan, D.W., Determining sample size for research activities (1970) Educational and Psychological Measurement, 30 (3), pp. 607-610;\nLan, J., Gong, Y., Liu, T., Wong, M.-N., Yuan, B., How emotional regulation and conscientiousness break the reciprocal circle between customer mistreatment and surface acting: an experience sampling study (2022) International Journal of Contemporary Hospitality Management, 34 (11), pp. 4007-4028;\nLau, W.K., Nguyen, L.D., Pham, L.N., Cernas-Ortiz, D.A., The mediating role of harmony in effective leadership in China: from a Confucianism perspective (2021) Asia Pacific Business Review, pp. 1-24;\nLi, F., Liu, B., Lin, W., Wei, X., Xu, Z., How and when servant leadership promotes service innovation: a moderated mediation model (2021) Tourism Management, 86, p. 104358;\nLiden, R.C., Wayne, S.J., Liao, C., Meuser, J.D., Servant leadership and serving culture: influence on individual and unit performance (2014) Academy of Management Journal, 57 (5), pp. 1434-1452;\nLuo, C.-Y., Tsai, C.-H.K., Chen, M.-H., Gao, J.-L., The effects of psychological capital and internal social capital on frontline hotel employees’ adaptive performance (2021) Sustainability, 13 (10), p. 5430;\nLuthans, F., Youssef, C.M., Avolio, B.J., Psychological capital: investing and developing positive organizational behavior (2007) Positive Organizational Behavior, 1 (2), pp. 9-24;\nMaslakci, A., Sesen, H., Multicultural personality traits and employee-perceived service quality in the hospitality industry: the mediating role of cross-cultural psychological capital (2019) Revista de Cercetare Si Interventie Sociala, Editura Expert Projects, 65, pp. 60-81;\nMathe, K., Scott-Halsell, S., Kim, S., Krawczyk, M., Psychological capital in the quick service restaurant industry: a study of unit-level performance (2017) Journal of Hospitality and Tourism Research, 41 (7), pp. 823-845;\n(2022) The great divergence: banking in Asia post pandemic, , www.mckinsey.com/featured-insights/future-of-asia/future-of-asia-podcasts/the-great-divergence-banking-in-asia-post-pandemic, 28 March;\nMelchar, D.E., Bosco, S.M., (2010) Achieving high organization performance through servant leadership;\nMonzani, L., Ripoll, P., Peiró, J.M., The moderator role of followers’ personality traits in the relations between leadership styles, two types of task performance and work result satisfaction (2015) European Journal of Work and Organizational Psychology, 24 (3), pp. 444-461;\nNudelman, G., Otto, K., Personal belief in a just world and conscientiousness: a meta-analysis, facet-level examination, and mediation model (2021) British Journal of Psychology, 112 (1), pp. 92-119;\nOentoro, W., Popaitoon, P., The role of conscientiousness on commitment to service quality and service recovery performance (2017) International Journal of Crime, Law and Social Issues, 4 (2);\nOzturk, A., Karatepe, O.M., Okumus, F., The effect of servant leadership on hotel employees’ behavioral consequences: work engagement versus job satisfaction (2021) International Journal of Hospitality Management, 97, p. 102994;\nParris, D.L., Peachey, J.W., A systematic literature review of servant leadership theory in organizational contexts (2013) Journal of Business Ethics, 113 (3), pp. 377-393;\nPatterson, K.A., (2003) Servant leadership: a theoretical model, , Regent University;\nPerry, S.J., Witt, L.A., Penney, L.M., Atwater, L., The downside of goal-focused leadership: the role of personality in subordinate exhaustion (2010) Journal of Applied Psychology, 95 (6), pp. 1145-1153;\nPine, B.J., Pine, J., Gilmore, J.H., (1999) The Experience Economy: Work Is Theatre and Every Business a Stage, , Harvard Business Press, Boston, MA;\nPreacher, K.J., Hayes, A.F., Asymptotic and resampling strategies for assessing and comparing indirect effects in multiple mediator models (2008) Behavior Research Methods, 40 (3), pp. 879-891;\nQiu, S., Dooley, L.M., Xie, L., How servant leadership and self-efficacy interact to affect service quality in the hospitality industry: a polynomial regression with response surface analysis (2020) Tourism Management, 78, p. 104051;\nRabiul, M.K., Patwary, A.K., Mohamed, A.E., Rashid, H., Leadership styles, psychological factors, and employee commitment to service quality in the hotel industry (2021) Journal of Quality Assurance in Hospitality and Tourism, pp. 1-29;\nRahman, S., Luomala, H., Demystifying horizontal/vertical cultural difference in green consumption: a cross-cultural comparative study (2021) Journal of International Consumer Marketing, 33 (5), pp. 543-558;\nRussell, R.F., Stone, A.G., A review of servant leadership attributes: developing a practical model (2002) Leadership and Organization Development Journal, 23 (3), pp. 145-157;\nSafaeimanesh, F., Kılıç, H., Alipour, H., Safaeimanesh, S., Self-service technologies (SSTs) – the next frontier in service excellence: implications for tourism industry (2021) Sustainability, 13 (5), p. 2604;\nSchuckert, M., Kim, T.T., Paek, S., Lee, G., Motivate to innovate: how authentic and transformational leaders influence employees’ psychological capital and service innovation behavior (2018) International Journal of Contemporary Hospitality Management, 30 (2), pp. 776-796;\nSekhon, H.S., Al-Eisawi, D., Roy, S.K., Pritchard, A., Service excellence in UK retail banking: customers’ perspectives of the important antecedents (2015) International Journal of Bank Marketing, 33 (7), pp. 904-921;\nSertel, G., Karadag, E., Ergin-Kocatürk, H., Effects of leadership on performance: a cross-cultural meta-analysis (2022) International Journal of Cross Cultural Management, 22 (1), pp. 59-82;\nSlaatten, T., Lien, G., Horn, C.M.F., Pedersen, E., The links between psychological capital, social capital, and work-related performance – a study of service sales representatives (2019) Total Quality Management and Business Excellence, 30 (sup1), pp. S195-S209;\nSmithikrai, C., Suwannadet, J., Authentic leadership and proactive work behavior: moderated mediation effects of conscientiousness and organizational commitment (2018) The Journal of Behavioral Science, 13 (2), pp. 94-106;\nSolnet, D., Kandampully, J., How some service firms have become part of ‘service excellence’ folklore: an exploratory study (2008) Managing Service Quality: An International Journal, 18 (2), pp. 179-193;\nSolnet, D., Kandampully, J., Kralj, A., Legends of service excellence: the habits of seven highly effective hospitality companies (2010) Journal of Hospitality Marketing and Management, 19 (8), pp. 889-908;\nStewart, G.L., Carson, K.P., Cardy, R.L., The joint effects of conscientiousness and self-leadership training on employee self-directed behavior in a service setting (1996) Personnel Psychology, 49 (1), pp. 143-164;\nTaylor, S.G., Pattie, M.W., When does ethical leadership affect workplace incivility? The moderating role of follower personality (2014) Business Ethics Quarterly, 24 (4), pp. 595-616;\nTeng, C.-I., Chen, A.S.-Y., Chang, H.-Y., Fu, C.-W., Service failure, time pressure, and conscientiousness of service providers: the dual processing model perspective (2014) Service Business, 8 (4), pp. 659-677;\nThirumaran, K., Klimkeit, D., Tang, C.M., (2021) Service Excellence in Tourism and Hospitality, , Springer, Cham;\nVoon, B.H., Measuring culture of service excellence: the development-validation journey (2011) The 2nd International Research Symposium in Service Management, , Yogyakarta, Indonesia;\nVoon, B.H., Abdullah, F., Lee, N., Kueh, K., Developing a HospiSE scale for hospital service excellence (2014) International Journal of Quality and Reliability Management, 31 (3), pp. 261-280;\nWest, S., Gaiardelli, P., Saccani, N., Methods and tools for overcoming the barriers to servitization and service excellence (2022) Modern Industrial Services, pp. 175-202. , Springer, Cham;\nWinston, B., Fields, D., Seeking and measuring the essential behaviors of servant leadership (2015) Leadership and Organization Development Journal, 36 (4), pp. 413-434;\nWitt, L.A., Andrews, M.C., Carlson, D.S., When conscientiousness isn’t enough: emotional exhaustion and performance among call center customer service representatives (2004) Journal of Management, 30 (1), pp. 149-160;\nYagil, D., Oren, R., Servant leadership, engagement, and employee outcomes: the moderating roles of proactivity and job autonomy (2021) Journal of Work and Organizational Psychology, 37 (1), pp. 58-67;\nZhan, X., Mu, Y., Hora, M., Singhal, V.R., Service excellence and market value of a firm: an empirical investigation of winning service awards and stock market reaction (2021) International Journal of Production Research, 59 (14), pp. 4188-4204;\nZheng, Q., Wang, L., Teammate conscientiousness diversity depletes team cohesion: the mediating effect of intra-team trust and the moderating effect of team coaching (2021) Current Psychology, pp. 1-11","publisher":"Emerald Publishing","publisher-place":"Department of Business Administration, Sukkur IBA University, Sukkur, Pakistan","title":"Investigating the impact of servant leadership on service excellence: the mediating role of PsyCap as a personal resource and buffering role of conscientiousness","type":"article-journal"},"uris":["http://www.mendeley.com/documents/?uuid=03339c14-bf4f-48a9-9a43-fea9916b08d8"]}],"mendeley":{"formattedCitation":"(Jo et al., 2023; Qamar and Soomro, 2023; Wirtz and Kowalkowski, 2023)","plainTextFormattedCitation":"(Jo et al., 2023; Qamar and Soomro, 2023; Wirtz and Kowalkowski, 2023)","previouslyFormattedCitation":"(Jo et al., 2023; Qamar and Soomro, 2023; Wirtz and Kowalkowski, 2023)"},"properties":{"noteIndex":0},"schema":"https://github.com/citation-style-language/schema/raw/master/csl-citation.json"}</w:instrText>
      </w:r>
      <w:r w:rsidRPr="001518C8">
        <w:rPr>
          <w:rFonts w:ascii="Times New Roman" w:hAnsi="Times New Roman" w:cs="Times New Roman"/>
          <w:sz w:val="24"/>
          <w:szCs w:val="24"/>
          <w:lang w:val="en"/>
        </w:rPr>
        <w:fldChar w:fldCharType="separate"/>
      </w:r>
      <w:r w:rsidRPr="001518C8">
        <w:rPr>
          <w:rFonts w:ascii="Times New Roman" w:hAnsi="Times New Roman" w:cs="Times New Roman"/>
          <w:noProof/>
          <w:sz w:val="24"/>
          <w:szCs w:val="24"/>
          <w:lang w:val="en"/>
        </w:rPr>
        <w:t>(Jo et al., 2023; Qamar and Soomro, 2023; Wirtz and Kowalkowski, 2023)</w:t>
      </w:r>
      <w:r w:rsidRPr="001518C8">
        <w:rPr>
          <w:rFonts w:ascii="Times New Roman" w:hAnsi="Times New Roman" w:cs="Times New Roman"/>
          <w:sz w:val="24"/>
          <w:szCs w:val="24"/>
          <w:lang w:val="en"/>
        </w:rPr>
        <w:fldChar w:fldCharType="end"/>
      </w:r>
      <w:r w:rsidRPr="001518C8">
        <w:rPr>
          <w:rFonts w:ascii="Times New Roman" w:hAnsi="Times New Roman" w:cs="Times New Roman"/>
          <w:sz w:val="24"/>
          <w:szCs w:val="24"/>
          <w:lang w:val="en"/>
        </w:rPr>
        <w:t xml:space="preserve">. However, many </w:t>
      </w:r>
      <w:r w:rsidR="00D14BAB" w:rsidRPr="001518C8">
        <w:rPr>
          <w:rFonts w:ascii="Times New Roman" w:hAnsi="Times New Roman" w:cs="Times New Roman"/>
          <w:sz w:val="24"/>
          <w:szCs w:val="24"/>
          <w:lang w:val="en"/>
        </w:rPr>
        <w:t xml:space="preserve">Freight forwarder </w:t>
      </w:r>
      <w:r w:rsidRPr="001518C8">
        <w:rPr>
          <w:rFonts w:ascii="Times New Roman" w:hAnsi="Times New Roman" w:cs="Times New Roman"/>
          <w:sz w:val="24"/>
          <w:szCs w:val="24"/>
          <w:lang w:val="en"/>
        </w:rPr>
        <w:t xml:space="preserve">companies fail to deliver the best service and incur high charges, then fail to develop good relationships in the long term </w:t>
      </w:r>
      <w:r w:rsidRPr="001518C8">
        <w:rPr>
          <w:rFonts w:ascii="Times New Roman" w:hAnsi="Times New Roman" w:cs="Times New Roman"/>
          <w:sz w:val="24"/>
          <w:szCs w:val="24"/>
          <w:lang w:val="en"/>
        </w:rPr>
        <w:fldChar w:fldCharType="begin" w:fldLock="1"/>
      </w:r>
      <w:r w:rsidRPr="001518C8">
        <w:rPr>
          <w:rFonts w:ascii="Times New Roman" w:hAnsi="Times New Roman" w:cs="Times New Roman"/>
          <w:sz w:val="24"/>
          <w:szCs w:val="24"/>
          <w:lang w:val="en"/>
        </w:rPr>
        <w:instrText>ADDIN CSL_CITATION {"citationItems":[{"id":"ITEM-1","itemData":{"ISSN":"0925-5273","author":[{"dropping-particle":"","family":"Wong","given":"Chee Yew","non-dropping-particle":"","parse-names":false,"suffix":""},{"dropping-particle":"","family":"Karia","given":"Noorliza","non-dropping-particle":"","parse-names":false,"suffix":""}],"container-title":"International Journal of Production Economics","id":"ITEM-1","issue":"1","issued":{"date-parts":[["2010"]]},"page":"51-67","publisher":"Elsevier","title":"Explaining the competitive advantage of logistics service providers: A resource-based view approach","type":"article-journal","volume":"128"},"uris":["http://www.mendeley.com/documents/?uuid=1cd34117-eb74-4908-8921-dca785484a4d"]}],"mendeley":{"formattedCitation":"(Wong and Karia, 2010)","plainTextFormattedCitation":"(Wong and Karia, 2010)","previouslyFormattedCitation":"(Wong and Karia, 2010)"},"properties":{"noteIndex":0},"schema":"https://github.com/citation-style-language/schema/raw/master/csl-citation.json"}</w:instrText>
      </w:r>
      <w:r w:rsidRPr="001518C8">
        <w:rPr>
          <w:rFonts w:ascii="Times New Roman" w:hAnsi="Times New Roman" w:cs="Times New Roman"/>
          <w:sz w:val="24"/>
          <w:szCs w:val="24"/>
          <w:lang w:val="en"/>
        </w:rPr>
        <w:fldChar w:fldCharType="separate"/>
      </w:r>
      <w:r w:rsidRPr="001518C8">
        <w:rPr>
          <w:rFonts w:ascii="Times New Roman" w:hAnsi="Times New Roman" w:cs="Times New Roman"/>
          <w:noProof/>
          <w:sz w:val="24"/>
          <w:szCs w:val="24"/>
          <w:lang w:val="en"/>
        </w:rPr>
        <w:t>(Wong and Karia, 2010)</w:t>
      </w:r>
      <w:r w:rsidRPr="001518C8">
        <w:rPr>
          <w:rFonts w:ascii="Times New Roman" w:hAnsi="Times New Roman" w:cs="Times New Roman"/>
          <w:sz w:val="24"/>
          <w:szCs w:val="24"/>
          <w:lang w:val="en"/>
        </w:rPr>
        <w:fldChar w:fldCharType="end"/>
      </w:r>
      <w:r w:rsidRPr="001518C8">
        <w:rPr>
          <w:rFonts w:ascii="Times New Roman" w:hAnsi="Times New Roman" w:cs="Times New Roman"/>
          <w:sz w:val="24"/>
          <w:szCs w:val="24"/>
          <w:lang w:val="en"/>
        </w:rPr>
        <w:t xml:space="preserve">. Poor relationships cause negative impacts between providers and customers </w:t>
      </w:r>
      <w:r w:rsidRPr="001518C8">
        <w:rPr>
          <w:rFonts w:ascii="Times New Roman" w:hAnsi="Times New Roman" w:cs="Times New Roman"/>
          <w:sz w:val="24"/>
          <w:szCs w:val="24"/>
          <w:lang w:val="en"/>
        </w:rPr>
        <w:fldChar w:fldCharType="begin" w:fldLock="1"/>
      </w:r>
      <w:r w:rsidR="00B31C20" w:rsidRPr="001518C8">
        <w:rPr>
          <w:rFonts w:ascii="Times New Roman" w:hAnsi="Times New Roman" w:cs="Times New Roman"/>
          <w:sz w:val="24"/>
          <w:szCs w:val="24"/>
          <w:lang w:val="en"/>
        </w:rPr>
        <w:instrText>ADDIN CSL_CITATION {"citationItems":[{"id":"ITEM-1","itemData":{"ISSN":"0735-3766","author":[{"dropping-particle":"","family":"Lambert","given":"Douglas M","non-dropping-particle":"","parse-names":false,"suffix":""},{"dropping-particle":"","family":"Emmelhainz","given":"Margaret A","non-dropping-particle":"","parse-names":false,"suffix":""},{"dropping-particle":"","family":"Gardner","given":"John T","non-dropping-particle":"","parse-names":false,"suffix":""}],"container-title":"Journal of business logistics","id":"ITEM-1","issue":"1","issued":{"date-parts":[["1999"]]},"page":"165","publisher":"Blackwell Publishing Ltd.","title":"Building successful logistics partnerships","type":"article-journal","volume":"20"},"uris":["http://www.mendeley.com/documents/?uuid=47cdd988-85e2-43a8-b0d1-b75f41df1298"]},{"id":"ITEM-2","itemData":{"DOI":"10.1080/08832323.2022.2037068","ISSN":"08832323 (ISSN)","abstract":"The Operations Management (OM) course is often the first in-depth investigation for students into the OM world. The material can be confusing because it is often delivered as compartmentalized concepts in strategy, demand management, accounting, human resources, economics, etc. Our students do not understand the interdepartmental and interpersonal aspects of the OM, because there are so many people and variables that go into building robust OM policies and processes. Building on the research on learning styles for the emerging adult, this paper describes an innovative approach to integrate the jobs and concepts common to the OM world. This paper proposes that partnerships with local business professionals will increase student learning. © 2022 Taylor &amp; Francis Group, LLC.","author":[{"dropping-particle":"","family":"Muscatello","given":"J","non-dropping-particle":"","parse-names":false,"suffix":""}],"container-title":"Journal of Education for Business","id":"ITEM-2","issue":"2","issued":{"date-parts":[["2023"]]},"language":"English","note":"Export Date: 1 April 2023\n\nCorrespondence Address: Muscatello, J.; Business Management and Technology, 14111 Claridon-Troy Road, Burton, United States; email: jmuscate@Kent.edu\n\nReferences: Dachner, A., Polin, B., A systematic approach to educating the emerging adult learner in undergraduate management courses (2016) Journal of Management Education, 40 (2), pp. 121-151; \nMancuso, D.S., Chlup, D.T., McWhorter, R.R., A study of adult learning in a virtual environment (2010) Advances in Developing Human Resources, 12 (6), pp. 681-699;\nMcCarty, P., Wertheim, E.G., Building a better jigsaw puzzle: Using a corporate partnership as the “missing piece” in the introduction to business course (2017) Business Education Innovation Journal, 9 (1), pp. 95-101;\nPavlovich, K., Collins, E., Jones, G., Developing students’ skills in reflective practice: Design and assessment (2009) Journal of Management Education, 33 (1), pp. 37-58","page":"106-108","publisher":"Taylor and Francis Ltd.","publisher-place":"Business Management and Technology, Kent State University, Burton, OH, United States","title":"An innovative approach to operations management building partnerships with local professionals","type":"article-journal","volume":"98"},"uris":["http://www.mendeley.com/documents/?uuid=af2774ad-f2ff-4fa8-913f-b7a3753d0c8c"]},{"id":"ITEM-3","itemData":{"DOI":"10.1057/s41267-023-00602-5","ISSN":"00472506 (ISSN)","abstract":"What can MNEs learn from the COVID-19 pandemic? IB scholars have provided ample insights into this question with many focusing on risk management. Complementing these insights, we argue that MNEs should also consider the long-lasting effect that COVID-19, inter alia, had on the institutional logic underlying globalization. The U.S. and its allies have redefined their logic from pursuing cost-reduction to building partnerships based on shared value, aiming to substitute China’s role in the world economy. The geopolitical pressure for decoupling from China is the source of ‘new’ vulnerability of globalization. Such pressure is counteracted by economic rationality, creating unsettled priority between the globalization and deglobalization logics at the macro-level institutional space. Combining both risk-management and institutional logic perspectives, we develop a more comprehensive framework on how MNEs should respond to these challenges. This paper contributes to the debate regarding the impact of COVID-19 on globalization, suggesting that neither globalization nor deglobalization logics will prevail in the short run, and IB will likely be more fractured in the long run, based on not only geographic but also ideological and value propinquity. In strategic sectors, the balance will shift toward bifurcation while in others the balance will shift toward the globalization logic. © 2023, Academy of International Business.","author":[{"dropping-particle":"","family":"Cui","given":"V","non-dropping-particle":"","parse-names":false,"suffix":""},{"dropping-particle":"","family":"Vertinsky","given":"I","non-dropping-particle":"","parse-names":false,"suffix":""},{"dropping-particle":"","family":"Wang","given":"Y","non-dropping-particle":"","parse-names":false,"suffix":""},{"dropping-particle":"","family":"Zhou","given":"D","non-dropping-particle":"","parse-names":false,"suffix":""}],"container-title":"Journal of International Business Studies","id":"ITEM-3","issued":{"date-parts":[["2023"]]},"language":"English","note":"Export Date: 1 April 2023\n\nCorrespondence Address: Cui, V.; Conrad School of Entrepreneurship and Business, 200 University Ave W, Canada; email: victor.cui@uwaterloo.ca\n\nFunding details: Social Sciences and Humanities Research Council of Canada, SSHRC, 430-2020-00938, 435-2017-1301\n\nFunding text 1: We thank the Editor-in-Chief, Professor Alain Verbeke, for very constructive guidance throughout the revision process, and three anonymous referees for their insightful comments. We also gratefully acknowledge the discussion on the earlier version of this paper and comments received from Professor Charlene Zietsma. This research is supported by the Social Sciences and Humanity Research Council of Canada (Grant Numbers: 430-2020-00938 and 435-2017-1301).\n\nReferences: Ahmed, A., TikTok is on the verge of selling its US, Australian, New Zealand, and Canadian operations soon for a valuation of $20 to $30 billion range (2020) Digital Information World, , https://www.digitalinformationworld.com/2020/08/tiktok-may-sell-its-us-australian-new-zealand-and-canadian-operations-for-a-valuation-of-20-to-30-billion.html.Accessed1September2020; \nAmaro, S., G-7 leaders to pledge 1 billion doses of COVID vaccines to low-income nations (2021) CNBC, , https://www.cnbc.com/2021/06/11/g7-leaders-to-pledge-1-billion-doses-of-covid-vaccines-to-poorer-nations-.html, Accessed 20 June 2021;\nShanghai, A., (2022) Amcham Shanghai June Covid Impact Survey., , https://www.amcham-shanghai.org/sites/default/files/2022-06/AmCham%20Shanghai%20June%20Covid%20Impact%20Survey%20%E4%B8%8A%E6%B5%B7%E7%BE%8E%E5%9B%BD%E5%95%86%E4%BC%9A%E8%B0%83%E7%A0%94%E6%8A%A5%E5%91%8A%EF%BC%9A%E6%96%B0%E5%86%A0%E7%96%AB%E6%83%85%E5%AF%B9%E4%BC%81%E4%B8%9A%E7%9A%84%E5%BD%B1%E5%93%8D.pdf, Accessed 20 November 2022;\nBelderbos, R., Zou, J., Real options and foreign affiliate divestments: A portfolio perspective (2009) Journal of International Business Studies, 40 (4), pp. 600-620;\nBennett, N., Lemoine, G.J., What a difference a word makes: Understanding threats to performance in a VUCA world (2014) Business Horizons, 57 (3), pp. 311-317;\nBesharov, M.L., Smith, W.K., Multiple institutional logics in organizations: Explaining their varied nature and implications (2014) Academy of Management Review, 39 (3), pp. 364-381;\nBinder, A., For love and money: Organizations’ creative responses to multiple environmental logics (2007) Theory and Society, 36 (6), pp. 547-571;\nBlinken, A.J., (2022) The Administration’s Approach to the People’s Republic of China, , https://www.state.gov/the-administrations-approach-to-the-peoples-republic-of-china/, Accessed 12 November 2022;\nBurt, R.S., (1992) Structural holes: The social structure of competition, , Harvard University Press, Cambridge, MA;\nByford, S., Apple may move iPad and MacBook manufacturing from China to Vietnam (2020) The Verge., , https://www.theverge.com/2020/11/26/21721353/apple-ipad-macbook-foxconn-manufacturing-vietnam-report, Accessed 1 December 2020;\nCaligiuri, P., De Cieri, H., Minbaeva, D., Verbeke, A., Zimmermann, A., International HRM insights for navigating the COVID-19 pandemic: Implications for future research and practice (2020) Journal of International Business Studies, 51 (5), pp. 697-713;\nCarvajal, N., Kelley, C., . Trump issues orders banning TikTok and WeChat from operating in 45 days if they are not sold by Chinese parent companies (2020) CNN, , https://www.cnn.com/2020/08/06/politics/trump-executive-order-tiktok/index.html, Accessed 1 December 2020;\nChiang, S., (2022) The tech sector could face more ‘disruptive’ policies if Republicans take control of Congress., , https://www.cnbc.com/2022/11/10/us-midterm-polls-analysts-on-how-outcome-might-affect-tech-sector.html, Accessed 30 November 2022;\nCiravegna, L., Michailova, S., Why the world economy needs, but will not get, more globalization in the post-COVID-19 decade (2022) Journal of International Business Studies, 53 (1), pp. 172-186;\nClaessens, S., Dell’Ariccia, G., Igan, D., Laeven, L., Cross-country experiences and policy implications from the global financial crisis (2010) Economic Policy, 25 (62), pp. 267-293;\nContractor, F.J., The world economy will need even more globalization in the post-pandemic 2021 decade (2022) Journal of International Business Studies, 53 (1), pp. 156-171;\nCohen, J., COVID-19’s origins still uncertain, U.S. intelligence agencies conclude (2021) Science, , https://www.science.org/content/article/covid-19-s-origins-still-uncertain-us-intelligence-agencies-conclude, Accessed 1 December 2022;\n(1949) U.S.-China Relations., , https://www.cfr.org/timeline/us-china-relations, Accessed 30 November 2022;\nCoy, P., ‘Onshoring’ is so last year (2021) The New Lingo is ‘friend-shoring, , https://www.bloomberg.com/news/articles/2021-06-24/-onshoring-is-so-last-year-the-new-lingo-isfriend-shoring, Accessed 30 November 2022;\nCzinkota, M.R., Knight, G., Liesch, P.W., Steen, J., Terrorism and international business: A research agenda (2010) Journal of International Business Studies, 41 (5), pp. 826-843;\nDai, L., Eden, L., Beamish, P.W., Caught in the crossfire: Dimensions of vulnerability and foreign multinationals' exit from war-afflicted countries (2017) Strategic Management Journal, 38 (7), pp. 1478-1498;\nda Silva Lopes, T., Extraordinary Risk Management in International Business Strategy (2022) International Business in Times of Crisis: Tribute Volume to Geoffrey Jones, , Emerald Publishing Limited;\nDelbridge, R., Edwards, T., Inhabiting institutions: Critical realist refinements to understanding institutional complexity and change (2013) Organization Studies, 34 (7), pp. 927-947;\nElsbach, K.D., Sutton, R.I., Acquiring organizational legitimacy through illegitimate actions: A marriage of institutional and impression management theories (1992) Academy of Management Journal, 35 (4), pp. 699-738;\nEstevez-Abe, M., Iversen, T., Soskice, D., Social protection and the formation of skills: A reinterpretation of the welfare state (2001) Varieties of capitalism: The institutional foundations of comparative advantage, pp. 145-183. , Hall PA, Soskice D, (eds), Oxford University Press, Oxford;\n(2022) European business in China: Business confidence survey 2022a., , https://www.europeanchamber.com.cn/en/publications-business-confidence-survey, Accessed 20 November 2022a;\n(2022), https://www.europeanchamber.com.cn/en/publications-business-confidence-survey, COVID-19 and the war in Ukraine: The impact on European business in China (European Chamber flash survey, Accessed 20 November 2022b; Evenett, S.J., Protectionism, state discrimination, and international business since the onset of the Global Financial Crisis (2019) Journal of International Business Policy, 2 (1), pp. 9-36;\nFenton, A., TikTok to invest almost $500m in its first EU data center in Ireland (2020) Yahoo Finance, , https://ca.movies.yahoo.com/movies/tik-tok-to-invest-500-m-in-its-first-eu-data-center-in-ireland-082729567.html, Accessed 6 August 2020;\nGeorge, E., Chattopadhyay, P., Sitkin, S.B., Barden, J., Cognitive underpinnings of institutional persistence and change: A framing perspective (2006) Academy of Management Review, 31 (2), pp. 347-365;\nGereffi, G., What does the COVID-19 pandemic teach us about global value chains? The case of medical supplies (2020) Journal of International Business Policy, 3 (3), pp. 287-301;\nGraham-Harrison, E., (2022) Economists Hail End to Zero Covid in China but Huge Human Toll is Feared, , https://www.theguardian.com/world/2022/dec/11/economists-hail-end-to-zero-covid-in-china-but-huge-human-toll-is-feared, The Guardian. Accessed 12 December 2022;\nGreenwood, R., Raynard, M., Kodeih, F., Micelotta, E.R., Lounsbury, M., Institutional complexity and organizational responses (2011) Academy of Management Annals, 5 (1), pp. 317-371;\nHall, P.A., Soskice, D., An introduction to varieties of capitalism (2001) Varieties of capitalism: The institutional foundations of comparative advantage, pp. 1-68. , Hall PA, Soskice D, (eds), Oxford University Press, Oxford;\nHe, L., China’s economy records slowest growth since the start of 2020 (2022) CNN, , https://www.cnn.com/2022/07/14/economy/china-q2-gdp-2022-intl-hnk, Accessed 30 November 2022;\nHeimer, C.A., Competing institutions: Law, medicine, and family in neonatal intensive care (1999) Law and Society Review, pp. 17-66;\nThe world fears a new China COVID wave, ponders how to help Xi (2022) Reuters., , https://www.reuters.com/world/china/world-fears-new-china-covid-wave-ponders-how-help-xi-2022-12-20/, Accessed 21 December 2022;\nJames, W., Faulconbridge, G., (2020) China's Bytedance to Consider International HQ for Tiktok, outside U.S., , https://www.usnews.com/news/technology/articles/2020-08-03/tiktok-owners-will-relocate-to-london-from-beijing-sun-newspaper-says?context=amp, Accessed 1 December 2020;\nKali, R., Reyes, J., The architecture of globalization: A network approach to international economic integration (2007) Journal of International Business Studies, 38 (4), pp. 595-620;\nKavanagh, M.M., Gostin, L.O., Sunder, M., Sharing technology and vaccine doses to address global vaccine inequity and end the COVID-19 pandemic (2021) JAMA, 326 (3), pp. 219-220;\nKlobucista, C., (2021) Will the World Ever Solve the Mystery of COVID-19’s Origin? Council on Foreign Relations., , https://www.cfr.org/backgrounder/will-world-ever-solve-mystery-covid-19s-origin, Accessed 21 December 2022;\nKobrin, S.J., How globalization became a thing that goes bump in the night (2020) Journal of International Business Policy, 3 (3), pp. 280-286;\nKogut, B., Kulatilaka, N., Operating flexibility, global manufacturing, and the option value of a multinational network (1994) Management Science, 40 (1), pp. 123-139;\nKolodny, L., (2020) Trump orders ByteDance to divest from its U.S. TikTok business within 90 days, , https://www.cnbc.com/2020/08/14/president-trump-orders-bytedance-to-divest-from-its-us-tiktok-business-within-90-days.html, Accessed August 31, 2020;\nKoukakis, N., Countries worldwide look to acquire the intellectual property rights of COVID-19 vaccine makers (2021) CNBC, , https://www.cnbc.com/2021/01/22/countries-look-to-acquire-the-ip-of-vaccine-makers-to-fight-pandemic.html, Accessed 1 February 2022;\nKraatz, M.S., Block, E.S., Organizational implications of institutional pluralism (2008) The Sage Handbook of Organizational Institutionalism, 840, pp. 243-275;\nLavie, D., Alliance portfolios and firm performance: A study of value creation and appropriation in the US software industry (2007) Strategic Management Journal, 28 (12), pp. 1187-1212;\nLee, A., China’s capital outflows hit US$8.8 billion in October amid ‘notable shift’ by foreign investors (2022) South China Morning Post., , https://www.scmp.com/economy/economic-indicators/article/3198998/chinas-capital-outflows-hit-us88-billion-october-amid-notable-shift-foreign-investors, Accessed 1 December 2022;\nBonny, L., Chase, M.S., Blank, J.A., U.S. Versus Chinese Powers of Persuasion: Does the United States or China Have More Influence in the Indo-Pacific Region? (2020) Santa Monica, CA: RAND Corporation, , https://www.rand.org/pubs/research_briefs/RB10137.html, Accessed 20 November 2022;\nMarquardt, P., Kaniecki, C.D., Kurcab, N., (2020) CFIUS Blocks Joint Venture outside the United States, , https://www.clearytradewatch.com/2020/06/cfius-blocks-joint-venture-outside-the-united-states-releases-2018-2019-data-and-goes-electronic/, Releases 2018-2019 Data, and Goes Electronic, Accessed 24 April 2022;\nMarriott, A., Maitland, A., (2021) Policy Brief: The Great Vaccine Robbery - Pharmaceutical corporations charge excessive prices for COVID-19 vaccines, , https://policycommons.net/artifacts/2071961/policy-brief/2827259/.Accessed1June2022, Oxfam America, CID: 20.500.12592/90w9d9;\nMithani, M.A., Narula, R., Surdu, I., Verbeke, A., Unique implications of crises and disruptions for international business: How established MNEs are exposed to crises and mitigate their effects (2022) Crises and disruptions in international business, pp. 3-18. , Palgrave Macmillan, Cham;\nNiu, Z., Liu, C., Gunessee, S., Milner, C., Non-tariff and overall protection: Evidence across countries and over time (2018) Review of World Economics, 154 (4), pp. 675-703;\nNixon, R.M., Asia after Viet Nam (1967) Foreign Affairs, 46 (1), pp. 111-125;\nOh, C.H., Oetzel, J., Multinationals' response to major disasters: How does subsidiary investment vary in response to the type of disaster and the quality of country governance? (2011) Strategic Management Journal, 32 (6), pp. 658-681;\nOh, C.H., Oetzel, J., Multinational enterprises and natural disasters: Challenges and opportunities for IB research (2022) Journal of International Business Studies, 53 (2), pp. 231-254;\nOliver, C., Strategic responses to institutional processes (1991) Academy of Management Review, 16 (1), pp. 145-179;\nPache, A.C., Santos, F., When worlds collide: The internal dynamics of organizational responses to conflicting institutional demands (2010) Academy of Management Review, 35 (3), pp. 455-476;\nPache, A.C., Santos, F., Inside the hybrid organization: Selective coupling as a response to competing institutional logics (2013) Academy of Management Journal, 56 (4), pp. 972-1001;\nPence, M., (2018) Remarks by Vice President Pence on the Administration’s Policy Toward China, , https://trumpwhitehouse.archives.gov/briefings-statements/remarks-vice-president-pence-administrations-policy-toward-china/, Accessed 30 November 2022;\nPetricevic, O., Teece, D.J., The structural reshaping of globalization: Implications for strategic sectors, profiting from innovation, and the multinational enterprise (2019) Journal of International Business Studies, 50 (9), pp. 1487-1512;\nChina’s Abrupt Covid Pivot Leaves Many Without Medicines (2022) New York Times., , https://www.nytimes.com/2022/12/20/world/asia/china-covid-shortages.html, Accessed 21 December 2022;\nPfeffer, J., Salancik, G.R., (1978) The external control of organizations: A resource dependence approach, , Harper &amp;amp; Row Publishers, New York;\nPompeo, M., (2020) Communist China and the Free world’s Future. U.S. Department of State., , https://2017-2021.state.gov/communist-china-and-the-free-worlds-future-2/index.html, Accessed 30 November 2022;\nRaynard, M., Deconstructing complexity: Configurations of institutional complexity and structural hybridity (2016) Strategic Organization, 14 (4), pp. 310-335;\nReay, T., Hinings, C.R., Managing the rivalry of competing institutional Logics (2009) Organization Studies, 30 (6), pp. 629-652;\nRichter, F., The size of Apple's China business (2020) Statista., , https://www.statista.com/chart/13246/apple-china-revenue, Accessed December 31, 2020;\nRugman, A.M., Verbeke, A., A perspective on regional and global strategies of multinational enterprises (2004) Journal of International Business Studies, 35 (1), pp. 3-18;\nSmets, M., Jarzabkowski, P., Reconstructing institutional complexity in practice: A relational model of institutional work and complexity (2013) Human Relations, 66 (10), pp. 1279-1309;\nSmith, W.K., Tracey, P., Institutional complexity and paradox theory: Complementarities of competing demands (2016) Strategic Organization, 14 (4), pp. 455-466;\n(2022) Breakdown of global GDP share from G7 and G20 countries 2020 and 2026., , https://www.statista.com/statistics/722962/g20-share-of-global-gdp/, Accessed 30 November 2022;\nTeece, D.J., Pisano, G., Shuen, A., Dynamic capabilities and strategic management (1997) Strategic Management Journal, 18 (7), pp. 509-533;\n(2021) Building resilient supply chains, revitalizing American manufacturing, and fostering broad-based growth, , https://www.whitehouse.gov/wp-content/uploads/2021/06/100-day-supply-chain-review-report.pdf, Accessed 24 April 2022;\nThornton, P.H., Ocasio, W., Institutional logics and the historical contingency of power in organizations: Executive succession in the higher education publishing industry, 1958–1990 (1999) American Journal of Sociology, 105 (3), pp. 801-843;\nThornton, P.H., Ocasio, W., Lounsbury, M., (2012) The institutional logics perspective: A new approach to culture, structure and process, , OUP Oxford;\nvan Tulder, R., Verbeke, A., Jankowska, B., (2020) International business in a VUCA World. PIBR, 14. , (eds), Emerald Publishing, Bingley;\n(2022) Understanding decoupling: Macro trends and industry impacts., , https://www.uschamber.com/assets/archived/images/024001_us_china_decoupling_report_fin.pdf, Accessed 20 November 2022;\nVerbeke, A., Will the COVID-19 pandemic really change the governance of global value chains? (2020) British Journal of Management, 31 (3), p. 444;\nVertinsky, I., Kuang, Y., Zhou, D., Cui, V., The political economy and dynamics of bifurcated world governance and the decoupling of value chains: An alternative perspective (2023) Journal of International Business Studies, , &amp;amp;,.,.,., https://doi.org/10.1057/s41267-023-00597-z;\nPfizer-BioNTech pledges 2 billion doses to poor nations (2021) VOA News, , https://www.voanews.com/a/covid-19-pandemic_pfizer-biontech-pledges-2-billion-doses-poor-nations/6206075.html, Accessed 1 June 2021;\nvon Der Burchard, H., Germany’s Scholz: The way we deal with China must change (2022) Politico, , https://www.politico.eu/article/olaf-scholz-defend-china-germany-europe-change/, Accessed 10 November 2022;\nWaeger, D., Weber, K., Institutional complexity and organizational change: An open polity perspective (2019) Academy of Management Review, 44 (2), pp. 336-359;\nWan, W.P., Yiu, D.W., From crisis to opportunity: Environmental jolt, corporate acquisitions, and firm performance (2009) Strategic Management Journal, 30 (7), pp. 791-801;\nWeber, K., Waeger, D., Organizations as polities: An open systems perspective (2017) Academy of Management Annals, 11 (2), pp. 886-918;\nWitt, M.A., De-globalization: Theories, predictions, and opportunities for international business research (2019) Journal of International Business Studies, 50 (7), pp. 1053-1077;\nWitt, M.A., Lewin, A.Y., Li, P.P., Gaur, A., Decoupling in international business: Evidence, drivers, impact, and implications for IB research (2023) Journal of World Business, 58 (1);\nWorkman, D., (2022) China’s top trading Partners., , https://www.worldstopexports.com/chinas-top-import-partners/, Accessed 12 November 2022;\nWu, Z., Salomon, R., Deconstructing the liability of foreignness: Regulatory enforcement actions against foreign banks (2017) Journal of International Business Studies, 48 (7), pp. 837-861;\nYoude, J., How ‘medical nationalism’ is undermining the fight against the coronavirus pandemic (2020) World Politics Review, , https://www.worldpoliticsreview.com/how-medical-nationalism-is-undermining-the-fight-against-the-coronavirus-pandemic./, Accessed 1 December 2020;\nZaheer, S., Mosakowski, E., The dynamics of the liability of foreignness: A global study of survival in financial services (1997) Strategic Management Journal, 18 (6), pp. 439-463;\nZald, M.N., Denton, P., From evangelism to general service: The transformation of the YMCA (1963) Administrative Science Quarterly, pp. 214-234. , &amp;amp;","publisher":"Palgrave Macmillan","publisher-place":"Conrad School of Entrepreneurship and Business, University of Waterloo, 200 University Ave W, Waterloo, N2L 3G5, Canada","title":"Decoupling in international business: The ‘new’ vulnerability of globalization and MNEs’ response strategies","type":"article-journal"},"uris":["http://www.mendeley.com/documents/?uuid=34acea6b-dcb7-44d2-9bce-a3b25a9c30e1"]}],"mendeley":{"formattedCitation":"(Cui et al., 2023; Lambert et al., 1999; Muscatello, 2023)","plainTextFormattedCitation":"(Cui et al., 2023; Lambert et al., 1999; Muscatello, 2023)","previouslyFormattedCitation":"(Cui et al., 2023; Lambert et al., 1999; Muscatello, 2023)"},"properties":{"noteIndex":0},"schema":"https://github.com/citation-style-language/schema/raw/master/csl-citation.json"}</w:instrText>
      </w:r>
      <w:r w:rsidRPr="001518C8">
        <w:rPr>
          <w:rFonts w:ascii="Times New Roman" w:hAnsi="Times New Roman" w:cs="Times New Roman"/>
          <w:sz w:val="24"/>
          <w:szCs w:val="24"/>
          <w:lang w:val="en"/>
        </w:rPr>
        <w:fldChar w:fldCharType="separate"/>
      </w:r>
      <w:r w:rsidRPr="001518C8">
        <w:rPr>
          <w:rFonts w:ascii="Times New Roman" w:hAnsi="Times New Roman" w:cs="Times New Roman"/>
          <w:noProof/>
          <w:sz w:val="24"/>
          <w:szCs w:val="24"/>
          <w:lang w:val="en"/>
        </w:rPr>
        <w:t>(Cui et al., 2023; Lambert et al., 1999; Muscatello, 2023)</w:t>
      </w:r>
      <w:r w:rsidRPr="001518C8">
        <w:rPr>
          <w:rFonts w:ascii="Times New Roman" w:hAnsi="Times New Roman" w:cs="Times New Roman"/>
          <w:sz w:val="24"/>
          <w:szCs w:val="24"/>
          <w:lang w:val="en"/>
        </w:rPr>
        <w:fldChar w:fldCharType="end"/>
      </w:r>
      <w:r w:rsidRPr="001518C8">
        <w:rPr>
          <w:rFonts w:ascii="Times New Roman" w:hAnsi="Times New Roman" w:cs="Times New Roman"/>
          <w:sz w:val="24"/>
          <w:szCs w:val="24"/>
          <w:lang w:val="en"/>
        </w:rPr>
        <w:t xml:space="preserve">. The </w:t>
      </w:r>
      <w:r w:rsidR="008D4DE1">
        <w:rPr>
          <w:rFonts w:ascii="Times New Roman" w:hAnsi="Times New Roman" w:cs="Times New Roman"/>
          <w:sz w:val="24"/>
          <w:szCs w:val="24"/>
          <w:lang w:val="en"/>
        </w:rPr>
        <w:t>e</w:t>
      </w:r>
      <w:r w:rsidRPr="001518C8">
        <w:rPr>
          <w:rFonts w:ascii="Times New Roman" w:hAnsi="Times New Roman" w:cs="Times New Roman"/>
          <w:sz w:val="24"/>
          <w:szCs w:val="24"/>
          <w:lang w:val="en"/>
        </w:rPr>
        <w:t xml:space="preserve">ffect affects the company's global branding and competitive advantage </w:t>
      </w:r>
      <w:r w:rsidRPr="001518C8">
        <w:rPr>
          <w:rFonts w:ascii="Times New Roman" w:hAnsi="Times New Roman" w:cs="Times New Roman"/>
          <w:sz w:val="24"/>
          <w:szCs w:val="24"/>
          <w:lang w:val="en"/>
        </w:rPr>
        <w:fldChar w:fldCharType="begin" w:fldLock="1"/>
      </w:r>
      <w:r w:rsidR="00B31C20" w:rsidRPr="001518C8">
        <w:rPr>
          <w:rFonts w:ascii="Times New Roman" w:hAnsi="Times New Roman" w:cs="Times New Roman"/>
          <w:sz w:val="24"/>
          <w:szCs w:val="24"/>
          <w:lang w:val="en"/>
        </w:rPr>
        <w:instrText>ADDIN CSL_CITATION {"citationItems":[{"id":"ITEM-1","itemData":{"DOI":"10.1108/BIJ-09-2018-0279","ISSN":"14635771 (ISSN)","abstract":"Purpose: There is a lacuna in research work in terms of understanding how Indian IT organizations can become global brands. Benchmarking has not received much attention in marketing literature due to lack of benchmarking framework, and IT organizations are yet to make progress in benchmarking. The purpose of this paper is to examine the impact of brand strength on global branding by developing a conceptual benchmarking framework for Indian IT organizations. Design/methodology/approach: Semi-structured in-depth interviews are conducted with thirty middle-level managers from two Indian IT organizations, two US-based global IT organizations and one UK-based leading bank, which is a customer of these IT organizations. Findings: Results show a positive relationship between brand strength and global branding, between customer loyalty and global branding, between brand loyalty and competitive advantage and between global branding and competitive advantage. Indian IT organizations can benchmark global IT organizations to improve delivering brand promise, positioning, awareness building and authenticity toward making Indian IT organizations future ready to address the entire breadth of opportunities in the evolving world of cloud and digital. Practical implications: This research helps managers with a brand strength-based benchmarking framework toward global branding of Indian IT organizations. Social implications: IT is instrumental for rapid growth of Indian’s economy. India should optimally utilize its greatest wealth, its human potential, with the latent global demand in IT through building global IT brands. Originality/value: The originality of the study lies in conducting a qualitative study on global branding of Indian IT organizations and also proposing a conceptual benchmarking framework. The study further validates the model using qualitative analysis. © 2019, Emerald Publishing Limited.","author":[{"dropping-particle":"","family":"Ray","given":"K","non-dropping-particle":"","parse-names":false,"suffix":""},{"dropping-particle":"","family":"Sharma","given":"M","non-dropping-particle":"","parse-names":false,"suffix":""}],"container-title":"Benchmarking","id":"ITEM-1","issue":"2","issued":{"date-parts":[["2020"]]},"language":"English","note":"Cited By :11\n\nExport Date: 1 April 2023\n\nCODEN: BQMTF\n\nCorrespondence Address: Ray, K.; Birla Institute of TechnologyIndia; email: keshab.ray@gmail.com\n\nReferences: Aaker, D.A., Measuring brand equity across products and markets (1996) California Management Review, 38 (3), pp. 102-120; \nAbouzeedan, A., Klofsten, M., Hedner, T., Internalization management as a facilitator for managing innovation in high-technology smaller firms (2013) Global Business Review, 14 (1), pp. 121-136;\n(2019) Thought leadership to stay ahead of disruption, , www.accenture.com/us-en/about/accenture-research-index, (accessed, March 26, 2019;\nAgrawal, N.M., Narayanaswamy, R., Ratan, R., Devi, R., Leadership challenges in Indian software industry (2006) SSRN Electronic Journal, , http://dx.doi.org/10.2139/ssrn.2147610, (accessed, August 1, 2018;\nAlam, I., An exploratory investigation of userinvolvement in new service development (2002) Journal of Academy of Marketing Science, 30 (3), pp. 250-261;\nAmaratunga, D., Baldry, D., Sarshar, M., Newton, R., Quantitative and qualitative research in the built environment: application of ‘mixed’ research approach (2002) Work Study, 51 (1), pp. 17-31;\nAnand, G., Kodali, R., Benchmarking the benchmarking models (2008) Benchmarking: An International Journal, 15 (3), pp. 257-291;\nArora, A., Arunachalam, V., Asundi, J., Fernandes, R., The Indian software services industry (2000) SSRN Electronic Journal, , http://dx.doi.org/10.2139/ssrn.198968, (accessed, August 1, 2018;\nAydalot, P., Keeble, D., (2018) High Technology Industry and Innovative Environments: The European Experience, , Routledge, London;\nBaker, M.J., Sampling (2002) The Marketing Review, 3 (1), pp. 103-120;\nBapat, D., Thanigan, J., Exploring relationship among brand experience dimensions, brand evaluation and brand loyalty (2016) Global Business Review, 7 (6), pp. 1357-1372;\nBaxter, P., Jack, S., Qualitative case study methodology: study design and implementation for novice researchers (2008) The Qualitative Report, 13 (4), pp. 544-559;\nBeitz, A., Wieczorek, I., Applying benchmarking to learn from best practices (2000) International Conference on Product Focused Software Process Improvement, Springer, pp. 59-72. , Berlin and Heidelberg;\nBhandarker, A., Changing business context: challenges and opportunities: dialogue with thought leaders (2014) Global Business Review, 15 (3), pp. 611-621;\nBhatnagar, S., (2006) India’s software industry, technology, adaptation, and exports, , https://faculty.iima.ac.in/~subhash/pdfs/Indian%20software%20industry.pdf, (accessed, August 1, 2018;\nBhawsar, P., Chattopadhyay, U., Competitiveness: review, reflections and directions (2015) Global Business Review, 16 (4), pp. 665-679;\nBhutta, K.S., Huq, F., Benchmarking–best practices: an integrated approach (1999) Benchmarking: An International Journal, 6 (3), pp. 254-268;\nBirkin, M., Assessing brand value (1994) Brand Power, pp. 209-223. , Palgrave Macmillan, London;\nBurmann, C., Jost-Benz, M., Riley, N., Towards an identity-based brand equity model (2009) Journal of Business Research, 62 (3), pp. 390-397;\n(2019) Capgemini Research Institute, , www.capgemini.com/research-institute/, (accessed, March 26, 2019;\nCarson, D., Gilmore, A., Perry, C., Gronhaug, K., (2001) Qualitative Marketing Research, , Sage, London;\nChakravarty, A., Grewal, R., Sarker, S., Sambamurthy, V., Choice of geographical location as governance strategy in outsourcing contracts: localized outsourcing, global outsourcing, and onshore outsourcing (2014) Customer Needs and Solutions, 1 (1), pp. 11-22;\nCrisan, C., Bortjun, D., Digital storytelling and employer branding, an exploratory connection (2017) Management Dynamics in the Knowledge Economy, 5 (2), pp. 273-287;\nDattakumar, R., Jagadeesh, R., A review of literature on benchmarking (2003) Benchmarking: An International Journal, 10 (3), pp. 176-209;\nDavvetas, V., Sichtmann, C., Diamantopoulos, A., The impact of perceived brand globalness on consumers’ willingness to pay (2015) International Journal of Research in Marketing, 32 (4), pp. 431-434;\nDay, G., The capabilities of market-driven organizations (1994) Journal of Marketing, 58 (4), pp. 37-52;\nDeli-Gray, Z., Haefner, J.E., Rosenbloom, A., The role of global brand familiarity, trust and liking in predicting global brand purchase intent: a Hungarian–American comparison (2012) International Journal of Business and Emerging Markets, 4 (1), pp. 4-27;\nDeng, H., Multicriteria analysis for benchmarking sustainability development (2015) Benchmarking: An International Journal, 22 (5), pp. 791-807;\nDominic, P.D.D., Goh, K.N., Wong, D., Chen, Y.Y., The importance of service quality for competitive advantage – with special reference to industrial product (2010) International Journal of Business Information Systems 2010, 6 (3), pp. 378-397;\nDonthu, N., Hershberger, E.K., Osmonbekov, T., Benchmarking marketing productivity using data envelopment analysis (2005) Journal of Business Research, 58 (11), pp. 1474-1482;\nDossani, R., (2006) Origins and growth of the software industry in India, , www.iis-db.stanford.edu/pubs/20973/Dossani_India_IT_2005.Pdf, (accessed, August 1, 2018;\nDovall, P., (2018) We’re trying to reduce dependence on visas, increase local headcount, , https://timesofindia.indiatimes.com/business/india-business/were-trying-to-reduce-dependence-on-visas-increase-local-headcount/articleshow/64008338.cms, (accessed, August 1, 2018;\nDubey, R., Gunasekaran, A., Childe, S.J., Papadopoulos, T., Hazen, B., Giannakis, M., Roubaud, D., Examining the effect of external pressures and organizational culture on shaping performance measurement systems (PMS) for sustainability benchmarking: some empirical findings (2017) International Journal of Production Economics, 193 (November), pp. 63-76;\n(2014) Best Indian brands 2014: decoding brand value &amp;amp; strength, , http://articles.economictimes.indiatimes.com/2014-08-06/news/52514457_1_interbrand-brand-index-brand-valuation-process, Economic Times: (accessed, August 1, 2018;\n(2019) Skill gaps impeding Indians’ prospects in tech jobs: IBM chief, , https://economictimes.indiatimes.com/jobs/skill-gaps-impeding-indians-prospects-in-tech-jobs-ibm-chief/articleshow/68390869.cms, Economic Times: (accessed, March 20, 2019;\nEisenhardt, K.M., Building theories from case study research (1989) The Academy of Management Review, 14 (4), pp. 532-550;\nEisenhardt, K.M., Graebner, M.E., Theory building from cases: opportunities and challenges (2007) Academy of Management Journal, 50 (1), pp. 25-32;\nFetscherin, M., Diamantopoulos, A., Chan, A., Abbott, R., How are brand names of Chinese companies perceived by Americans? (2015) Journal of Product &amp;amp; Brand Management, 24 (2), pp. 110-123;\nFlick, U., (2009) An Introduction to Qualitative Research, , Sage, London;\n(2018) World’s most valuable brands, , www.forbes.com/sites/kurtbadenhausen/2018/05/23/the-worlds-most-valuable-brands-2018/#38e6c1f1610c, Forbes: (accessed, August 1, 2018;\n(2018) World’s most valuable brands, , www.forbes.com/powerful-brands/list/, Forbes: (accessed, August 1, 2018;\nFrançois, P., MacLachlan, D.L., Ecological validation of alternative customer-based brand strength measures (1995) International Journal of Research in Marketing, 12 (4), pp. 321-332;\nFuchs, M., Weiermair, K., Destination benchmarking: an indicator – systemspotential for exploring guest satisfaction (2004) Journal of Travel Research, 42 (3), pp. 212-225;\nGarver, M.S., Best practices in identifying customer driven-improvement opportunities (2002) Industrial Marketing Management, 32 (6), pp. 455-466;\nGautam, A., Challenges in BPO in India (2017) Journal of Accounting, Finance &amp;amp; Marketing Technology, 1 (1), pp. 1-7;\nGlynn, M.S., The moderating effect of brand strength in manufacturer–reseller relationships (2010) Industrial Marketing Management, 39 (8), pp. 1226-1233;\nGodey, B., Lai, C., Construction of international brand portfolios: impact on local brands (2011) Journal of Product &amp;amp; Brand Management, 20 (5), pp. 402-407;\nGupta, S., Pathak, G.S., Virtual team experiences in an emerging economy: a qualitative study (2018) Journal of Organizational Change Management, 31 (4), pp. 778-794;\nHall, M., Elliot, K., Expectations and performance from whose perspective: a note onmeasuring service quality (1993) Journal of Professional Services Marketing, 8 (2), pp. 27-33;\nHassan, S., Kortam, W., The implications of customer-driven benchmarking to sustained marketing performance: theoretical analysis and research propositions (2002) Proceedings of the British Academy of Marketing Conference, Nottingham University Business School, University of Nottingham, , Nottingham;\nHeeks, R., Nicholson, B., Software export success factors and strategies in ‘follower’nations (2004) Competition and Change, 8 (3), pp. 267-303;\nHo-Dac, N.N., Carson, S.J., Moore, W.L., The effects of positive and negative online customer reviews: do brand strength and category maturity matter? (2013) Journal of Marketing, 77 (6), pp. 37-53;\nHong, P., Hong, S.W., JungbaeRoh, J., Park, K., Evolving benchmarking practices: a review for research perspectives (2012) Benchmarking: An International Journal, 19 (4), pp. 444-462;\n(2018) Four skills we should teach our students for the tech jobs of the future, , www.ibm.com/blogs/policy/four-skills-we-should-teach-our-students-for-the-jobs-of-the-future/, (accessed, March 20, 2019;\n(2019) IBM latest news releases, , www-03.ibm.com/press/in/en/index.wss, (accessed, March 26, 2019;\nIlliyan, A., Performance, challenges and opportunities of Indian software export (2009) Journal of Theoretical &amp;amp; Applied Information Technology, 4 (11), pp. 1088-1106;\nJain, D.M., Khurana, R., Impact of pricing and outsourcing models on Indian information technology service outsourcing (2015) Benchmarking: An International Journal, 22 (4), pp. 610-623;\nJarrar, Y.F., Zairi, M., Internal transfer of best practice for performance excellence: a global survey (2000) Benchmarking: An International Journal, 7 (4), pp. 239-246;\nJarrar, Y.F., Zairi, M., Best practice transfer for future competitiveness: a study of best practices (2000) Total Quality Management, 11 (4), pp. 734-740;\nJoshi, S., Who will be the main global IT services hub: India or China? (2008) Asia-Pacific Trade and Investment Review, 4, pp. 35-55;\nJoshi, S., Can IT and ITES be an engine of growth for India: an empirical analysis (2011) World Journal of Science, Technology and Sustainable Development, 8 (1), pp. 25-39;\nJouny-Rivier, E., Reynoso, J., Edvardsson, B., Determinants of services co-creation with business customers (2017) Journal of Services Marketing, 31 (2), pp. 85-103;\nKarthik, D., Upadhyayula, R., Basant, R., (2015) Strategic paths and performance of born globals: a study of Indian IT firms, , https://library.iima.ac.in/assets/snippets/workingpaperpdf/3261065992015-03-36.pdf, (accessed, August 1, 2018;\nKathpalia, L., Raman, R., The road ahead for the Indian IT and ITES: industry considering its service offerings, domestic market and technology Trends (2014) Journal of Theoretical and Applied Information Technology, 60 (2);\nKhan, B.M., Reinventing the LG brand: a manifesto for corporate brand management (2011) Journal for International Business and Entrepreneurship Development, 5 (3), pp. 199-231;\nKhanna, T., Song, J., Lee, K., The paradox of Samsung’s rise (2011) Harvard Business Review, 89 (7-8), pp. 142-147;\nKollmann, T., Suckow, C., Sustaining the brand idea in electronic environments (2008) International Journal of Business Environment, 2 (2), pp. 153-167;\nKotler, P., Philip Kotler’s contributions to marketing theory and practice (2011) Review of Marketing Research, Special Issue - Marketing Legends, pp. 87-120. , Emerald Group Publishing Limited, London;\nKrishna, S., Ojha, A.K., Barrett, M., Competitive advantage in the software industry: an analysis of the Indian experience (2017) Information Technology in Context: Studies from the Perspective of Developing Countries, pp. 182-197. , Routledge, London;\nKuhn, J., The role of continuous improvement within globalisation (2000) International Journal of Technology Management, 20 (3-4), pp. 442-458;\nKumar, A., Information technology industry (2017) Journal of Management Science, Operations &amp;amp; Strategies (e ISSN 2456-9305), 1 (1), pp. 12-15;\nKvale, S., Brinkmann, S., (2009) Interviews: Learning the Craft of Qualitative Research Interviewing, , Sage, London;\nLankford, W.M., Benchmarking: understanding the basics (2000) The Coastal Business Journal, 1 (1), pp. 57-62;\nLassar, W., Mittal, B., Sharma, A., Measuring customer-based brand equity (1995) Journal of Consumer Marketing, 12 (4), pp. 11-19;\nLazaretti, K., Giotto, O.T., Sehnem, S., Bencke, F.F., Building sustainability and innovation in organizations (2019) Benchmarking: An International Journal;\nLennartz, E.M., Fischer, M., Krafft, M., Peters, K., Drivers of B2B brand strength (2015) Schmalenbach Business Review, 67 (1), pp. 114-137;\nLevitt, T., (1983) The globalization of markets, , https://hbr.org/1983/05/the-globalization-of-markets, (accessed, August 1, 2018;\nLingareddy, M., (2015) Need for Indian global brands for 21st century smart world (2015), , http://blogs.economictimes.indiatimes.com/et-commentary/need-for-indian-global-brands-for-21st-century-smartworld/, (accessed, August 1, 2018;\n(2018) India facing a talent crunch: Narayana Murthy, , www.livemint.com/Companies/rxvRqNf8gMGCfaipLATZ0N/India-facing-a-talent-crunch-Narayana-Murthy.html, (accessed, August 1, 2018;\nLuo, X., Donthu, N., Benchmarking advertising efficiency (2001) Journal of Advertising Research, 41 (6), pp. 7-18;\nMahanti, R., Evans, J.R., Critical success factors for implementing statistical process control in the software industry (2012) Benchmarking: An International Journal, 19 (3), pp. 374-394;\nMaire, J.L., Bronet, V., Pillet, M., A typology of ‘best practices’ for a benchmarking process (2005) Benchmarking: An International Journal, 12 (1), pp. 45-60;\n(2019) Research at Microsoft - scientists and engineers work across diverse research areas in labs worldwide, , www.microsoft.com/en-us/research/about/, (accessed, March 20, 2019;\nMitsuyama, H., Iijima, M., Uchimoto, Y., Consideration of the technological brands and price premium strategies for SPM in Japan (2013) International Journal of Business Performance Management, 14 (4), pp. 356-367;\nMoriarty, J.P., Smallman, C., En route to a theory of benchmarking (2009) Benchmarking: An International Journal, 16 (4), pp. 484-503;\nNaim, M.F., Lenka, U., Talent management: a burgeoning strategic focus in Indian IT industry (2017) Industrial and Commercial Training, 49 (4), pp. 183-188;\nNanda, R., Khanna, T., Diasporas and domestic entrepreneurs: evidence from the Indian software industry (2010) Journal of Economics &amp;amp; Management Strategy, 19 (4), pp. 991-1012;\nNarayan, B., Rajendran, C., Sai, L.P., Scales to measure and benchmark service quality in tourism industry: a second-order factor approach (2008) Benchmarking: An International Journal, 15 (4), pp. 469-493;\n(2017) IT Services Council, , www.nasscom.in/about-us/what-we-do/industry-development/it-services-council, (accessed, August 1, 2018;\n(2018) Strategic Review 2018, , https://community.nasscom.in/community/discuss/it-services/strategic-review-2018, (accessed, August 1, 2018;\nNath, P., Nachiappan, S., Ramanathan, R., The impact of marketing capability, operations capability and diversification strategy on performance: a resource-based view (2010) Industrial Marketing Management, 39 (2), pp. 317-329;\nO’Sullivan, D., Abela, A.V., Marketing performance measurement ability and firm performance (2007) Journal of Marketing, 71 (2), pp. 79-93;\nOliver, R.L., Whence consumer loyalty? (1999) The Journal of Marketing, 1 (1), pp. 33-44;\nPage, C., Herr, P.M., An investigation of the processes by which product design and brand strength interact to determine initial affect and quality judgments (2002) Journal of Consumer Psychology, 12 (2), pp. 133-147;\nParamasivan, C., Muthusamy, S., (2017) Technopreneurship and development of IT and ITeS industry in India, , https://papers.ssrn.com/sol3/papers.cfm?abstract_id=3067548, (accessed, December 1, 2018;\nPatil, S., Wongsurawat, W., Information technology (IT) outsourcing by business process outsourcing/information technology enabled services (BPO/ITES) firms in India (2015) Journal of Enterprise Information Management, 28 (1), pp. 60-76. , https://doi.org/10.1108/JEIM-09-2013-0068;\nPhandis, S., (2018) Nasscom wants to be more diverse body: Rishad Premji, , https://timesofindia.indiatimes.com/business/india-business/nasscom-wants-to-be-more-diverse-body-rishad-premji/articleshow/63723597.cms, (accessed, August 1, 2018;\nPrahalad, C.K., Ramaswamy, V., Co-optingcustomer competence (2000) Harvard Business Review, 78 (1), pp. 79-90;\nPunniyamoorty, M., Shetty, N.K., A study of customers’ brand preference pattern and factors influencing brand preference in a commodity product (2011) International Journal of Indian Culture and Business Management, 4 (5), pp. 523-542;\nPunyatoya, P., Evaluation of branding strategies for global versus local brand: the role of concept consistency (2014) International Journal of Business Excellence, 7 (1), pp. 112-128;\nQuelch, J.A., How to build a global brand (2007) Harvard Business Review, , https://hbr.org/2007/10/how-to-build-a-global-brand, (accessed, August 1, 2018;\nRajagopal, D., Interdependence of personality traits and brand identity in measuring brand performance (2010) International Journal of Business Innovation and Research, 4 (5), pp. 411-426;\nRamaswamy, V., Ozcan, K., (2014) The Co-Creation Paradigm, , Stanford Business Books, Stanford, CA;\nRao, P., Integration-responsiveness framework: Indian IT subsidiaries in Mexico (2016) Journal of Indian Business Research, 8 (4), pp. 278-294;\nRindell, A., Korkman, O., Gummerus, J., The role of brand images in consumer practices: uncovering embedded brand strength (2011) Journal of Product &amp;amp; Brand Management, 20 (6), pp. 440-446;\nRocha, M., (2012) Brand valuation: a versatile strategic tool for business: interbrand, , http://interbrand.com/, (accessed, August 1, 2018;\nRosenbloom, A., Haefner, J., The regionalisation of global brands: emerging market perspectives (2009) Journal for Global Business Advancement, 2 (4), pp. 348-364;\nRuyter, K.D., Scholl, N., Positioning qualitative market research: reflections from theory and practice (1998) Qualitative Market Research, 1 (1), pp. 7-14;\nSagar, M., Singh, D., Agrawal, D.P., Global brand’s strategies for ethical brand positioning in cross-cultural environment: an Indian context (2009) International Journal of Business and Globalisation, 3 (4), pp. 374-400;\nSaldaña, J., (2012) The Coding Manual for Qualitative Researchers, , 14th ed., Sage Publications, Los Angeles, CA;\nSalinas, G., Brand valuation: principles, applications and latest developments (2016) The Routledge Companion to Contemporary Brand Management, pp. 80-99. , Routledge, London;\nSaunders, M., Mann, R., Smith, R., Benchmarking strategy deployment practices (2007) Benchmarking: An International Journal, 14 (5), pp. 609-623;\nSelinger, M., Addressing key skill shortages in the international information technology industry (2017) Handbook of Corporate University Development, pp. 63-72. , Routledge, London;\nShamma, H., Hassan, S., Customer-driven benchmarking: a strategic approach toward asustainable marketing performance (2013) Benchmarking: An International Journal, 20 (3), pp. 377-395;\nSim, S.E., Easterbrook, S., Holt, R.C., May. Using benchmarking to advance research: a challenge to software engineering (2003) Proceedings of the 25th International Conference on Software Engineering. IEEE Computer Society, pp. 74-83;\nSingh, N., Emerging information technology industry in India (2018) Multidisciplinary Higher Education, Research, Dynamics &amp;amp; Concepts: Opportunities &amp;amp; Challenges For Sustainable Development (ISBN 978-93-87662-12-4), 1 (1), pp. 313-316;\nSmith, S., Wheeley, J., (2002) Managing the Customer Experience, , Prentice-Hall, Hemel Hempstead;\nSnowdon, M., New relationships in the automotive industry (1990) International Journal of Technology Management, 5 (4), pp. 367-374;\nSrivastava, R.K., Brand equity measurement in India–how to be more realistic? (2009) International Journal of Indian Culture and Business Management, 2 (3), pp. 295-306;\nSteenkamp, J.B.E., Batra, R., Alden, D.L., How perceived brand globalness creates brand value (2003) Journal of International Business Studies, 34 (1), pp. 53-65;\n(2015) Serve from India, , http://blogs.timesofindia.indiatimes.com/toi-editorials/serve-from-india/, Times of India: (accessed, August 1, 2018;\nTiwari, M.K., Separation of brand equity and brand value (2010) Global Business Review, 11 (3), pp. 421-434;\nUpadhyay, P., Ghosh Roy, S., Impact of exchange rate movement and macro-economic factors on exports of software and services from India (2016) Benchmarking: An International Journal, 23 (5), pp. 1193-1206;\nUrde, M., Brand orientation–a strategy for survival (1994) Journal of Consumer Marketing, 11 (3), pp. 18-32;\nVarghese, J., Krishnasami, K., Narayan, L., (2013) Industry specific brand benchmarking system based on social media strength of","page":"708-731","publisher":"Emerald Group Holdings Ltd.","publisher-place":"Birla Institute of Technology, Mesra, Ranchi, India","title":"Qualitative study of challenges and strategies of Indian IT organizations toward global branding","type":"article-journal","volume":"27"},"uris":["http://www.mendeley.com/documents/?uuid=478941c9-9ccf-4f18-a892-b305080d20af"]},{"id":"ITEM-2","itemData":{"DOI":"10.1080/13032917.2022.2051056","ISSN":"13032917 (ISSN)","abstract":"Tourism in many developing countries is viewed as a strategic industry for socio-economic development. Therefore, competitive strategies are prevalent in marketing key anchor products like sea, sun, sand, and wildlife. The competitiveness of tourism destinations depends on how it is viewed. Formed images, about a place, determine whether to buy or not the product “destination”. This paper examines how destination branding can gain competitive advantage by modelling a factorial analysis to check interactions between elements. Study findings indicate a statistically significant association between destination branding and competitive advantage. © 2022 Informa UK Limited, trading as Taylor &amp; Francis Group.","author":[{"dropping-particle":"","family":"Rop","given":"W","non-dropping-particle":"","parse-names":false,"suffix":""}],"container-title":"Anatolia","id":"ITEM-2","issued":{"date-parts":[["2022"]]},"language":"English","note":"Export Date: 1 April 2023\n\nCorrespondence Address: Rop, W.; Tourism and Tour Operations Management, P.O. Box 3900, Kenya; email: ropwendy@gmail.com\n\nReferences: Aaker, D., (1991) Managing brand equity, , The Free Press; \nAaker, J., Dimensions of brand personality (1997) Journal of Marketing Research, 34 (3), pp. 347-356;\nAvis, M., Aitken, R., Intertwined (2015) Journal of Historical Research in Marketing, 7 (2), pp. 208-231;\nAvraham, E., Spinning liabilities into assets in place marketing: Toward a new typology (2014) Place Branding and Public Diplomacy, 10 (3), pp. 174-185;\nBlain, C., Levy, S., Ritchie, J., Destination branding: Insights and practices from destination management organization (2005) Journal of Travel Research, 43 (4), pp. 328-338;\n(2016) Country brand ranking-tourism, , Blooms Consultung;\nBouchon, A.L., Truly Asia and global city? Branding strategy and contended identity in Kuala Lumpur (2014) Place Branding and Public Diplomacy, 10 (1), pp. 6-18;\nBrexendorf, T.O., Keller, K.L., Leveraging the corporate brand, The importance of corporate brand innovativeness and brand architecture (2017) European Journal of Marketing, 51 (9-10), pp. 1530-1551;\n(2003) Brand architecture, , https://www.cim.co.uk/international, CIM;\nDay, J., Kour, G., (2021) Destination-basedbrand- equity: The impact of destination image on the destination stakeholders, , https://scholarworks.umass.edu/ttra/2021/research_papers, Advancing Tourism Research Globally;\nDonner, F.M., Vellema, S., How to capture place brand equity? The case of Sud De France (2014) Place Branding and Public Diplomacy, 10 (2), pp. 145-157;\nDrogomyretska, M., Markina, I., The role of branding in the sustainable development of tourist destination (2014) Journal of Research on Trade, Management and Economic Development, 1 (2), pp. 37-43. , http://jrtmed.uccm.md/;\nEvans, N., (2015) Strategic tourism, hospitality and events management, , Routledge;\nFan, H., Branding a Place through its historical and cultural heritage: The branding project of Tofu Village in China (2014) Place Branding and Public Diplomacy, 10 (4), pp. 279-287;\nForoudi, P., Corporate strategy: Drivers outcomes of Hotel industries brand orientation (2020) International Journal of Hospitality Management, 88, p. 102519;\nGartner, C., Brand equity in a tourism destination instrument (2014) Place Branding and Public Diplomacy, 10 (108-116);\nHameed, A., Saleem, S., The impact of brand extension on parent brand image (2014) International Journal of Humanities and Social Sciences, 4 (2), pp. 236-245. , http://www.ijhssnet.com/journals;\nHankinson, G., Rethinking place branding constructs (2015) Rethinking place branding, pp. 13-31. , Kavaratzis M., Warnaby G., Ashworth G.J., (eds), 127, Springer International Publishing,. eds (Ed;\nIshii, K., Watanabe, S., Nation branding personality and product evaluation among Japanese people: Implications for nation branding (2014) Place Branding and Public Policy, 11, pp. 51-64;\nJørgensen, H., Developing A city brand balance sheet-using the case of Horsens, Denmark (2014) Place Branding and Public Diplomacy, (11), pp. 148-160;\nKeller, K.L., (2003) Strategic brand management: Building, measuring, and managing brand equity, , Prentice Hall;\nKladou, S., Giannopoulos, A., Assiouras, I., Matching tourism type and destination image perceptions in a country context (2014) Journal of Place Management and Development, 7 (2), pp. 141-152;\nKorkmaz, H., Mercan, O., Atay, L., The role of Cittaslow in destination branding: The case of Seferihisar (2014) Current Issues of Tourism Research, (1), pp. 5-10;\nLillestol, T., Timothy, D., Goodman, R., Competitive strategies in the US theme park industry: A popular media perspective (2015) International Journal of Culture, Tourism and Hospitality Research, 9 (3), pp. 225-240;\nLu, C., Analysis of factors influencing the strategic choice of brand architecture (2014) Open Journal of Social Sciences, 2 (9), pp. 28-32;\nMazurek, M., Competitive in tourism-models of tourism competitiveness and their applicability: Case study of Austria and Switzerland (2014) European Journal ‘Of Tourism, Hospitality and Recreation, (Special Issue), pp. 73-94. , http://www.icthr.byd.pl/userfiles/files/EJTHR_SpecialIssue_May2014.pdf;\nMontgomery, D., (2013) Design and analysis in experiments, , John Wiley;\nMorgan, N., Pritchard, A., Contextualizing Destination Branding (2002) Destination Branding, pp. 11-14. , Morgan N., Pritchard A., (eds), Oxford: Butterworth-Heinemann, &amp;amp;, eds;\nMunteanu, C., Competitive differentiation through brand extension in the era of hyper competition (2015) The Romanian Economic Journal, 18 (55), pp. 57-70. , http://www.rejournal.eu/;\nOlivieri, E., The tourism potential of Northern Portugal and its relevance for a regional branding strategy (2014) Advances in Hospitality and Tourism Research, 2 (2), pp. 54-78;\nPereira, P.L., Cornet, A., Schutz, R., Destination brand personality: Searching for personality traits of golf websites (2014) Anatolia: An International Journal of Tourism and Hospitality Research, 25 (3), pp. 387-402;\nPiha, L., Giannopoulos, Α., Avlonitis, G., Papastathopoulou, P., Pappa, Ε., Exploring the destination branding effectiveness: Some preliminary evidence (2012) 2nd Advances in Tourism and Hospitality Marketing and Management Conference, , 31 May-3 June 2012, Corfu Island, Greece;\nPorter, M.E., Clusters and competition: New agendas for companies, governments and institutions (1998) Harvard Business Review, pp. 197-287. , https://hbr.org/1998/11/clusters-and-the-new-economics-of-competition;\nQuintal, V., Phau, I., The role of movie images and its impact on destination choice (2015) Tourism Review, 70 (2), pp. 97-115;\nRop, W., Akunja, L., Simon, T., Leveraging on place brand architecture for competitive advantage: A mediated regression analysis (2021) Journal of Tourism Quarterly, 3 (3), pp. 130-138. , http://htmjournals.com/jtq/index.php/jtq/article/view/34;\nRoss, S., Walsch, P., Schreffler, M., The impact of need for uniqueness, loyalty proneness, and identification on the likelihood of brand extension purchases (2014) Global Sport Business Journal, 2 (2), pp. 28-42. , http://gsbassn.com/Journal/Vol2-2/28-42.pdf;\nSantos, E.R., Camp, M., Destination branding: A reflective analysis of brand Cape Verde (2013) Place Branding and Public Diplomacy, (10), pp. 87-102;\nDestination branding: A snapshot (2013) Uw-L Journal of Undergraduate Research Xvi, 16 (1), pp. 1-10. , https://www.uwlax.edu/globalassets/offices-services/urc/jur-online/pdf/2013/schaar.rebecca.marketing.pdf;\nShafaei, F., Mohamed, B., Involvement and brand equity: A conceptual model for Muslim tourists (2015) International Journal of Culture, Tourism and Hospitality Research, 9 (1), pp. 54-67;\n(2014) Destination branding summit;\nUrde, M., Brand orientation: A Mindset for building brands into strategic resources (1999) Journal of Marketing Management, 15 (1-3), pp. 117-133;\nWang, Y., Chung, Y., Hotel brand portfolio strategy (2015) International Journal of Contemporary Hospitality Management, 27 (4), pp. 561-584;\n(2010) Kenya’s tourism; polishing the jewel, , World Bank;\n(2015) The travel &amp;amp; tourism competitiveness, , World Economic Forum","publisher":"Routledge","publisher-place":"Tourism and Tour Operations Management, Moi University, Eldoret, Kenya","title":"Gaining competitive advantage through destination branding: a factorial analysis","type":"article-journal"},"uris":["http://www.mendeley.com/documents/?uuid=9e2bd489-0a6a-40a7-9363-6ef928d4c8c4"]}],"mendeley":{"formattedCitation":"(Ray and Sharma, 2020; Rop, 2022)","plainTextFormattedCitation":"(Ray and Sharma, 2020; Rop, 2022)","previouslyFormattedCitation":"(Ray and Sharma, 2020; Rop, 2022)"},"properties":{"noteIndex":0},"schema":"https://github.com/citation-style-language/schema/raw/master/csl-citation.json"}</w:instrText>
      </w:r>
      <w:r w:rsidRPr="001518C8">
        <w:rPr>
          <w:rFonts w:ascii="Times New Roman" w:hAnsi="Times New Roman" w:cs="Times New Roman"/>
          <w:sz w:val="24"/>
          <w:szCs w:val="24"/>
          <w:lang w:val="en"/>
        </w:rPr>
        <w:fldChar w:fldCharType="separate"/>
      </w:r>
      <w:r w:rsidRPr="001518C8">
        <w:rPr>
          <w:rFonts w:ascii="Times New Roman" w:hAnsi="Times New Roman" w:cs="Times New Roman"/>
          <w:noProof/>
          <w:sz w:val="24"/>
          <w:szCs w:val="24"/>
          <w:lang w:val="en"/>
        </w:rPr>
        <w:t>(Ray and Sharma, 2020; Rop, 2022)</w:t>
      </w:r>
      <w:r w:rsidRPr="001518C8">
        <w:rPr>
          <w:rFonts w:ascii="Times New Roman" w:hAnsi="Times New Roman" w:cs="Times New Roman"/>
          <w:sz w:val="24"/>
          <w:szCs w:val="24"/>
          <w:lang w:val="en"/>
        </w:rPr>
        <w:fldChar w:fldCharType="end"/>
      </w:r>
      <w:r w:rsidRPr="001518C8">
        <w:rPr>
          <w:rFonts w:ascii="Times New Roman" w:hAnsi="Times New Roman" w:cs="Times New Roman"/>
          <w:sz w:val="24"/>
          <w:szCs w:val="24"/>
          <w:lang w:val="en"/>
        </w:rPr>
        <w:t xml:space="preserve">. Therefore, for today's </w:t>
      </w:r>
      <w:r w:rsidR="00D14BAB" w:rsidRPr="001518C8">
        <w:rPr>
          <w:rFonts w:ascii="Times New Roman" w:hAnsi="Times New Roman" w:cs="Times New Roman"/>
          <w:sz w:val="24"/>
          <w:szCs w:val="24"/>
          <w:lang w:val="en"/>
        </w:rPr>
        <w:t>Freight forwarders</w:t>
      </w:r>
      <w:r w:rsidR="00330B27" w:rsidRPr="001518C8">
        <w:rPr>
          <w:rFonts w:ascii="Times New Roman" w:hAnsi="Times New Roman" w:cs="Times New Roman"/>
          <w:sz w:val="24"/>
          <w:szCs w:val="24"/>
          <w:lang w:val="en"/>
        </w:rPr>
        <w:t xml:space="preserve"> </w:t>
      </w:r>
      <w:r w:rsidRPr="001518C8">
        <w:rPr>
          <w:rFonts w:ascii="Times New Roman" w:hAnsi="Times New Roman" w:cs="Times New Roman"/>
          <w:sz w:val="24"/>
          <w:szCs w:val="24"/>
          <w:lang w:val="en"/>
        </w:rPr>
        <w:t xml:space="preserve">industry, developing a sustainable competitive advantage is a must to achieve superior performance </w:t>
      </w:r>
      <w:r w:rsidRPr="001518C8">
        <w:rPr>
          <w:rFonts w:ascii="Times New Roman" w:hAnsi="Times New Roman" w:cs="Times New Roman"/>
          <w:sz w:val="24"/>
          <w:szCs w:val="24"/>
          <w:lang w:val="en"/>
        </w:rPr>
        <w:fldChar w:fldCharType="begin" w:fldLock="1"/>
      </w:r>
      <w:r w:rsidRPr="001518C8">
        <w:rPr>
          <w:rFonts w:ascii="Times New Roman" w:hAnsi="Times New Roman" w:cs="Times New Roman"/>
          <w:sz w:val="24"/>
          <w:szCs w:val="24"/>
          <w:lang w:val="en"/>
        </w:rPr>
        <w:instrText>ADDIN CSL_CITATION {"citationItems":[{"id":"ITEM-1","itemData":{"DOI":"10.1108/IJPDLM-09-2016-0271","ISBN":"0920160271","ISSN":"09600035","abstract":"Purpose: Drawing upon the theory of the resource-based view, the purpose of this paper is to examine the relationships among relational resources, innovation capability and firm performance in the third-party logistics (3PL) industry. Design/methodology/approach: Based on data collected from 203 3PL providers in China, this study adopts the approach of structural equation modeling to examine the hypothesized relationships among relational resources, innovation capability and firm performance. Findings: The results of this research confirm that relational resources have a positive effect on firm performance. However, the effect is not direct, but realized through the mediation of innovation capability. This study indicates that relational resources are important for 3PL providers to achieve superior performance, and innovation capability plays a mediating role between relational resources and firm performance. Originality/value: The main contributions of this paper to the literature are twofold. First, it extends the extant research by highlighting the mediating mechanism of innovation capability in relational resources’ influence on firm performance. Second, it advances the existing perspectives on 3PL firms in the Chinese context and this sheds light on logistics research on emerging markets.","author":[{"dropping-particle":"","family":"Shou","given":"Yongyi","non-dropping-particle":"","parse-names":false,"suffix":""},{"dropping-particle":"","family":"Shao","given":"Jinan","non-dropping-particle":"","parse-names":false,"suffix":""},{"dropping-particle":"","family":"Chen","given":"Anlan","non-dropping-particle":"","parse-names":false,"suffix":""}],"container-title":"International Journal of Physical Distribution and Logistics Management","id":"ITEM-1","issue":"9","issued":{"date-parts":[["2017"]]},"page":"864-883","title":"Relational resources and performance of Chinese third-party logistics providers: The mediating role of innovation capability","type":"article-journal","volume":"47"},"uris":["http://www.mendeley.com/documents/?uuid=07627439-b99a-47a1-a36d-675c64a8036e"]}],"mendeley":{"formattedCitation":"(Shou et al., 2017)","plainTextFormattedCitation":"(Shou et al., 2017)","previouslyFormattedCitation":"(Shou et al., 2017)"},"properties":{"noteIndex":0},"schema":"https://github.com/citation-style-language/schema/raw/master/csl-citation.json"}</w:instrText>
      </w:r>
      <w:r w:rsidRPr="001518C8">
        <w:rPr>
          <w:rFonts w:ascii="Times New Roman" w:hAnsi="Times New Roman" w:cs="Times New Roman"/>
          <w:sz w:val="24"/>
          <w:szCs w:val="24"/>
          <w:lang w:val="en"/>
        </w:rPr>
        <w:fldChar w:fldCharType="separate"/>
      </w:r>
      <w:r w:rsidRPr="001518C8">
        <w:rPr>
          <w:rFonts w:ascii="Times New Roman" w:hAnsi="Times New Roman" w:cs="Times New Roman"/>
          <w:noProof/>
          <w:sz w:val="24"/>
          <w:szCs w:val="24"/>
          <w:lang w:val="en"/>
        </w:rPr>
        <w:t>(Shou et al., 2017)</w:t>
      </w:r>
      <w:r w:rsidRPr="001518C8">
        <w:rPr>
          <w:rFonts w:ascii="Times New Roman" w:hAnsi="Times New Roman" w:cs="Times New Roman"/>
          <w:sz w:val="24"/>
          <w:szCs w:val="24"/>
          <w:lang w:val="en"/>
        </w:rPr>
        <w:fldChar w:fldCharType="end"/>
      </w:r>
      <w:r w:rsidRPr="001518C8">
        <w:rPr>
          <w:rFonts w:ascii="Times New Roman" w:hAnsi="Times New Roman" w:cs="Times New Roman"/>
          <w:sz w:val="24"/>
          <w:szCs w:val="24"/>
          <w:lang w:val="en"/>
        </w:rPr>
        <w:t>.</w:t>
      </w:r>
    </w:p>
    <w:p w14:paraId="47F2C304" w14:textId="2275CAC6" w:rsidR="009F3DB9" w:rsidRPr="001518C8" w:rsidRDefault="009323DF" w:rsidP="00B60D08">
      <w:pPr>
        <w:jc w:val="both"/>
        <w:rPr>
          <w:rFonts w:ascii="Times New Roman" w:hAnsi="Times New Roman" w:cs="Times New Roman"/>
          <w:sz w:val="24"/>
          <w:szCs w:val="24"/>
          <w:lang w:val="en"/>
        </w:rPr>
      </w:pPr>
      <w:r>
        <w:rPr>
          <w:rFonts w:ascii="Times New Roman" w:hAnsi="Times New Roman" w:cs="Times New Roman"/>
          <w:sz w:val="24"/>
          <w:szCs w:val="24"/>
          <w:lang w:val="en"/>
        </w:rPr>
        <w:t>Government officials and professionals in international trade can approve the Incoterm collection of rules</w:t>
      </w:r>
      <w:r w:rsidR="00EB5109">
        <w:rPr>
          <w:rFonts w:ascii="Times New Roman" w:hAnsi="Times New Roman" w:cs="Times New Roman"/>
          <w:sz w:val="24"/>
          <w:szCs w:val="24"/>
          <w:lang w:val="en"/>
        </w:rPr>
        <w:t xml:space="preserve">. </w:t>
      </w:r>
      <w:r w:rsidR="00026328">
        <w:rPr>
          <w:rFonts w:ascii="Times New Roman" w:hAnsi="Times New Roman" w:cs="Times New Roman"/>
          <w:sz w:val="24"/>
          <w:szCs w:val="24"/>
          <w:lang w:val="en"/>
        </w:rPr>
        <w:t>The Incoterms describe the responsibilities, risks, and costs each seller and buyer must undertake when moving goods</w:t>
      </w:r>
      <w:r w:rsidR="0048367C">
        <w:rPr>
          <w:rFonts w:ascii="Times New Roman" w:hAnsi="Times New Roman" w:cs="Times New Roman"/>
          <w:sz w:val="24"/>
          <w:szCs w:val="24"/>
          <w:lang w:val="en"/>
        </w:rPr>
        <w:t>.</w:t>
      </w:r>
      <w:r w:rsidR="002B0EAA" w:rsidRPr="001518C8">
        <w:rPr>
          <w:rFonts w:ascii="Times New Roman" w:hAnsi="Times New Roman" w:cs="Times New Roman"/>
          <w:sz w:val="24"/>
          <w:szCs w:val="24"/>
          <w:lang w:val="en"/>
        </w:rPr>
        <w:t xml:space="preserve"> </w:t>
      </w:r>
      <w:r w:rsidR="0048367C">
        <w:rPr>
          <w:rFonts w:ascii="Times New Roman" w:hAnsi="Times New Roman" w:cs="Times New Roman"/>
          <w:sz w:val="24"/>
          <w:szCs w:val="24"/>
          <w:lang w:val="en"/>
        </w:rPr>
        <w:t xml:space="preserve">The International Chamber of Commerce (ICC) </w:t>
      </w:r>
      <w:r w:rsidR="00EB5BE8">
        <w:rPr>
          <w:rFonts w:ascii="Times New Roman" w:hAnsi="Times New Roman" w:cs="Times New Roman"/>
          <w:sz w:val="24"/>
          <w:szCs w:val="24"/>
          <w:lang w:val="en"/>
        </w:rPr>
        <w:t xml:space="preserve">publishes the latest version </w:t>
      </w:r>
      <w:r w:rsidR="0048367C">
        <w:rPr>
          <w:rFonts w:ascii="Times New Roman" w:hAnsi="Times New Roman" w:cs="Times New Roman"/>
          <w:sz w:val="24"/>
          <w:szCs w:val="24"/>
          <w:lang w:val="en"/>
        </w:rPr>
        <w:t xml:space="preserve">as needed to reflect changes in commerce </w:t>
      </w:r>
      <w:r w:rsidR="002B0EAA" w:rsidRPr="001518C8">
        <w:rPr>
          <w:rFonts w:ascii="Times New Roman" w:hAnsi="Times New Roman" w:cs="Times New Roman"/>
          <w:sz w:val="24"/>
          <w:szCs w:val="24"/>
          <w:lang w:val="en"/>
        </w:rPr>
        <w:fldChar w:fldCharType="begin" w:fldLock="1"/>
      </w:r>
      <w:r w:rsidR="00C874CD" w:rsidRPr="001518C8">
        <w:rPr>
          <w:rFonts w:ascii="Times New Roman" w:hAnsi="Times New Roman" w:cs="Times New Roman"/>
          <w:sz w:val="24"/>
          <w:szCs w:val="24"/>
          <w:lang w:val="en"/>
        </w:rPr>
        <w:instrText>ADDIN CSL_CITATION {"citationItems":[{"id":"ITEM-1","itemData":{"DOI":"10.1080/13675567.2021.1897974","ISSN":"13675567 (ISSN)","abstract":"Incoterms® define obligations, risks and costs that each of the seller and buyer must incur in the movement of the goods for a trade. New versions are issued when deemed necessary by the International Chamber of Commerce (ICC) and are aimed at including new trade realities and fostering trade. A new version Incoterms® 2020 is now available to replace the previous version, namely Incoterms® 2010. The research using Construct Clarity theory shows there are issues with the Incoterms® 2020 both as to the holistic ability to cover all trade as well as in the individual Incoterms® themselves. These issues are analysed in detail and, based on this research, the authors synthesize these into the reasoned aspects the Incoterms® drafting committee missed to further improve the Incoterms® rules. The authors extend this research and present the improvements that could be achieved in a future issue of the Incoterms® rules. © 2021 Informa UK Limited, trading as Taylor &amp; Francis Group.","author":[{"dropping-particle":"","family":"Davis","given":"J","non-dropping-particle":"","parse-names":false,"suffix":""},{"dropping-particle":"","family":"Vogt","given":"J","non-dropping-particle":"","parse-names":false,"suffix":""}],"container-title":"International Journal of Logistics Research and Applications","id":"ITEM-1","issue":"9","issued":{"date-parts":[["2022"]]},"language":"English","note":"Export Date: 2 April 2023\n\nCorrespondence Address: Vogt, J.; GMSC Department Marilyn Davies College of Business, United States; email: jvogt@wwbc-inc.com\n\nReferences: Bălună, R.N., (2012) “International Rules For Merchandize Delivery–Delivery Conditions Incoterms And Raftd The Title, , Annals of Eftimie Murgu University Resita, Romania, Fascicle II, Economic Studies; \nBergami, R., Incoterms 2010: Comments on the New Revision of Delivery Terms (2011) The Vindobona Journal of International Commercial Law and Arbitration, 15 (1), pp. 157-170;\nBergami, R., Incoterms 2010: The Newest Revision of Delivery Terms (2012) Acta Universitatis Bohemiae Meridionales, 15 (2), pp. 33-40;\nBergami, R., Managing Incoterms 2010 Risks: Tension with Trade and Banking Practices (2013) International Journal of Economics and Business Research, 6 (3), pp. 324-338;\nCăruntu, C., Lăpăduşi, M.L., Complex Issues Regarding the Role and Importance of Internationally Codified Rules and Incoterms (2010) Petroleum-Gas University of Ploiesti Bulletin, Economic Sciences Series, 62 (1), pp. 98-110;\nConstantinovits, M., Vladár, Z., A Terminológia Rendszerező Elvének Változása az INCOTERMS Tükrében (2013) Magyar Terminológia, 6 (1), pp. 84-96;\nDaugherty, P.J., Ellinger, A.E., Gustin, C.M., Integrated Logistics: Achieving Logistics Performance Improvements (1996) Supply Chain Management, 1 (3), pp. 25-33;\nDugan, S., Talmaciu, I., Influence of the Changes Brought by INCOTERMS 2010 to International Trade (2012) Ovidius University Annals, Economic Sciences Series, 12 (1), pp. 41-46;\nEllinger, E., British Business Law: Banking Law (2005) Journal of Business Law, pp. 704-711. , November;\nFedi, L., La Nouvelle Codification des Incoterms® 2010: Entre Simplification et Rationalisation de la Vente Maritime Internationale (2011) Droit Maritime Français, 724 (April 2011), pp. 303-313;\nFedi, L., Russell, D., An Assessment of the 2010 Incoterms® Impact of the International Chamber of Commerce Codification on American and European Shippers, Carriers and International Freight Forwarders (2014) NOFOMA Conference, , Copenhagen, Denmark, June 2014;\nGingerich, E.F., Schiffel, L., Drafting the International Commerce Agreement (2014) Journal of Applied Business and Economics, 16 (1), pp. 43-56;\nGlitz, F.E.Z., Transfer of Contractual Risk and INCOTERMS: Brief Analysis of its Application in Brazil (2011) J. Int'l Com. L. &amp;amp; Tech, 6, p. 108;\nGopal, C., Cypress, H., (1993) “Integrated Distribution Management: Competing on Customer Service, Time, and Cost.” Business One Irwin, , New York: McGraw-Hill;\nGustin, C.M., Daugherty, P.J., Stank, T.P., The Effects of Information Availability on Logistics Integration (1995) Journal of Business Logistics, 16 (1), pp. 1-21;\nHansen, W., Hovi, I.B., Veisten, K., Logistics Costs in Norway: Comparing Industry Survey Results Against Calculations Based on a Freight Transport Model (2014) International Journal of Logistics Research and Applications, 17 (6), pp. 485-502;\nIoan, P., Gabriela, B.M., Mihai, P.D., Global Logistics, Competitiveness and the New Incoterms. Annals Of The University Of Oradea (2013) Economic Science Series, 22 (1), pp. 159-166;\nIsai, V., Radu, R.I., (2005), Importance of Delivery Conditions the External Price Calculation; Johnson, W.P., Analysis of Incoterms as Usage Under Article 9 of the CISG (2013) U. Pa. J. Int'l L, 35, p. 379;\nJuarez, F., The Fine Print: The Difference Between RAFTD and INCOTERMS (1997) BUSINESS MEXICO, 7, p. 41;\nKerlinger, F.N., (1973) “Foundations of Behavioral Research”, , New York: Reinhart &amp;amp; Winston;\nKumar, S., Logistics Routing Flexibility and Lower Freight Costs Through use of Incoterms (2010) Transportation Journal, 49 (3), pp. 48-56;\nLorenzon, F., Baatz, Y., (2016) Sassoon on CIF and FOB Contracts, , London: Sweet &amp;amp; Maxwell;\nMacCorquodale, K., Meehl, P.E., On a Distinction of Hypothetical Constructs and Intervening Variables (1948) Psychological Review, 55, pp. 95-107;\nMalfliet, J., (2011), Incoterms 2010 and the Mode of Transport: How to Choose the Right Term. Management Challenges the Twenty-First Century: Transport and Logistics: Opportunity for Slovakia the Era of Knowledge Economy; Ndlovu, P., Incoterms 2010: A Consideration of Certain Implications of the Amendments to the Traditional Incoterms 2000 (2011) The Comparative and International Law Journal of Southern Africa, 44 (2), pp. 204-224;\nPaliu-Popa, L., Development of the International Trade in Terms of Incoterms 2010 Rules (2012) Annals of ‘Dunarea de Jos’ University of Galati: Fascicle 1: Economics and Applied Informatics, (1), pp. 99-106;\nRamberg, J., INCOTERMS 2010 (2011) Eur. JL Reform, 13, p. 380;\nRantasila, K., Ojala, L., National-Level Logistics Costs: An Overview of Extant Research (2015) International Journal of Logistics Research and Applications, 18 (4), pp. 313-324;\nRosal, I.D., Factors Influencing the Choice of Delivery Terms Used in Spanish Seaborne Container Trade (2016) International Journal of Shipping and Transport Logistics, 8 (3), pp. 318-333;\nSchaefer, T.J., (2017), Incoterms® Use Buyer-Seller Relationships: A Mixed Methods Study. 10602251 Ph.D., University of Missouri - Saint Louis; Spanogle, J.A., Incoterms and UCC Article 2—Conflicts and Confusions (1997) The International Lawyer, 31 (1), pp. 111-132;\nStapleton, D.M., Optimizing Shipper Contracting: the Correct Usage of Incoterms for Containerized/Intermodal Freight (2014) Annual Conference Proceedings of the Production Operations Management Society, , Wisconsin, May;\nStapleton, D.M., Pande, V., Ghosh, S., Damali, U., Refining Shippers’ Dyadic Cost, Risk, and Delivery Responsibilities: The Principle Changes to Incoterms and a Transaction Cost Focus for the Future (2014) Journal of Transportation Management, 24 (2), pp. 7-29;\nStapleton, D.M., Pande, V., O'Brien, D., EXW, FOB OR FCA? Choosing The Right Incoterm And Why It Matters To Maritime Shippers (2014) Journal of Transportation Law, Logistics &amp;amp; Policy, 81 (3), pp. 227-248;\nStapleton, D.M., Saulnier, V., Defining Dyadic Cost and Risk in International Trade: A Review of INCOTERMS 2000 with Strategic Implications (1999) Journal of Transportation Management, 11 (2), pp. 25-43;\nStapleton, D.M., Saulnier, V., (2001), A Study Shipper Contracting Relationships. ISBM Research Newsletter; (2015), http://www8.austlii.edu.au/cgi-bin/viewdoc/au/cases/cth/aat/2015/366.html, AATA 366 (28 May 2015; Sudderly, R., Construct Clarity in Theories of Management and Organization (2010) Academy of Management Review, 35 (3), pp. 346-357;\nSutton, R.L., Staw, B.M., What Theory is not (1995) Administrative Science Quarterly, 40, pp. 371-381;\nTan, Y.-H., Thoen, W., INCAS: A Legal Expert System for Contract Terms in Electronic Commerce (2000) Decision Support Systems, 29 (4), pp. 389-411;\n(1952), United States of America; Vogt, J., Davis, J., The State of Incoterm® Research (2020) Transportation Journal, 59 (3), pp. 304-324;\nYilmaz, M., Özken, A., Şahin, N., INCOTERMS 2000 VE 2010'UN MUKAYESELİ ANALİZİ VE TÜRKİYE UYGULAMALARINDAKİ EKSİKLİKLER (2011) Journal of Yasar University, 6 (23);\nZhai, J., New Technology and Marketing Innovation-Base on Leading Trade Terms Into Pricing System (2013) Contemporary Logistics, (13), pp. 9-13","page":"1263-1286","publisher":"Taylor and Francis Ltd.","publisher-place":"GMSC Department Marilyn Davies College of Business, University of Houston-Downtown, Houston, TX, United States","title":"Incoterms® 2020 and the missed opportunities for the next version","type":"article-journal","volume":"25"},"uris":["http://www.mendeley.com/documents/?uuid=760b2637-62bb-4428-b584-6dccc7492b21"]}],"mendeley":{"formattedCitation":"(Davis and Vogt, 2022)","plainTextFormattedCitation":"(Davis and Vogt, 2022)","previouslyFormattedCitation":"(Davis and Vogt, 2022)"},"properties":{"noteIndex":0},"schema":"https://github.com/citation-style-language/schema/raw/master/csl-citation.json"}</w:instrText>
      </w:r>
      <w:r w:rsidR="002B0EAA" w:rsidRPr="001518C8">
        <w:rPr>
          <w:rFonts w:ascii="Times New Roman" w:hAnsi="Times New Roman" w:cs="Times New Roman"/>
          <w:sz w:val="24"/>
          <w:szCs w:val="24"/>
          <w:lang w:val="en"/>
        </w:rPr>
        <w:fldChar w:fldCharType="separate"/>
      </w:r>
      <w:r w:rsidR="002B0EAA" w:rsidRPr="001518C8">
        <w:rPr>
          <w:rFonts w:ascii="Times New Roman" w:hAnsi="Times New Roman" w:cs="Times New Roman"/>
          <w:noProof/>
          <w:sz w:val="24"/>
          <w:szCs w:val="24"/>
          <w:lang w:val="en"/>
        </w:rPr>
        <w:t>(Davis and Vogt, 2022)</w:t>
      </w:r>
      <w:r w:rsidR="002B0EAA" w:rsidRPr="001518C8">
        <w:rPr>
          <w:rFonts w:ascii="Times New Roman" w:hAnsi="Times New Roman" w:cs="Times New Roman"/>
          <w:sz w:val="24"/>
          <w:szCs w:val="24"/>
          <w:lang w:val="en"/>
        </w:rPr>
        <w:fldChar w:fldCharType="end"/>
      </w:r>
      <w:r w:rsidR="00AB6266" w:rsidRPr="001518C8">
        <w:rPr>
          <w:rFonts w:ascii="Times New Roman" w:hAnsi="Times New Roman" w:cs="Times New Roman"/>
          <w:sz w:val="24"/>
          <w:szCs w:val="24"/>
          <w:lang w:val="en"/>
        </w:rPr>
        <w:t xml:space="preserve">. </w:t>
      </w:r>
      <w:r w:rsidR="00C874CD" w:rsidRPr="001518C8">
        <w:rPr>
          <w:rFonts w:ascii="Times New Roman" w:hAnsi="Times New Roman" w:cs="Times New Roman"/>
          <w:sz w:val="24"/>
          <w:szCs w:val="24"/>
          <w:lang w:val="en"/>
        </w:rPr>
        <w:t xml:space="preserve">Incoterm </w:t>
      </w:r>
      <w:r w:rsidR="00330B27" w:rsidRPr="001518C8">
        <w:rPr>
          <w:rFonts w:ascii="Times New Roman" w:hAnsi="Times New Roman" w:cs="Times New Roman"/>
          <w:sz w:val="24"/>
          <w:szCs w:val="24"/>
          <w:lang w:val="en"/>
        </w:rPr>
        <w:t>can</w:t>
      </w:r>
      <w:r w:rsidR="00C874CD" w:rsidRPr="001518C8">
        <w:rPr>
          <w:rFonts w:ascii="Times New Roman" w:hAnsi="Times New Roman" w:cs="Times New Roman"/>
          <w:sz w:val="24"/>
          <w:szCs w:val="24"/>
          <w:lang w:val="en"/>
        </w:rPr>
        <w:t xml:space="preserve"> increase competitive advantage and financial gain</w:t>
      </w:r>
      <w:r w:rsidR="00714AEA" w:rsidRPr="001518C8">
        <w:rPr>
          <w:rFonts w:ascii="Times New Roman" w:hAnsi="Times New Roman" w:cs="Times New Roman"/>
          <w:sz w:val="24"/>
          <w:szCs w:val="24"/>
          <w:lang w:val="en"/>
        </w:rPr>
        <w:t xml:space="preserve"> </w:t>
      </w:r>
      <w:r w:rsidR="00C874CD" w:rsidRPr="001518C8">
        <w:rPr>
          <w:rFonts w:ascii="Times New Roman" w:hAnsi="Times New Roman" w:cs="Times New Roman"/>
          <w:sz w:val="24"/>
          <w:szCs w:val="24"/>
          <w:lang w:val="en"/>
        </w:rPr>
        <w:fldChar w:fldCharType="begin" w:fldLock="1"/>
      </w:r>
      <w:r w:rsidR="00C874CD" w:rsidRPr="001518C8">
        <w:rPr>
          <w:rFonts w:ascii="Times New Roman" w:hAnsi="Times New Roman" w:cs="Times New Roman"/>
          <w:sz w:val="24"/>
          <w:szCs w:val="24"/>
          <w:lang w:val="en"/>
        </w:rPr>
        <w:instrText>ADDIN CSL_CITATION {"citationItems":[{"id":"ITEM-1","itemData":{"ISBN":"9780615644318","author":[{"dropping-particle":"","family":"Gardner","given":"By Daniel L","non-dropping-particle":"","parse-names":false,"suffix":""}],"id":"ITEM-1","issue":"Icc","issued":{"date-parts":[["2012"]]},"title":"How to Use International Trade Terms for Competitive Advantage &amp; Financial Gain","type":"book"},"uris":["http://www.mendeley.com/documents/?uuid=98c638ad-1b73-41e4-817b-385bf3ea8be4"]}],"mendeley":{"formattedCitation":"(Gardner, 2012)","plainTextFormattedCitation":"(Gardner, 2012)","previouslyFormattedCitation":"(Gardner, 2012)"},"properties":{"noteIndex":0},"schema":"https://github.com/citation-style-language/schema/raw/master/csl-citation.json"}</w:instrText>
      </w:r>
      <w:r w:rsidR="00C874CD" w:rsidRPr="001518C8">
        <w:rPr>
          <w:rFonts w:ascii="Times New Roman" w:hAnsi="Times New Roman" w:cs="Times New Roman"/>
          <w:sz w:val="24"/>
          <w:szCs w:val="24"/>
          <w:lang w:val="en"/>
        </w:rPr>
        <w:fldChar w:fldCharType="separate"/>
      </w:r>
      <w:r w:rsidR="00C874CD" w:rsidRPr="001518C8">
        <w:rPr>
          <w:rFonts w:ascii="Times New Roman" w:hAnsi="Times New Roman" w:cs="Times New Roman"/>
          <w:noProof/>
          <w:sz w:val="24"/>
          <w:szCs w:val="24"/>
          <w:lang w:val="en"/>
        </w:rPr>
        <w:t>(Gardner, 2012)</w:t>
      </w:r>
      <w:r w:rsidR="00C874CD" w:rsidRPr="001518C8">
        <w:rPr>
          <w:rFonts w:ascii="Times New Roman" w:hAnsi="Times New Roman" w:cs="Times New Roman"/>
          <w:sz w:val="24"/>
          <w:szCs w:val="24"/>
          <w:lang w:val="en"/>
        </w:rPr>
        <w:fldChar w:fldCharType="end"/>
      </w:r>
      <w:r w:rsidR="00714AEA" w:rsidRPr="001518C8">
        <w:rPr>
          <w:rFonts w:ascii="Times New Roman" w:hAnsi="Times New Roman" w:cs="Times New Roman"/>
          <w:sz w:val="24"/>
          <w:szCs w:val="24"/>
          <w:lang w:val="en"/>
        </w:rPr>
        <w:t>,</w:t>
      </w:r>
      <w:r w:rsidR="00C874CD" w:rsidRPr="001518C8">
        <w:rPr>
          <w:rFonts w:ascii="Times New Roman" w:hAnsi="Times New Roman" w:cs="Times New Roman"/>
          <w:sz w:val="24"/>
          <w:szCs w:val="24"/>
          <w:lang w:val="en"/>
        </w:rPr>
        <w:t xml:space="preserve"> logistics performance </w:t>
      </w:r>
      <w:r w:rsidR="00C874CD" w:rsidRPr="001518C8">
        <w:rPr>
          <w:rFonts w:ascii="Times New Roman" w:hAnsi="Times New Roman" w:cs="Times New Roman"/>
          <w:sz w:val="24"/>
          <w:szCs w:val="24"/>
          <w:lang w:val="en"/>
        </w:rPr>
        <w:fldChar w:fldCharType="begin" w:fldLock="1"/>
      </w:r>
      <w:r w:rsidR="00C874CD" w:rsidRPr="001518C8">
        <w:rPr>
          <w:rFonts w:ascii="Times New Roman" w:hAnsi="Times New Roman" w:cs="Times New Roman"/>
          <w:sz w:val="24"/>
          <w:szCs w:val="24"/>
          <w:lang w:val="en"/>
        </w:rPr>
        <w:instrText>ADDIN CSL_CITATION {"citationItems":[{"id":"ITEM-1","itemData":{"DOI":"10.31387/oscm040017","ISSN":"2579-9363","abstract":"The objective of this study is to identify the main factors taken into consideration when deciding which Incoterms to use and to analyze the impact of the choices of Incoterms on export performance. The results highlight the importance of considering both the internal …","author":[{"dropping-particle":"","family":"Hien","given":"Nicolas","non-dropping-particle":"","parse-names":false,"suffix":""},{"dropping-particle":"","family":"Laporte","given":"Gilbert","non-dropping-particle":"","parse-names":false,"suffix":""},{"dropping-particle":"","family":"Roy","given":"Jacques","non-dropping-particle":"","parse-names":false,"suffix":""}],"container-title":"Operations and Supply Chain Management: An International Journal","id":"ITEM-1","issue":"2","issued":{"date-parts":[["2014"]]},"page":"63-78","title":"Business Environment Factors, Incoterms Selection and Export Performance","type":"article-journal","volume":"2"},"uris":["http://www.mendeley.com/documents/?uuid=fd2c0754-ab05-4b40-9a07-409100476d13"]}],"mendeley":{"formattedCitation":"(Hien et al., 2014)","plainTextFormattedCitation":"(Hien et al., 2014)","previouslyFormattedCitation":"(Hien et al., 2014)"},"properties":{"noteIndex":0},"schema":"https://github.com/citation-style-language/schema/raw/master/csl-citation.json"}</w:instrText>
      </w:r>
      <w:r w:rsidR="00C874CD" w:rsidRPr="001518C8">
        <w:rPr>
          <w:rFonts w:ascii="Times New Roman" w:hAnsi="Times New Roman" w:cs="Times New Roman"/>
          <w:sz w:val="24"/>
          <w:szCs w:val="24"/>
          <w:lang w:val="en"/>
        </w:rPr>
        <w:fldChar w:fldCharType="separate"/>
      </w:r>
      <w:r w:rsidR="00C874CD" w:rsidRPr="001518C8">
        <w:rPr>
          <w:rFonts w:ascii="Times New Roman" w:hAnsi="Times New Roman" w:cs="Times New Roman"/>
          <w:noProof/>
          <w:sz w:val="24"/>
          <w:szCs w:val="24"/>
          <w:lang w:val="en"/>
        </w:rPr>
        <w:t>(Hien et al., 2014)</w:t>
      </w:r>
      <w:r w:rsidR="00C874CD" w:rsidRPr="001518C8">
        <w:rPr>
          <w:rFonts w:ascii="Times New Roman" w:hAnsi="Times New Roman" w:cs="Times New Roman"/>
          <w:sz w:val="24"/>
          <w:szCs w:val="24"/>
          <w:lang w:val="en"/>
        </w:rPr>
        <w:fldChar w:fldCharType="end"/>
      </w:r>
      <w:r w:rsidR="00330B27" w:rsidRPr="001518C8">
        <w:rPr>
          <w:rFonts w:ascii="Times New Roman" w:hAnsi="Times New Roman" w:cs="Times New Roman"/>
          <w:sz w:val="24"/>
          <w:szCs w:val="24"/>
          <w:lang w:val="en"/>
        </w:rPr>
        <w:t>,</w:t>
      </w:r>
      <w:r w:rsidR="00C874CD" w:rsidRPr="001518C8">
        <w:rPr>
          <w:rFonts w:ascii="Times New Roman" w:hAnsi="Times New Roman" w:cs="Times New Roman"/>
          <w:sz w:val="24"/>
          <w:szCs w:val="24"/>
          <w:lang w:val="en"/>
        </w:rPr>
        <w:t xml:space="preserve"> and improve alliance performance </w:t>
      </w:r>
      <w:r w:rsidR="00C874CD" w:rsidRPr="001518C8">
        <w:rPr>
          <w:rFonts w:ascii="Times New Roman" w:hAnsi="Times New Roman" w:cs="Times New Roman"/>
          <w:sz w:val="24"/>
          <w:szCs w:val="24"/>
          <w:lang w:val="en"/>
        </w:rPr>
        <w:fldChar w:fldCharType="begin" w:fldLock="1"/>
      </w:r>
      <w:r w:rsidR="00C874CD" w:rsidRPr="001518C8">
        <w:rPr>
          <w:rFonts w:ascii="Times New Roman" w:hAnsi="Times New Roman" w:cs="Times New Roman"/>
          <w:sz w:val="24"/>
          <w:szCs w:val="24"/>
          <w:lang w:val="en"/>
        </w:rPr>
        <w:instrText>ADDIN CSL_CITATION {"citationItems":[{"id":"ITEM-1","itemData":{"DOI":"10.14710/ajlm.2022.14230","abstract":"The study analyzes the effect of environmental uncertainty and incoterms on strategic alliances. The population in this study is a freight forwarder company on the island of Java that has a global alliance. The research sample is 50 companies engaged in international freight forwarders. Based on answers from respondents were analyzed according to the research model developed from the theoretical framework using the structural equation model Smart-PLS approach. The analysis results show that environmental uncertainty and Incoterm positively and significantly affect strategic alliances. The alliance strategy will impact when the main priority is the risk-sharing aspect, the risk management factor from the incoterm aspect, and the market turbulence on the environmental uncertainty factor. Novelty in this study is the positive impact of Incoterm on the alliance strategy, especially for International freight forwarders. This research contributes to the factors considered in strategic alliances in the freight forwarder industry. It also contributes to the company's strategy, especially sales managers, to pay attention to international trade terms in segmenting and selecting target consumers to be more effective in improving alliance performance. The limitations of this study include 1) The sample size used is only a small number of companies engaged in international Freight Forwarder services, only 50 companies; 2) The data used in this research is through the distribution of questionnaires based on perceptual analysis units; 3) Other factors that are outside the model are not all studied, while the possibility of these factors can affect the existing significance test. ","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1","issue":"1","issued":{"date-parts":[["2022"]]},"page":"1-15","title":"Environmental Uncertainty Factor, Incoterm and Implication For A Strategic Alliance In Freight Forwarder Companies Case Study In Indonesia","type":"article-journal","volume":"1"},"uris":["http://www.mendeley.com/documents/?uuid=3b112846-8686-4b82-83aa-346494eccf30"]}],"mendeley":{"formattedCitation":"(Sugiono et al., 2022)","plainTextFormattedCitation":"(Sugiono et al., 2022)","previouslyFormattedCitation":"(Sugiono et al., 2022)"},"properties":{"noteIndex":0},"schema":"https://github.com/citation-style-language/schema/raw/master/csl-citation.json"}</w:instrText>
      </w:r>
      <w:r w:rsidR="00C874CD" w:rsidRPr="001518C8">
        <w:rPr>
          <w:rFonts w:ascii="Times New Roman" w:hAnsi="Times New Roman" w:cs="Times New Roman"/>
          <w:sz w:val="24"/>
          <w:szCs w:val="24"/>
          <w:lang w:val="en"/>
        </w:rPr>
        <w:fldChar w:fldCharType="separate"/>
      </w:r>
      <w:r w:rsidR="00C874CD" w:rsidRPr="001518C8">
        <w:rPr>
          <w:rFonts w:ascii="Times New Roman" w:hAnsi="Times New Roman" w:cs="Times New Roman"/>
          <w:noProof/>
          <w:sz w:val="24"/>
          <w:szCs w:val="24"/>
          <w:lang w:val="en"/>
        </w:rPr>
        <w:t>(Sugiono et al., 2022)</w:t>
      </w:r>
      <w:r w:rsidR="00C874CD" w:rsidRPr="001518C8">
        <w:rPr>
          <w:rFonts w:ascii="Times New Roman" w:hAnsi="Times New Roman" w:cs="Times New Roman"/>
          <w:sz w:val="24"/>
          <w:szCs w:val="24"/>
          <w:lang w:val="en"/>
        </w:rPr>
        <w:fldChar w:fldCharType="end"/>
      </w:r>
      <w:r w:rsidR="00C874CD" w:rsidRPr="001518C8">
        <w:rPr>
          <w:rFonts w:ascii="Times New Roman" w:hAnsi="Times New Roman" w:cs="Times New Roman"/>
          <w:sz w:val="24"/>
          <w:szCs w:val="24"/>
          <w:lang w:val="en"/>
        </w:rPr>
        <w:t xml:space="preserve">. </w:t>
      </w:r>
      <w:r w:rsidR="005F2542" w:rsidRPr="001518C8">
        <w:rPr>
          <w:rFonts w:ascii="Times New Roman" w:hAnsi="Times New Roman" w:cs="Times New Roman"/>
          <w:sz w:val="24"/>
          <w:szCs w:val="24"/>
          <w:lang w:val="en"/>
        </w:rPr>
        <w:t xml:space="preserve">There have been many other </w:t>
      </w:r>
      <w:r w:rsidR="00330B27" w:rsidRPr="001518C8">
        <w:rPr>
          <w:rFonts w:ascii="Times New Roman" w:hAnsi="Times New Roman" w:cs="Times New Roman"/>
          <w:sz w:val="24"/>
          <w:szCs w:val="24"/>
          <w:lang w:val="en"/>
        </w:rPr>
        <w:t>kinds of literature</w:t>
      </w:r>
      <w:r w:rsidR="005F2542" w:rsidRPr="001518C8">
        <w:rPr>
          <w:rFonts w:ascii="Times New Roman" w:hAnsi="Times New Roman" w:cs="Times New Roman"/>
          <w:sz w:val="24"/>
          <w:szCs w:val="24"/>
          <w:lang w:val="en"/>
        </w:rPr>
        <w:t xml:space="preserve"> that discuss Incoterms 2020 </w:t>
      </w:r>
      <w:r w:rsidR="00F22CF1" w:rsidRPr="001518C8">
        <w:rPr>
          <w:rFonts w:ascii="Times New Roman" w:hAnsi="Times New Roman" w:cs="Times New Roman"/>
          <w:sz w:val="24"/>
          <w:szCs w:val="24"/>
          <w:lang w:val="en"/>
        </w:rPr>
        <w:fldChar w:fldCharType="begin" w:fldLock="1"/>
      </w:r>
      <w:r w:rsidR="005F2542" w:rsidRPr="001518C8">
        <w:rPr>
          <w:rFonts w:ascii="Times New Roman" w:hAnsi="Times New Roman" w:cs="Times New Roman"/>
          <w:sz w:val="24"/>
          <w:szCs w:val="24"/>
          <w:lang w:val="en"/>
        </w:rPr>
        <w:instrText>ADDIN CSL_CITATION {"citationItems":[{"id":"ITEM-1","itemData":{"ISSN":"1569755X (ISSN)","abstract":"The Union Customs Code (UCC) regulates the customs value of goods to be used for the purpose of the import declaration by identifying it with the ‘ transaction value ‘, i.e., the price paid or payable for the goods when they are sold for export to the customs territory of the Union. To this calculation basis, in order to determine the amount of duties, additional elements must be added, such as transport costs to the Union border. The parties often resort to the delivery conditions codified in the ‘Incoterms’ published periodically by the International Chamber of Commerce of Paris, in order to clearly share the risks and responsibilities associated with transport. The UCC, however, does not cover the relationship between the customs value and the ‘Incoterms', in particular in the case of returns of ‘Group D' (for example: DAP - Delivered at place, or ‘delivered at the place of destination'), when the transport costs are borne by the transferor and not by the importing buyer: the Court of Justice, with the ruling of 22 April 2021, given in case C-75/20, Lifosa UAB, addressed the issue for the first time, clarifying that the relevant provisions of the code (in particular, Article 70, paragraph 1, and Article 71, paragraph 1, letter e, point i) must be interpreted as meaning that, in order to determine the customs value of imported goods, it is not necessary to add to their transaction value the costs actually incurred by the manufacturer for the transport of these goods to the place of their introduction into the customs territory of the European Union when, according to the agreed upon conditions of delivery, the obligation to cover these expenses is incumbent on the manufacturer, and this even if said expenses exceed the price actually paid by the importer, when this price corresponds to the real value of said goods. © 2022 Kluwer Law International BV, The Netherlands. All Rights Reserved.","author":[{"dropping-particle":"","family":"Fruscione","given":"A","non-dropping-particle":"","parse-names":false,"suffix":""}],"container-title":"Global Trade and Customs Journal","id":"ITEM-1","issue":"1","issued":{"date-parts":[["2022"]]},"language":"English","note":"Export Date: 2 April 2023\n\nCorrespondence Address: Fruscione, A.; Partner at Studio legale Fruscione\n\nReferences: (2013) 1 Regulation (UE) no. 952/2013 of the European Parliament and of the Council of 9 Oct; \n(2015) 2 Commission Delegated Regulation (UE) no. 2015/2446, , of 28 July;\n(2015) 3 Commission Delegated Regulation (UE) no. 2015/2447, , of 24 Nov;\n(1992), 4 Council Regulation (EEC 2913/1992, of 12 Oct; (2010) Gaston Schul, , 5 To this effect, ruling of 15 July case C-354/09, point 38","page":"49-52","publisher":"Kluwer Law International","publisher-place":"Partner at Studio legale Fruscione, Rome","title":"The Court of Justice of the European Union Clarifies the Relationship Between Customs Value and Delivery Costs of Goods","type":"article-journal","volume":"17"},"uris":["http://www.mendeley.com/documents/?uuid=b005dd12-bfe4-40ac-abc4-b942a4ef533e"]},{"id":"ITEM-2","itemData":{"DOI":"10.5171/2021.866939","ISSN":"19473788 (ISSN)","abstract":"The knowledge economy highlights opinions on economics, management, law, sociology, anthropology, psychology, and political science. However, these opinions exclude language and linguistics which are the foundations for any knowledge. Meaning remains pivotal and fundamental in issues of language and communication hence the need to situate a robust study in semantics. In the area of global business, periodic revisions made on the international commercial terms (INCOTERMS) lead to misconceptions, vagueness and misunderstanding of terms in international trade. Moreover, it appears that training in entrepreneur development studies in our higher education lacks sufficient modules of language studies; therefore, the need to examine the import of meaning in the knowledge economy. This situation justifies the need for this study. Data was elicited from concepts in certain sectors of global trade, where one hundred lexical items were presented to 20 graduate students and 30 undergraduate students in the Entrepreneurial Development Studies (EDS) class of Covenant University. The use of a questionnaire to elicit the respondents’ semantic understanding of key concepts in business enabled the use of qualitative and quantitative approaches of analysis. The methodological framework is the Business Semantics Management by Pieter De Leenheer (2009) that organises business stakeholders to fashion out meaning. Copyright © 2021. Lydia Edet, Charles Ogbulogo and Innocent Chiluwa.","author":[{"dropping-particle":"","family":"Edet","given":"L","non-dropping-particle":"","parse-names":false,"suffix":""},{"dropping-particle":"","family":"Ogbulogo","given":"C","non-dropping-particle":"","parse-names":false,"suffix":""},{"dropping-particle":"","family":"Chiluwa","given":"I","non-dropping-particle":"","parse-names":false,"suffix":""}],"container-title":"IBIMA Business Review","id":"ITEM-2","issued":{"date-parts":[["2021"]]},"language":"English","note":"Export Date: 2 April 2023\n\nCorrespondence Address: Edet, L.; Covenant Universityemail: Lydia.edet@stu.com.ng\n\nReferences: Ballard, K., (2007), https://www.amazon.com/FrameworksEnglish-Introducing-Language-Structures/dp/0230013147, Retrieved from; Brown, Phillip, Lauder, Hugh, Ashton, David, (2008) Education, Globalisation and the Knowledge Economy: A Commentary by the Teaching and Learning Research Programme, , https://orca.cf.ac.uk/25532/1/globalisationcomm.pdf; \nBukht, R., Heeks, R., Digital Economy Policy in Developing Countries (2018) DIODE: Development Implications of Digital Economies, , www.researchgate.net/publication/327872098_Digital_Economy_Policy_in_Developing_Countries, Retrieved from;\nCarayannis, E., Editor’s Note (2010) Technological learning for entrepreneurial development (TL4ED) in the knowledge economy (KE): Case studies and lessons learned, , www.elsevier.com/locate/technovation, Memoriam: Maria G. Karagiannis, MD Carayannis, E., Popescu, D., Sipp, C., Stewart, M. (2006). Retrieved from https://doi.org/10.1016/j.technovation.2005.04.003. Accessed on 31/01/2018;\nCavusoglua, B., Italy Knowledge Economy and North Cyprus (2015) 3rd Global Conference on Business, Economics, Management and Tourism, , www.sciencedirect.com, 26-28 November 2015, Rome, Italy. Retrived from;\nCrichton, J., Communicating in Professions and Organizations (2018) Handbook of Communications in Organisations and Professions, , https://www.palgrave.com/us/series/1490, (ed) Retrieved from;\nDe Leenheer, P., (2009) Community-based Ontology Evolution, , httpswordpress.com/2010/01/14cure-forthe-closedworld-syndrome.(wordpress.com/research/business-semantics-management/;\nEdet, L., (2016) An Unpublished Mphil thesis of the Languages and Literary Studies Department of the Babcock University, , A Linguistic Analysis of the Language of Interaction in Selected Hospitality Industry, Ilishan-Remo, Ogun State;\nEjabena, H. O., (2015) Semantic Analysis, , fromhttps://www.academia.edu/30398138, An Assignment on EGL 605: Semantics of English, Department of English Obafemi Awolowo University, Ile-Ife, Nigeria. Retrieved;\nEgger, H., Toubal, F., Common spoken languages and international trade (2015) The Palgrave Handbook of Economics and Language, , https://www.palgrave.com/us/series/14904, Ginsburgh &amp;amp; S. Weber (eds) (2016). Retrieved from;\nFaborode, M., (2016) Benchmarking the Quality and Relevance of Higher Education for National Development;\nGinsburgh, V., Weber, S., (2016) The Palgrave Handbook of Economics and Language, , https://www.palgrave.com/us/series/1490, (eds) Retrieved from;\nEsizimetor, D., Egbokare, F., A Study of the History and Structure of Naijá Words (2011) A paper presented at the Meeting of the Society for Pidgin and Creole Linguistics (SPCL), , www.hawaii.edu/satocenter/langnet/definition/naijahtml, 2-6 August 2011, Accra, Ghana;\nHeakal, R., (2015) What is International Trade?, , https://www.investopedia.com/articles/03/112503.asp, Retrived 29/12/2017;\nKefela, G. T., Knowledge-based economy and society has become a vital commodity to countries (2010) International NGO Journal, 5 (7), pp. 160-166. , http://www.academicjournals.org/INGOJISSN1993–8225, August 2010 Retrieved from ©2010 Academic Journals;\nKorzybski, A., (1933) Science and Sanity: An Introduction to Non-Aristotelian Systems and General Semantics, , https://www.thriftbooks.com/w/science-and-sanity-an-introduction-to-nonaristotelian-systems-and-generalsemantics_alfredkorzybski/322696/#isbn=0937298018, Retrieved from;\nLobner, S., (2013) Understanding Semantics, , http://www.nationalforum.com/Electronic, (2nd ed) Canada: Routledge. Lunenburg, F. (2010). The Process, Barriers, And Improving Effectiveness Communication: Schooling V1 N1;\nMcComb, D., (2003) Semantics in Business Systems: The Savvy Manager's Guide, , http://www.informationmanagement-com.media/pdfs/colibra.pdf, Retrieved from More, L. and bookboon.com (2013). Retrieved from https://is.muni.cz/el/1456/jaro2016/MPV_COMA/um/E-book_II_BusinessCommunication.pdf;\nOgbulogo, C., (2005) Concepts in Semantics, , Lagos: Sam Iroanusi Publications;\nLanguage Engineering and the Destiny of Man in Africa (2013), 3 (1). , 3rd Inaugural Lecture Covenant University Inaugural Lecture Serie April 2013; Olofin, S., (2001) An Introduction to Macroeconomics, , Lagos: Malthouse Press Ltd;\nOsinbajo, Y., Repositioning Nigerian Universities for the 21st Century: (2014); Paradigms for Innovation and Change. 9th Convocation Distinguished Lecture of Covenant University, , Canaanland, Ota, Ogun State;\nPalmer, F., (1981) Semantics, , (2nd ed) Cambridge: University Press;\nRoss, R., (2013) Business Rule Concepts Getting to the Point of Knowledge, , (4th ed);\n(2018) The Business View of Data and Data Quality: The Six Dimensions of Semantic Quality, , http://www.brcommunity.com/articles.php?id=b946;\nile:///C:/Users/User/Documents/Incoterms-GlobalTradeWordsandDefinitions_Scarbrough.html, Scarbrough ‘Global Word Trade; Scott, D., Brydon, S., (1997) Dimensions of Communication: An Introduction, , California: Mayfield Publishing Company;\nTan, M., Rao, M., (2013) Knowledge Management Initiatives in Singapore, , London: World Scientific;\nTakeuchi, H., Shibata, T., (2006) Japan, Moving Toward a More Advanced Knowledge Economy Volume 2: Advanced Knowledge Creating Companies, , The International Bank for Reconstruction and Development the World Bank;\nTchamyou, V., (2015) The Role of Knowledge Economy in African Business, , https://www.researchgate.net/publication/308328467, A G D I Working Paper WP/15/049. Cameroon: African Governance and Development Institute. Retrieved from;\nTenzer, H., Terjesen, S., Harzing, A., Language in International Business: A review and Agenda for Future Research (2017) Management International Reviews, 57, pp. 815-854. , https://doi.org/10.1007/s11575-017-0319-x, Retrieved from;\nTernai, K., Torok, M., Varga, K., Corporate Semantic Business Process Management (2005), file:///c:/user/downloads/978331928915tcl.pdf, Thomason, R. (2012). What is Semantics (2nd version) https://web.eecs.umich.edu/~rthomaso documents/general/what-is-semantics.htmlUR - https://www.scopus.com/inward/record.uri?eid=2-s2.0-85116893515&amp;amp;doi=10.5171%2f2021.866939&amp;amp;partnerID=40&amp;amp;md5=f0c35f3de15c56ff474b309c686eaffc","publisher":"IBIMA Publishing","publisher-place":"Covenant University","title":"Aspects of semantics in global business: The nigerian example in the knowledge era","type":"article-journal","volume":"2021"},"uris":["http://www.mendeley.com/documents/?uuid=823f1ef2-333c-46a2-873c-05df59e9a5fb"]},{"id":"ITEM-3","itemData":{"DOI":"10.3390/su13031138","ISSN":"20711050 (ISSN)","abstract":"International supply chains generate substantial amounts of CO2 emissions. However, established methodologies for national freight transport emission assessments do not consider such international perspectives sufficiently. This research aims to show how logistic responsibility may be used in ex post transport CO2 emission assessments, for macrologistic or supply chain levels. We propose an original approach to estimate and allocate CO2 emissions generated by international freight transport between trade countries. The proposed method relies on the applied Incoterms® rules in sales contracts. A new indicator, the index of responsibility for transport emissions (RTEindex), is introduced to allocate bilateral trade-related transport CO2 emissions. This is the first time that the Incoterms® clauses are used for macrologistic assessments of international trade-related transport CO2 emissions. Our approach is exemplified using bilateral trade-related transport flows between Serbia and other European countries. The introduced RTE-index is expected to help visualise average national trade-related transport CO2 emission responsibilities; increase awareness regarding environmental considerations among trade parties, logistics companies, and national organisations; and provide new perspectives for environmental transport policy actions. © 2021 by the authors. Licensee MDPI, Basel, Switzerland.","author":[{"dropping-particle":"","family":"Stojanović","given":"Ð","non-dropping-particle":"","parse-names":false,"suffix":""},{"dropping-particle":"","family":"Ivetić","given":"J","non-dropping-particle":"","parse-names":false,"suffix":""},{"dropping-particle":"","family":"Veličković","given":"M","non-dropping-particle":"","parse-names":false,"suffix":""}],"container-title":"Sustainability (Switzerland)","id":"ITEM-3","issue":"3","issued":{"date-parts":[["2021"]]},"language":"English","note":"Cited By :8\n\nExport Date: 2 April 2023\n\nCorrespondence Address: Ivetić, J.; Faculty of Technical Sciences, Serbia; email: jelenaivetic@uns.ac.rs\n\nFunding details: Ministarstvo Prosvete, Nauke i Tehnološkog Razvoja, MPNTR, 451-03-68/2020-14/200156\n\nFunding text 1: Funding: This research was funded by the Ministry of Education, Science and Technological Development of the Republic of Serbia through project no. 451-03-68/2020-14/200156: “Innovative scientific and artistic research from the Faculty of Technical Sciences activity domain.”\n\nReferences: Cristea, A., Hummels, D., Puzzello, L., Avetisyan, M., Trade and the greenhouse gas emissions from international freight transport (2013) J. Environ. Econ. Manag, 65, pp. 153-173. , [CrossRef]; \n(2015) The Carbon Footprint of Global Trade: Tackling Emissions from International Freight Transport, , https://www.itf-oecd.org/sites/default/files/docs/cop-pdf-06.pdf, OECD/ITF. OECD/ITF: Paris, France, (accessed on 29 May 2020);\nLlano, C., Pérez-Balsalobre, S., Pérez-García, J., Greenhouse gas emissions from intra-national freight transport: Measurement and scenarios for greater sustainability in Spain (2018) Sustainability, 10, p. 2467. , [CrossRef];\nMcKinnon, A., (2018) Decarbonizing Logistics, , 1st ed.; Kogan Page Limited: London, UK;\nEnzmann, J., Ringel, M., Reducing road transport emissions in Europe: Investigating a demand side driven approach (2020) Sustainability, 12, p. 7594. , [CrossRef];\nMcKinnon, A.C., Piecyk, M.I., Setting targets for reducing carbon emissions from logistics: Current practice and guiding principles (2012) Carbon Manag, 3, pp. 629-639. , [CrossRef];\nVan Veen-Groot, D., Nijkamp, P., Globalization, transport and the environment: New perspectives for ecological economics (1999) Ecol Econ, 31, pp. 331-346. , [CrossRef];\nDavydenko, I., Ehrler, V., de Ree, D., Lewis, A., Tavasszy, L., Towards a global CO2 calculation standard for supply chains: Suggestions for methodological improvements (2014) Transp. Res. Part. D Transp. Environ, 32, pp. 362-372. , [CrossRef];\n(2010) Incoterms®2010: ICC Rules for the Use of Domestic and International Trade Terms, , ICC. International Chamber of Commerce Publishing S.A: Paris, France;\nMcKinnon, A., The possible influence of the shipper on carbon emissions from deep-sea container supply chains: An empirical analysis (2014) Marit. Econ. Logist, 16, pp. 1-19. , [CrossRef];\nStojanović, Ð.M., Ivetić, J., Possibilities of using Incoterms clauses in a country logistics performance assessment and benchmarking (2020) Transp. Policy, 98, pp. 217-228. , [CrossRef];\nMcKinnon, A., Green Logistics: The Carbon Agenda (2010) Electron. Sci. J. Logist, 6, pp. 1-9. , https://www.logforum.net/pdf/6_3_1_10.pdf, (accessed on 26 May 2020);\nGurtu, A., Searcy, C., Jaber, M.Y., Emissions from international transport in global supply chains (2017) Manag. Res. Rev, 40, pp. 53-74. , [CrossRef];\nCook, T., (2014) Mastering the Business of Global Trade: Negotiating Competitive Advantage Contractual Best Practices, Incoterms®, and Leveraging Supply Chain Options, , CRC Press: Boca Raton, FL, USA;\nVan den Berg, R., De Langen, P.W., Environmental sustainability in container transport: The attitudes of shippers and forwarders (2016) Int. J. Logist. Res. Appl, 20, pp. 146-162. , [CrossRef];\nKumar, S., Logistics routing flexibility and lower freight costs through use of Incoterms (2010) Transp. J, 49, pp. 48-56;\nVogt, J., Davis, J., The State of Incoterm®Research (2020) Transp. J, 59, pp. 304-324. , [CrossRef];\nCullinane, S., Edwards, J., Assessing the environmental impacts of freight transport (2010) Green Logistics: Improving the Environmental Sustainability of Logistics, , 1st ed.; McKinnon, A., Cullinane, S., Browne, M., Whiteing, A., Eds.; London, UK;\nBarrett, J., Peters, G., Wiedmann, T., Scott, K., Lenzen, M., Roelich, K., Quéré, C.L., Consumption-based GHG emission accounting: A UK case study (2013) Clim. Policy, 13, pp. 451-470. , [CrossRef];\nKanemoto, K., Lenzen, M., Peters, G.P., Moran, D.D., Geschke, A., Frameworks for comparing emissions associated with production, consumption, and international trade (2012) Environ. Sci. Technol, 46, pp. 172-179. , [CrossRef];\nWiebe, K.S., Yamano, N., (2016) Estimating CO2 Emissions Embodied in Final Demand and Trade Using the OECD ICIO 2015: Methodology and Results, , OECD Science, Technology and Industry Working Papers 2016/5; OECD Publishing: Paris, France, [CrossRef];\nYoon, Y., Yang, M., Kim, J., An analysis of CO2 emissions from international transport and the driving forces of emissions change (2018) Sustainability, 10, p. 1677. , [CrossRef];\nDios, M., Souto, J.A., Casares, J.J., Gallego, N., Sáez, A., Macho, M.L., Cartelle, D., Vellón, J.M., A mixed top-down and bottom-up methodology in spatial segregation of emissions based on GIS tools (2012) WIT Trans. Ecol. Environ, 157, pp. 225-236. , [CrossRef];\nNabernegg, S., Bednar-Friedl, B., Muñoz, P., Titz, M., Vogel, J., National policies for global emission reductions: Effectiveness of carbon emission reductions in international supply chains (2019) Ecol. Econ, 158, pp. 146-157. , [CrossRef];\nSteininger, K., Muñoz, P., Karstensen, J., Peters, G., Strohmaier, R., Velázquez, E., Austria’s consumption-based greenhouse gas emissions: Identifying sectoral sources and destinations (2018) Glob. Environ. Chang, 48, pp. 226-242. , [CrossRef];\n(2019) Long Distance Freight Transport: A Roadmap for System Integration of Road Transport, , https://www.ertrac.org/uploads/documentsearch/id56/ERTRAC-Long-duty-Freight-Transport-Roadmap2019.pdf, ERTRAC. ERTRAC: Brussels, Belgium, (accessed on 5 June 2020);\n(2016) A European Strategy for Low-Emission Mobility, , https://eur-lex.europa.eu/resource.html?uri=cellar:e44d3c21-531e-11e6-89bd-01aa75ed71a1.0002.02/DOC_1&amp;amp;format=PDF, European Commission. European Commission: Brussels, Belgium, (accessed on 5 June 2020);\nHowitt, O.J.A., Carruthers, M.A., Smith, I.J., Rodger, C.J., Carbon dioxide emissions from international air freight (2011) Atmos. Environ, 45, pp. 7036-7045. , [CrossRef];\nDalsøren, S.B., Eide, M.S., Endresen, Ø., Mjelde, A., Gravir, G., Isaksen, I.S.A., Update on emissions and environmental impacts from the international fleet of ships: The contribution from major ship types and ports (2009) Atmos. Chem. Phys, 9, pp. 2171-2194. , [CrossRef];\nJanic, M., Vleugel, J., Estimating potential reductions in externalities from rail–road substitution in Trans-European freight transport corridors (2012) Transp. Res. Part. D Transp. Environ, 17, pp. 154-160. , [CrossRef];\nJacyna, M., Wasiak, M., Lewczuk, K., Kłodawski, M., Simulation model of transport system of Poland as a tool for developing sustainable transport (2014) Arch. Transp, 31, pp. 23-35. , [CrossRef];\nJacyna-Gołda, I., Żak, J., Gołębiowski, P., Models of traffic flow distribution for various scenarios of the development of proecological transport system (2014) Arch. Transp, 32, pp. 17-28. , [CrossRef];\nHavenga, J.H., Macrologistics and externality cost trends in South Africa—Underscoring the sustainability imperative (2015) Int. J. Logist. Res. Appl, 18, pp. 118-139. , [CrossRef];\nHavenga, J.H., Simpson, Z.P., Freight logistics’ contribution to sustainability: Systemic measurement facilitates behavioural change (2018) Transp. Res. Part. D Transp. Environ, 58, pp. 320-331. , [CrossRef];\nSeuring, S., A review of modeling approaches for sustainable supply chain management (2013) Decis. Support. Syst, 54, pp. 1513-1520. , [CrossRef];\nPeters, G.P., Marland, G., Hertwich, E.G., Saikku, L., Rautiainen, A., Kauppi, P.E., Trade, transport, and sinks extend the carbon dioxide responsibility of countries: An editorial essay (2009) Clim. Chang, 97, pp. 379-388. , [CrossRef];\nAndersen, O., Gössling, S., Simonsen, M., Walnum, H.J., Peeters, P., Neiberger, C., CO2 emissions from the transport of China’s exported goods (2010) Energy Policy, 38, pp. 5790-5798. , [CrossRef];\nCadarso, M.A., Gómez, N., López, L.A., Tobarra, M.A., CO2 emissions of international freight transport and offshoring: Measurement and allocation (2010) Ecol. Econ, 69, pp. 1682-1694. , [CrossRef];\nMartinez, L., Kauppila, J., Castaing, M., (2014) International Freight and Related CO2 Emissions by 2050: A New Modelling Tool, , https://www.itf-oecd.org/sites/default/files/docs/dp201421.pdf, International Transport Forum: Paris, France, (accessed on 7 June 2020);\ndel Rosal, I., Factors influencing the choice of delivery terms used in Spanish seaborne container trade (2016) Int. J. Shipp. Transp. Logist, 8, pp. 318-333. , [CrossRef];\n(2011) Guidelines for Measuring and Managing CO2 Emission from Freight Transport, , https://www.ecta.com/resources/Documents/Best%20Practices%20Guidelines/guideline_for_measuring_and_managing_co2.pdf, CEFIC ECTA. Operations; CEFIC ECTA: Brussels, Belgium, (accessed on 25 May 2020);\nMcKinnon, A., Piecyk, M., (2010) Measuring and Managing CO2 Emissions of European Chemical Transport, , https://cefic.org/app/uploads/2018/12/MeasuringAndManagingCO2EmissionOfEuropeanTransport-McKinnon-24.01.2011-REPORT_TRANSPORT_AND_LOGISTICS.pdf, Logistics Research Centre: Edinburgh, UK, (accessed on 25 May 2020);\nHavenga, J.H., Witthöft, I.E., Simpson, Z.P., Macrologistics instrumentation: Integrated national freight flow and logistics cost measurement (2019) Transp. Policy, , [CrossRef];\nMaslarić, M., Nikoličić, S., Mirčetić, D., Logistics response to the Industry 4.0: The Physical Internet (2016) Open Eng, 6, pp. 511-517. , [CrossRef];\nCotti, D., (2020) International Chamber of Commerce, , https://www.iccwboconference.uk/2020/09/17/digital-standards-initiative-dsi/, Digital Standards Initiative (DSI). (accessed on 15 June 2020);\n(2019) The European Green Deal COM/2019/640 Final, , https://eur-lex.europa.eu/legal-content/EN/TXT/?uri=CELEX:52019DC0640, European Commission. European Commission: Brussels, Belgium, (accessed on 1 June 2020);\nTsakalidis, A., Gkoumas, K., Pekar, F., Digital transformation supporting transport decarbonisation: Technological developments in EU-funded research and innovation (2020) Sustainability, 12, p. 3762. , [CrossRef];\nNilsson, F.R., Sternberg, H., Who controls transport emissions and who cares? Investigating the monitoring of environmental sustainability from a logistics service provider’s perspective (2017) Int. J. Logist. Manag, 28, pp. 798-820. , [CrossRef];\nKumar, A., Anbanandam, R., Assessment of environmental and social sustainability performance of the freight transportation industry: An index-based approach (2020) Transp. Policy, , [CrossRef];\nStojanović, Ð.M., Ivetić, J., Macrologistic performance and logistics commitments in sales contracts in international supply chains (2020) Int. J. Logist. Manag, 31, pp. 59-76. , [CrossRef];\nMcKinnon, A., Piecyk, M., Measurement of CO2 emissions from road freight transport: A review of UK experience (2009) Energy Policy, 37, pp. 3733-3742. , [CrossRef];\nWang, D.-F., Dong, Q.-L., Peng, Z.-M., Khan, S.A.R., Tarasov, A., The green logistics impact on international trade: Evidence from developed and developing countries (2018) Sustainability, 10, p. 2235. , [CrossRef];\n(2000) Abbreviations of Incoterms: Alphabetic Code for Incoterms, , http://www.unece.org/fileadmin/DAM/cefact/recommendations/rec05/rec05_ecetrd259.pdf, UN/CEFACT. UN/CEFACT: Geneva, Switzerland, (accessed on 1 June 2020)","page":"1-15","publisher":"MDPI AG","publisher-place":"Faculty of Technical Sciences, University of Novi Sad, Novi Sad, 21000, Serbia","title":"Assessment of international trade-related transport CO2 emissions—a logistics responsibility perspective","type":"article-journal","volume":"13"},"uris":["http://www.mendeley.com/documents/?uuid=0c902e52-ebfe-400b-a2cf-6de0c41db25e"]},{"id":"ITEM-4","itemData":{"ISSN":"1569755X (ISSN)","abstract":"In the past year, due to the Coronavirus disease 2019 (COVID-19), sea freight prices and domestic transportation costs have risen sharply, an increase that has not been seen for many years. This leads to a change in customs valuation. In most countries worldwide, collection of duties is based on the cost, insurance and freight (CIF) value of goods, there, any increase in transportation costs, lead to additional collection of import duties. The United States, Canada, Australia, New Zealand and South Africa, however, impose duties on the free on board (FOB) value of goods, meaning, therefore, transport costs changes do not lead to additional import duties in those countries. COVID-19 effects on transportation costs are a global issue and may last for a long time. Therefore, governments that impose customs on the CIF value, should consider waiving the COVID-19 extra shipping costs, for customs valuation purposes, until we are back to a ‘normal’ period. © 2022 Kluwer Law International BV, The Netherlands","author":[{"dropping-particle":"","family":"Wagner","given":"O","non-dropping-particle":"","parse-names":false,"suffix":""}],"container-title":"Global Trade and Customs Journal","id":"ITEM-4","issue":"3","issued":{"date-parts":[["2022"]]},"language":"English","note":"Export Date: 2 April 2023\n\nCorrespondence Address: Wagner, O.; Department at Price Waterhouse Coopers (PWC)Israel; email: omer.wagner@pwc.com\n\nReferences: https://www.ynet.co.il/economy/article/rJrNcwAcd, 1 (accessed 29 Dec. 2021); Ho, Suan-Ju, (2021) The Impact of COVID-19 on Freight Transport: Evidence from China, MethodsX, 8, p. 101200. , https://reader.elsevier.com/reader/sd/pii/S2215016120304209?token=D6DC25D810FF1B03A2BE90CCE78FCFC407C2BCB9A16CE2A94E42A633CDFBBFFE7DAD219E74FDC6CD0EE50DBA0F6DBE31&amp;amp;originRegion=eu-west-1&amp;amp;originCreation=20211229141024, 2 For example: ‘Evidence shows that in the context of high level of COVID-19 confirmed cases and low level of gasoline production, the COVID-19 increases freight transport (accessed 29 Dec. 2021); \nhttps://incodocs.com/blog/incoterms-2020-explained-the-complete-guide/https://iccwbo.org/resources-for-business/incoterms-rules/incoterms-2020/, 3 https://www.orian.com/uploads/sites/35/files/incoterms%202020.pdf (accessed 29 Dec. 2021); 4 Customs Valuation Agreement (Implementation of Art. VII of the GATT), , https://www.wto.org/english/res_e/publications_e/ai17_e/cusval_e.htm, (accessed 29 Dec. 2021);\n(1989), https://docs.wto.org/gattdocs/q/TR/VAL/M25.pdf, 5 Customs Valuation Agreement, s. 8.2; lease also WTO Committee on Customs Valuation, 10 Oct. VAL/M/25, at 4 s. 9, where it is stated that: the committee had recognized that the treatment of transport cost and related charges would largely depend on the national legislation (accessed 29 Dec. 2021); (1983) Scope of the word ‘insurance’ under Art. 8.2 (c) of the Agreement, defines the insurance as related to the transportation and loading process, only. See also WTO Committee on Customs Valuation, , https://docs.wto.org/gattdocs/q/TR/VAL/Spec9.pdf, 6 Advisory Opinion 13.1 of the WCO, Nov. 10–11th, VAL/Spec/9, at 12, (accessed 29 Dec. 2021);\n7 Article 1.1 of the Customs Valuation Agreement;\n8 Article 8.1(a)(1) of the Customs Valuation Agreement;\n9 Article 8.1(b)(i) of the Customs Valuation Agreement;\n10 Article 8.1(c) of the Customs Valuation Agreement;\n11 Interpretative notes for the Customs Valuation Agreement, 1, p. 3. , Note to Art. s. (b);\nIncreasable Charges to Transaction Value, (d), transportation costs, insurance, , https://bado.mx/articles/331/ley-aduanera/article-65-increasable-charges-totransaction-value/, 12 Mexico, Art. 65: (accessed 29 Dec. 2021); also WTO Committee on Customs Valuation, 9 Nov. 1994, VAL/M/34, at 6, s. 30, where it was stated that: ‘Mexico had indicated that as from 1 Jan. 1995, it would change its practice regarding the treatment of costs linked to transport and insurance, i.e., it would include as of that date in the customs value an amount paid for transport and insurance to the point of importation. Such a system was provided for in Art. 8.2 of the agreement https: docs.wto.org/gattdocs/q/TR/VAL/M34.pdf (accessed 29 Dec. 2021);\nEstablishing Customs Value for Import, , https://www.customs.gov.sg/businesses/valuation-duties-taxes-fees/establishing-customsvalue-for-imports, (Web Page, undated), (accessed 29 Dec. 2021);\nWei-Liang, Zhang, (2002) China Customs Valuation and the WTO Valuation Agreement, , https://archives.kdischool.ac.kr/bitstream/11125/30015/1/China%20Customs%20Valuation%20and%20the%20WTO%20Valuation%20Agreement.pdf, 14 Thesis 75 Article. 3 of the Rules of General Administration of Customs of the People’s Republic of China Regarding Determination of Customs Value of Imported and Exported Goods, (accessed 29 Dec. 2021). also Ch. II Art. 5 of the Decree of the General Administration of Customs of the People’s Republic of Chin 148: ‘The dutiable value of import goods shall be determined by Customs on the basis of the transaction value, and shall include the costs of transport and other costs associated therewith as well as the cost of insurance incurred prior to the unloading of the goods at the port or place of entry within the Customs territory of the People’s Republic of China http://english.customs.gov.cn/statics/5fb0687f-2d3d-40a0-9f2a-333ec8ee5981.html (accessed 29 Dec. 2021);\n15 Japan Customs Valuation System, s. 1: ‘Methods of Determining Customs Value’, Subs. 1(a)(a): ‘The customs value of imported goods is the transaction price paid by the buyer to the seller.. plus the following fares.. (a)transportation-related expenses, including the fare until the arrival at port, insurance, etc, , https://www.customs.go.jp/english/summary/value_details.htmhttps://www.customs.go.jp/english/summary/value.htm, (accessed 29 Dec. 2021);\n(2007) 16 India’s Customs Valuation (Determination of Value of Imported Goods) Rules, , https://www.cbic.gov.in/htdocscbec/customs/cs-act/formatted-htmls/cs-rulea, 10 ‘Cost and Services Subs. 10(2)(a) and 10(2)(c), (accessed 29 Dec. 2021);\n(2018) Guide to Customs Valuation and Transfer Pricing, 11. , http://www.wcoomd.org/-/media/wco/public/global/pdf/topics/key-issues/revenue-package/wco-guide-to-customs-valuation-and-transfer-pricing.pdf?la=en, (Online), (accessed 29 Dec. 2021);\n(1995) 18 Commentary 21.1 of the WCO: Cost of transportation: Free-On-Board system of valuation. See also Commentary no. 7.1 of the WCO: Treatment of Storage and related expenses under the provisions of Art. 1, s. 18, which rules that storage expenses of several types should be treated as a transportation costs, and should be/should not be added to the customs value, according to s. 8.2(b) to the Customs Valuation Agreement and the specific State’s decision, , https://docs.wto.org/dol2fe/Pages/SS/directdoc.aspx?filename=Q:/WT/ACC/1.pdf&amp;amp;Open=True, also WT/ACC/1 WTO document dated 24 Mar. 16, Annex 4, Questio 6: ‘How have the options found in Article 8.2 been handled (accessed 29 Dec. 2021);\nhttps://docs.wto.org/gattdocs/q/TR/VAL/M2.pdfhttps://docs.wto.org/gattdocs/q/TR/VAL/Spec2.pdf, 19 Tariff act of 1930, 19. U.S.C. §1401 a(b)(1), (3) also WTO Committee on Customs Valuation, 5 May 1981, VAL/M/2, at 9 s. 5, Where the US replied that an ex-facroty prices are acceptablke for customs valuation, (accessed 29 Dec. 2021); (1985), https://laws-lois.justice.gc.ca/eng/acts/c-52.6/page-8.html#h-140175, 20 R.S.C., c. 1 (2nd Supp), (accessed 29 Dec. 2021). also Canada Border Services Agency, Customs Valuation Handbook 10 and 11 (Online 2019), https://www.cbsa-asfc.gc.ca/import/valuation-valeur/customs-val-douane-eng.pdf (accessed 29 Dec. 2021); (1901) Customs Act, 21, p. 159. , (1);\n, p. 159. , 22 Ibid., s. (2); , p. 161. , 23 Ibid., s. (1); , p. 154. , 24 Ibid., s; (2011) Instructions and Guidelines – Customs Valuation, 25. , https://www.abf.gov.au/help-and-support-subsite/files/instructions-guidelines-customs-valuation.pdf, 25 Department of Immigration and Border Protection, (Online Sept), (accessed 29 Dec. 2021); also WTO Committee on Customs Valuation, 30 July 1989, VAL/M/24, at 10 s. 31, where Austrlia responded to a US question, concering the dutiablity of Australia inland transportation costs, before exporting; https://docs.wto.org/gattdocs/q/TR/VAL/M24.pdf (accessed 29 Dec. 2021);\n(2018) Customs and Excise Act, 26, p. 4. , (NZ) Sch. 4, s;\n, p. 7. , 27 Ibid., s; (2018) Guide to Applying for a Customs Valuation Ruling on Imported Goods, , https://www.customs.govt.nz/globalassets/documents/guides/guide-apply-customs-valuation-ruling-on-imported-goods.pdf, 28 Ibid., s. 7(c). also New Zealand Customs Service, (Online Oct), (accessed 29 Dec. 2021);\n(2014) Government Gazette no. 552, 589. , https://www.gov.za/sites/default/files/gcis_document/201409/37821gon552act30of2014.pdf, 29 Customs Duty Act 2014 (ZA), 10 July (accessed 29 Dec. 2021);\n(1984) 30 WTO Committee on Customs Valuation, , https://docs.wto.org/gattdocs/q/TR/VAL/M9.pdfhttps://docs.wto.org/gattdocs/q/TR/VAL/Spec9.pdf, 13 July VAL/M/9, at 15, (accessed 29 Dec. 2021);\nhttps://pdf.usaibidgov/pdf_docs/PA00JZ31.pdf, 31 EAC Customs Valuation Manual, A Guide to the Customs Valuation of Imported Goods in the East African Community, ss 2.1.3 and 2.1.4. This guide includes Kenya, Tanzania, Uganda, Rwanda and Burundi, also East African Community Customs Management Act, Fourth Schedule, Determination of Value of Imported Goods Liable to Ad Valorem Import Duty, s. 9(2), Adjustments to Value, https://trade.tanzania.go.tz/media/EAC_Customs_ Management_Act_(Revised)[1]_1.pdf (accessed 29 Dec. 2021); 32 Regulation (EU) No 952/2013 of the European Parliament and of the Council of 9 Oct. 2013 laying down the Union Customs Code, , https://eur-lex.europa.eu/legal-content/EN/TXT/?uri=CELEX:02013R0952-20200101;\n(2021) Compendium of Customs Valuation Texts, 50. , https://ec.europa.eu/taxation_customs/document/download/9a13b89e-9e5e-482e-be0b-f593d96bc815_en, also European Commission, (Online), (accessed 29 Dec. 2021);\n(2021) 33 For example, importers in Peru, a state which imposes duties on the CIF value, face the same problem: see the article (in Spanish) by Cristian Calderón, , https://lacamara.pe/cristian-calderon-mitigando-los-efectos-de-la-crisis-mundial-del-flete-maritimo/, (Web Page, 11 Oct), (accessed 29 Dec. 2021);\nhttps://www.chamber.org.il/foreigntrade/1109/1111/116962/, 34 (accessed 29 Dec. 2021); (2007) 35 Hdlt (Tel-Aviv) 26076–02-20 Adv. Israel Bachar vs. comfortability systems, , Ltd. (8 July 2020);\n36 Ecuador’s Ministry of Production, Foreign Trade, Investments and Fisheries, , https://www.produccion.gob.ec/menos-impuestos-para-aliviar-el-impacto-del-costo-del-flete-en-el-comercio-ecuatoriano/, (in Spanish) (accessed 29 Dec. 2021). originRegion=eu-west-1&amp;amp;originCreation=20211229141024 (accessed 29 Dec. 2021)","page":"113-120","publisher":"Kluwer Law International","publisher-place":"Department at Price Waterhouse Coopers (PWC), Israel","title":"The COVID-19 Pandemics’ Impact on Customs Valuation and Import Duties: An Israel Perspective, and a Wider Comparison","type":"article-journal","volume":"17"},"uris":["http://www.mendeley.com/documents/?uuid=e7206426-523f-4571-809a-4ba0052ef0bc"]},{"id":"ITEM-5","itemData":{"DOI":"10.1080/13504851.2012.725924","ISSN":"13504851 (ISSN)","abstract":"Although there is abundant literature on the analysis of transportation costs in international trade, there are practically no studies concerning delivery terms defined in the International Commercial Terms (Incoterms). This article aims to take a first step using the information on Incoterms usage provided by the Spanish Foreign Trade Statistics. © 2013 Copyright Taylor and Francis Group, LLC.","author":[{"dropping-particle":"","family":"Rosal","given":"I","non-dropping-particle":"del","parse-names":false,"suffix":""}],"container-title":"Applied Economics Letters","id":"ITEM-5","issue":"6","issued":{"date-parts":[["2013"]]},"language":"English","note":"Cited By :2\n\nExport Date: 2 April 2023\n\nCorrespondence Address: del Rosal, I.; Department of Applied Economics, , Oviedo, 33006, Spain; email: irosal@uniovi.es\n\nReferences: Anderson, J.E., van Wincoop, E., Trade costs (2004) Journal of Economic Literature, 423, pp. 691-751; \nBehar, A., Venables, A.J., Transport costs and international trade (2011) A Handbook of Transport Economics, pp. 97-115. , In: Palma A., Lindsey R., Quinet E., editors Cheltenham: Edward Elgar;\nBergami, R., The link between Incoterms 2000 and Letter of Credit Documentation requirement and payment risk (2006) Journal of Business Systems, Governance and Ethics, 1, pp. 49-58;\nBrant, R., Assessing proportionality in the proportional odds model for ordinal logistic regression (1990) Biometrics, 46, pp. 1171-1178;\n(2006) Statistics on the Trading of Goods - User Guide, , Commission European, Luxembourg: Office for Official Publications of the European Communities;\nHead, K., Mayer, T., Ries, J., The erosion of colonial trade linkages after independence (2010) Journal of International Economics, 81, pp. 1-14;\nHien, N., Laporte, G., Roy, J., Business environment factors, Incoterms selection and export performance (2009) Operations and Supply Chain Management, 2, pp. 63-78;\nHummels, D., Transportation costs and international trade in the second era of globalization (2007) Journal of Economic Perspectives, 21, pp. 131-154;\n(1990) Incoterms 1990, , ICC, Paris: ICC Publishing;\n(1999) Incoterms 2000, , ICC, Paris: ICC Publishing;\nLong, J.S., Freese, J., (2006) Regression Models for Categorical Dependent Variables Using Stata, , College Station, TX: Stata Press;\nPedersen, E.L., Gray, R., The transport selection criteria of Norwegian exporters (1998) International Journal of Physical Distribution &amp;amp; Logistics Management, 28, pp. 108-120;\nWilliams, R., Generalized ordered logit/ partial proportional odds models for ordinal dependent variables (2006) Stata Journal, 6, pp. 58-82;\nWooldridge, J.M., (2010) Econometric Analysis of Cross Section and Panel Data, , 2nd, Cambridge, MA: MIT Press","page":"606-610","publisher-place":"Department of Applied Economics, University of Oviedo, Oviedo, 33006, Spain","title":"Delivery terms in international trade: Some evidence for Spain","type":"article-journal","volume":"20"},"uris":["http://www.mendeley.com/documents/?uuid=139f7659-2da0-4fd8-9321-2880fc058605"]},{"id":"ITEM-6","itemData":{"DOI":"10.35611/jkt.2021.25.1.152","ISSN":"1229828X (ISSN)","abstract":"Purpose – This paper has an objective to suggest reasonable criteria in choosing Incoterms 2020 rules for efficient and effective logistics management in that the Incoterms rules affect not only the rights and obligations of the parties to the sales contract but also the control and management of logistics system and transaction costs in the transaction. Design/methodology – An analysis of the various factors is needed to assess the positive or negative impact on global value chain in choosing Incoterms rules from a total logistics view. This study analyzes the impact of which the content of individual incoterms rules can have on the operation of international logistics systems under the global value chain from a strategic perspective to suggest reasonable criteria for selection of Incoterms rules depending on the transaction situation. Findings – Results of this study shows that consideration of various aspects which includes the characteristics of the products, logistics capabilities, infrastructure, transaction volume, operational cost, customs regulations, tax and accounting should be reflected in choosing the appropriate Incoterms rules. Therefore, in order to minimize the total cost and improve logistics performance, it may be helpful to develop a decision support model which allows users to select appropriate Incoterms rules based on various influencing factors. Originality/value – This Study is different from previous research which has mainly focused on the rights and obligations of the parties to the transaction regarding the transfer of risks and costs under the Incoterms. In addition, this study has significance in that it provides implications for export and import companies that can be able to use Incoterms as a strategic tool to efficiently manage the global value chain and improve supply chain performance. © 2021 Korea Trade Research Association. All rights reserved.","author":[{"dropping-particle":"","family":"Yang","given":"J.-H.","non-dropping-particle":"","parse-names":false,"suffix":""}],"container-title":"Journal of Korea Trade","id":"ITEM-6","issue":"1","issued":{"date-parts":[["2021"]]},"language":"English","note":"Cited By :3\n\nExport Date: 2 April 2023\n\nCorrespondence Address: Yang, J.-H.; Department of Logistics and International Trade, South Korea; email: y4381@jj.ac.kr\n\nReferences: Ronai, Bob, How Do the New Incoterms® 2020 Rules Impact the Supply Chain and Logistics Industry? (2019) CargoNOW Magazine, , https://cargonow.world/how-do-the-new-incoterms-2020-rules-impact-the-supply-chain-and-logistics-industry/; \nRonai, Bob, (2020) INCOTERMS® 2020 RULES: A Short Summary of Key Changes, Advantages and Disadvantages, Trade Finance Global, , https://www.tradefinanceglobal.com/freight-forwarding/incoterms/;\nCHOI, Kwon-Soo, PARK, Kwang-So, JIN, Hyung-Suk, Eun-Ji, OH, A Study on the Accounting Methods for Imported Goods in Transit in terms of Incoterms (2020) The International Commerce and Law Review, 85, pp. 1-25;\n(2020) Incoterms® (2020): The hidden champions of efficiency, , https://www.readkong.com/page/incoterms-2020-deloitte-8136872/, Deloitte;\nDenneman, P., (2020) Incoterms® 2020: Beware of What is Changing to Avoid Risk, , https://www.scmdojo.com/incoterms-2020/, SCMDOJO;\nGallant, P., (2014) How to Ship on the Right Terms, Canadian Business, , https://www.canadianbusiness.com/economy/why-donald-trumps-free-trade-opposition-is-canadas-opportunity/;\n(2019) Incoterms</w:instrText>
      </w:r>
      <w:r w:rsidR="005F2542" w:rsidRPr="001518C8">
        <w:rPr>
          <w:rFonts w:ascii="MS Gothic" w:eastAsia="MS Gothic" w:hAnsi="MS Gothic" w:cs="MS Gothic" w:hint="eastAsia"/>
          <w:sz w:val="24"/>
          <w:szCs w:val="24"/>
          <w:lang w:val="en"/>
        </w:rPr>
        <w:instrText>Ⓡ</w:instrText>
      </w:r>
      <w:r w:rsidR="005F2542" w:rsidRPr="001518C8">
        <w:rPr>
          <w:rFonts w:ascii="Times New Roman" w:hAnsi="Times New Roman" w:cs="Times New Roman"/>
          <w:sz w:val="24"/>
          <w:szCs w:val="24"/>
          <w:lang w:val="en"/>
        </w:rPr>
        <w:instrText xml:space="preserve"> 2020, , ICC KCCI;\nKim, Ko-Hyun, Kwang-So, Park, A Trade Statistics and Survey on the Use of Incoterms in Korea (2020) The International Commerce and Law Review, 86, p. 232;\nKyriakides, G., (2020) The Impact of Incoterms® 2020: Changes and What You Actually Need To Know, International Cargo Express, , https://www.icecargo.com.au/incoterms-2020/;\nLloyd-Lewis, E., (2019) A Practical Overview of ICC Incoterms 2020, , https://www.clydeco.com/en/insights/2019/10/a-practical-overview-of-icc-incoterms-2020/, Clyde &amp;amp; Co;\nMalfliet, J., Incoterms 2010 and the mode of transport: how to choose the right term (2011) Proceedings in Management challenges in the 21st century: transport and logistics: opportunity for Slovakia in the era of knowledge economy, Proceedings, pp. 163-179;\nRamberg, J., (2011) ICC Guide to Incoterms 2010, , ICC;\nReynolds, F., How Choice of Incoterms Affects Revenue Recognition (2006) Managing Export &amp;amp; Imports (MEI), (6-1), pp. 2-4;\nRoos, P., (2011) Incoterminology 2010, , NT Pincevision;\nSmith, B., Optimizing your Import Supply Chain (2006), pp. 8-10. , Western Reporter; (2020) Logistics industry costs worldwide from 2010 to 2018, , https://www.statista.com/statistics/943500/logistics-industry-costs-worldwide/, Statista;\nVogt, J., (2018) The Use-and Misuse-of Incoterms, Supply Chain Brain, , https://www.supplychainbrain.com/articles/28148-the-use-and-misuse-of-incoterms;\nYang, Jung-Ho, A Study on the Risk Allocation between Parties under the Carriage of Dangerous Goods by Sea (2009) The International Commerce and Law Review, 85, pp. 297-335;\nYang, Jung-Ho, A Study on the Reasonable Criterion in the Choice of Incoterms 2010 Rules (2013) The Korean Academy for Trade Credit Insurance, 14 (4), pp. 227-254","page":"152-168","publisher":"Korea Trade Research Association","publisher-place":"Department of Logistics and International Trade, Jeonju University, South Korea","title":"A study on the reasonable choice and utilization of incoterms 2020 rules from the perspective of logistics and supply chain management","type":"article-journal","volume":"25"},"uris":["http://www.mendeley.com/documents/?uuid=a5f07254-6718-4350-b815-bd496b8cb9c3"]},{"id":"ITEM-7","itemData":{"DOI":"10.35611/jkt.2021.25.1.203","ISSN":"1229828X (ISSN)","abstract":"Purpose – The purpose of this study is to review and analyzes the contract of carriage and delivery/transport document in light of the major changes made to the Incoterms® 2020 rules forced into effect on January 1st, 2020. Design/methodology – This study analyzed responsibility for the loading and unloading of goods under the contract of carriage in Incoterms 2020® rules forced into effect by the ICC from January 1, 2020, and what document must be presented as evidence of delivery by the seller. Findings – A review revealed that in Rule C, the costs of unloading at the place of destination are determined by the terms of the contract of carriage, and in the DAP and DDP rules, if the seller bears the unloading costs, such unloading costs cannot be recovered from the buyer. To settle this issue, the seller needs to make a contract of carriage by sea with the carrier on FI terms. Furthermore, in the case of containerized goods that the FCA should be used, FOB was misused because the seller could not present an on-board bill of lading in the L/C transaction. However, it was confirmed that in FCA, the parties can use an optional mechanism to issue an on-board bill of lading. Originality/value – Incoterms 2020® rules are still widely used in international trade by parties to contract sales around the world, just like Incoterms 2010® rules. This study attempts to reduce or eliminate disputes that may arise from interpretative misunderstandings between the parties in the contract of sales concluded by the seller and the buyer. © 2021 Korea Trade Research Association. All rights reserved.","author":[{"dropping-particle":"","family":"Jeon","given":"S.-H.","non-dropping-particle":"","parse-names":false,"suffix":""}],"container-title":"Journal of Korea Trade","id":"ITEM-7","issue":"1","issued":{"date-parts":[["2021"]]},"language":"English","note":"Export Date: 2 April 2023\n\nCorrespondence Address: Jeon, S.-H.; Department of Global Trade and Business, South Korea; email: shjeon@jbm.ac.kr\n\nFunding details: Joongbu University\n\nFunding text 1: *This paper was supported by Joongbu University Research &amp;amp; Development Fund, in 2019.\n\nReferences: Ademuni-Odeke, X., The Insurance Clause in Incoterms 2020: The Latest Stage in Its Evolution and a Progressive Development 1980-2020 (PART II) (2020) European Insurance Law Review, 2020 (2), p. 48. , http://www.erevija.org/pdf/articles/eng/XXX%20Ademini%20Odeke%20engl.pdf; \nAdemuni-Odeke, X., The Insurance Clause in Incoterms 2020: The Latest Stage in Its Evolution and a Progressive Development 1980-2020 (PART I) (2020) European Insurance Law Review, 2020 (1), pp. 28-29. , http://www.erevija.org/pdf/articles/eng/Ademuni%20Odeke%20engl.pdf;\n(2020) Incoterms 2020: What Shippers Need To Know, , https://blog.averittexpress.com/incoterms-2020-what-shippers-need-to-know, Averitt Express (May 20);\nBarrios, K., (2017) Understanding Incoterms (International Commercial Terms), , https://www.xeneta.com/blog/incoterms, (October 10);\nBrunner, R., (2019) Incoterms® 2020: New Rules for International Trade, , https://www.lexology.com/library/detail.aspx?g=6cb8bec9-6e93-4205-a34e-94c450ae45e1, (October 29);\nGhaffar, F., (2020) Incoterms 2020: What Has Changed &amp;amp; How It Impacts International Trade?, , https://menaentrepreneur.org/2020/06/incoterms-2020-what-has-changed-how-it-impacts-international-trade, (June 1);\n(2019) Practical Guide to Incoterms 2020, , https://globalnegotiator.com/files/incoterms-2020-book.pdf, Global Negotiator London: Author;\nHong, Jae-Sung, Song, Jin-Gu, Misuse Challenges of Container Loading Conditions and Practical Points to Note in the FCA Rules of Incoterms 2020® (2020) Journal of International Trade &amp;amp; Commerce, 16 (5), pp. 375-388. , http://dx.doi.org/10.16980/jitc.16.5.202010.375;\n(2010) Incoterms® 2010: ICC Rules for the Use of Domestic and International Trade Terms, , International Chamber of Commerce (ICC) Paris: ICC Services Publications;\n(2019) ICC Prepares to Launch Incoterms® 2020, , https://iccwbo.org/media-wall/news-speeches/icc-prepares-launch-incoterms-2020, International Chamber of Commerce (ICC) (a, April 1);\n(2019) Incoterms® 2020: ICC Rules for the Use of Domestic and International Trade Terms, , International Chamber of Commerce (ICC) (b), Paris: ICC Services Publications;\nFCA: Free Carrier (Place of Delivery): Incoterms 2020, , https://internationalcommercialterms.guru/incoterms-fca, International Commercial Terms (n.d), (accessed June 11, 2020);\nJeon, Soon-Hwan, An Assessment of the Major Revision of Incoterms® 2020 Rules (2019) Journal of International Trade &amp;amp; Commerce, 16 (2), pp. 125-151. , http://dx.doi.org/10.16980/jitc.16.2.202004.125;\nIncoterms 2020 Major Changes, , https://voltransvn.com/incoterms-2020-major-changes, Khanh (2020, January 3);\nKim, Dong-Chun, A Study on the Delivered at Terminal (DAT) Term under Incoterms 2010 (2019) Journal of International Trade &amp;amp; Commerce, 15 (1), pp. 473-490. , http://dx.doi.org/10.16980/jitc.15.1.201902.473;\nKim, Dong-Chun, A Review and Analysis of the Modified Clauses of Insurance under Incoterms® 2020 (2020) Journal of International Trade &amp;amp; Commerce, 16 (2), pp. 495-507. , http://dx.doi.org/10.16980/jitc.16.3.202006.495;\nLee, Jung-Sun, Issues in Trade Documents Resulting from the Misuse of Trade Terms in Incoterms: A Literature Review (2019) Journal of International Trade &amp;amp; Commerce, 15 (6), pp. 633-652. , http://dx.doi.org/10.16980/jitc.15.6.201912.633;\nPark, Suk-Jae, A Study on the Problems Related to International Multimodal Transport in International Trade Rules (2020) Journal of International Trade &amp;amp; Commerce, 16 (1), pp. 401-410. , http://dx.doi.org/10.16980/jitc.16.1.202002.401;\nCollins, PF, What Are Incoterms®? Introducing Incoterms® 2020, , https://www.pfcollins.com/incoterms, (n.d), (accessed September 18, 2020);\nShin, Hak-Sung, Kim, Dong-Yoon, An Examination of the Revised Contents of Incoterms®2020 Rules (2019) Journal of International Trade &amp;amp; Commerce, 15 (5), pp. 537-552. , http://dx.doi.org/10.16980/jitc.15.5.201910.537;\n(2020) Incoterms 2020 Explained: 11 Terms, 5 Changes: American Export Lines, , https://www.shipit.com/archives/2020/04/07/incoterms-2020-explained-11-terms-5-changes-american-export-lines, Shipit (April 7);\nThompson, B., (2020) Incoterms® 2020 Explained: The Complete Guide, , https://incodocs.com/blog/incoterms-2020-explained-the-complete-guide, (January 20);\nWhat You Need to Know: Shipping Documentation, , https://transporteca.co.uk/shipping-documentation, Transporteca (n.d), (accessed June 15, 2020);\nWoo, Kwang-Myung, A Study on the Problems and Practical Precaution of Container Shipping Terms in Incoterms® 2020 (2020) Journal of International Trade &amp;amp; Commerce, 16 (5), pp. 353-374. , http://dx.doi.org/10.16980/jitc.16.5.202010.353","page":"203-219","publisher":"Korea Trade Research Association","publisher-place":"Department of Global Trade and Business, Joongbu University, South Korea","title":"An analysis of delivery/transport documents content in relation to the contract of carriage under incoterms 2020 rules*","type":"article-journal","volume":"25"},"uris":["http://www.mendeley.com/documents/?uuid=e371f627-e227-4102-aa91-9a1a6605cf92"]},{"id":"ITEM-8","itemData":{"DOI":"10.1016/j.jacceco.2022.101568","ISSN":"01654101 (ISSN)","abstract":"We study the roles of the head office (HO) and the business units (BUs) of a multinational corporation (MNC) in reducing income tax and tariff payments through internal transfer prices in international trades. Using confidential transfer price data of a large MNC, we analyze how the different elements of internal transfer prices set by the HO and BUs vary differently from external prices with income tax rates, tariff rates, and the tradeoff between the two. Absent severe agency conflicts, we find that the BUs contribute more to tax planning than the HO, despite that explicit incentives to do so are not included in the compensation schemes. The roles of the HO and BUs vary with product market competition, the risk of conflicts with tax and customs authorities, and agency problems within the firm. Moreover, we provide evidence of strategic trade cost allocations among BUs to reduce income taxes. © 2022 The Authors","author":[{"dropping-particle":"","family":"Kohlhase","given":"S","non-dropping-particle":"","parse-names":false,"suffix":""},{"dropping-particle":"","family":"Wielhouwer","given":"J L","non-dropping-particle":"","parse-names":false,"suffix":""}],"container-title":"Journal of Accounting and Economics","id":"ITEM-8","issued":{"date-parts":[["2022"]]},"language":"English","note":"Cited By :1\n\nExport Date: 2 April 2023\n\nCODEN: JAECD\n\nCorrespondence Address: Kohlhase, S.; Rotterdam School of Management, 3000 DR, Netherlands; email: kohlhase@rsm.nl\n\nReferences: Al-Eryani, M.F., Alam, P., Akhter, S.H., Transfer pricing determinants of U.S. Multinationals (1990) J. Int. Bus. Stud., 21, pp. 409-425; \nAnderson, J.E., Van Wincoop, E., Trade costs (2004) J. Econ. Lit., 42 (3), pp. 691-751;\nBaersch, S.-E., Ditz, X., Kluge, X., Transfer pricing in business practice in the light of BEPS and digital transformation (2019) Int. Transfer Pricing J. May/June, pp. 184-188;\nBaersch, S.-E., Heckemeyer, J.H., Olbert, M., Transfer pricing and the decision-making authority of the tax function in multinational companies (2019), https://ssrn.com/abstract=3271267, Access on July 15, 2021; Baldenius, T., Melumad, N.D., Reichelstein, S., Integrated managerial and tax objectives in transfer pricing (2004) Account. Rev., 79 (3), pp. 591-615;\nBernard, A.B., Jensen, J.B., Redding, S.J., Schott, P.K., Intrafirm trade and product contractability (2010) Am. Econ. Rev.: Papers &amp;amp; Proceedings, 100 (2), pp. 444-448. , https://www.nber.org/papers/w12493, Available at:;\nBernard, A.B., Jensen, J.B., Schott, P.K., Transfer pricing by U.S. based multinational firms (2006) NBER Working, , Paper No. 12493;\nBlouin, J.L., Robinson, L.A., Seidman, J.K., Conflicting transfer pricing incentives and the role of coordination (2018) Contemp. Account. Res., 35 (1), pp. 87-116;\nChen, C.X., Chen, S., Pan, F., Wang, Y., Determinants and consequences of transfer pricing autonomy: an empirical investigation (2015) J. Manag. Account. Res., 27 (2), pp. 225-259;\nClausing, K., Tax-motivated transfer pricing and U.S. intrafirm trade prices (2003) J. Publ. Econ., 87 (9), pp. 2207-2223;\nCristea, A.D., Nguyen, D.X., Transfer pricing by multinational firms: new evidence from foreign firm ownerships (2016) Am. Econ. J. Econ. Pol., 8 (3), pp. 170-202;\nDavies, R.B., Martin, J., Parenti, M., Toubal, F., Knocking on tax haven's door: multinational firms and transfer pricing (2018) Rev. Econ. Stat., 100 (1), pp. 120-134;\nDe Simone, L., Does a common set of accounting standards affect tax-motivated income shifting for multinational firms? (2016) J. Account. Econ., 61 (1), pp. 145-165;\nDe Simone, L., Klassen, K., Seidman, J., Unprofitable affiliates and income shifting behavior. Account (2017) Rev., 92 (3), pp. 113-136;\nDessein, W., Authority and communication in organizations (2002) Rev. Econ. Stud., 69 (4), pp. 811-831;\nDiewert, W.E., Alterman, W., Eden, L., Transfer prices and import and export price indexes: theory and practice (2005), https://papers.ssrn.com/sol3/papers.cfm?abstract_id=734883, Access on (Accessed 11 October 2021); Dischinger, M., Riedel, N., Corporate taxes and the location of intangible assets within multinational firms (2011) J. Publ. Econ., 95 (7-8), pp. 691-707;\nDuchin, R., Sosyura, D., Divisional managers and internal capital markets (2013) J. Finance, 68 (2), pp. 387-429;\nDürr, O.F., Göx, R.F., Strategic incentives for keeping one set of books in international transfer pricing (2011) J. Econ. Manag. Strat., 20 (1), pp. 269-298;\nTransfer Pricing 2003 Global Survey, Ernst &amp;amp; Young (2003), EYGM Limited EYGM No. OO0372; Global Transfer Pricing Survey: Addressing the Challenges of Globalization, -Ernst &amp;amp; Young (2010), EYGM Limited; Eden, L., Taxing Multinationals: Transfer Pricing and Corporate Income Taxation in North America (1998), University of Toronto Press Incorporated Toronto; Ederhof, M., Incentive compensation and promotion-based incentives of mid-level managers: evidence from a multinational corporation (2011) Account. Rev., 86 (1), pp. 131-153;\nFeenstra, R.C., Symmetric pass-through of tariffs and exchange rates under imperfect competition: an empirical test (1989) J. Int. Econ., 27 (1-2), pp. 25-45;\nGraham, J.R., Harvey, C.R., Puri, M., Capital allocation and delegation of decision-making authority within firms (2015) J. Financ. Econ., 115 (3), pp. 449-470;\nGrubert, H., Mutti, J., Taxes, tariffs and transfer pricing in multinational corporate decision making (1991) Rev. Econ. Stat., 73 (2), pp. 285-293;\nHall, C.M., Lusch, S.J., Strategic cost shifting and state tax minimization (2018) J. Manag. Account. Res., 30 (1), pp. 55-72;\nHalperin, R.M., Srinidhi, B., U.S. income tax transfer pricing rules and resource allocation: the case of decentralized multinational firms (1991) Account. Rev., 66 (1), pp. 141-157;\nHanlon, M., Heitzman, S., A review of tax research (2010) J. Account. Econ., 50 (2-3), pp. 127-178;\nHeckemeyer, J.H., Overesch, M., Multinationals' profit response to tax differentials: effect size and shifting channels (2017) Can. J. Econ., 50 (4), pp. 965-994;\nHiggins, D., Omer, T.C., Phillips, J.D., The influence of a firm's business strategy on its tax aggressiveness (2015) Contemp. Account. Res., 32 (2), pp. 674-702;\nHines, J.R., Jr., Rice, E.M., Fiscal paradise: foreign tax havens and American business (1994) Q. J. Econ., 109 (1), pp. 149-182;\nHoenen, A., Kostova, T., Utilizing the broader agency perspective for studying headquarters–subsidiary relations in multinational companies (2015) J. Int. Bus. Stud., 46, pp. 104-113;\nHorst, T., The theory of the multinational firm: optimal behavior under different tariff and tax rates (1971) J. Polit. Econ., 79 (5), pp. 1059-1072;\nHuizinga, H., Laeven, L., International profit shifting within multinationals: a multi-country perspective (2008) J. Publ. Econ., 92 (5-6), pp. 1164-1182;\n(2020), https://iccwbo.org/resources-for-business/incoterms-rules/incoterms-2020/, Incoterms 2020. Available at: (Accessed 10 March 2021); Irarrazabal, A., Moxnes, A., Oromolla, L.D., The margins of multinational production and the role of intrafirm trade (2013) J. Polit. Econ., 121 (1), pp. 74-126;\nJensen, M.C., Meckling, W.H., Theory of the firm: managerial behavior, agency costs and ownership structure (1976) J. Financ. Econ., 3 (4), pp. 305-360;\nKlassen, K., Laplante, S., Are U.S. multinational corporations becoming more aggressive income shifters? (2012) J. Account. Res., 50 (5), pp. 1245-1285;\nKim, W.C., Mauborgne, R.A., Procedural justice, attitudes, and subsidiary top management compliance with multinationals' corporate strategic decisions (1993) Acad. Manag. J., 36 (3), pp. 502-526;\nKostova, T., Nell, P.C., Hoenen, A.K., Understanding agency problems in headquarters-subsidiary relationships in multinational corporations: a contextualized model (2018) J. Manag., 44 (7), pp. 2611-2637;\nKubick, T.R., Lynch, D.P., Mayberry, M.A., Omer, T.C., Product market power and tax avoidance: market leaders, mimicking strategies, and stock returns (2015) Account. Rev., 90 (2), pp. 675-702;\nLöffler, C., Divisionalization and domestic transfer pricing for tax considerations in the multinational enterprise (2019) Manag. Account. Res., 45;\nMarkle, K.S., Mills, L.F., Williams, B., Implicit corporate taxes and income shifting (2020) Account. Rev., 95 (3), pp. 315-342;\nMoers, F., Performance measure properties and delegation (2006) Account. Rev., 81 (4), pp. 897-924;\nNagar, V., Delegation and incentive compensation (2002) Account. Rev., 77 (2), pp. 379-395;\nNarayanan, V.G., Smith, M., Impact of competition and taxes on responsibility center organization and transfer prices (2000) Contemp. Account. Res., 17 (3), pp. 497-529;\nAddressing Base Erosion and Profit Shifting (2013), OECD Publishing Paris; OECD Transfer Pricing Guidelines for Multinational Enterprises and Tax Administrations 2022 (2022), OECD Publishing Paris; OECD/G20 Inclusive Framework on BEPS Progress Report July 2018 - May 2019 (2019), OECD Publishing Paris; Oxley, J., Pandher, G., Equity-based incentives and collaboration in the modern multibusiness firm (2016) Strat. Manag. J., 37 (7), pp. 1379-1394;\nReilly, M., Scott, P., Mangematin, V., Alignment or independence? Multinational subsidiaries and parent relations (2012) J. Bus. Strat., 33 (2), pp. 4-11;\nRobinson, L.A., Stocken, P.C., Location of decision rights within multinational firms (2013) J. Account. Res., 51 (5), pp. 1261-1297;\nSwenson, D.L., Tax reforms and evidence of transfer pricing (2001) Natl. Tax J., 54 (1), pp. 7-25;\nTang, R.Y.W., Transfer pricing in the 1990s (1992) Manag. Account., 73 (8), pp. 22-26;\nWiseman, R.M., Cuevas-Rodríguez, G., Gomez-Mejia, L.R., Towards a social theory of agency (2012) J. Manag. Stud., 49 (1), pp. 202-222;\nWulf, J., Authority, risk, and performance incentives: evidence from division manager positions inside firms (2007) J. Ind. Econ., 55 (1), pp. 169-196","publisher":"Elsevier B.V.","publisher-place":"Erasmus University Rotterdam Rotterdam School of Management, Netherlands","title":"Tax and tariff planning through transfer prices: The role of the head office and business unit","type":"article-journal"},"uris":["http://www.mendeley.com/documents/?uuid=3b4e29f1-9bea-4c79-a85e-08c9f92648e3"]},{"id":"ITEM-9","itemData":{"DOI":"10.1080/13675567.2021.1897974","ISSN":"13675567 (ISSN)","abstract":"Incoterms® define obligations, risks and costs that each of the seller and buyer must incur in the movement of the goods for a trade. New versions are issued when deemed necessary by the International Chamber of Commerce (ICC) and are aimed at including new trade realities and fostering trade. A new version Incoterms® 2020 is now available to replace the previous version, namely Incoterms® 2010. The research using Construct Clarity theory shows there are issues with the Incoterms® 2020 both as to the holistic ability to cover all trade as well as in the individual Incoterms® themselves. These issues are analysed in detail and, based on this research, the authors synthesize these into the reasoned aspects the Incoterms® drafting committee missed to further improve the Incoterms® rules. The authors extend this research and present the improvements that could be achieved in a future issue of the Incoterms® rules. © 2021 Informa UK Limited, trading as Taylor &amp; Francis Group.","author":[{"dropping-particle":"","family":"Davis","given":"J","non-dropping-particle":"","parse-names":false,"suffix":""},{"dropping-particle":"","family":"Vogt","given":"J","non-dropping-particle":"","parse-names":false,"suffix":""}],"container-title":"International Journal of Logistics Research and Applications","id":"ITEM-9","issue":"9","issued":{"date-parts":[["2022"]]},"language":"English","note":"Export Date: 2 April 2023\n\nCorrespondence Address: Vogt, J.; GMSC Department Marilyn Davies College of Business, United States; email: jvogt@wwbc-inc.com\n\nReferences: Bălună, R.N., (2012) “International Rules For Merchandize Delivery–Delivery Conditions Incoterms And Raftd The Title, , Annals of Eftimie Murgu University Resita, Romania, Fascicle II, Economic Studies; \nBergami, R., Incoterms 2010: Comments on the New Revision of Delivery Terms (2011) The Vindobona Journal of International Commercial Law and Arbitration, 15 (1), pp. 157-170;\nBergami, R., Incoterms 2010: The Newest Revision of Delivery Terms (2012) Acta Universitatis Bohemiae Meridionales, 15 (2), pp. 33-40;\nBergami, R., Managing Incoterms 2010 Risks: Tension with Trade and Banking Practices (2013) International Journal of Economics and Business Research, 6 (3), pp. 324-338;\nCăruntu, C., Lăpăduşi, M.L., Complex Issues Regarding the Role and Importance of Internationally Codified Rules and Incoterms (2010) Petroleum-Gas University of Ploiesti Bulletin, Economic Sciences Series, 62 (1), pp. 98-110;\nConstantinovits, M., Vladár, Z., A Terminológia Rendszerező Elvének Változása az INCOTERMS Tükrében (2013) Magyar Terminológia, 6 (1), pp. 84-96;\nDaugherty, P.J., Ellinger, A.E., Gustin, C.M., Integrated Logistics: Achieving Logistics Performance Improvements (1996) Supply Chain Management, 1 (3), pp. 25-33;\nDugan, S., Talmaciu, I., Influence of the Changes Brought by INCOTERMS 2010 to International Trade (2012) Ovidius University Annals, Economic Sciences Series, 12 (1), pp. 41-46;\nEllinger, E., British Business Law: Banking Law (2005) Journal of Business Law, pp. 704-711. , November;\nFedi, L., La Nouvelle Codification des Incoterms® 2010: Entre Simplification et Rationalisation de la Vente Maritime Internationale (2011) Droit Maritime Français, 724 (April 2011), pp. 303-313;\nFedi, L., Russell, D., An Assessment of the 2010 Incoterms® Impact of the International Chamber of Commerce Codification on American and European Shippers, Carriers and International Freight Forwarders (2014) NOFOMA Conference, , Copenhagen, Denmark, June 2014;\nGingerich, E.F., Schiffel, L., Drafting the International Commerce Agreement (2014) Journal of Applied Business and Economics, 16 (1), pp. 43-56;\nGlitz, F.E.Z., Transfer of Contractual Risk and INCOTERMS: Brief Analysis of its Application in Brazil (2011) J. Int'l Com. L. &amp;amp; Tech, 6, p. 108;\nGopal, C., Cypress, H., (1993) “Integrated Distribution Management: Competing on Customer Service, Time, and Cost.” Business One Irwin, , New York: McGraw-Hill;\nGustin, C.M., Daugherty, P.J., Stank, T.P., The Effects of Information Availability on Logistics Integration (1995) Journal of Business Logistics, 16 (1), pp. 1-21;\nHansen, W., Hovi, I.B., Veisten, K., Logistics Costs in Norway: Comparing Industry Survey Results Against Calculations Based on a Freight Transport Model (2014) International Journal of Logistics Research and Applications, 17 (6), pp. 485-502;\nIoan, P., Gabriela, B.M., Mihai, P.D., Global Logistics, Competitiveness and the New Incoterms. Annals Of The University Of Oradea (2013) Economic Science Series, 22 (1), pp. 159-166;\nIsai, V., Radu, R.I., (2005), Importance of Delivery Conditions the External Price Calculation; Johnson, W.P., Analysis of Incoterms as Usage Under Article 9 of the CISG (2013) U. Pa. J. Int'l L, 35, p. 379;\nJuarez, F., The Fine Print: The Difference Between RAFTD and INCOTERMS (1997) BUSINESS MEXICO, 7, p. 41;\nKerlinger, F.N., (1973) “Foundations of Behavioral Research”, , New York: Reinhart &amp;amp; Winston;\nKumar, S., Logistics Routing Flexibility and Lower Freight Costs Through use of Incoterms (2010) Transportation Journal, 49 (3), pp. 48-56;\nLorenzon, F., Baatz, Y., (2016) Sassoon on CIF and FOB Contracts, , London: Sweet &amp;amp; Maxwell;\nMacCorquodale, K., Meehl, P.E., On a Distinction of Hypothetical Constructs and Intervening Variables (1948) Psychological Review, 55, pp. 95-107;\nMalfliet, J., (2011), Incoterms 2010 and the Mode of Transport: How to Choose the Right Term. Management Challenges the Twenty-First Century: Transport and Logistics: Opportunity for Slovakia the Era of Knowledge Economy; Ndlovu, P., Incoterms 2010: A Consideration of Certain Implications of the Amendments to the Traditional Incoterms 2000 (2011) The Comparative and International Law Journal of Southern Africa, 44 (2), pp. 204-224;\nPaliu-Popa, L., Development of the International Trade in Terms of Incoterms 2010 Rules (2012) Annals of ‘Dunarea de Jos’ University of Galati: Fascicle 1: Economics and Applied Informatics, (1), pp. 99-106;\nRamberg, J., INCOTERMS 2010 (2011) Eur. JL Reform, 13, p. 380;\nRantasila, K., Ojala, L., National-Level Logistics Costs: An Overview of Extant Research (2015) International Journal of Logistics Research and Applications, 18 (4), pp. 313-324;\nRosal, I.D., Factors Influencing the Choice of Delivery Terms Used in Spanish Seaborne Container Trade (2016) International Journal of Shipping and Transport Logistics, 8 (3), pp. 318-333;\nSchaefer, T.J., (2017), Incoterms® Use Buyer-Seller Relationships: A Mixed Methods Study. 10602251 Ph.D., University of Missouri - Saint Louis; Spanogle, J.A., Incoterms and UCC Article 2—Conflicts and Confusions (1997) The International Lawyer, 31 (1), pp. 111-132;\nStapleton, D.M., Optimizing Shipper Contracting: the Correct Usage of Incoterms for Containerized/Intermodal Freight (2014) Annual Conference Proceedings of the Production Operations Management Society, , Wisconsin, May;\nStapleton, D.M., Pande, V., Ghosh, S., Damali, U., Refining Shippers’ Dyadic Cost, Risk, and Delivery Responsibilities: The Principle Changes to Incoterms and a Transaction Cost Focus for the Future (2014) Journal of Transportation Management, 24 (2), pp. 7-29;\nStapleton, D.M., Pande, V., O'Brien, D., EXW, FOB OR FCA? Choosing The Right Incoterm And Why It Matters To Maritime Shippers (2014) Journal of Transportation Law, Logistics &amp;amp; Policy, 81 (3), pp. 227-248;\nStapleton, D.M., Saulnier, V., Defining Dyadic Cost and Risk in International Trade: A Review of INCOTERMS 2000 with Strategic Implications (1999) Journal of Transportation Management, 11 (2), pp. 25-43;\nStapleton, D.M., Saulnier, V., (2001), A Study Shipper Contracting Relationships. ISBM Research Newsletter; (2015), http://www8.austlii.edu.au/cgi-bin/viewdoc/au/cases/cth/aat/2015/366.html, AATA 366 (28 May 2015; Sudderly, R., Construct Clarity in Theories of Management and Organization (2010) Academy of Management Review, 35 (3), pp. 346-357;\nSutton, R.L., Staw, B.M., What Theory is not (1995) Administrative Science Quarterly, 40, pp. 371-381;\nTan, Y.-H., Thoen, W., INCAS: A Legal Expert System for Contract Terms in Electronic Commerce (2000) Decision Support Systems, 29 (4), pp. 389-411;\n(1952), United States of America; Vogt, J., Davis, J., The State of Incoterm® Research (2020) Transportation Journal, 59 (3), pp. 304-324;\nYilmaz, M., Özken, A., Şahin, N., INCOTERMS 2000 VE 2010'UN MUKAYESELİ ANALİZİ VE TÜRKİYE UYGULAMALARINDAKİ EKSİKLİKLER (2011) Journal of Yasar University, 6 (23);\nZhai, J., New Technology and Marketing Innovation-Base on Leading Trade Terms Into Pricing System (2013) Contemporary Logistics, (13), pp. 9-13","page":"1263-1286","publisher":"Taylor and Francis Ltd.","publisher-place":"GMSC Department Marilyn Davies College of Business, University of Houston-Downtown, Houston, TX, United States","title":"Incoterms® 2020 and the missed opportunities for the next version","type":"article-journal","volume":"25"},"uris":["http://www.mendeley.com/documents/?uuid=760b2637-62bb-4428-b584-6dccc7492b21"]},{"id":"ITEM-10","itemData":{"ISSN":"1756-9850","author":[{"dropping-particle":"","family":"Bergami","given":"Roberto","non-dropping-particle":"","parse-names":false,"suffix":""},{"dropping-particle":"","family":"Tichá","given":"Lucie","non-dropping-particle":"","parse-names":false,"suffix":""}],"container-title":"International Journal of Economics and Business Research","id":"ITEM-10","issue":"2","issued":{"date-parts":[["2022"]]},"page":"255-273","publisher":"Inderscience Publishers (IEL)","title":"Managing Incoterms® 2020 export risks","type":"article-journal","volume":"23"},"uris":["http://www.mendeley.com/documents/?uuid=f8fce598-8945-4297-9301-ed56a812d507"]},{"id":"ITEM-11","itemData":{"author":[{"dropping-particle":"","family":"Kim","given":"Sang Man","non-dropping-particle":"","parse-names":false,"suffix":""}],"container-title":"Global Trade and Customs Journal","id":"ITEM-11","issue":"1","issued":{"date-parts":[["2022"]]},"title":"Some Critical &amp; Controversial Issues on Incoterms 2020 for International Trade","type":"article-journal","volume":"17"},"uris":["http://www.mendeley.com/documents/?uuid=7a18c138-d1e5-43ab-a2bc-992bc8e62be1"]},{"id":"ITEM-12","itemData":{"DOI":"10.22306/al.v9i2.291","ISBN":"18650929 (ISSN); 9783030592691 (ISBN)","ISSN":"1229828X (ISSN)","abstract":"Incoterms® define obligations, risks and costs that each of the seller and buyer must incur in the movement of the goods for a trade. New versions are issued when deemed necessary by the International Chamber of Commerce (ICC) and are aimed at including new trade realities and fostering trade. A new version Incoterms® 2020 is now available to replace the previous version, namely Incoterms® 2010. The research using Construct Clarity theory shows there are issues with the Incoterms® 2020 both as to the holistic ability to cover all trade as well as in the individual Incoterms® themselves. These issues are analysed in detail and, based on this research, the authors synthesize these into the reasoned aspects the Incoterms® drafting committee missed to further improve the Incoterms® rules. The authors extend this research and present the improvements that could be achieved in a future issue of the Incoterms® rules. © 2021 Informa UK Limited, trading as Taylor &amp; Francis Group.","author":[{"dropping-particle":"","family":"Kim","given":"J.-H.","non-dropping-particle":"","parse-names":false,"suffix":""},{"dropping-particle":"","family":"Jeon","given":"S.-H.","non-dropping-particle":"","parse-names":false,"suffix":""},{"dropping-particle":"","family":"Yang","given":"J.-H.","non-dropping-particle":"","parse-names":false,"suffix":""},{"dropping-particle":"","family":"Davis","given":"J","non-dropping-particle":"","parse-names":false,"suffix":""},{"dropping-particle":"","family":"Vogt","given":"J","non-dropping-particle":"","parse-names":false,"suffix":""},{"dropping-particle":"","family":"Bergami","given":"Roberto","non-dropping-particle":"","parse-names":false,"suffix":""},{"dropping-particle":"","family":"Tichá","given":"Lucie","non-dropping-particle":"","parse-names":false,"suffix":""},{"dropping-particle":"","family":"Kim","given":"Sang Man","non-dropping-particle":"","parse-names":false,"suffix":""},{"dropping-particle":"","family":"Kubáňová","given":"J","non-dropping-particle":"","parse-names":false,"suffix":""},{"dropping-particle":"","family":"Otáhalová","given":"Z","non-dropping-particle":"","parse-names":false,"suffix":""},{"dropping-particle":"","family":"Senko","given":"Š","non-dropping-particle":"","parse-names":false,"suffix":""},{"dropping-particle":"","family":"Baena-Rojas","given":"J J","non-dropping-particle":"","parse-names":false,"suffix":""},{"dropping-particle":"","family":"Cano","given":"J A","non-dropping-particle":"","parse-names":false,"suffix":""},{"dropping-particle":"","family":"Tellarini","given":"G","non-dropping-particle":"","parse-names":false,"suffix":""},{"dropping-particle":"","family":"Petrová","given":"M","non-dropping-particle":"","parse-names":false,"suffix":""},{"dropping-particle":"","family":"Krügerová","given":"M","non-dropping-particle":"","parse-names":false,"suffix":""},{"dropping-particle":"","family":"Kozieł","given":"M","non-dropping-particle":"","parse-names":false,"suffix":""}],"container-title":"Journal of Korea Trade","editor":[{"dropping-particle":"","family":"R.","given":"Nemec","non-dropping-particle":"","parse-names":false,"suffix":""},{"dropping-particle":"","family":"L.","given":"Chytilova","non-dropping-particle":"","parse-names":false,"suffix":""}],"id":"ITEM-12","issue":"1","issued":{"date-parts":[["2022"]]},"language":"English","note":"From Duplicate 1 (Influence of Incoterms 2020 on Strategic Decision-making of Entrepreneurs - Petrová, M; Krügerová, M; Kozieł, M)\n\nConference code: 176875\n\nExport Date: 2 April 2023\n\nFunding text 1: This research was financially supported within the VŠB–Technical University SGS grant project No. SP2021/74 (Minimization of Risks Related to the Delivery of Goods Against the Background of the Use of INCOTERMS 2020).\n\nReferences: Bergami, R., Managing Incoterms 2010 risks: tension with trade and banking practices (2013) Int. J. Econ. Bus. Res, 6 (3), pp. 324-338; \nBejček, J., (2016) Obchodní podmínky, , Brno: Masarykova univerzita;\nDebattista, Ch, Introduction to Incoterms® 2020 (2020) INCOTERMS® 2020, , [Online] ICC;\nDobiáš, P., Malacka, M., (2019) Obchodní podmínky v mezinárodním obchodním styku, , Praha: Leges;\nDurdağ, C., The past, today and future of incoterms in international delivery: A review on the innovations in logistics (2020) Journal of Economics Library, 7, pp. 201-207;\nHolman, R., (2017) Dějiny ekonomického myšlení, , https://iccwbo.org/publication/incoterms-2020-introduction/, [cited 2020-01-10]. 4nd ed. Praha: C.H. Beck;\n(2020) Incoterms® 2020, , https://iccwbo.org/resources-forbusiness/incoterms-rules/incoterms-2020/, [Online]. [cited 2020-01-16];\nRamberg, J., (2011) ICC Guide to Incoterms 2010: Introduction, , ICC;\nRozehnalová, N., (2015) Czech private international law, , 1st edition. Brno: Masaryk University, Faculty of Law;\nSmejkal, V., Rais, K., (2013) Řízení rizik ve firmách a jiných organizacích, , 4nd ed. Praha: Grada;\nStojanović, Đ., Ivetić, J., Possibilities of using incoterms clauses in a country logistics performance assessment and benchmarking (2020) Transport Policy, 98, pp. 217-228;\nSuraraksa, J., Amchang, Ch., Sawatwong, N., Decision-Making on Incoterms 2020 of Automotive Parts Manufacturers in Thailand (2020) Journal of Asian Finance, Economics and Business, 7 (10), pp. 461-470;\nVogt, J., (2018) The Use and Misuse of Incoterms in Movement of Goods, pp. 44-47. , [Online] Supplychainbrain.com. June 2018, [cited 2020-02-01];\nVogt, J., Davis, J., The state of incoterm® research (2020) Transportation Journal, 59 (3), pp. 304-324\n\nFrom Duplicate 2 (INCOTERMS® 2020: AN UPDATE IN CONTINUITY WITH THE PAST - Tellarini, G)\n\nExport Date: 2 April 2023\n\nCorrespondence Address: Tellarini, G.; Università degli Studi di BolognaItaly\n\nFrom Duplicate 3 (TECHNIQUE FOR ESTIMATION OF COSTS AND PRICES IN CONTRACTS FOR THE INTERNATIONAL SALE OF GOODS BASED ON INCOTERMS® - Baena-Rojas, J J; Cano, J A)\n\nCited By :1\n\nExport Date: 2 April 2023\n\nCorrespondence Address: Baena-Rojas, J.J.; Institución Universitaria CEIPA, Calle 77 Sur # 40-165, Colombia; email: jose.baena@ceipa.edu.co\n\nReferences: (2020) Handbook of statistics, , www.unctad.org, [Online], Available: https://unctad.org/syste m/files/official-document/tdstat45_en.pdf [13 Jan 2022], 2020; \n(2019) Review of Maritime Transport 2019, , www.unctad.org, [Online], Available: https://unctad.org/system/files/official-document/rmt2019_en.pdf [13 Jan 2022];\nGRUSZCZYNSKI, L., The COVID-19 Pandemic and InternationalTrade: Temporary Turbulence or Paradigm Shift? (2020) European Journal of Risk Regulation, 11 (2), pp. 337-342. , https://doi.org/10.1017/err.2020.29;\n(2020) caribbean.eclac.org: The effects of the coronavirus disease (Covid-19) pandemic on international trade logistics, , https://repositorio.cepal.org/bitstream/handle/11362/45878/1/S2000496_en.pdf, [Online], Available: [13 Jan 2022];\nCANO, J.A., BAENA, J.J, Impact of information and communication technologies in international negotiation performance (2015) Review of Business Management, 17 (54), pp. 751-768. , https://doi.org/10.7819/rbgn.v17i54.1901;\nCANO, J.A., BAENA, J.J., Appropriating ICT for International Business Negotiations Performance: A Case Study of the Pacific Alliance (2018) Revista La Sallista de Investigación, 15 (1), pp. 102-112. , https://doi.org/10.22507/rli.v15n1a11;\nBAENA, J.J., CANO, J.A., CAMPO, E.A., Metodología para la Selección de Mercados Internacionales: Un Análisis de Caso para la Exportación de Bebidas Carbonatadas (2018) Dirección y Organización, 66 (1), pp. 5-16. , https://doi.org/10.37610/DYO.V0I66.532, (Original in Spain);\n(2020), www.oecd.org, Latin America economic outlook, [Online], Available: http://www.oecd.org/pub lications/latin-american-economic-outlook-20725140.htm [13 Jan 2022]; KIRBY, C., BORSA, N., (2011) Logistics as a competitiveness factor for small and medium enterprises in latin america and the caribbean, , https://publications.iadb.org/en/logistics-competitiveness-factor-small-and-medium-enterprises-latin-america-and-caribbean, [Online], Available: [13 Jan 2022];\nBRODIE, P., (2015) Commercial Shipping Handbook, , New York, Routledge;\nBEDIA, E., (2019) La importancia de los Incoterms y el seguro de la mercancía en la compraventa internacional con Far East, , https://repositorio.comillas.edu/rest/bitstreams/297575/retrieve, [Online], Available: [13 Jan 2022], (Original in Spain);\nDJAKHONGIR, S., (2019) Research Handbook on International and Comparative Sale of Goods Law, , Cheltenham, Edward Elgar Publishing;\nCAVALLER, M, (2020) El valor jurídico de los Incoterms© en el contrato de compraventa internacional de mercancías: ley aplicable y competencia judicial internacional, , http://diposit.ub.edu/dspace/bitstream/2445/146424/1/MCV_TESIS.pdf, [Online], Available: [13 Jan 2022], (Original in Spain);\nCABRERA, A., (2020) Manual de uso de las reglas Incoterms 2020, , Barcelona, Marge Books, (Original in Spain);\nANAYA, J., (2017) Logística integral: La gestión operativa de la empresa, , Madrid, Esic Editorial, (Original in Spain);\n(2010) United Nations Convention on Contracts for the International Sale of Goods, , www.uncitral.un.org, [Online], Available: https://uncitral.un.org/si tes/uncitral.un.org/files/media-documents/uncitral/en/19-09951_e_ebook.pdf [13 Jan 2022];\nCHOW, D., SCHOENBAUM, T., (2020) International Business Transactions: Problems, Cases, and Materials, , New York, Wolter Kluwer;\nHUAMÁN, M.A., Principales cambios en los Incoterms® 2020 (2020) LEX-Revista de la Facultad de Derecho y Ciencias Políticas, 18 (26), pp. 103-138. , https://doi.org/10.21503/lex.v18i26.2174, (Original in Spain);\nLONG, D., (2006) Logística internacional: administración de la cadena de abastecimiento global, , Ciudad de México, Editorial Limusa, (Original in Spain);\nBRANCH, A., (2009) Global Supply Chain Management and International Logistics, , New York, Taylor and Francis Group;\nPENG, Z., WANG, H., WANG, W., JIANG, Y., Intermodal transportation of full and empty containers in harbor-inland regions based on revenue management (2019) European Transport Research Review, 11 (7), pp. 1-18. , https://doi.org/10.1186/s12544-018-0342-4;\nPARTHASARATHI, S., Customs in international relations: the Indian context (2013) World Customs Journal, 7 (1), pp. 55-70. , https://worldcustomsjournal.org/archive/volume-7-number-1-march-2013/;\nBLONIGEN, B., WILSON, W., (2018) Handbook of International Trade and Transportation, , Massachusetts, Edward Elgar Publishing Inc;\nVILLA, J.C., BOILE, M., THEOFANIS, S., (2020) International Trade and Transportation Infrastructure Development: Experiences in North America and Europe, , Amsterdam, Elsevier;\n(2016) Las restricciones y los aranceles a las exportaciones de mercancías en el Derecho de la OMC ¿barreras tradicionales o neoproteccionismo?, , http://diposit.ub.edu/dspace/bitstream/2445/103722/3/JJBR_TESIS.pdf, BAENA. J.J.: [Online], Available: [13 Jan 2022], (Original in Spain);\nBAENA, J.J., LONDOÑO, A., Tariff barriers and non-tariff barriers: appraising Colombia’s protectionism (2020) World Customs Journal, 14 (1), pp. 71-94;\nÁLVAREZ, J., (2016) Transporte internacional de mercancías, , Madrid, Ediciones Paraninfo, (Original in Spain);\n(2021) International Chamber of Commerce (ICC), , www.iccwbo.org, [Online], Available: https://iccwbo.org/publication/incoterms-2020-practical-free-wallchart/[13 Jan 2022];\nCámara de Comercio Internacional (CCI), , www.iccspain.org, [Online], Available: https://www.iccspain.org/?s=INCOTERM [13 Jan 2022], 2021. (Original in Spain);\nMONCZKA, R., HANDFIELD, R., GIUNIPERO, L., PATTERSON, J., (2020) Purchasing &amp;amp; Supply Chain Management, , Boston, Cengage;\nCERAN, Y., ALAGOZ, A., ORTAKARPUZ, M., INCOTERMS® Costs in Internatıonal Marketıng and theır Effects on Product Prıcıng (2013) Proceedings of 8th Annual London Business Research, pp. 1-12. , 8-9 July, London\n\nFrom Duplicate 4 (Advantages and Disadvantages of Intermodal Freight Transportation - Kubáňová, J; Otáhalová, Z; Senko, Š)\n\nConference code: 250139\n\nCited By :1\n\nExport Date: 2 April 2023\n\nCorrespondence Address: Kubáňová, J.; University of Zilina, Univerzitna 8215/1, Slovakia; email: jaroslava.kubanova@fpedas.uniza.sk\n\nFunding details: 1/0245/20\n\nFunding text 1: This paper was developed under the support of project: MSVVS SR-VEGA No. 1/0245/20 Poliak, M.: Identification of the impact of a change in transport related legislation on the competitiveness of carriers and carriage safety.\n\nReferences: Bergami, R.: Managing Incoterms 2010 risks: tension with trade and banking practices, Australia, vol. 6, no. 3 (2013). file:///C:/Users/KCMD/Downloads /Managing_Incoterms_2010_risks_tension_with_trade_a%20(1).pdf. Accessed 15 Jan 2020; Caban, J., Safety of maritime transport in the Baltic Sea (2017) In: LOGI, 134. , , vol; \nEurostat (2017). https://ec.europa.eu/eurostat/statistics-explained/index.php/Freight_transpo rted_in_containers_-_statistics_on_unitisation. Accessed 15 Jan 2020; Gnap, J.: Modelling of transport and transport process in road Freight transport, 1st edn. University in Zilina. 2013120 (2013). ISBN 978-80-554-0744-9; Chłopek, Z., Strzałkowska, K., Risks posed by particulate matter to the human health and environment near transport routes (2014) The Archives of Automotive Engineering – Archiwummoto-Ryzacji, Vol. 63, No. 1;\nICC Publication: Incoterms (2020). 723E. ISBN 978-92-842-0510-3; (2020) Výkony Kombinovanej Dopravy V SR, , http://www.intermodal.sk/vykony-kombinovanej-dopravy-v-slovenskej-republike/27s. Accessed 15, Jan;\nKalasova, A., Kupculjakova, J., Thefuture inthe telematics applications as support for increased safety (2012) Transp. Probl., 7 (1), pp. 103-109;\nKalašová, A., Faith, P., Mikulski, J., Telematics applications, an important basis for improving the road safety (2015) TST 2015. CCIS, 531, pp. 292-299. , https://doi.org/10.1007/978-3-319-24577-5_29, Mikulski, J. (ed.), vol., pp. , Springer, Cham;\nKonečný, V., Šimková, I., Komačková, L., The accident rate of tourists in Slovakia (2015) LOGI – Sci. J. Transp. Logist., 6 (1), pp. 160-171;\nKubasakova, I., Jagelcak, J., Load distribution in general purpose maritime container and the analysis of load distribution on extendable semitrailer container chassis carrying different types of containers (2014) Naše More = Our Sea: znanstveno-stručni časopis Za More I Pomorstvo, 61 (5-6), pp. 106-116;\nPoliak, M., The relationship with reasonable profit and risk in public passenger transport in the Slovakia (2013) Ekonomicky Casopis, 61 (2), pp. 206-220;\nPoliak, M., Poliaková, A.: Relationof social legislationinroadtransport ondriver’s workquality. In: Mikulski, J. (ed.) TST2015. CCIS, vol. 531, pp. 300–310. Springer, Cham(2015). https://doi. org/10.1007/978-3-319-24577-5_30; Seredyuk, V.: Incoterms in practice: hidden risks (2017). https://www.theseus.fi/bitstream/han dle/10024/135838/Seredyuk_Victoria.pdf?sequence=2. Accessed 15 Jan 2020; (2020) Intermodal Promotion Centre: Dobudovanie základnej infraštruktúry intermodálnnej Dopravy V SR, , http://www.intermodal.sk/dobudovanie-infrastruktury-kombinovanej-dopravy-ref/603s. Accessed 15, Jan;\nBSI and TT Club: Cargo Theft Report (2020). https://www.ttclub.com/fileadmin/uploads/tt-club/Documents/TT_and_BSI_annual_theft_report/BSI___TT_Club_Report_2020.pdf. Accessed 15 Jan 2020; Kubasakova, I., Jagelcak, J., Logistics system just-in-time and its implementation within the company (2016) Communications: Scientific Letters of the University of Žilina, 18 (2), pp. 109-112. , , vol., no., pp;\nMarušinec, P., (2010) Nediskriminačný prístup K infraštruktúre Kombinovanej Dopravy, , http://www.intermodal.sk/nediskriminacny-pristup-k-infarstrukture/482s, Accessed 15 Jan 2020\n\nFrom Duplicate 8 (Incoterms® 2020 and the missed opportunities for the next version - Davis, J; Vogt, J)\n\nExport Date: 2 April 2023\n\nCorrespondence Address: Vogt, J.; GMSC Department Marilyn Davies College of Business, United States; email: jvogt@wwbc-inc.com\n\nReferences: Bălună, R.N., (2012) “International Rules For Merchandize Delivery–Delivery Conditions Incoterms And Raftd The Title, , Annals of Eftimie Murgu University Resita, Romania, Fascicle II, Economic Studies; \nBergami, R., Incoterms 2010: Comments on the New Revision of Delivery Terms (2011) The Vindobona Journal of International Commercial Law and Arbitration, 15 (1), pp. 157-170;\nBergami, R., Incoterms 2010: The Newest Revision of Delivery Terms (2012) Acta Universitatis Bohemiae Meridionales, 15 (2), pp. 33-40;\nBergami, R., Managing Incoterms 2010 Risks: Tension with Trade and Banking Practices (2013) International Journal of Economics and Business Research, 6 (3), pp. 324-338;\nCăruntu, C., Lăpăduşi, M.L., Complex Issues Regarding the Role and Importance of Internationally Codified Rules and Incoterms (2010) Petroleum-Gas University of Ploiesti Bulletin, Economic Sciences Series, 62 (1), pp. 98-110;\nConstantinovits, M., Vladár, Z., A Terminológia Rendszerező Elvének Változása az INCOTERMS Tükrében (2013) Magyar Terminológia, 6 (1), pp. 84-96;\nDaugherty, P.J., Ellinger, A.E., Gustin, C.M., Integrated Logistics: Achieving Logistics Performance Improvements (1996) Supply Chain Management, 1 (3), pp. 25-33;\nDugan, S., Talmaciu, I., Influence of the Changes Brought by INCOTERMS 2010 to International Trade (2012) Ovidius University Annals, Economic Sciences Series, 12 (1), pp. 41-46;\nEllinger, E., British Business Law: Banking Law (2005) Journal of Business Law, pp. 704-711. , November;\nFedi, L., La Nouvelle Codification des Incoterms® 2010: Entre Simplification et Rationalisation de la Vente Maritime Internationale (2011) Droit Maritime Français, 724 (April 2011), pp. 303-313;\nFedi, L., Russell, D., An Assessment of the 2010 Incoterms® Impact of the International Chamber of Commerce Codification on American and European Shippers, Carriers and International Freight Forwarders (2014) NOFOMA Conference, , Copenhagen, Denmark, June 2014;\nGingerich, E.F., Schiffel, L., Drafting the International Commerce Agreement (2014) Journal of Applied Business and Economics, 16 (1), pp. 43-56;\nGlitz, F.E.Z., Transfer of Contractual Risk and INCOTERMS: Brief Analysis of its Application in Brazil (2011) J. Int'l Com. L. &amp;amp; Tech, 6, p. 108;\nGopal, C., Cypress, H., (1993) “Integrated Distribution Management: Competing on Customer Service, Time, and Cost.” Business One Irwin, , New York: McGraw-Hill;\nGustin, C.M., Daugherty, P.J., Stank, T.P., The Effects of Information Availability on Logistics Integration (1995) Journal of Business Logistics, 16 (1), pp. 1-21;\nHansen, W., Hovi, I.B., Veisten, K., Logistics Costs in Norway: Comparing Industry Survey Results Against Calculations Based on a Freight Transport Model (2014) International Journal of Logistics Research and Applications, 17 (6), pp. 485-502;\nIoan, P., Gabriela, B.M., Mihai, P.D., Global Logistics, Competitiveness and the New Incoterms. Annals Of The University Of Oradea (2013) Economic Science Series, 22 (1), pp. 159-166;\nIsai, V., Radu, R.I., (2005), Importance of Delivery Conditions the External Price Calculation; Johnson, W.P., Analysis of Incoterms as Usage Under Article 9 of the CISG (2013) U. Pa. J. Int'l L, 35, p. 379;\nJuarez, F., The Fine Print: The Difference Between RAFTD and INCOTERMS (1997) BUSINESS MEXICO, 7, p. 41;\nKerlinger, F.N., (1973) “Foundations of Behavioral Research”, , New York: Reinhart &amp;amp; Winston;\nKumar, S., Logistics Routing Flexibility and Lower Freight Costs Through use of Incoterms (2010) Transportation Journal, 49 (3), pp. 48-56;\nLorenzon, F., Baatz, Y., (2016) Sassoon on CIF and FOB Contracts, , London: Sweet &amp;amp; Maxwell;\nMacCorquodale, K., Meehl, P.E., On a Distinction of Hypothetical Constructs and Intervening Variables (1948) Psychological Review, 55, pp. 95-107;\nMalfliet, J., (2011), Incoterms 2010 and the Mode of Transport: How to Choose the Right Term. Management Challenges the Twenty-First Century: Transport and Logistics: Opportunity for Slovakia the Era of Knowledge Economy; Ndlovu, P., Incoterms 2010: A Consideration of Certain Implications of the Amendments to the Traditional Incoterms 2000 (2011) The Comparative and International Law Journal of Southern Africa, 44 (2), pp. 204-224;\nPaliu-Popa, L., Development of the International Trade in Terms of Incoterms 2010 Rules (2012) Annals of ‘Dunarea de Jos’ University of Galati: Fascicle 1: Economics and Applied Informatics, (1), pp. 99-106;\nRamberg, J., INCOTERMS 2010 (2011) Eur. JL Reform, 13, p. 380;\nRantasila, K., Ojala, L., National-Level Logistics Costs: An Overview of Extant Research (2015) International Journal of Logistics Research and Applications, 18 (4), pp. 313-324;\nRosal, I.D., Factors Influencing the Choice of Delivery Terms Used in Spanish Seaborne Container Trade (2016) International Journal of Shipping and Transport Logistics, 8 (3), pp. 318-333;\nSchaefer, T.J., (2017), Incoterms® Use Buyer-Seller Relationships: A Mixed Methods Study. 10602251 Ph.D., University of Missouri - Saint Louis; Spanogle, J.A., Incoterms and UCC Article 2—Conflicts and Confusions (1997) The International Lawyer, 31 (1), pp. 111-132;\nStapleton, D.M., Optimizing Shipper Contracting: the Correct Usage of Incoterms for Containerized/Intermodal Freight (2014) Annual Conference Proceedings of the Production Operations Management Society, , Wisconsin, May;\nStapleton, D.M., Pande, V., Ghosh, S., Damali, U., Refining Shippers’ Dyadic Cost, Risk, and Delivery Responsibilities: The Principle Changes to Incoterms and a Transaction Cost Focus for the Future (2014) Journal of Transportation Management, 24 (2), pp. 7-29;\nStapleton, D.M., Pande, V., O'Brien, D., EXW, FOB OR FCA? Choosing The Right Incoterm And Why It Matters To Maritime Shippers (2014) Journal of Transportation Law, Logistics &amp;amp; Policy, 81 (3), pp. 227-248;\nStapleton, D.M., Saulnier, V., Defining Dyadic Cost and Risk in International Trade: A Review of INCOTERMS 2000 with Strategic Implications (1999) Journal of Transportation Management, 11 (2), pp. 25-43;\nStapleton, D.M., Saulnier, V., (2001), A Study Shipper Contracting Relationships. ISBM Research Newsletter; (2015), http://www8.austlii.edu.au/cgi-bin/viewdoc/au/cases/cth/aat/2015/366.html, AATA 366 (28 May 2015; Sudderly, R., Construct Clarity in Theories of Management and Organization (2010) Academy of Management Review, 35 (3), pp. 346-357;\nSutton, R.L., Staw, B.M., What Theory is not (1995) Administrative Science Quarterly, 40, pp. 371-381;\nTan, Y.-H., Thoen, W., INCAS: A Legal Expert System for Contract Terms in Electronic Commerce (2000) Decision Support Systems, 29 (4), pp. 389-411;\n(1952), United States of America; Vogt, J., Davis, J., The State of Incoterm® Research (2020) Transportation Journal, 59 (3), pp. 304-324;\nYilmaz, M., Özken, A., Şahin, N., INCOTERMS 2000 VE 2010'UN MUKAYESELİ ANALİZİ VE TÜRKİYE UYGULAMALARINDAKİ EKSİKLİKLER (2011) Journal of Yasar University, 6 (23);\nZhai, J., New Technology and Marketing Innovation-Base on Leading Trade Terms Into Pricing System (2013) Contemporary Logistics, (13), pp. 9-13\n\nFrom Duplicate 9 (A study on the reasonable choice and utilization of incoterms 2020 rules from the perspective of logistics and supply chain management - Yang, J.-H.)\n\nCited By :3\n\nExport Date: 2 April 2023\n\nCorrespondence Address: Yang, J.-H.; Department of Logistics and International Trade, South Korea; email: y4381@jj.ac.kr\n\nReferences: Ronai, Bob, How Do the New Incoterms® 2020 Rules Impact the Supply Chain and Logistics Industry? (2019) CargoNOW Magazine, , https://cargonow.world/how-do-the-new-incoterms-2020-rules-impact-the-supply-chain-and-logistics-industry/; \nRonai, Bob, (2020) INCOTERMS® 2020 RULES: A Short Summary of Key Changes, Advantages and Disadvantages, Trade Finance Global, , https://www.tradefinanceglobal.com/freight-forwarding/incoterms/;\nCHOI, Kwon-Soo, PARK, Kwang-So, JIN, Hyung-Suk, Eun-Ji, OH, A Study on the Accounting Methods for Imported Goods in Transit in terms of Incoterms (2020) The International Commerce and Law Review, 85, pp. 1-25;\n(2020) Incoterms® (2020): The hidden champions of efficiency, , https://www.readkong.com/page/incoterms-2020-deloitte-8136872/, Deloitte;\nDenneman, P., (2020) Incoterms® 2020: Beware of What is Changing to Avoid Risk, , https://www.scmdojo.com/incoterms-2020/, SCMDOJO;\nGallant, P., (2014) How to Ship on the Right Terms, Canadian Business, , https://www.canadianbusiness.com/economy/why-donald-trumps-free-trade-opposition-is-canadas","page":"1263-1286","publisher":"Korea Trade Research Association","publisher-place":"Università degli Studi di Bologna, Italy","title":"The Comparative Study of Incoterms 2020 and 2010 in International Physical Distribution","type":"article-journal","volume":"25"},"uris":["http://www.mendeley.com/documents/?uuid=edbc877d-036c-4045-aee8-3019a7b1f220"]}],"mendeley":{"formattedCitation":"(Bergami and Tichá, 2022; Davis and Vogt, 2022; del Rosal, 2013; Edet et al., 2021; Fruscione, 2022; Jeon, 2021; Kim et al., 2022; Kim, 2022; Kohlhase and Wielhouwer, 2022; Stojanović et al., 2021; Wagner, 2022; Yang, 2021)","plainTextFormattedCitation":"(Bergami and Tichá, 2022; Davis and Vogt, 2022; del Rosal, 2013; Edet et al., 2021; Fruscione, 2022; Jeon, 2021; Kim et al., 2022; Kim, 2022; Kohlhase and Wielhouwer, 2022; Stojanović et al., 2021; Wagner, 2022; Yang, 2021)","previouslyFormattedCitation":"(Bergami and Tichá, 2022; Davis and Vogt, 2022; del Rosal, 2013; Edet et al., 2021; Fruscione, 2022; Jeon, 2021; Kim et al., 2022; Kim, 2022; Kohlhase and Wielhouwer, 2022; Stojanović et al., 2021; Wagner, 2022; Yang, 2021)"},"properties":{"noteIndex":0},"schema":"https://github.com/citation-style-language/schema/raw/master/csl-citation.json"}</w:instrText>
      </w:r>
      <w:r w:rsidR="00F22CF1" w:rsidRPr="001518C8">
        <w:rPr>
          <w:rFonts w:ascii="Times New Roman" w:hAnsi="Times New Roman" w:cs="Times New Roman"/>
          <w:sz w:val="24"/>
          <w:szCs w:val="24"/>
          <w:lang w:val="en"/>
        </w:rPr>
        <w:fldChar w:fldCharType="separate"/>
      </w:r>
      <w:r w:rsidR="00F22CF1" w:rsidRPr="001518C8">
        <w:rPr>
          <w:rFonts w:ascii="Times New Roman" w:hAnsi="Times New Roman" w:cs="Times New Roman"/>
          <w:noProof/>
          <w:sz w:val="24"/>
          <w:szCs w:val="24"/>
          <w:lang w:val="en"/>
        </w:rPr>
        <w:t>(Bergami and Tichá, 2022; Davis and Vogt, 2022; del Rosal, 2013; Edet et al., 2021; Fruscione, 2022; Jeon, 2021; Kim et al., 2022; Kim, 2022; Kohlhase and Wielhouwer, 2022; Stojanović et al., 2021; Wagner, 2022; Yang, 2021)</w:t>
      </w:r>
      <w:r w:rsidR="00F22CF1" w:rsidRPr="001518C8">
        <w:rPr>
          <w:rFonts w:ascii="Times New Roman" w:hAnsi="Times New Roman" w:cs="Times New Roman"/>
          <w:sz w:val="24"/>
          <w:szCs w:val="24"/>
          <w:lang w:val="en"/>
        </w:rPr>
        <w:fldChar w:fldCharType="end"/>
      </w:r>
      <w:r w:rsidR="00F22CF1" w:rsidRPr="001518C8">
        <w:rPr>
          <w:rFonts w:ascii="Times New Roman" w:hAnsi="Times New Roman" w:cs="Times New Roman"/>
          <w:sz w:val="24"/>
          <w:szCs w:val="24"/>
          <w:lang w:val="en"/>
        </w:rPr>
        <w:t xml:space="preserve"> </w:t>
      </w:r>
      <w:r w:rsidR="005F2542" w:rsidRPr="001518C8">
        <w:rPr>
          <w:rFonts w:ascii="Times New Roman" w:hAnsi="Times New Roman" w:cs="Times New Roman"/>
          <w:sz w:val="24"/>
          <w:szCs w:val="24"/>
          <w:lang w:val="en"/>
        </w:rPr>
        <w:t xml:space="preserve">However, the existing literature only discusses from the perspective of exporters and importers. A few </w:t>
      </w:r>
      <w:r w:rsidR="00330B27" w:rsidRPr="001518C8">
        <w:rPr>
          <w:rFonts w:ascii="Times New Roman" w:hAnsi="Times New Roman" w:cs="Times New Roman"/>
          <w:sz w:val="24"/>
          <w:szCs w:val="24"/>
          <w:lang w:val="en"/>
        </w:rPr>
        <w:t>kinds of literature</w:t>
      </w:r>
      <w:r w:rsidR="005F2542" w:rsidRPr="001518C8">
        <w:rPr>
          <w:rFonts w:ascii="Times New Roman" w:hAnsi="Times New Roman" w:cs="Times New Roman"/>
          <w:sz w:val="24"/>
          <w:szCs w:val="24"/>
          <w:lang w:val="en"/>
        </w:rPr>
        <w:t xml:space="preserve"> </w:t>
      </w:r>
      <w:r w:rsidR="00330B27" w:rsidRPr="001518C8">
        <w:rPr>
          <w:rFonts w:ascii="Times New Roman" w:hAnsi="Times New Roman" w:cs="Times New Roman"/>
          <w:sz w:val="24"/>
          <w:szCs w:val="24"/>
          <w:lang w:val="en"/>
        </w:rPr>
        <w:t>are addre</w:t>
      </w:r>
      <w:r w:rsidR="005F2542" w:rsidRPr="001518C8">
        <w:rPr>
          <w:rFonts w:ascii="Times New Roman" w:hAnsi="Times New Roman" w:cs="Times New Roman"/>
          <w:sz w:val="24"/>
          <w:szCs w:val="24"/>
          <w:lang w:val="en"/>
        </w:rPr>
        <w:t xml:space="preserve">ssed from the perspective of Freight Forwarders whose activities are highly dependent on the selection of incoterms </w:t>
      </w:r>
      <w:r w:rsidR="005F2542" w:rsidRPr="001518C8">
        <w:rPr>
          <w:rFonts w:ascii="Times New Roman" w:hAnsi="Times New Roman" w:cs="Times New Roman"/>
          <w:sz w:val="24"/>
          <w:szCs w:val="24"/>
          <w:lang w:val="en"/>
        </w:rPr>
        <w:fldChar w:fldCharType="begin" w:fldLock="1"/>
      </w:r>
      <w:r w:rsidR="00AA49B1" w:rsidRPr="001518C8">
        <w:rPr>
          <w:rFonts w:ascii="Times New Roman" w:hAnsi="Times New Roman" w:cs="Times New Roman"/>
          <w:sz w:val="24"/>
          <w:szCs w:val="24"/>
          <w:lang w:val="en"/>
        </w:rPr>
        <w:instrText>ADDIN CSL_CITATION {"citationItems":[{"id":"ITEM-1","itemData":{"DOI":"10.1057/mel.2013.25","ISSN":"14792931 (ISSN)","abstract":"This article examines the extent to which shippers can influence the level of carbon emissions from the deep-sea container supply chain. It uses data collected in an online questionnaire survey of 34 large UK shippers, supplemented by the results of focus group discussions and interviews with a range of key stakeholders, including shipping lines, freight forwarders, logistics companies and port operators. The online sample comprised shippers responsible for inbound and/or outbound deep-sea containers flows. The amount of leverage that they can exert on 'carbon-sensitive' decisions depends partly on the Incoterms that they employ and their use of freight forwarders. Many large shippers still retain significant influence over the choice of carriers used for deep-sea and port feeder services, consignment routing and scheduling and the choice of port. Shippers responsible for inbound flows reported high levels of container fill, though opportunities exist for improving the weight utilisation of outbound containers, possibly by moving to a port-centric logistics model. Around 40 per cent of the shippers consulted currently measure CO 2 emissions from their deep-sea container supply chains with only 6 per cent explicitly implementing carbon reduction initiatives. The research shows the importance of adopting a broader supply chain approach to decarbonisation in the maritime sector and emphasises the need for a multi-stakeholder perspective that recognises the important role of the shipper in the process. © 2014 Macmillan Publishers Ltd.","author":[{"dropping-particle":"","family":"McKinnon","given":"A","non-dropping-particle":"","parse-names":false,"suffix":""}],"container-title":"Maritime Economics and Logistics","id":"ITEM-1","issue":"1","issued":{"date-parts":[["2014"]]},"language":"English","note":"Cited By :22\n\nExport Date: 2 April 2023\n\nCorrespondence Address: McKinnon, A.; Kühne Logistics University-KLU, Brooktorkai 20, Hamburg 20457, Germany; email: alan.mckinnon@the-klu.org\n\nFunding details: Engineering and Physical Sciences Research Council, EPSRC\n\nFunding text 1: The research reported in this article was funded by the UK Engineering and Physical Sciences Research Council as part of its Low Carbon Shipping programme. The support of the Global Shippers’ Forum is also gratefully acknowledged.\n\nReferences: Asbjørnslett, B., Lindstad, H., Mørkve, T., Energy efficiency and environmental performance of maritime logistics chains: Estimating the current situation - Major challenges and possible pitfalls (2010) Proceedings of the 12th World Conference on Transport Research, , Lisbon; \n(2008) Greenhouse Gas Emissions from Shipping: Trends, Projections and Abatement Potential, , AEA Technology, London: Committee on Climate Change;\nBretzke, W.-R., Sustainable logistics: In search of solutions for a challenging new problem (2011) Logistics Research, 3, pp. 179-189;\n(2011) Shipping's Carbon Emissions: Design and Implementation of Market-based Measures. Part 1: Cap-And-Trade Emissions Trading System, , British Chamber of Shipping, London: British Chamber of Shipping;\nBrooks, M., Ocean carrier selection criteria in a new environment (1990) Logistics and Transportation Review, 26 (4), pp. 339-355;\n(2013) Clean Cargo, , http://www.bsr.org/en/our-work/working-groups/clean-cargo, accessed 1 November 2013;\nBuhaug, Ø., (2009) Prevention of Air Pollution from Ships: Second IMO GHG Study, , London: International Maritime Organisation;\nCariou, P., Is slow steaming a sustainable means of reducing CO2 emissions from container shipping (2011) Transportation Research Part D, 16 (3), pp. 260-264;\n(2011) Review of UK Shipping Emissions, , Committee on Climate Change, London: Committee on Climate Change;\nCorbett, J.J., Wang, H., Winebrake, J.J., The effectiveness and costs of speed reductions on emissions from international shipping (2009) Transportation Research Part D, 14 (8), pp. 593-598;\n(2012) 2012 Guidelines to DEFRA/DECC's GHG Conversion Factors for Company Reporting, , DEFRA/DECC, London: DEFRA/DECC;\n(2012) Port Freight Statistics 2011, , https://www.gov.uk/government/publications/port-freight-statistics-2011- final-figures, Department for Transport, accessed 1 November 2013;\n(2013) Logistics Carbon Review 2013, , Freight Transport Association, Tunbridge Wells: Freight Transport Association;\nGriffis, S.E., Goldsby, T.J., Cooper, M., Web-based and mail surveys: A comparison of response, data and cost (2003) Journal of Business Logistics, 24 (2), pp. 237-258;\nHein, N., Laporte, G., Roy, J., Business environment factors, incoterm selection and export performance (2009) Operations and Supply Chain Management, 2 (2), pp. 63-78;\n(2008) How Mature is the Green Supply Chain, 2008 Supply Chain Monitor, , Insight Amsterdam: Bearing Point Inc;\n(2010) ICC Guide to Incoterms 2010, , International Chamber of Commerce, Paris: ICC;\n(2011) Reducing Greenhouse Gases from Ships: Cost-effectiveness of Various Options, , International Council on Clean Transportation, Washington, DC: ICCT;\nKageson, P., (2009) Linking CO2 Emissions from International Shipping to the EU Emissions Trading Scheme, , Dessau-Rosslau, Germany: Federal Environment Agency;\nMaloni, M., Paul, J.A., Gligor, D.M., Slow steaming impacts on ocean carriers and shippers (2013) Maritime Economics and Logistics, 15 (2), pp. 151-171;\nMangan, J., Lalwani, C., Fynes, B., Port-centric logistics (2008) International Journal of Logistics Management, 19 (1), pp. 29-41;\nMcKinnon, A.C., Decarbonising the deep-sea container supply chain: The contribution of port-centric logistics (2013) Proceedings of the 13th World Conference on Transport Research, , Rio de Janiero;\nMcKinnon, A.C., Woolford, R., Possible effects of port-centric logistics on the carbon intensity of the maritime supply chain: A preliminary review (2011) LCS 2011: International Conference on Technologies, Operations, Logistics and Modelling for Low Carbon Shipping - Proceedings, , O. Turan and A. Incecik eds., Glasgow, UK: University of Strathclyde;\nNg, A.S.F., Container flows and empty container repositioning (2012) Maritime Transport: Contemporary Issues, , D. W. Song and P. Panagotis eds., London: Edward Elgar Publishing Group Ltd;\nRadliff, D., Barriers to improving global supply chain performance by using 'big data' (2013) Outlook on the Logistics and Supply Chain Industry 2013, , Geneva, Switzerland: World Economic Forum;\nRao, P., Holt, D., Do green supply chains lead to competitiveness and economic performance? (2005) International Journal of Operations and Production Management, 25 (9), pp. 898-916. , DOI 10.1108/01443570510613956;\nTiwari, P., Itoh, H., Doi, M., Shippers' port and carrier selection behaviour in china: A discrete choice analysis (2003) Maritime Economics and Logistics, 5 (1), pp. 23-39. , DOI 10.1057/palgrave.mel.9100062;\nTongzon, J.L., Port choice and freight forwarders (2009) Transportation Research, Part E, 45 (1), pp. 186-195;\n(2013) SmartWay Transport Overview, , http://www.epa.gov/smartway/documents/publications/overview-docs/ 420f13017.pdf, US Environmental Protection Agency, accessed 1 November 2013;\nWolf, C., Seuring, S., Environmental impacts as buying criteria for third party logistical services (2010) International Journal of Physical Distribution and Logistics Management, 40 (1-2), pp. 84-102;\nWoolford, R.E., McKinnon, A.C., Decarbonising the maritime supply chain: The role of the shipper (2011) Current Issues in Shipping, Ports and Logistics, pp. 11-24. , T. Notteboom ed., Brussels, Belgium: Associated Scientific Publishers;\n(2011) Corporate Value Chain (Scope 3) Accounting and Reporting Standard, , World Business Council for Sustainable Development/World Resources Institute, Geneva, Switzerland: WBCSD","page":"1-19","publisher-place":"Kühne Logistics University-KLU, Wissenschaftliche Hochschule für Logistik und Unternehmensfü hrung, Brooktorkai 20, Hamburg 20457, Germany","title":"The possible influence of the shipper on carbon emissions from deep-sea container supply chains: An empirical analysis","type":"article-journal","volume":"16"},"uris":["http://www.mendeley.com/documents/?uuid=132f88af-1f4e-44dd-9f2b-04dcba51ddfc"]},{"id":"ITEM-2","itemData":{"DOI":"10.14710/ajlm.2022.14230","abstract":"The study analyzes the effect of environmental uncertainty and incoterms on strategic alliances. The population in this study is a freight forwarder company on the island of Java that has a global alliance. The research sample is 50 companies engaged in international freight forwarders. Based on answers from respondents were analyzed according to the research model developed from the theoretical framework using the structural equation model Smart-PLS approach. The analysis results show that environmental uncertainty and Incoterm positively and significantly affect strategic alliances. The alliance strategy will impact when the main priority is the risk-sharing aspect, the risk management factor from the incoterm aspect, and the market turbulence on the environmental uncertainty factor. Novelty in this study is the positive impact of Incoterm on the alliance strategy, especially for International freight forwarders. This research contributes to the factors considered in strategic alliances in the freight forwarder industry. It also contributes to the company's strategy, especially sales managers, to pay attention to international trade terms in segmenting and selecting target consumers to be more effective in improving alliance performance. The limitations of this study include 1) The sample size used is only a small number of companies engaged in international Freight Forwarder services, only 50 companies; 2) The data used in this research is through the distribution of questionnaires based on perceptual analysis units; 3) Other factors that are outside the model are not all studied, while the possibility of these factors can affect the existing significance test. ","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2","issue":"1","issued":{"date-parts":[["2022"]]},"page":"1-15","title":"Environmental Uncertainty Factor, Incoterm and Implication For A Strategic Alliance In Freight Forwarder Companies Case Study In Indonesia","type":"article-journal","volume":"1"},"uris":["http://www.mendeley.com/documents/?uuid=3b112846-8686-4b82-83aa-346494eccf30"]}],"mendeley":{"formattedCitation":"(McKinnon, 2014; Sugiono et al., 2022)","plainTextFormattedCitation":"(McKinnon, 2014; Sugiono et al., 2022)","previouslyFormattedCitation":"(McKinnon, 2014; Sugiono et al., 2022)"},"properties":{"noteIndex":0},"schema":"https://github.com/citation-style-language/schema/raw/master/csl-citation.json"}</w:instrText>
      </w:r>
      <w:r w:rsidR="005F2542" w:rsidRPr="001518C8">
        <w:rPr>
          <w:rFonts w:ascii="Times New Roman" w:hAnsi="Times New Roman" w:cs="Times New Roman"/>
          <w:sz w:val="24"/>
          <w:szCs w:val="24"/>
          <w:lang w:val="en"/>
        </w:rPr>
        <w:fldChar w:fldCharType="separate"/>
      </w:r>
      <w:r w:rsidR="005F2542" w:rsidRPr="001518C8">
        <w:rPr>
          <w:rFonts w:ascii="Times New Roman" w:hAnsi="Times New Roman" w:cs="Times New Roman"/>
          <w:noProof/>
          <w:sz w:val="24"/>
          <w:szCs w:val="24"/>
          <w:lang w:val="en"/>
        </w:rPr>
        <w:t>(McKinnon, 2014; Sugiono et al., 2022)</w:t>
      </w:r>
      <w:r w:rsidR="005F2542" w:rsidRPr="001518C8">
        <w:rPr>
          <w:rFonts w:ascii="Times New Roman" w:hAnsi="Times New Roman" w:cs="Times New Roman"/>
          <w:sz w:val="24"/>
          <w:szCs w:val="24"/>
          <w:lang w:val="en"/>
        </w:rPr>
        <w:fldChar w:fldCharType="end"/>
      </w:r>
      <w:r w:rsidR="005F2542" w:rsidRPr="001518C8">
        <w:rPr>
          <w:rFonts w:ascii="Times New Roman" w:hAnsi="Times New Roman" w:cs="Times New Roman"/>
          <w:sz w:val="24"/>
          <w:szCs w:val="24"/>
          <w:lang w:val="en"/>
        </w:rPr>
        <w:t>.</w:t>
      </w:r>
      <w:r w:rsidR="00330B27" w:rsidRPr="001518C8">
        <w:rPr>
          <w:rFonts w:ascii="Times New Roman" w:hAnsi="Times New Roman" w:cs="Times New Roman"/>
          <w:sz w:val="24"/>
          <w:szCs w:val="24"/>
          <w:lang w:val="en"/>
        </w:rPr>
        <w:t xml:space="preserve"> </w:t>
      </w:r>
    </w:p>
    <w:p w14:paraId="47305DB3" w14:textId="4B80ACE6" w:rsidR="009F3DB9" w:rsidRPr="001518C8" w:rsidRDefault="00B1041D" w:rsidP="00DE600B">
      <w:pPr>
        <w:jc w:val="both"/>
        <w:rPr>
          <w:rFonts w:ascii="Times New Roman" w:hAnsi="Times New Roman" w:cs="Times New Roman"/>
          <w:sz w:val="24"/>
          <w:szCs w:val="24"/>
          <w:lang w:val="en"/>
        </w:rPr>
      </w:pPr>
      <w:r>
        <w:rPr>
          <w:rFonts w:ascii="Times New Roman" w:hAnsi="Times New Roman" w:cs="Times New Roman"/>
          <w:sz w:val="24"/>
          <w:szCs w:val="24"/>
          <w:lang w:val="en"/>
        </w:rPr>
        <w:lastRenderedPageBreak/>
        <w:t>F</w:t>
      </w:r>
      <w:r w:rsidR="00520D6E">
        <w:rPr>
          <w:rFonts w:ascii="Times New Roman" w:hAnsi="Times New Roman" w:cs="Times New Roman"/>
          <w:sz w:val="24"/>
          <w:szCs w:val="24"/>
          <w:lang w:val="en"/>
        </w:rPr>
        <w:t xml:space="preserve">or third-party logistics service providers to gain a competitive advantage, relationships are one of their most important assets </w:t>
      </w:r>
      <w:r w:rsidR="00A76E8B" w:rsidRPr="001518C8">
        <w:rPr>
          <w:rFonts w:ascii="Times New Roman" w:hAnsi="Times New Roman" w:cs="Times New Roman"/>
          <w:sz w:val="24"/>
          <w:szCs w:val="24"/>
          <w:lang w:val="en"/>
        </w:rPr>
        <w:fldChar w:fldCharType="begin" w:fldLock="1"/>
      </w:r>
      <w:r w:rsidR="00A76E8B" w:rsidRPr="001518C8">
        <w:rPr>
          <w:rFonts w:ascii="Times New Roman" w:hAnsi="Times New Roman" w:cs="Times New Roman"/>
          <w:sz w:val="24"/>
          <w:szCs w:val="24"/>
          <w:lang w:val="en"/>
        </w:rPr>
        <w:instrText>ADDIN CSL_CITATION {"citationItems":[{"id":"ITEM-1","itemData":{"ISSN":"0925-5273","author":[{"dropping-particle":"","family":"Wong","given":"Chee Yew","non-dropping-particle":"","parse-names":false,"suffix":""},{"dropping-particle":"","family":"Karia","given":"Noorliza","non-dropping-particle":"","parse-names":false,"suffix":""}],"container-title":"International Journal of Production Economics","id":"ITEM-1","issue":"1","issued":{"date-parts":[["2010"]]},"page":"51-67","publisher":"Elsevier","title":"Explaining the competitive advantage of logistics service providers: A resource-based view approach","type":"article-journal","volume":"128"},"uris":["http://www.mendeley.com/documents/?uuid=1cd34117-eb74-4908-8921-dca785484a4d"]},{"id":"ITEM-2","itemData":{"ISSN":"1523-2409","author":[{"dropping-particle":"","family":"Darkow","given":"Inga‐Lena","non-dropping-particle":"","parse-names":false,"suffix":""},{"dropping-particle":"","family":"Weidmann","given":"Markus","non-dropping-particle":"","parse-names":false,"suffix":""},{"dropping-particle":"","family":"Lorentz","given":"Harri","non-dropping-particle":"","parse-names":false,"suffix":""}],"container-title":"Journal of Supply Chain Management","id":"ITEM-2","issue":"1","issued":{"date-parts":[["2015"]]},"page":"27-51","publisher":"Wiley Online Library","title":"Adaptation of foreign logistics service providers' resources and capabilities to a new institutional environment","type":"article-journal","volume":"51"},"uris":["http://www.mendeley.com/documents/?uuid=fb31598e-cdd8-4fea-86d1-ce1080649b25"]}],"mendeley":{"formattedCitation":"(Darkow et al., 2015; Wong and Karia, 2010)","plainTextFormattedCitation":"(Darkow et al., 2015; Wong and Karia, 2010)","previouslyFormattedCitation":"(Darkow et al., 2015; Wong and Karia, 2010)"},"properties":{"noteIndex":0},"schema":"https://github.com/citation-style-language/schema/raw/master/csl-citation.json"}</w:instrText>
      </w:r>
      <w:r w:rsidR="00A76E8B" w:rsidRPr="001518C8">
        <w:rPr>
          <w:rFonts w:ascii="Times New Roman" w:hAnsi="Times New Roman" w:cs="Times New Roman"/>
          <w:sz w:val="24"/>
          <w:szCs w:val="24"/>
          <w:lang w:val="en"/>
        </w:rPr>
        <w:fldChar w:fldCharType="separate"/>
      </w:r>
      <w:r w:rsidR="00A76E8B" w:rsidRPr="001518C8">
        <w:rPr>
          <w:rFonts w:ascii="Times New Roman" w:hAnsi="Times New Roman" w:cs="Times New Roman"/>
          <w:noProof/>
          <w:sz w:val="24"/>
          <w:szCs w:val="24"/>
          <w:lang w:val="en"/>
        </w:rPr>
        <w:t>(Darkow et al., 2015; Wong and Karia, 2010)</w:t>
      </w:r>
      <w:r w:rsidR="00A76E8B" w:rsidRPr="001518C8">
        <w:rPr>
          <w:rFonts w:ascii="Times New Roman" w:hAnsi="Times New Roman" w:cs="Times New Roman"/>
          <w:sz w:val="24"/>
          <w:szCs w:val="24"/>
          <w:lang w:val="en"/>
        </w:rPr>
        <w:fldChar w:fldCharType="end"/>
      </w:r>
      <w:r w:rsidR="00A76E8B" w:rsidRPr="001518C8">
        <w:rPr>
          <w:rFonts w:ascii="Times New Roman" w:hAnsi="Times New Roman" w:cs="Times New Roman"/>
          <w:sz w:val="24"/>
          <w:szCs w:val="24"/>
          <w:lang w:val="en"/>
        </w:rPr>
        <w:t xml:space="preserve">. </w:t>
      </w:r>
      <w:r w:rsidR="00B71324">
        <w:rPr>
          <w:rFonts w:ascii="Times New Roman" w:hAnsi="Times New Roman" w:cs="Times New Roman"/>
          <w:sz w:val="24"/>
          <w:szCs w:val="24"/>
          <w:lang w:val="en"/>
        </w:rPr>
        <w:t xml:space="preserve">Relational resources focused on customers in this situation are becoming more significant </w:t>
      </w:r>
      <w:r w:rsidR="00261734">
        <w:rPr>
          <w:rFonts w:ascii="Times New Roman" w:hAnsi="Times New Roman" w:cs="Times New Roman"/>
          <w:sz w:val="24"/>
          <w:szCs w:val="24"/>
          <w:lang w:val="en"/>
        </w:rPr>
        <w:t>as an achievable source</w:t>
      </w:r>
      <w:r w:rsidR="001031A3">
        <w:rPr>
          <w:rFonts w:ascii="Times New Roman" w:hAnsi="Times New Roman" w:cs="Times New Roman"/>
          <w:sz w:val="24"/>
          <w:szCs w:val="24"/>
          <w:lang w:val="en"/>
        </w:rPr>
        <w:t xml:space="preserve"> </w:t>
      </w:r>
      <w:r w:rsidR="00B71324">
        <w:rPr>
          <w:rFonts w:ascii="Times New Roman" w:hAnsi="Times New Roman" w:cs="Times New Roman"/>
          <w:sz w:val="24"/>
          <w:szCs w:val="24"/>
          <w:lang w:val="en"/>
        </w:rPr>
        <w:t>of competitive advantage</w:t>
      </w:r>
      <w:r w:rsidR="00A76E8B" w:rsidRPr="001518C8">
        <w:rPr>
          <w:rFonts w:ascii="Times New Roman" w:hAnsi="Times New Roman" w:cs="Times New Roman"/>
          <w:sz w:val="24"/>
          <w:szCs w:val="24"/>
          <w:lang w:val="en"/>
        </w:rPr>
        <w:t xml:space="preserve"> </w:t>
      </w:r>
      <w:r w:rsidR="00A76E8B" w:rsidRPr="001518C8">
        <w:rPr>
          <w:rFonts w:ascii="Times New Roman" w:hAnsi="Times New Roman" w:cs="Times New Roman"/>
          <w:sz w:val="24"/>
          <w:szCs w:val="24"/>
          <w:lang w:val="en"/>
        </w:rPr>
        <w:fldChar w:fldCharType="begin" w:fldLock="1"/>
      </w:r>
      <w:r w:rsidR="00B31C20" w:rsidRPr="001518C8">
        <w:rPr>
          <w:rFonts w:ascii="Times New Roman" w:hAnsi="Times New Roman" w:cs="Times New Roman"/>
          <w:sz w:val="24"/>
          <w:szCs w:val="24"/>
          <w:lang w:val="en"/>
        </w:rPr>
        <w:instrText>ADDIN CSL_CITATION {"citationItems":[{"id":"ITEM-1","itemData":{"DOI":"10.1016/j.indmarman.2020.03.003","ISSN":"00198501 (ISSN)","abstract":"Chief among a firm's market-based resources are its relational resources such as brand equity, customer equity and channel equity that result from its interactions with customers and marketing intermediaries, and intellectual resources – accumulated knowledge about entities in the market environment such as consumers, end use and intermediate customers and competitors. In the evolving digital data rich market environment, customer-based resources, a subset of a firm's market-based resources, are becoming increasingly important as potential sources of competitive advantage. Customer information assets refer to information of economic value about customers owned by a firm. Information analysis capabilities are complex bundles of skills and knowledge embedded in a firm's organizational processes employed to generate customer knowledge from customer information assets. Customer insights or knowledge is a firm's extent of understanding of customers that informs its business decisions. Building on the resource-based, capabilities-based and knowledge-based views of the firm, resource advantage theory of competition, and the outside-in and inside-out approaches to strategy, this article presents a market resources-based view of strategy, competitive advantage and performance. The article presents a framework delineating the relationship between a firm's customer information based resources, marketing strategy and performance, and discusses implications for theory, research and practice. © 2020 Elsevier Inc.","author":[{"dropping-particle":"","family":"Varadarajan","given":"R","non-dropping-particle":"","parse-names":false,"suffix":""}],"container-title":"Industrial Marketing Management","id":"ITEM-1","issued":{"date-parts":[["2020"]]},"language":"English","note":"Cited By :52\n\nExport Date: 1 April 2023\n\nCODEN: IMMAD\n\nReferences: Amit, R., Schoemaker, P.J.H., Strategic assets and organizational rent (1993) Strategic Management Journal, 14 (1), pp. 33-46; \nBarney, J., Firm resources and sustained competitive advantage (1991) Journal of Management, 17 (1), pp. 99-120;\nBarton, C., Koslow, L., Dhar, R., Chadwick, S., Reeves, M., Why companies can't turn customer insights into growth (2016) BCG Perspectives (August), , https://www.bcgperspectives.com/content/articles/center-customer-insight-marketing-sales-why-companies-cant-turn-customer-insights-growth/;\nBarton, C., Reeves, M., Lang, F., Bergman, R., The introverted corporation (2016) BCG perspectives (April), , https://www.bcgperspectives.com/content/articles/strategy-technology-digital-introverted-corporation/;\nBierly, P.E., Kessler, E.H., Christensen, E.W., Organizational learning, knowledge and wisdom (2000) Journal of Organizational Change Management, 13 (6), pp. 595-618;\nBrynjolfsson, E., Hitt, L., Kim, H., Strength in numbers: How does data-driven decision making affect firm performance? (2011) MIT Sloan School of Management working paper (April);\nBurton-Jones, A., Knowledge capitalism: Business, work, and learning in the new economy (1999), Oxford University Press; Cohen, W.M., Levinthal, D.A., Absorptive capacity: A new perspective on learning and innovation (1990) Administrative Science Quarterly, 35 (March), pp. 128-152;\nConner, K.R., A historical comparison of resource-based theory and five schools of thought within industrial organization economics: Do we have a new theory of the firm? (1991) Journal of Management, 17 (1), pp. 121-154;\nDahl, D.W., The argument for consumer-based strategy papers (2016) Journal of the Academy of Marketing Science, 44 (3), pp. 286-287;\nDawar, N., Marketing in an age of Alexa (2018) Harvard Business Review, 96 (May-June), pp. 80-86;\nDay, G.S., The capabilities of market-driven organizations (1994) Journal of Marketing, 58 (October), pp. 37-52;\nDay, G.S., Closing the marketing capabilities gap (2011) Journal of Marketing, 75 (4), pp. 183-195;\nDay, G.S., An outside-in approach to resource-based theories (2014) Journal of the Academy of Marketing Science, 42, pp. 27-28;\nDay, G.S., Moorman, C., Strategy from the outside (2010) Profiting from customer value, , McGraw Hill New York;\nDay, G.S., Moorman, C., An outside/in perspective to strategy: Step outside to see what's important (2011) Marketing Management, (Fall), pp. 22-29;\nDay, G.S., Wensley, R., Assessing advantage: A framework for diagnosing competitive superiority (1988) Journal of Marketing, 52 (2), pp. 1-20;\nDeighton, J., In support of consumer-based strategy research (2016) Journal of the Academy of Marketing Science, 44 (3), pp. 288-289;\nDierickx, I., Cool, K., Asset stock accumulation and sustainability of competitive advantage (1989) Management Science, 35 (12), pp. 1504-1511;\nvan den Driest, F., Sthanunathan, S., Weed, K., Building an insights engine (2016) Harvard Business Review, (September), pp. 64-74;\nEdwards, H., The true meaning of 'customer insight' - and why marketers should treat it with care (2013) Campaign, (July 29). , http://www.campaignlive.co.uk/article/helen-edwards-true-meaning-customer-insight-why-marketers-treat-care/1193164?src_site=marketingmagazine;\nEisenhardt, K.M., Martin, J.A., Dynamic capabilities: What are they? (2000) Strategic Management Journal, 21 (10-11), pp. 1105-1121;\nGordon, J., Liedtke, L., Timelin, B., Now new next: How growth champions create new value (2016), http://www.mckinsey.com/business-functions/marketing-and-sales/our-insights/now-new-next-how-growth-champions-create-new-value#0, McKinsey &amp;amp; Company Article September; Grant, R.M., Toward a knowledge-based theory of the firm (1996) Strategic Management Journal, 17 (1), pp. 109-122;\nHagiu, A., Wright, J., When data creates competitive advantage and when it doesn't (2020) Harvard Business Review, 98 (January-February), pp. 94-101;\nHamilton, R., Consumer-based strategy: using multiple methods to generate consumer insights that inform strategy (2016) Journal of the Academy of Marketing Science, 44 (3), pp. 281-285;\nHelfat, C.E., Peteraf, M.A., The dynamic resource-based view: Capability lifecycles (2003) Strategic Management Journal, 24 (10), pp. 997-1010;\nHillebrand, B., Nijholt, J.J., Nijssen, E.J., Exploring CRM effectiveness: An institutional theory perspective (2011) Journal of the Academy of Marketing Science, 39 (4), pp. 592-608;\nHouston, M.B., Is “strategy” a dirty word? (2016) Journal of the Academy of Marketing Science, 44 (5), pp. 557-561;\nHunt, S., Explaining empirically successful marketing theories: The inductive realist model, approximate truth, and market orientation (2012) AMS Review, 2 (1), pp. 5-18;\nHunt, S., Morgan, R.M., The comparative advantage theory of competition (1995) Journal of Marketing, 59 (April), pp. 1-15;\nHymowitz, K.S., Is there anything grit can't do? (2017) Wall Street Journal, 24 (June), p. A11;\nKeller, K.L., Conceptualizing, measuring, and managing customer-based brand equity (1993) Journal of Marketing, 57 (1), pp. 1-22;\nKirca, A.H., Jayachandran, S., Bearden, W.O., Market orientation: A meta-analytic review and assessment of its antecedents and impact on performance (2005) Journal of Marketing, 69 (2), pp. 24-41;\nKnowledge@Wharton, ‘Outside In’ Strategy for the C-suite: Put Your Customers Ahead of Your Capabilities. Interview of George Day by Editor of Knowledge@Wharton (2010), https://knowledge.wharton.upenn.edu/article/outside-in-strategy-for-the-c-suite-put-your-customers-ahead-of-your-capabilities/, September 29; Kogut, B., Zander, U., Knowledge of the firm, combinative capabilities, and the replication of technology (1992) Organization Science, 3 (3), pp. 383-397;\nKohli, A.K., Jaworski, B.J., Market orientation: The construct, research propositions, and managerial implications (1990) Journal of Marketing, 54 (April), pp. 1-18;\nKozlenkova, I.V., Samaha, S.A., Palmatier, R.W., Resource-based theory in marketing (2014) Journal of the Academy of Marketing Science, 42 (January), pp. 1-21;\nKumar, V., Jones, E., Venkatesan, R., Leone, R.P., Is market orientation a source of sustainable competitive advantage or simply the cost of competing? (2011) Journal of Marketing, 75 (January), pp. 16-30;\nLaughlin, P., Holistic customer insight as an engine of growth (2014) Journal of Direct, Data and Digital Marketing Practice, 16 (2), pp. 75-79;\nLiao, S., Chang, W.J., Wu, C.C., Katrichis, J.M., A survey of market orientation research (1995-2008): Literature review and classification (2011) Industrial Marketing Management, 40 (2), pp. 301-310;\nMacdonald, E.K., Wilson, H.N., Konus, U., Better customer insight – in real time (2012) Harvard Business Review, 90 (September), pp. 102-108;\nMakadok, R., Toward a synthesis of the resource-based and dynamic-capability views of rent creation (2001) Strategic Management Journal, 22 (5), pp. 387-401;\nMauborgne, R., Kim, W.C., Blue ocean shift: Beyond competing - proven steps to inspire confidence and seize new growth (2017), Hachette Books New York, NY; Mu, J., Marketing capability, organizational adaptation and new product development performance (2015) Industrial Marketing Management, 49 (August), pp. 151-166;\nMu, J., Bao, K., Sekhon, T., Qi, J., Love, E., Outside-in marketing capability and firm performance (2018) Industrial Marketing Management, 75 (November), pp. 37-54;\nNeighbor, H., Kienzle, L., Customer Insights Toolkit (2012), http://www.hopeconsulting.us/pdf/Customer_Insight_Toolkit.pdf, US Aid March. Retrieved from; Ramani, G., Kumar, V., Interaction orientation and firm performance (2008) Journal of Marketing, 72 (January), pp. 27-45;\nRubera, G., Chandrasekaran, D., Ordanini, A., Open innovation, product portfolio innovativeness and firm performance: The dual role of new product development capabilities (2016) Journal of the Academy of Marketing Science, 44 (2), pp. 166-184;\nRubera, G., Kirca, A.H., You gotta serve somebody: The effects of firm innovation on customer satisfaction and firm value (2017) Journal of the Academy of Marketing Science, 45, pp. 741-761;\nSaid, E., Macdonald, E.K., Wilson, H.N., Marcos, J., How organisations generate and use customer insight (2015) Journal of Marketing Management, 31 (9-10), pp. 1158-1179;\nSrivastava, R.K., Shervani, T.A., Fahey, L., Market-based assets and shareholder value: A framework for analysis (1998) Journal of Marketing, 62 (January), pp. 2-18;\nstrategy+business, Disruptors and the disrupted: A tale of eight companies — in pictures (2017) strategy+business, (September 27). , https://www.strategy-business.com/pictures/Disruptors-and-the-Disrupted-A-Tale-of-Eight-Companies-in-Pictures?gko=00234;\nTeece, D.J., The foundations of enterprise performance: Dynamic and ordinary capabilities in an (economic) theory of firms (2014) Academy of Management Perspectives, 28 (4), pp. 328-352;\nTeece, D.J., Pisano, G., Shuen, A., Dynamic capabilities and strategic management (1997) Strategic Management Journal, 18 (7), pp. 509-533;\nVaradarajan, R., A commentary on transformative marketing: the next 20 years (2018) Journal of Marketing, 82 (July), pp. 15-18;\nVorhies, D.W., Morgan, R., Autry, C.W., Product-market strategy and marketing capabilities: Impact on market and financial performance (2009) Strategic Management Journal, 30 (12), pp. 1310-1334;\nWong, J., Alibaba cashes in on data trove (2017) Wall Street Journal, (August 18), p. B12","page":"89-97","publisher":"Elsevier Inc.","publisher-place":"Department of Marketing, Texas A&amp;M University, 4112 TAMU, College StationTX  77843–4112, United States","title":"Customer information resources advantage, marketing strategy and business performance: A market resources based view","type":"article-journal","volume":"89"},"uris":["http://www.mendeley.com/documents/?uuid=13da81ed-9956-4842-aa54-648de73cf7a3"]}],"mendeley":{"formattedCitation":"(Varadarajan, 2020)","plainTextFormattedCitation":"(Varadarajan, 2020)","previouslyFormattedCitation":"(Varadarajan, 2020)"},"properties":{"noteIndex":0},"schema":"https://github.com/citation-style-language/schema/raw/master/csl-citation.json"}</w:instrText>
      </w:r>
      <w:r w:rsidR="00A76E8B" w:rsidRPr="001518C8">
        <w:rPr>
          <w:rFonts w:ascii="Times New Roman" w:hAnsi="Times New Roman" w:cs="Times New Roman"/>
          <w:sz w:val="24"/>
          <w:szCs w:val="24"/>
          <w:lang w:val="en"/>
        </w:rPr>
        <w:fldChar w:fldCharType="separate"/>
      </w:r>
      <w:r w:rsidR="00A76E8B" w:rsidRPr="001518C8">
        <w:rPr>
          <w:rFonts w:ascii="Times New Roman" w:hAnsi="Times New Roman" w:cs="Times New Roman"/>
          <w:noProof/>
          <w:sz w:val="24"/>
          <w:szCs w:val="24"/>
          <w:lang w:val="en"/>
        </w:rPr>
        <w:t>(Varadarajan, 2020)</w:t>
      </w:r>
      <w:r w:rsidR="00A76E8B" w:rsidRPr="001518C8">
        <w:rPr>
          <w:rFonts w:ascii="Times New Roman" w:hAnsi="Times New Roman" w:cs="Times New Roman"/>
          <w:sz w:val="24"/>
          <w:szCs w:val="24"/>
          <w:lang w:val="en"/>
        </w:rPr>
        <w:fldChar w:fldCharType="end"/>
      </w:r>
      <w:r w:rsidR="001031A3">
        <w:rPr>
          <w:rFonts w:ascii="Times New Roman" w:hAnsi="Times New Roman" w:cs="Times New Roman"/>
          <w:sz w:val="24"/>
          <w:szCs w:val="24"/>
          <w:lang w:val="en"/>
        </w:rPr>
        <w:t>, recognizing</w:t>
      </w:r>
      <w:r w:rsidR="00A74C51">
        <w:rPr>
          <w:rFonts w:ascii="Times New Roman" w:hAnsi="Times New Roman" w:cs="Times New Roman"/>
          <w:sz w:val="24"/>
          <w:szCs w:val="24"/>
          <w:lang w:val="en"/>
        </w:rPr>
        <w:t xml:space="preserve"> that corporate strategy drives innovation and partially determines cluster dynamics </w:t>
      </w:r>
      <w:r w:rsidR="00261734">
        <w:rPr>
          <w:rFonts w:ascii="Times New Roman" w:hAnsi="Times New Roman" w:cs="Times New Roman"/>
          <w:sz w:val="24"/>
          <w:szCs w:val="24"/>
          <w:lang w:val="en"/>
        </w:rPr>
        <w:t xml:space="preserve">combined </w:t>
      </w:r>
      <w:r w:rsidR="001031A3">
        <w:rPr>
          <w:rFonts w:ascii="Times New Roman" w:hAnsi="Times New Roman" w:cs="Times New Roman"/>
          <w:sz w:val="24"/>
          <w:szCs w:val="24"/>
          <w:lang w:val="en"/>
        </w:rPr>
        <w:t xml:space="preserve">with </w:t>
      </w:r>
      <w:r w:rsidR="00261734">
        <w:rPr>
          <w:rFonts w:ascii="Times New Roman" w:hAnsi="Times New Roman" w:cs="Times New Roman"/>
          <w:sz w:val="24"/>
          <w:szCs w:val="24"/>
          <w:lang w:val="en"/>
        </w:rPr>
        <w:t xml:space="preserve">internal and interpersonal resources </w:t>
      </w:r>
      <w:r w:rsidR="00A76E8B" w:rsidRPr="001518C8">
        <w:rPr>
          <w:rFonts w:ascii="Times New Roman" w:hAnsi="Times New Roman" w:cs="Times New Roman"/>
          <w:sz w:val="24"/>
          <w:szCs w:val="24"/>
          <w:lang w:val="en"/>
        </w:rPr>
        <w:fldChar w:fldCharType="begin" w:fldLock="1"/>
      </w:r>
      <w:r w:rsidR="00B31C20" w:rsidRPr="001518C8">
        <w:rPr>
          <w:rFonts w:ascii="Times New Roman" w:hAnsi="Times New Roman" w:cs="Times New Roman"/>
          <w:sz w:val="24"/>
          <w:szCs w:val="24"/>
          <w:lang w:val="en"/>
        </w:rPr>
        <w:instrText>ADDIN CSL_CITATION {"citationItems":[{"id":"ITEM-1","itemData":{"DOI":"10.1093/jeg/lbn033","ISSN":"14682702 (ISSN)","abstract":"Recent studies about clusters claim that firm-specific characteristics should be considered as central to the explanation of innovation This article contributes to this literature and explores the role of combinations of internal and relational resources to the explanation of innovation in clusters The results from 48 small and medium size enterprises (SMEs) located in one of the leading European ceramic tile clusters stress that a firm's strategy-understood as a combination of both internal and relational resources-is important, influences innovation and partially shapes the dynamics of clusters. The results highlight the role of a firm's internal resources as crucially important in the access to external knowledge, i.e. to absorption capacity. As such, the external resources in clusters are exploited and combined in different ways according to a firm's internal resources. In addition, evidence is presented of a synergistic effect from the interaction between a firm's internal and relational resources. These results support the idea that absorptive capacity is crucial to the effective exploitation of external know-how and to obtaining benefit from complementarities between internal and external resources. Neither distance nor embeddedness is sufficient to explain innovation in environments in which firms maintain frequent and multiple relationships. © The Author (2008). Published by Oxford University Press. All rights reserved.","author":[{"dropping-particle":"","family":"Hervas-Oliver","given":"J.-L.","non-dropping-particle":"","parse-names":false,"suffix":""},{"dropping-particle":"","family":"Albors-Garrigos","given":"J","non-dropping-particle":"","parse-names":false,"suffix":""}],"container-title":"Journal of Economic Geography","id":"ITEM-1","issue":"2","issued":{"date-parts":[["2009"]]},"language":"English","note":"Cited By :156\n\nExport Date: 1 April 2023\n\nCorrespondence Address: Hervas-Oliver, J.-L.; Universidad Politécnica de Valencia, Camí de Vera s/n, 46022 Valencia, Spain; email: joherol1@omp.upv.es\n\nReferences: Ahuja, G., Katila, R., Technological acquisitions and the innovation performance of acquiring firms: A longitudinal study (2001) Strategic Management Journal, 22, pp. 197-220; \nAlbors-Garrigos, J., (2000) Analysis of the ceramic equipment industry. Técnica Cerámica, Volume of annual review, pp. 8-12. , in Spanish;\nAlbors-Garrigos, J., Hervas-Oliver, J.L., Marquez, P., Martínez-Fernández, M.C., Application of the KISA concept to innovation dynamics and its impact on firms' performance (2008) Management Research News, 31 (6), pp. 404-417;\nAlbors, J., Networking and technology transfer in the Spanish ceramic tiles cluster. Its role in the sector's competitiveness (2002) The Journal of Technology Transfer, 27 (3), pp. 263-273;\nAlbors, J., Hervás, J.L., The European tile ceramic industry in the XXI century. Challenges of the present decade (2006) Boletin Sociedad Española de Ceramica y Vidreo, 45 (1), pp. 13-21;\nAlmeida, P., Kogut, B., Localization of knowledge and the mobility of engineers in regional networks (1999) Management Science, 45, pp. 905-917;\nAmit, R., Schoemaker, P., Strategic assets and organizational rent (1993) Strategic Management Journal, 14, pp. 33-46;\nArrow, K.J., Economic welfare and the allocation of resources for invention (1962) The Rate and Direction of Inventive Activity, pp. 609-625. , R.R. Nelson ed, Princeton, NJ: Princeton University Press;\n(2005) Informe Económico del Sector Cerámico en 2004, Publicasa, Barcelona, , www.ascer.es, ASCER , Available online at:, Accessed 6 June 2005;\nAsheim, B.T., Coenen, L., Knowledge bases and regional innovation systems: Comparing nordic clusters (2005) Research Policy, 34 (8), pp. 1173-1190;\nAssopiastrelle, (2005) 26th National Statistical Analysis. Italian ceramic industry. Assopiastrelle, , Modena in Italian;\nAudretsch, D.B., Feldman, M.P., R&amp;amp;D spillovers and the geography of innovation and production (1996) American Economic Review, 86, pp. 830-840;\nBaptista, R., Swann, P., Do firms in clusters innovate more? (1998) Research Policy, 27, pp. 525-540;\nBarney, J., Firm resources and sustained competitive advantage (1991) Journal of Management, 17 (1), pp. 99-120;\nBecattini, G., The Marshallian district as a socio-economic notion (1990) Industrial Districts and Inter-Firm Co-Operation, , F. Pyke et al, eds, in Italy. Geneva: OMT;\nBellandi, M., The industrial district in Marshall (1989) Small Firms and Industrial Districts in Italy, London: Routledge (Spanish Version: Estudios Territoriales, p. 20. , E. Y Goodman, J. Bamford eds;\nBonavía-Martín, T., Marin-Garcia, J., An empirical study of lean production in ceramic tile industries in Spain (2006) International Journal of Operations &amp;amp; Production Management, 26 (5), pp. 505-531;\nBudd, L., Hirmis, A.K., Conceptual framework for regional competitiveness (2004) Regional Studies, 38 (9), pp. P1015-P1028;\nBurt, R.S., (1992) Structural Holes, , Cambridge, MA: Harvard University Press;\nCamagni, R., On the concept of territorial competitiveness: Sound or misleading? (2002) Urban Studies, 39 (13), pp. 2395-2411;\nCapaldo, A., Network structure and innovation: The leveraging of a dual network as a distinctive relational capability (2007) Strategic Management Journal, 28 (6), pp. 585-608;\nCohen, W., Levinthal, D., Innovation and learning: The two faces of R&amp;amp;D (1989) Economic Journal, 99, pp. 569-596;\nCohen, W., Levinthal, D., Absorptive capacity: A new perspective on learning and innovation (1990) Administrative Science Quarterly, 35, pp. 128-152;\nCronbach, L.J., Meehl, P., Construct validity in psychological tests (1955) Psychological Bulletin, 52, pp. 281-302;\nDecarolis, D.M., Deeds, D.L., The impact of stocks and flows of organizational knowledge on firm performance: An empirical investigation of the biotechnology industry (1999) Strategic Management Journal, 20, pp. 953-968;\nDyer, J.H., Singh, H., The relational view: Cooperative strategy and sources of interorganizational competitive advantage (1998) Academy of Management Review, 23 (4), pp. 660-679;\nEnright, M.J., Organization and coordination in geographically concentrated industries (1995) Coordination and Information: Historical Perspectives on the Organization of Enterprise, , N. Lamoreaux and D. Raff eds, Chicago: Chicago University Press for the NBER;\nFeinberg, S.E., Gupta, A.K., Knowledge spillovers and the assignment of R&amp;amp;D responsibilities to foreign subsidiaries (2004) Strategic Management Journal, 25, pp. 823-845;\nFoss, N.J., Higher-order industrial capabilities and competitive advantage (1996) Journal of Industry Studies, 3, pp. 1-20;\nGallego, J. R. (1997) Technological change and transformation of industrial districts: The case of the Spanish ceramic tile industry. Doctoral dissertation, Universitat Valencia, mimeo (in Spanish); Giner, J.M., Santa María, M.J., Territorial systems of small firms in Spain: An analysis of productive and organizational characteristics in industrial districts (2002) Entrepreneurship and Regional Development, 14, pp. 211-228;\nGiuliani, E., Cluster absorptive capacity why do some clusters forge ahead and others lag behind? (2005) European Urban and Regional Studies, 12 (3), pp. 269-288;\nGiuliani, E., Bell, M., The micro-determinants of meso-level learning and innovation: Evidence from a Chilean wine cluster (2005) Research Policy, 34 (1), pp. 47-68;\nGiuliani, E., The selective nature of knowledge networks in clusters: Evidence from the wine industry (2007) Journal of Economic Geography, 7, pp. 139-168;\nGranovetter, M., The strength of weak ties (1973) American Journal of Sociology, 78 (6), pp. 1360-1380;\nGuillen, M.F., (1992) Análisis de Regresioón Múltiple, , Madrid: Centro de Investigaciones Sociologicas;\nGulatti, R., Alliances and networks (1998) Strategic Management Journal, 19 (4), pp. 293-317;\nGulati, R., Nohria, N., Zaheer, A., Strategic networks (2000) Strategic Management Journal, 21 (3), pp. 203-215;\nGulati, R., Network location and learning: The influence of network resources and firm capabilities on alliance formation (1999) Strategic Management Journal, 20 (5), pp. 397-420;\nHanel, P., St-Pierre, M., Industry-university collaboration by Canadian manufacturing firms (2006) Journal of Technology Transfer, 31, pp. 485-499;\nHarrison, B., (1994) Lean and Mean, , New York: Basic Books;\nHarrison, B., Industrial districts: Old wine in new bottles? (1991) Regional Studies, 26, pp. 469-483;\nHervas-Oliver, J. L. (2004) Heterogeneidad Estratégica en un Cluster. Evidencia Empírica de la Identificación de Grupos Estratégicos A través de la cadena de valor y su impacto en la performance en el sector industrial cerámico, Valencia, Spain: Unpublished Doctoral Thesis, Polytechnic University of Valencia (In Spanish); Hervas-Oliver, J.L., Dalmau, J.I., How to measure IC in clusters? Empirical evidence (2006) Journal of Intellectual Capital, 7 (3), pp. 354-380;\nHervas-Oliver, J.L., Albors, J., Do the cluster's resources and capabilities matter? An application of resource-based view in clusters (2007) Entrepreneurship and Regional Development, 19 (2), pp. 113-136;\nHervas-Oliver, J.L., Albors, J., Dalmau, J.I., External ties and the reduction of knowledge asymmetries among clusters within global value chains: The case of the ceramic tile district of Castellon (2008) European Planning Studies, 16 (4), pp. 507-520;\nIammarino, S., Mccann, P., The structure and evolution of industrial clusters: Transactions, technology and knowledge spillovers (2006) Research Policy, 35 (7), pp. 1018-1036;\nJohannisson, B., Ramírez-Pasillas, M., Karlsson, G., The institutional embeddedness of local inter-firm networks: A leverage for business creation (2002) Entrepreneurship and Regional Development, 14, pp. 297-315;\nKeeble, D., Wilkinson, F., Collective learning and knowledge development in the evolution of regional cluster of high technology SMES in Europe (1999) Regional Studies, 33, pp. 295-303;\nLane, P.J., Salk, J.E., Lyles, M.A., Absorptive capacity, learning, and performance in international joint ventures (2001) Strategic Management Journal, 22, pp. 1139-1161;\nLane, P., Koka, P., Pathak, S., The reification of absorptive capacity: A critical review and rejuvenation of the construct (2006) Academy of Management Review, 31 (4), pp. 833-863;\nLawson, C., Towards a competence theory of the region (1999) Cambridge Journal Economics, 23, pp. 151-166;\nLazerson, M.H., Lorenzoni, G., The firms that feed industrial districts: A return to the Italian source (1999) Industrial and Corporate Change, 8 (2), pp. 235-266;\nLee, C., Lee, K., Pennings, J., Internal capabilities, external networks, and performance: A study on technology-based ventures (2001) Strategic Management Journal, 22, pp. 615-640;\nLindelöf, P., Löftsen, H., Proximity as a resource base for competitive advantage: University-industry links for technology transfer (2004) Journal of Technology Transfer, 29, pp. 311-326;\nMcevily, B., Marcus, A., Embedded ties and the acquisition of competitive capabilities (2005) Strategic Management Journal, 26 (11), pp. 1003-1055;\nMcevily, B., Zaheer, A., Bridging ties: A source of firm heterogeneity in competitive capabilities (1999) Strategic Management Journal, 20, pp. 1133-1156;\nMaillat, D., SMES, Innovation and Territorial Development (1989) Arco, Italy:EUropean, , Summer Institute of the Regional Science Association;\nMarkusen, A., An actor-centered approach to regional economic change (2003) Annals of the Association of Japanese Geographers, 49, pp. 395-408. , http://www.hhh.umn.edu, Available online at;\nMartin, R., Sunley, P., Deconstructing clusters: Chaotic concept or policy Panacea? (2003) Journal of Economic Geography, 3 (1), pp. 5-35;\nMaskell, P., Malmberg, A., Localised Learning and Industrial Competitiveness (1999) Cambridge Journal of Economics, 23, pp. 167-185;\nMeyer-Stamer, J., Seibel, S., Maggi, C., Improving Upon Nature (2001), Report 54/2001. Germany: University of Duisburg; Molina, X., Industrial districts and innovation: The case of the Spanish ceramic tiles industry (2002) Entrepreneurship and Regional Development, 14, pp. 211-228;\nMolina, X., Martinez, T., How much difference is there between industrial district firms? a net value creation approach (2004) Research Policy, 33, pp. 473-486;\nMosakowski, E., Entrepreneurial resource, organizational choice, and competitive outcomes (1998) Organization science, 9 (6), pp. 625-643;\nNelson, R., Winter, S., (1982) An Evolutionary Theory of Economic Change, , London: The Belknap Press of Harvard University;\n(1993) National Innovation Systems: A comparative Analysis, , Nelson, R. R, ed, New York: Oxford University Press;\nPavitt, K., Sectorial patterns of technical change: Towards a taxonomy and a theory (1984) Research Policy, 13, pp. 343-373;\nPeteraf, M., The cornerstones of competitive advantage: A resource-based view (1993) Strategic Management Journal, 14, pp. 179-191;\nPiore, M.J., Sabel, C.F., (1984) The Second Industrial Divide: Possibility for Prosperity, , New York: Basic Books Inc;\nPorter, M.E., (1990) The Competitive Advantage of Nations, , London: Macmillan;\nPorter, M., The Business Competitiveness Index (2001) The Global Competitiveness Report, , Geneva: World Economic Forum;\nPowell, W.W., Koput, K.W., Smith-Doerr, L., Interorganizational collaboration and the locus of innovation: Networks of learning in biotechnology (1996) Administrative Science Quarterly, 41 (1), pp. 116-145;\nRosenberg, N., Nelson, R.R., American universities and technical advance in industry (1994) Research Policy, 23, pp. 325-348;\nRowley, T., Behrens, D., Krackhardt, D., Redundant governance structures: An analysis of structural and relational embeddedness in the steel and semiconductor industries (2000) Strategic Management Journal, 21, pp. 369-386;\nRusso, M., The Ceramic Industrial District Facing the Challenge from China (2004) Working Paper for the Research Project &amp;quot;Distretti Industriali Come Sistemi Complessi&amp;quot;;\nStorper, M., (1997) The Regional World Territorial Development in a Global Economy, , New York and London: Guilford Press;\nStorper, M., The limits of globalization: Technology districts and international trade (1992) Economic Geography, 68, pp. 60-93;\nStorper, M., Scott, A., The geographical foundations and social regulation of flexible production complexes (1989) The Power of Geography: How Territory Shapes Social Life, pp. 21-40. , J. Wolch and M. Dear eds, London: Unwin Hyman;\nTallman, S., Li, J.T., The effects of international diversity and product diversity on the performance of multinational firms (1996) Academy of Management Journal, 39, pp. 179-196;\nTeece, D., Profiting from technological innovation: Implications for integration, collaborating, licensing, and public policy (1987) The Competitive Challenge, pp. 185-219. , D. Teece ed, New York: Harper Collins;\nTomás-Carpi, J.A., Banyuls, J., Cano, E., Contreras, J.L., Gallego, J.R., Picher, J.V., Such, J., Torrejón, M., (1999) Innovation and industrial dynamics in the Valencian Autonomous Region of Valencia, , Impiva, Valencia in Spanish;\nUzzi, B., Social structure and competition in interfirm networks: The paradox of embeddedness (1997) Administrative Science Quarterly, 42, pp. 35-67;\nVon Hippel, E., Economics of product development by users: The impact of sticky local information (1998) Management Science, 44 (5), p. 629;\nWeiner, N., Mahoney, T., A model of corporate performance as a function of environmental, organizational, and leadership influences (1981) Academy of Management Journal, 24, pp. 453-470;\nZaheer, A., Bell, G.G., Benefiting from network position: Firm capabilities, structural holes and performance (2005) Strategic Management Journal, 26 (9), pp. 809-825","page":"263-283","publisher-place":"Universidad Politécnica de Valencia, Camí de Vera s/n, 46022 Valencia, Spain","title":"The role of the firm's internal and relational capabilities in clusters: When distance and embeddedness are not enough to explain innovation","type":"article-journal","volume":"9"},"uris":["http://www.mendeley.com/documents/?uuid=69903489-f335-4baf-95e1-c33b6e6bd662"]}],"mendeley":{"formattedCitation":"(Hervas-Oliver and Albors-Garrigos, 2009)","plainTextFormattedCitation":"(Hervas-Oliver and Albors-Garrigos, 2009)","previouslyFormattedCitation":"(Hervas-Oliver and Albors-Garrigos, 2009)"},"properties":{"noteIndex":0},"schema":"https://github.com/citation-style-language/schema/raw/master/csl-citation.json"}</w:instrText>
      </w:r>
      <w:r w:rsidR="00A76E8B" w:rsidRPr="001518C8">
        <w:rPr>
          <w:rFonts w:ascii="Times New Roman" w:hAnsi="Times New Roman" w:cs="Times New Roman"/>
          <w:sz w:val="24"/>
          <w:szCs w:val="24"/>
          <w:lang w:val="en"/>
        </w:rPr>
        <w:fldChar w:fldCharType="separate"/>
      </w:r>
      <w:r w:rsidR="00A76E8B" w:rsidRPr="001518C8">
        <w:rPr>
          <w:rFonts w:ascii="Times New Roman" w:hAnsi="Times New Roman" w:cs="Times New Roman"/>
          <w:noProof/>
          <w:sz w:val="24"/>
          <w:szCs w:val="24"/>
          <w:lang w:val="en"/>
        </w:rPr>
        <w:t>(Hervas-Oliver and Albors-Garrigos, 2009)</w:t>
      </w:r>
      <w:r w:rsidR="00A76E8B" w:rsidRPr="001518C8">
        <w:rPr>
          <w:rFonts w:ascii="Times New Roman" w:hAnsi="Times New Roman" w:cs="Times New Roman"/>
          <w:sz w:val="24"/>
          <w:szCs w:val="24"/>
          <w:lang w:val="en"/>
        </w:rPr>
        <w:fldChar w:fldCharType="end"/>
      </w:r>
      <w:r w:rsidR="00A76E8B" w:rsidRPr="001518C8">
        <w:rPr>
          <w:rFonts w:ascii="Times New Roman" w:hAnsi="Times New Roman" w:cs="Times New Roman"/>
          <w:sz w:val="24"/>
          <w:szCs w:val="24"/>
          <w:lang w:val="en"/>
        </w:rPr>
        <w:t xml:space="preserve">. </w:t>
      </w:r>
      <w:r w:rsidR="00D02998">
        <w:rPr>
          <w:rFonts w:ascii="Times New Roman" w:hAnsi="Times New Roman" w:cs="Times New Roman"/>
          <w:sz w:val="24"/>
          <w:szCs w:val="24"/>
          <w:lang w:val="en"/>
        </w:rPr>
        <w:t xml:space="preserve">Relational resources </w:t>
      </w:r>
      <w:r w:rsidR="00C45A96">
        <w:rPr>
          <w:rFonts w:ascii="Times New Roman" w:hAnsi="Times New Roman" w:cs="Times New Roman"/>
          <w:sz w:val="24"/>
          <w:szCs w:val="24"/>
          <w:lang w:val="en"/>
        </w:rPr>
        <w:t>closely work</w:t>
      </w:r>
      <w:r w:rsidR="00D02998">
        <w:rPr>
          <w:rFonts w:ascii="Times New Roman" w:hAnsi="Times New Roman" w:cs="Times New Roman"/>
          <w:sz w:val="24"/>
          <w:szCs w:val="24"/>
          <w:lang w:val="en"/>
        </w:rPr>
        <w:t xml:space="preserve"> with businesses, suppliers, and customers </w:t>
      </w:r>
      <w:r w:rsidR="00A76E8B" w:rsidRPr="001518C8">
        <w:rPr>
          <w:rFonts w:ascii="Times New Roman" w:hAnsi="Times New Roman" w:cs="Times New Roman"/>
          <w:sz w:val="24"/>
          <w:szCs w:val="24"/>
          <w:lang w:val="en"/>
        </w:rPr>
        <w:fldChar w:fldCharType="begin" w:fldLock="1"/>
      </w:r>
      <w:r w:rsidR="00C01910">
        <w:rPr>
          <w:rFonts w:ascii="Times New Roman" w:hAnsi="Times New Roman" w:cs="Times New Roman"/>
          <w:sz w:val="24"/>
          <w:szCs w:val="24"/>
          <w:lang w:val="en"/>
        </w:rPr>
        <w:instrText>ADDIN CSL_CITATION {"citationItems":[{"id":"ITEM-1","itemData":{"ISSN":"1847-9790","author":[{"dropping-particle":"","family":"Karia","given":"Noorliza","non-dropping-particle":"","parse-names":false,"suffix":""},{"dropping-particle":"","family":"Wong","given":"Chee Yew","non-dropping-particle":"","parse-names":false,"suffix":""},{"dropping-particle":"","family":"Asaari","given":"Muhammad Hasmi Abu Hassan","non-dropping-particle":"","parse-names":false,"suffix":""},{"dropping-particle":"","family":"Lai","given":"Kee-hung","non-dropping-particle":"","parse-names":false,"suffix":""}],"container-title":"International journal of engineering business management","id":"ITEM-1","issued":{"date-parts":[["2015"]]},"page":"9","publisher":"SAGE Publications Sage UK: London, England","title":"The effects of resource bundling on third-party logistics providers' performance","type":"article-journal","volume":"7"},"uris":["http://www.mendeley.com/documents/?uuid=08755042-3ba3-4c44-904b-5444e082b978"]}],"mendeley":{"formattedCitation":"(Karia et al., 2015a)","plainTextFormattedCitation":"(Karia et al., 2015a)","previouslyFormattedCitation":"(Karia et al., 2015a)"},"properties":{"noteIndex":0},"schema":"https://github.com/citation-style-language/schema/raw/master/csl-citation.json"}</w:instrText>
      </w:r>
      <w:r w:rsidR="00A76E8B" w:rsidRPr="001518C8">
        <w:rPr>
          <w:rFonts w:ascii="Times New Roman" w:hAnsi="Times New Roman" w:cs="Times New Roman"/>
          <w:sz w:val="24"/>
          <w:szCs w:val="24"/>
          <w:lang w:val="en"/>
        </w:rPr>
        <w:fldChar w:fldCharType="separate"/>
      </w:r>
      <w:r w:rsidR="00C01910" w:rsidRPr="00C01910">
        <w:rPr>
          <w:rFonts w:ascii="Times New Roman" w:hAnsi="Times New Roman" w:cs="Times New Roman"/>
          <w:noProof/>
          <w:sz w:val="24"/>
          <w:szCs w:val="24"/>
          <w:lang w:val="en"/>
        </w:rPr>
        <w:t>(Karia et al., 2015a)</w:t>
      </w:r>
      <w:r w:rsidR="00A76E8B" w:rsidRPr="001518C8">
        <w:rPr>
          <w:rFonts w:ascii="Times New Roman" w:hAnsi="Times New Roman" w:cs="Times New Roman"/>
          <w:sz w:val="24"/>
          <w:szCs w:val="24"/>
          <w:lang w:val="en"/>
        </w:rPr>
        <w:fldChar w:fldCharType="end"/>
      </w:r>
      <w:r w:rsidR="00A76E8B" w:rsidRPr="001518C8">
        <w:rPr>
          <w:rFonts w:ascii="Times New Roman" w:hAnsi="Times New Roman" w:cs="Times New Roman"/>
          <w:sz w:val="24"/>
          <w:szCs w:val="24"/>
          <w:lang w:val="en"/>
        </w:rPr>
        <w:t xml:space="preserve">. </w:t>
      </w:r>
      <w:r w:rsidR="00B71324">
        <w:rPr>
          <w:rFonts w:ascii="Times New Roman" w:hAnsi="Times New Roman" w:cs="Times New Roman"/>
          <w:sz w:val="24"/>
          <w:szCs w:val="24"/>
          <w:lang w:val="en"/>
        </w:rPr>
        <w:t xml:space="preserve">Due </w:t>
      </w:r>
      <w:r w:rsidR="00AC506E">
        <w:rPr>
          <w:rFonts w:ascii="Times New Roman" w:hAnsi="Times New Roman" w:cs="Times New Roman"/>
          <w:sz w:val="24"/>
          <w:szCs w:val="24"/>
          <w:lang w:val="en"/>
        </w:rPr>
        <w:t>to</w:t>
      </w:r>
      <w:r w:rsidR="00B71324">
        <w:rPr>
          <w:rFonts w:ascii="Times New Roman" w:hAnsi="Times New Roman" w:cs="Times New Roman"/>
          <w:sz w:val="24"/>
          <w:szCs w:val="24"/>
          <w:lang w:val="en"/>
        </w:rPr>
        <w:t xml:space="preserve"> the lengthy development process and significant ambiguity involved, such resources are expensive and difficult for a company's competitors to replicate </w:t>
      </w:r>
      <w:r w:rsidR="00A76E8B" w:rsidRPr="001518C8">
        <w:rPr>
          <w:rFonts w:ascii="Times New Roman" w:hAnsi="Times New Roman" w:cs="Times New Roman"/>
          <w:sz w:val="24"/>
          <w:szCs w:val="24"/>
          <w:lang w:val="en"/>
        </w:rPr>
        <w:fldChar w:fldCharType="begin" w:fldLock="1"/>
      </w:r>
      <w:r w:rsidR="00B31C20" w:rsidRPr="001518C8">
        <w:rPr>
          <w:rFonts w:ascii="Times New Roman" w:hAnsi="Times New Roman" w:cs="Times New Roman"/>
          <w:sz w:val="24"/>
          <w:szCs w:val="24"/>
          <w:lang w:val="en"/>
        </w:rPr>
        <w:instrText>ADDIN CSL_CITATION {"citationItems":[{"id":"ITEM-1","itemData":{"ISSN":"0148-2963","author":[{"dropping-particle":"","family":"Morgan","given":"Robert M","non-dropping-particle":"","parse-names":false,"suffix":""},{"dropping-particle":"","family":"Hunt","given":"Shelby","non-dropping-particle":"","parse-names":false,"suffix":""}],"container-title":"Journal of Business Research","id":"ITEM-1","issue":"3","issued":{"date-parts":[["1999"]]},"page":"281-290","publisher":"Elsevier","title":"Relationship-based competitive advantage: the role of relationship marketing in marketing strategy","type":"article-journal","volume":"46"},"uris":["http://www.mendeley.com/documents/?uuid=d68bfc79-0ddf-4e9d-9786-45d9c943bc80"]}],"mendeley":{"formattedCitation":"(Morgan and Hunt, 1999)","plainTextFormattedCitation":"(Morgan and Hunt, 1999)","previouslyFormattedCitation":"(Morgan and Hunt, 1999)"},"properties":{"noteIndex":0},"schema":"https://github.com/citation-style-language/schema/raw/master/csl-citation.json"}</w:instrText>
      </w:r>
      <w:r w:rsidR="00A76E8B" w:rsidRPr="001518C8">
        <w:rPr>
          <w:rFonts w:ascii="Times New Roman" w:hAnsi="Times New Roman" w:cs="Times New Roman"/>
          <w:sz w:val="24"/>
          <w:szCs w:val="24"/>
          <w:lang w:val="en"/>
        </w:rPr>
        <w:fldChar w:fldCharType="separate"/>
      </w:r>
      <w:r w:rsidR="00A76E8B" w:rsidRPr="001518C8">
        <w:rPr>
          <w:rFonts w:ascii="Times New Roman" w:hAnsi="Times New Roman" w:cs="Times New Roman"/>
          <w:noProof/>
          <w:sz w:val="24"/>
          <w:szCs w:val="24"/>
          <w:lang w:val="en"/>
        </w:rPr>
        <w:t>(Morgan and Hunt, 1999)</w:t>
      </w:r>
      <w:r w:rsidR="00A76E8B" w:rsidRPr="001518C8">
        <w:rPr>
          <w:rFonts w:ascii="Times New Roman" w:hAnsi="Times New Roman" w:cs="Times New Roman"/>
          <w:sz w:val="24"/>
          <w:szCs w:val="24"/>
          <w:lang w:val="en"/>
        </w:rPr>
        <w:fldChar w:fldCharType="end"/>
      </w:r>
      <w:r w:rsidR="00B10242" w:rsidRPr="001518C8">
        <w:rPr>
          <w:rFonts w:ascii="Times New Roman" w:hAnsi="Times New Roman" w:cs="Times New Roman"/>
          <w:sz w:val="24"/>
          <w:szCs w:val="24"/>
          <w:lang w:val="en"/>
        </w:rPr>
        <w:t xml:space="preserve">. </w:t>
      </w:r>
      <w:r w:rsidR="009F3DB9" w:rsidRPr="001518C8">
        <w:rPr>
          <w:rFonts w:ascii="Times New Roman" w:hAnsi="Times New Roman" w:cs="Times New Roman"/>
          <w:sz w:val="24"/>
          <w:szCs w:val="24"/>
          <w:lang w:val="en"/>
        </w:rPr>
        <w:t>Study</w:t>
      </w:r>
      <w:r w:rsidR="006A2E29" w:rsidRPr="001518C8">
        <w:rPr>
          <w:rFonts w:ascii="Times New Roman" w:hAnsi="Times New Roman" w:cs="Times New Roman"/>
          <w:sz w:val="24"/>
          <w:szCs w:val="24"/>
          <w:lang w:val="en"/>
        </w:rPr>
        <w:t xml:space="preserve"> related to relational resources has been widely carried out in various fields and industries </w:t>
      </w:r>
      <w:r w:rsidR="006A2E29" w:rsidRPr="001518C8">
        <w:rPr>
          <w:rFonts w:ascii="Times New Roman" w:hAnsi="Times New Roman" w:cs="Times New Roman"/>
          <w:sz w:val="24"/>
          <w:szCs w:val="24"/>
          <w:lang w:val="en"/>
        </w:rPr>
        <w:fldChar w:fldCharType="begin" w:fldLock="1"/>
      </w:r>
      <w:r w:rsidR="00330B27" w:rsidRPr="001518C8">
        <w:rPr>
          <w:rFonts w:ascii="Times New Roman" w:hAnsi="Times New Roman" w:cs="Times New Roman"/>
          <w:sz w:val="24"/>
          <w:szCs w:val="24"/>
          <w:lang w:val="en"/>
        </w:rPr>
        <w:instrText xml:space="preserve">ADDIN CSL_CITATION {"citationItems":[{"id":"ITEM-1","itemData":{"DOI":"10.1007/s11301-022-00284-7","ISSN":"21981620 (ISSN)","abstract":"Despite longstanding research efforts, there is still ambiguity surrounding the business value created by IT. To approach this conundrum, research focus has progressed from an isolated investigation of IT to the assessment of complementarity between IT and different non-IT resources such as work practices or decision structures. However, incoherence around the characteristics and scope of these complementary non-IT resources has created a fragmented body of research, preventing a sustainable knowledge creation. Thus, in this paper we synthesize the dispersed research efforts, identify shortcomings in the extant literature, and derive opportunities for future research. Specifically, we present a converging definition of complementary non-IT resources and specify their role in the value creation process from IT by viewing it through three distinct lenses: microeconomic theory, resource-based view, and contingency theory. We structure current research efforts by organizing complementary non-IT resources into distinct categories, namely strategy, structure, practices, processes, and culture (organizational resources), top management support, internal relations, and external relations (relational resources), worker skill (non-IT human resources), non-IT physical resources, as well as internal funds and external funds (financial resources). Finally, we highlight five important shortcomings in the current literature, such as the predominant use of reductionist approaches or monolithic IT measures, and make actionable recommendations to resolve them. © 2022, The Author(s).","author":[{"dropping-particle":"","family":"Schweikl","given":"S","non-dropping-particle":"","parse-names":false,"suffix":""},{"dropping-particle":"","family":"Obermaier","given":"R","non-dropping-particle":"","parse-names":false,"suffix":""}],"container-title":"Management Review Quarterly","id":"ITEM-1","issued":{"date-parts":[["2022"]]},"language":"English","note":"Export Date: 1 April 2023\n\nCorrespondence Address: Schweikl, S.; Chair for Business Economics, Innstraße 27, Germany; email: stefan.schweikl@uni-passau.de\n\nReferences: (2011) Senior Scholars' Basket of Journals, , https://aisnet.org/page/SeniorScholarBasket; \nAlbadvi, A., Keramati, A., Razmi, J., Assessing the impact of information technology on firm performance considering the role of intervening variables: organizational infrastructures and business processes reengineering (2007) Int J Prod Res, 45, pp. 2697-2734;\nAl-Surmi, A., Cao, G., Duan, Y., The impact of aligning business, IT, and marketing strategies on firm performance (2020) Ind Mark Manag, 84, pp. 39-49;\nAmit, R., Schoemaker, P.J.H., Strategic assets and organizational rent (1993) Strateg Manag J, 14, pp. 33-46;\nAndersen, T.J., Information technology, strategic decision making approaches and organizational performance in different industrial settings (2001) J Strateg Inf Syst, 10, pp. 101-119;\nAndersen, T.J., The performance effect of computer-mediated communication and decentralized strategic decision making (2005) J Bus Res, 58, pp. 1059-1067;\nAndersen, T.J., Segars, A.H., The impact of IT on decision structure and firm performance: evidence from the textile and apparel industry (2001) Inf Manag, 39, pp. 85-100;\nWs, D., Criscuolo, C., Gal, P.N., (2016) The best versus the rest: The global productivity slowdown, divergence across firms and the role of public policy, , OECD working papers;\nAral, S., Weill, P., IT assets, organizational capabilities, and firm performance: how resource allocations and organizational differences explain performance variation (2007) Organ Sci, 18, pp. 763-780;\nAral, S., Brynjolfsson, E., Wu, L., Three-way complementarities: performance pay, human resource analytics, and information technology (2012) Manag Sci, 58, pp. 913-931;\nArvanitis, S., Computerization, workplace organization, skilled labour and firm productivity: evidence for the Swiss business sector (2005) Econ Innov New Technol, 14, pp. 225-249;\nArvanitis, S., Loukis, E.N., Information and communication technologies, human capital, workplace organization and labour productivity: a comparative study based on firm-level data for Greece and Switzerland (2009) Inf Econ Policy, 21, pp. 43-61;\nArvanitis, S., Loukis, E.N., Diamantopoulou, V., Are ICT, workplace organization, and human capital relevant for innovation? A comparative Swiss/Greek study (2016) Int J Econ Bus, 23, pp. 319-349;\nBarney, J., Firm resources and sustained competitive advantage (1991) J Manag, 17, pp. 99-120;\nBartel, A., Ichniowski, C., Shaw, K., How does information technology affect productivity? Plant-level comparisons of product innovation, process improvement, and worker skills (2007) Q J Econ, 122, pp. 1721-1758;\nBendoly, E., Bharadwaj, A., Bharadwaj, S., Complementary drivers of new product development performance: cross-functional coordination, information system capability, and intelligence quality (2012) Prod Oper Manag, 21, pp. 653-667;\nBenitez-Amado, J., Walczuch, R.M., Information technology, the organizational capability of proactive corporate environmental strategy and firm performance: a resource-based analysis (2012) Eur J Inf Syst, 21, pp. 664-679;\nBergeron, F., Raymond, L., Rivard, S., Fit in strategic information technology management research: an empirical comparison of perspectives (2001) Omega, 29, pp. 125-142;\nBergeron, F., Raymond, L., Rivard, S., Ideal patterns of strategic alignment and business performance (2004) Inf Manag, 41, pp. 1003-1020;\nBertschek, I., Kaiser, U., Productivity effects of organizational change: microeconometric evidence (2004) Manag Sci, 50, pp. 394-404;\nBharadwaj, A.S., A resource-based perspective on information technology capability and firm performance: an empirical investigation (2000) MIS Q, 24, pp. 169-196;\nBlack, J.A., Boal, K.B., Strategic resources: traits, configurations and paths to sustainable competitive advantage (1994) Strateg Manag J, 15, pp. 131-148;\nBlack, S.E., Lynch, L.M., How to compete: the impact of workplace practices and information technology on productivity (2001) Rev Econ Stat, 83, pp. 434-445;\nBloom, N., Sadun, R., van Reenen, J., Americans do IT better: US multinationals and the productivity miracle (2012) Am Econ Rev, 102, pp. 167-201;\nBloom, N., Garicano, L., Sadun, R., van Reenen, J., The distinct effects of information technology and communication technology on firm organization (2014) Manag Sci, 60, pp. 2859-2885;\nBradley, R.V., Pridmore, J.L., Byrd, T.A., Information systems success in the context of different corporate cultural types: an empirical investigation (2006) J Manag Inf Syst, 23, pp. 267-294;\nBresnahan, T.F., Brynjolfsson, E., Hitt, L.M., Information technology, workplace organization, and the demand for skilled labor: firm-level evidence (2002) Q J Econ, 117, pp. 339-376;\nBrush, T.H., Artz, K.W., Toward a contingent resource-based theory: the impact of information asymmetry on the value of capabilities in veterinary medicine (1999) Strateg Manag J, 20, pp. 223-250;\nBrynjolfsson, E., Hitt, L.M., Beyond the productivity paradox (1998) Commun ACM, 41, pp. 49-55;\nBrynjolfsson, E., Hitt, L.M., Beyond computation: information technology, organizational transformation and business performance (2000) J Econ Perspect, 14, pp. 23-48;\nBrynjolfsson, E., Milgrom, P., Complementarity in organizations (2013) The Handbook of organizational economics, 11, pp. 11-55. , Gibbons R, Roberts J, (eds), Princeton University Press, Princeton;\nBrynjolfsson, E., Hitt, L.M., Yang, S., Intangible assets: computers and organizational capital (2002) Brook Pap Econ Act, 1, pp. 137-181;\nBrynjolfsson, E., Jin, W., McElheran, K., The power of prediction: predictive analytics, workplace complements, and business performance (2021) Bus Econ, 56, pp. 217-239;\nBurns, T., Stalker, G.M., (1961) The management of innovation, , Tavistock, London;\nButtermann, G., Germain, R., Iyer, K.N.S., Contingency theory “fit” as gestalt: an application to supply chain management (2008) Transp Res E Logist Transp Rev, 44, pp. 955-969;\nCao, G., Wiengarten, F., Humphreys, P., Towards a contingency resource-based view of IT business value (2011) Syst Pract Action Res, 24, pp. 85-106;\nCao, G., Duan, Y., Cadden, T., Minocha, S., Systemic capabilities: the source of IT business value (2016) Inf Technol People, 29, pp. 556-579;\nCaroli, E., van Reenen, J., Skill-biased organizational change? Evidence from a panel of British and French establishments (2001) Q J Econ, 116, pp. 1449-1492;\nChae, H.-C., Koh, C.E., Prybutok, V.R., Information technology capability and firm performance: contradictory findings and their possible causes (2014) MIS Q, 38, pp. 305-326;\nChan, Y.E., Huff, S.L., Barclay, D.W., Copeland, D.G., Business strategic orientation, information systems strategic orientation, and strategic alignment (1997) Inf Syst Res, 8, pp. 125-150;\nChan, Y.E., Sabherwal, R., Thatcher, J.B., Antecedents and outcomes of strategic IS alignment: an empirical investigation (2006) IEEE Trans Eng Manag, 53, pp. 27-47;\nChandler, A.D., (1962) Strategy and structures: chapters in the history of the industrial enterprise, , MIT Press, Cambridge;\nChari, M., Devaraj, S., David, P., Research note—the impact of information technology investments and diversification strategies on firm performance (2008) Manag Sci, 54, pp. 224-234;\nChatterjee, S., Wernerfelt, B., The link between resources and type of diversification: Theory and evidence (1991) Strateg Manag J, 12, pp. 33-48;\nChatzoglou, P.D., Diamantidis, A.D., Vraimaki, E., Vranakis, S.K., Kourtidis, D.A., Aligning IT, strategic orientation and organizational structure (2011) Bus Process Manag J, 17, pp. 663-687;\nChen, J.-L., The synergistic effects of IT-enabled resources on organizational capabilities and firm performance (2012) Inf Manag, 49, pp. 142-150;\nChoe, J.-M., The effect of environmental uncertainty and strategic applications of IS on a firm’s performance (2003) Inf Manag, 40, pp. 257-268;\nClemons, E.K., Row, M.C., Sustaining IT advantage: the role of structural differences (1991) MIS Q, 15, pp. 275-292;\nCohen, J.F., Contextual determinants and performance implications of information systems strategy planning within South African firms (2008) Inf Manag, 45, pp. 547-555;\nCommander, S., Harrison, R., Menezes-Filho, N., ICT and productivity in developing countries: new firm-level evidence from Brazil and India (2011) Rev Econ Stat, 93, pp. 528-541;\nCragg, P., King, M., Hussin, H., IT alignment and firm performance in small manufacturing firms (2002) J Strateg Inf Syst, 11, pp. 109-132;\nCroteau, A.-M., Bergeron, F., An information technology trilogy: business strategy, technological deployment and organizational performance (2001) J Strateg Inf Syst, 10, pp. 77-99;\nDamanpour, F., Organizational innovation: a meta-analysis of effects of determinants and moderators (1991) Acad Manag J, 34, pp. 555-590;\nDavenport, T.H., Short, J.E., The new industrial engineering: information technology and business process redesign (1990) MIT Sloan Manag Rev, 31, pp. 11-27;\nDavern, M.J., Kauffman, R.J., Discovering potential and realizing value from information technology investments (2000) J Manag Inf Syst, 16, pp. 121-143;\nDedrick, J., Gurbaxani, V., Kraemer, K.L., Information technology and economic performance: a critical review of the empirical evidence (2003) ACM Comput Surv, 35, pp. 1-28;\nDevaraj, S., Kohli, R., Information technology payoff in the health-care industry: a longitudinal study (2000) J Manag Inf Syst, 16, pp. 41-67;\nDoherty, N.F., Ashurst, C., Peppard, J., Factors affecting the successful realisation of benefits from systems development projects: findings from three case studies (2012) J Inf Technol, 27, pp. 1-16;\nDonaldson, L., (2001) The contingency theory of organizations, , Sage, Thousand Oaks;\nDostie, B., Jayaraman, R., Organizational redesign, information technologies and workplace productivity (2012) BE J Econ Anal Policy, 12, pp. 1-39;\nDrazin, R., van de Ven, Alternative forms of fit in contingency theory (1985) Adm Sci Q, 30, pp. 514-539;\nEnnen, E., Richter, A., The whole is more than the sum of its parts—or is it? A review of the empirical literature on complementarities in organizations (2010) J Manag, 36, pp. 207-233;\nFawcett, S.E., Wallin, C., Allred, C., Fawcett, A.M., Magnan, G.M., Information technology as an enabler of supply chain collaboration: a dynamic-capabilities perspective (2011) J Supply Chain Manag, 47, pp. 38-59;\nFink, L., Sukenik, E., The effect of organizational factors on the business value of IT: universalistic, contingency, and configurational predictions (2011) Inf Syst Manag, 28, pp. 304-320;\nFisch, C., Block, J., Six tips for your (systematic) literature review in business and management research (2018) Manag Rev Q, 68, pp. 103-106;\nForés, B., Beyond gathering the ‘low-hanging fruit’ of green technology for improved environmental performance: an empirical examination of the moderating effects of proactive environmental management and business strategies (2019) Sustainability, 11, pp. 1-34;\nFrancalanci, C., Galal, H., Information technology and worker composition: determinants of productivity in the life insurance industry (1998) MIS Q, 22, pp. 227-241;\nGal, P., Nicoletti, G., von Rüden, C., Sorbe, S., Renault, T., Digitalization and productivity: in search of the holy grail—firm-level empirical evidence from European countries (2019) Int Prod Monit, 37, pp. 39-71;\nGerow, J.E., Grover, V., Thatcher, J.B., Roth, P.L., Looking toward the future of IT-business strategic alignment through the past: a meta-analysis (2014) MIS Q, 38, pp. 1059-1085;\nGerow, J.E., Thatcher, J.B., Grover, V., Six types of IT-business strategic alignment: an investigation of the constructs and their measurement (2015) Eur J Inf Syst, 24, pp. 465-491;\nGhasemaghaei, M., Hassanein, K., Turel, O., Increasing firm agility through the use of data analytics: the role of fit (2017) Decis Support Syst, 101, pp. 95-105;\nGibson, C.B., Porath, C.L., Benson, G.S., Lawler, E.E., III, What results when firms implement practices: the differential relationship between specific practices, firm financial performance, customer service, and quality (2007) J Appl Psychol, 92, pp. 1467-1480;\nGiuri, P., Torrisi, S., Zinovyeva, N., ICT, skills, and organizational change: evidence from Italian manufacturing firms (2008) Ind Corp Chang, 17, pp. 29-64;\nGold, A.H., Malhotra, A., Segars, A.H., Knowledge management: an organizational capabilities perspective (2001) J Manag Inf Syst, 18, pp. 185-214;\nGómez, J., Salazar, I., Vargas, P., Firm boundaries, information processing capacity, and performance in manufacturing firms (2016) J Manag Inf Syst, 33, pp. 809-842;\nGrant, R.M., The resource-based theory of competitive advantage: implications for strategy formulation (1991) Calif Manag Rev, 33, pp. 114-135;\nGrant, R.M., Prospering in dynamically-competitive environments: organizational capability as knowledge integration (1996) Organ Sci, 7, pp. 375-387;\nGrover, V., Kohli, R., Cocreating IT value: new capabilities and metrics for multifirm environments (2012) MIS Q, 36, pp. 225-232;\nGrover, V., Teng, J., Segars, A.H., Fiedler, K., The influence of information technology diffusion and business process change on perceived productivity: the IS executive's perspective (1998) Inf Manag, 34, pp. 141-159;\nGu, J.W., Jung, H.W., The effects of IS resources, capabilities, and qualities on organizational performance: an integrated approach (2013) Inf Manag, 50, pp. 87-97;\nHammer, M., Reengineering work: don't automate, obliterate (1990) Harv Bus Rev, 68, pp. 104-112;\nHenderson, J.C., Venkatraman, N., Strategic alignment: leveraging information technology for transforming organizations (1993) IBM Syst J, 32, pp. 4-16;\nHooper, V.A., Huff, S.L., Thirkell, P.C., The impact of IS-marketing alignment on marketing performance and business performance (2010) Data Base Adv Inf Syst, 41, pp. 36-55;\nIfinedo, P., Interactions between organizational size, culture, and structure and some IT factors in the context of ERP success assessment: an exploratory investigation (2007) J Comput Inf Syst, 47, pp. 28-44;\nIgbaria, M., Zinatelli, N., Cragg, P., Cavaye, A.L.M., Personal computing acceptance factors in small firms: a structural equation model (1997) MIS Q, 21, pp. 279-305;\nJeffers, P.I., Embracing sustainability (2010) Int J Oper Prod Manag, 30, pp. 260-287;\nJeffers, P.I., Muhanna, W.A., Nault, B.R., Information technology and process performance: an empirical investigation of the interaction between IT and non-IT resources (2008) Decis Sci, 39, pp. 703-735;\nJiang, Y., Zhao, J., Co-creating business value of information technology (2014) Ind Manag Data Syst, 114, pp. 53-69;\nKappelman, L., Maurer, C., McLean, E.R., Kim, K., Johnson, V.L., Snyder, M., Torres, R., The 2020 SIM IT issues and trends study (2021) MIS Q Executive, 20, pp. 69-107;\nKarahanna, E., Preston, D.S., The effect of social capital of the relationship between the CIO and top management team on firm performance (2013) J Manag Inf Syst, 30, pp. 15-56;\nKawakami, T., Barczak, G., Durmuşoğlu, S.S., Information technology tools in new product development: the impact of complementary resources (2015) J Prod Innov Manag, 32, pp. 622-635;\nKearns, G.S., Lederer, A.L., The impact of industry contextual factors on IT focus and the use of IT for competitive advantage (2004) Inf Manag, 41, pp. 899-919;\nKearns, G.S., Sabherwal, R., Antecedents and consequences of information systems planning integration (2007) IEEE Trans Eng Manag, 54, pp. 628-643;\nKim, G., Shin, B., Kim, K.K., Lee, H.G., IT capabilities, process-oriented dynamic capabilities, and firm financial performance (2011) J Assoc Inf Syst, 12, pp. 487-517;\nKmieciak, R., Michna, A., Meczynska, A., Innovativeness, empowerment and IT capability: evidence from SMEs (2012) Ind Manag Data Syst, 112, pp. 707-717;\nKohli, R., Grover, V., Business value of IT: an essay on expanding research directions to keep up with the times (2008) J Assoc Inf Syst, 9, pp. 23-39;\nLavie, D., The competitive advantage of interconnected firms: an extension of the resource-based view (2006) Acad Manag Rev, 31, pp. 638-658;\nLee, S.M., Kim, K., Paulson, P., Park, H., Developing a socio-technical framework for business-IT alignment (2008) Ind Manag Data Syst, 108, pp. 1167-1181;\nLeidner, D.E., Kayworth, T., A review of culture in information systems research: toward a theory of information technology culture conflict (2006) MIS Q, 30, pp. 357-399;\nLi, M., Ye, L.R., Information technology and firm performance: linking with environmental, strategic and managerial contexts (1999) Inf Manag, 35, pp. 43-51;\nLiu, H., Wei, S., Ke, W., Wei, K.K., Hua, Z., The configuration between supply chain integration and information technology competency: a resource orchestration perspective (2016) J Oper Manag, 44, pp. 13-29;\nMandrella, M., Trang, S., Kolbe, L.M., Synthesizing and integrating research on IT-based value cocreation: a meta-analysis (2020) J Assoc Inf Syst, 21, pp. 388-427;\nMasli, A., Richardson, V.J., Sanchez, J.M., Smith, R.E., The business value of IT: a synthesis and framework of archival research (2011) J Inf Syst, 25, pp. 81-116;\nMata, F.J., Fuerst, W.L., Barney, J.B., Information technology and sustained competitive advantage: a resource-based analysis (1995) MIS Q, 19, pp. 487-505;\nMelville, N., Kraemer, K., Gurbaxani, V., Information technology and organizational performance: an integrative model of IT business value (2004) MIS Q, 28, pp. 283-322;\nMiao, F., Wang, G., Jiraporn, P., Key supplier involvement in IT-enabled operations: when does it lead to improved performance? (2018) Ind Mark Manag, 75, pp. 134-145;\nMiles, R.E., Charles, C.S., Organizational strategy, structure, and process (1978) Acad Manag Rev, 3, pp. 546-562;\nMilgrom, P., Roberts, J., The economics of modern manufacturing: technology, strategy, and organization (1990) Am Econ Rev, 80, pp. 511-528;\nMilgrom, P., Roberts, J., Complementarities and systems: understanding Japanese economic organization (1994) Est Econ, 9, pp. 3-42;\nMilgrom, P., Roberts, J., Complementarities and fit strategy, structure, and organizational change in manufacturing (1995) J Acc Econ, 19, pp. 179-208;\nMiller, D., Friesen, P.H., Strategy-making and environment: the third link (1983) Strateg Manag J, 4, pp. 221-235;\nMintzberg, H., (1979) The structuring of organizations, , Prentice-Hall, Englewood Cliffs;\nMohamad, A., Zainuddin, Y., Alam, N., Kendall, G., Does decentralized decision making increase company performance through its information technology infrastructure investment? (2017) Int J Acc Inf Syst, 27, pp. 1-15;\nMoshiri, S., Simpson, W., Information technology and the changing workplace in Canada: firm-level evidence (2011) Ind Corp Chang, 20, pp. 1601-1636;\nMouelhi, R.B.A., Impact of the adoption of information and communication technologies on firm efficiency in the Tunisian manufacturing sector (2009) Econ Model, 26, pp. 961-967;\nMusiolik, J., Markard, J., Hekkert, M., Networks and network resources in technological innovation systems: towards a conceptual framework for system building (2012) Technol Forecast Soc Change, 79, pp. 1032-1048;\nNadkarni, S., Prügl, R., Digital transformation: a review, synthesis and opportunities for future research (2021) Manag Rev Q, 71, pp. 233-341;\nNevo, S., Wade, M.R., The formation and value of IT-enabled resources: antecedents and consequences of synergistic relationships (2010) MIS Q, 34, pp. 163-183;\nNadler, D.A., Tushman, M.L., A model for diagnosing organizational behavior (1980) Organ Dyn, 9, pp. 35-51;\nOh, W., Pinsonneault, A., On the assessment of the strategic value of information technologies: conceptual and analytical approaches (2007) MIS Q, 31, pp. 239-265;\nOh, S., Yang, H., Kim, S.W., Managerial capabilities of information technology and firm performance: role of e-procurement system type (2014) Int J Prod Res, 52, pp. 4488-4506;\nPalmer, J.W., Markus, M.L., The performance impacts of quick response and strategic alignment in specialty retailing (2000) Inf Syst Res, 11, pp. 241-259;\nPalvia, P., ChauPatrick, Y.K., Kakhki, M.D., Ghoshal, T., Uppala, V., Wang, W., A decade plus long introspection of research published in Information &amp;amp; Management (2017) Inf Manag, 54, pp. 218-227;\nPark, Y., Mithas, S., Organized complexity of digital business strategy: a configurational perspective (2020) MIS Q, 44, pp. 85-128;\nPark, Y., El Sawy, O.A., Fiss, P., The role of business intelligence and communication technologies in organizational agility: a configurational approach (2017) J Assoc Inf Syst, 18, pp. 648-686;\nPark, Y., Pavlou, P.A., Saraf, N., Configurations for achieving organizational ambidexterity with digitization (2020) Inf Syst Res, 31, pp. 1376-1397;\nPenrose, E., (1959) The theory of the growth of the firm, , Wiley, New York;\nPiccoli, G., Ives, B., IT-dependent strategic initiatives and sustained competitive advantage: a review and synthesis of the literature (2005) MIS Q, 29, pp. 747-776;\nPiccoli, G., Lui, T.-W., The competitive impact of information technology: can commodity IT contribute to competitive performance? (2014) Eur J Inf Syst, 23, pp. 616-628;\nPolites, G.L., Roberts, N.","publisher":"Springer Science and Business Media Deutschland GmbH","publisher-place":"Chair for Business Economics, Accounting and Managerial Control, University of Passau, Innstraße 27, Passau, 94032, Germany","title":"Lost in translation: IT business value research and resource complementarity—an integrative framework, shortcomings and future research directions","type":"article-journal"},"uris":["http://www.mendeley.com/documents/?uuid=36d15796-c4cc-4e84-8bec-759d97d3a606"]},{"id":"ITEM-2","itemData":{"DOI":"10.1007/s10734-021-00716-5","ISSN":"00181560 (ISSN)","abstract":"Global climate change threatens university campuses around the world. However, prior research suggests that universities around the globe tend to prioritize preventing further climate change rather than developing plans to address the effects of ongoing, irreversible climate change. Further, scholarship on climate change and disaster resilience tends to focus on national and municipal government efforts to respond to crisis and often overlooks universities. In this paper, we build on prior literature by addressing the following research question: How can a team of administrators support organizational resilience to respond to natural disasters? Drawing on a framework from management literature, we performed a basic qualitative inquiry study to consider whether a university’s response to a hurricane demonstrated resilience or rigidity. We found that university administrators exercised resilience by taking time to communicate and process information, using material resources, and focusing on extending emotional or relational resources. Our study provides one example of how a university can learn from prior crises and exercise resilience when faced with new threats. We offer recommendations for future research, including examining how organizational resilience occurs at multiple levels of an organization and how organizational resilience may vary when universities encounter different types of crises. © 2021, The Author(s), under exclusive licence to Springer Nature B.V.","author":[{"dropping-particle":"","family":"Fernandez","given":"F","non-dropping-particle":"","parse-names":false,"suffix":""},{"dropping-particle":"","family":"Coulson","given":"H","non-dropping-particle":"","parse-names":false,"suffix":""},{"dropping-particle":"","family":"Zou","given":"Y","non-dropping-particle":"","parse-names":false,"suffix":""}],"container-title":"Higher Education","id":"ITEM-2","issue":"4","issued":{"date-parts":[["2022"]]},"language":"English","note":"Cited By :2\n\nExport Date: 1 April 2023\n\nCorrespondence Address: Fernandez, F.; Institute of Higher Education, United States; email: frankjfernandez@gmail.com\n\nFunding details: University of Mississippi, UM\n\nFunding text 1: This study was funded, in part, by a research grant from The University of Mississippi’s Flagship Constellations Disaster Resilience Seed Grant Program\n\nReferences: Albrecht, P., Burandt, S., Schaltegger, S., Do sustainability projects stimulate organizational learning in universities? (2007) International Journal of Sustainability in Higher Education, 8 (4), pp. 403-415; \nAlexander, S.E., Campus climate action plan legacies and implementation dynamics (2014) Planning for Higher Education Journal, 42 (3), pp. 42-57;\nBamberg, M., Narrative analysis (2012) APA Handbook of Research Methods in Psychology, pp. 77-94. , H. Cooper, American Psychological Association;\nBlanchard, J., University tort liability and student suicide: Case review and implications for practice (2007) Journal of Law &amp;amp; Education, 36, pp. 461-478;\nBreakwell, G.M., Tytherleigh, M.Y., UK university leaders at the turn of the 21st century: Changing patterns in their socio-demographic characteristics (2008) Higher Education, 56 (1), pp. 109-127;\nBrennan, J.A., Stern, E.K., Leading a campus through crisis: The role of college and university presidents (2017) Journal of Education Advancement and Marketing, 2 (2), pp. 120-134;\nButton, C.E., Towards carbon neutrality and environmental sustainability at CCSU (2009) International Journal of Sustainability in Higher Education, 10 (3), pp. 279-286;\nCeulemans, K., Molderez, I., Van Liedekerke, L., Sustainability reporting in higher education: a comprehensive review of the recent literature and paths for further research (2015) Journal of Cleaner Production, 106, pp. 127-143;\nClark, B.R., (1995) Places of inquiry: Research and advanced education in modern universities, , University of California Press, Berkeley;\nCleaves, S.M., Pasinella, B., Andrews, J., Wake, C., Climate Action Planning at the University of New Hampshire (2009) International Journal of Sustainability in Higher Education, 10 (3), pp. 250-265;\nCollier, K., (2018) Federal Report: Hurricane Harvey was a Climate Change Harbinger. the Texas Tribune, , https://www.texastribune.org/2018/11/23/hurricane-harvey-climate-change-federal-report/;\nAfrican Americans and climate change: An unequal burden (2004) Congressional Black Caucus Foundation, , http://www.sustainlex.org/BlackCaucusfullCBCF_REPORT_F.pdf;\nCook, J., (2018) Climate Change: Report Warns of Growing Impact on US Life. BBC News, , https://www.bbc.com/news/world-us-canada-46325168, Retrieved from;\nCrowe, C., Nearly one month after Hurricane Florence, this campus is still picking up the pieces (2018) The Chronicle of Higher Education, , https://www.chronicle.com/article/nearly-one-month-after-hurricane-florence-this-campus-is-still-picking-up-the-pieces/, Retrieved from;\nGaikwad, P., Including rigor and artistry in case study as a strategic qualitative methodology (2017) The Qualitative Report, 22 (13), pp. 3431-3446;\nGardner, L., For colleges, climate change means making tough choices (2019) The Chronicle of Higher Education, , https://www.chronicle.com/article/for-colleges-climate-change-means-making-tough-choices/, May 3, Retrieved from;\nGittell, J.H., Cameron, K., Lim, S., Rivas, V., Relationships, layoffs, and organizational resilience: Airline industry responses to September 11 (2006) The Journal of Applied Behavioral Science, 42 (3), pp. 300-329;\n(2013) Post-Disaster Needs Assessment (Volume A Guidelines, , https://www.gfdrr.org/sites/default/files/publication/pdna-guidelines-vol-a.pdf;\nGolembo, M., Nathanson, M., Shapiro, E., Peck, D., Death toll rises to 5 as flooding paralyzes Houston area: The remnants of Tropical Storm Imelda dumped up to 43 inches of rain (2019) ABC News, , https://abcnews.go.com/US/imelda-dumps-feet-rain-parts-texas/story?id=65739994;\n(2021) Spring Floods 2016, , https://www.hcfcd.org/Additional-Resources/Flooding-and-Floodplains/Storm-Center/Spring-Floods-2016;\nHelferty, A., Clarke, A., Student-led campus climate change initiatives in Canada (2009) International Journal of Sustainability in Higher Education, 10 (3), pp. 287-300;\n(2013) Climate Change 2013: The Physical Science Basis: Summary for Policymakers, , https://www.ipcc.ch/site/assets/uploads/2018/03/WG1AR5_SummaryVolume_FINAL.pdf, Retrieved from;\nJanis, I.L., Groupthink (1971) Psychology Today, pp. 74-76. , November, 43-46;\nJohnson, G.S., Rainey, S.A., Hurricane Katrina impact on three Historically Black Colleges and Hniversities (HBCUs): Voices from displaced students (2007) Race, Gender &amp;amp; Class, 14 (1-2), pp. 100-119;\nKautto, N., Trundle, A., McEvoy, D., Climate adaptation planning in the higher education sector (2018) International Journal of Sustainability in Higher Education, 19 (7), pp. 1259-1278;\nKhator, R., President’s Fall Address [Video]. YouTube (2017) Retrieved From, , https://youtu.be/ugEjRTxtavg;\nKhator, R., (2016) Leaders are Tested before Being Accepted, , https://renukhator.wordpress.com/author/renukhator/, Retrieved from;\nLincoln, Y.S., Guba, E.G., (1985) Naturalistic inquiry, , Sage Publications, Newbury Park;\nMerriam, S.B., (1998) Qualitative research and case study applications in education: Revised and expanded from case study research in education, , Jossey-Bass, San Francisco;\nMikhailovich, K., George, A., Rickwood, D., Parker, R., A duty of care: non-drinkers and alcohol related harm among an Australian university sample (2011) Journal of Higher Education Policy and Management, 33 (6), pp. 595-604;\nMitroff, I.I., Diamond, M.A., Alpaslan, M.C., How prepared are America’s colleges and universities for major crises? (2006) Change: The Magazine of Higher Learning, 38 (1), pp. 61-67;\nOwen, R., Fisher, E., McKenzie, K., Beyond reduction: Climate change adaptation planning for universities and colleges (2013) International Journal of Sustainability in Higher Education, 14 (2), pp. 146-159;\nSacerdote, B., When the saints go marching out: Long-term outcomes for student evacuees from Hurricanes Katrina and Rita (2012) American Economic Journal: Applied Economics, 4 (1), pp. 109-135;\nSaldaña, J., (2013) The coding manual for qualitative researchers, , 2, SAGE, Thousand Oaks;\nSchwartz, J., (2019) How the University of Iowa Recovered from the ‘unfathomable’ Flood that Ruined It. the New York Times, , https://www.nytimes.com/2019/05/10/climate/iowa-floods-disasters-lessons-learned.html, May 10)., Retrieved from;\nSutcliffe, K.M., Vogus, T.J., Organizing for resilience (2003) Positive organizational scholarship: Foundations of a new discipline, pp. 94-110. , Cameron KS, Dutton JE, Quinn RE, (eds), Berrett-Koehler, San Francisco;\nRohli, R.V., Collins, J.M., Ersing, R.L., Lunsford, G.D., Ludwig, A.M., Hurricane preparedness among university residential housing assistants and staff (2018) Weather, Climate, and Society, 10 (2), pp. 341-359;\n(2019) Emissions Gap Report, 2019, , https://wedocs.unep.org/bitstream/handle/20.500.11822/30797/EGR2019.pdf?sequence=1&amp;amp;isAllowed=y, Retrieved from;\n(2018) Global Change Research Program, , https://nca2018.globalchange.gov/downloads/NCA4_2018_FullReport.pdf, Impacts, risks, and adaptation in the United States, Fourth national climate assessment (Volume II). U.S. Government Publishing Office;\nFederal Emergency Management Agency, U.S., Building Cultures of Preparedness: A Report for the Emergency Management Higher Education Community. Washington (2019) DC: FEMA, , https://training.fema.gov/hiedu/docs/latest/2019_cultures_of_preparedness_report_10.22.18%20final.pdf;\nYin, R.K., (2017) Case Study Research and Applications: Design and Methods, , SAGE;\nZamudio-Suaréz, F., Ellis, L., Disaster-stricken colleges will get $63 million in aid from the Education Dept. The Chronicle of Higher Education (2018) Retrieved From, , https://www.chronicle.com/article/Disaster-Stricken-Colleges/244380","page":"929-944","publisher":"Springer Science and Business Media B.V.","publisher-place":"Institute of Higher Education, University of Florida, Gainesville, FL, United States","title":"Leading in the eye of a storm: how one team of administrators exercised disaster resilience","type":"article-journal","volume":"83"},"uris":["http://www.mendeley.com/documents/?uuid=897ccba4-8eec-4e90-aeaf-616a46f59e16"]},{"id":"ITEM-3","itemData":{"DOI":"10.1080/09654313.2021.2001792","ISSN":"09654313 (ISSN)","abstract":"This article advocates the need for strategic spatial planning practices to cope with the crises of climate change that confront cities and regions today. Planners face sustainability challenges regarding their ability to plan for the cities of tomorrow. The aim of this article is to analyse how institutional conditions can enable the planners’ strategic spatial planning for sustainable development in Swedish municipalities. We will use institutional capacity as a theoretical framework to understand how the planners use planning instruments while planning for sustainable development. Our empirical research builds on four Swedish municipalities where we have set out to explore knowledge resources, relational resources and mobilization capacity for analysing planners’ use of planning instruments for sustainable development. Our results indicate that the institutional capacity in the municipalities does not enable the planners to strive for sustainable development. Planners in Swedish municipalities have many ideas, visions and initiatives for sustainable development, but are often not informed of the political agenda or how to prioritize. For achieving strategic spatial planning, the planners will need a more clear political will and mandate to act and prioritize. © 2021 The Author(s). Published by Informa UK Limited, trading as Taylor &amp; Francis Group.","author":[{"dropping-particle":"","family":"Trygg","given":"K","non-dropping-particle":"","parse-names":false,"suffix":""},{"dropping-particle":"","family":"Wenander","given":"H","non-dropping-particle":"","parse-names":false,"suffix":""}],"container-title":"European Planning Studies","id":"ITEM-3","issue":"10","issued":{"date-parts":[["2022"]]},"language":"English","note":"Export Date: 1 April 2023\n\nCorrespondence Address: Trygg, K.; Department of Thematic Studies, Sweden; email: kristina.trygg@liu.se\n\nFunding details: Energimyndigheten, 46278-1\n\nFunding text 1: This work was supported by Energimyndigheten [grant number 46278-1].\n\nReferences: Albrechts, L., Strategic (Spatial) Planning Reexamined (2004) Environment and Planning B: Planning and Design, 31 (5), p. 743; \nAlbrechts, L., Bridge the Gap: From Spatial Planning to Strategic Projects (2006) European Planning Studies, 14 (10), pp. 1487-1500;\nAlbrechts, L., More of the Same is not Enough! How Could Strategic Spatial Planning be Instrumental in Dealing with the Challenges Ahead? (2010) Environment and Planning B: Planning and Design, 37 (6), pp. 1115-1127;\nAlbrechts, L., Reframing Strategic Spatial Planning by Using a Coproduction Perspective (2013) Planning Theory, 12 (1), pp. 46-63;\nAlbrechts, L., Ingredients for a More Radical Strategic Spatial Planning (2015) Environment &amp;amp; Planning B: Planning &amp;amp; Design, 42 (3), pp. 510-525;\nAlbrechts, L., Balducci, A., Practicing Strategic Planning: In Search of Critical Features to Explain the Strategic Character of Plans (2013) disP–The Planning Review, 49 (3), pp. 16-27;\nAlbrechts, L., Barbanente, A., Monno, V., Practicing Transformative Planning: The Territory–Landscape Plan as a Catalyst for Change (2020) City, Territory and Architecture, 7 (1), pp. 1-13;\nAllmendinger, P., Haughton, G., Post-political Spatial Planning in England: A Crisis of Consensus? (2012) Transactions of the Institute of British Geographers, 37 (1), pp. 89-103;\nAmin, A., Spatialities of Globalisation (2002) Environment &amp;amp; Planning A, 34 (3), p. 385;\nBanai, R., Plan vs Project Dilemma Revisited: A Progress Review of Urban and Regional Studies Literature (2013) Urban Studies, 50 (4), pp. 807-824;\nBlücher, G., Vad betyder det kommunala planmonopolet när kommunerna säljer mark (2006) Planering med nya förutsättningar: ny lagstiftning, nya värderingar, pp. 133-156. , Blücher G., Graninger G., (eds), Vadstena: Stiftelsen Vadstena forum för samhällsbyggande,. edited by;\nBoland, P., The Relationship Between Spatial Planning and Economic Competitiveness: The ‘Path to Economic Nirvana’ or a ‘Dangerous Obsession’ (2014) Environment and Planning A, 46 (4), pp. 770-787;\nBrenner, N., Urban Governance and the Production of New State Spaces in Western Europe, 1960–2000 (2004) Review of International Political Economy, 11 (3), pp. 447-488;\nBryson, J., (2004) What to do When Stakeholders Matter: A Guide to Stakeholder Identification and Analysis Techniques, , London: Prentince Hall;\nBulkeley, H., Castán Broto, V., Hodson, M., (2011) Cities and Low Carbon Transitions, , London: Routledge;\nCarmona, M., Burgess, R., Badenhorst, M., (2009) Planning Through Projects: Moving from Master Planning to Strategic Planning: 30 Cities, , Amsterdam: Techne Press;\nDavoudi, S., Hall, P., Power, A., Key Issues for Planning Futures and the Way Forward (2008) Twenty-First Century Society, 3 (3), pp. 229-247;\nDe Magalhães, C., Healey, P., Madanipour, A., Assessing Institutional Capacity for City Centre Regeneration: Newcastle’s Grainger Town (2002) Urban Governance, Institutional Capacity and Social Milieux, pp. 45-62. , Cars G., Healey P., Madanipour A., (eds), London: Routledge,. edited by;\nDryzek, J., Niemeyer, S., Reconciling Pluralism and Consensus as Political Ideals (2006) American Journal of Political Science, 50 (3), pp. 634-649;\nElmqvist, T., Fragkias, M., Goodness, J., (2013) Urbanization, Biodiversity and Ecosystem Services: Challenges and Opportunities. A Global Assessment. Germany, Europe, , Dordrecht: Springer;\nFrantzeskaki, N., Broto Castan, V., Coenen, L., (2017) Urban Sustainability Transitions, , London: Routledge;\nFredricsson, C., Smas, L., Tensions in Nordic Urban Planning (2015) Nordregio News, 2, pp. 1-14;\nFuenfschilling, L., Frantzeskaki, N., Coenen, L., Urban Experimentation &amp;amp; Sustainability Transitions (2019) European Planning Studies, 27 (2), pp. 219-228;\nFuenfschilling, L., Truffer, B., The Interplay of Institutions, Actors and Technologies in Socio-technical Systems–An Analysis of Transformations in the Australian Urban Water Sector (2016) Technological Forecasting &amp;amp; Social Change, 103, pp. 298-312;\nGranqvist, K., Mattila, H., Mäntysalo, R., Multiple Dimensions of Strategic Spatial Planning: Local Authorities Navigating Between Rationalities in Competitive and Collaborative Settings (2021) Planning Theory &amp;amp; Practice, 22 (2), pp. 173-190;\nGustafsson, S., Hermelin, B., Smas, L., Integrating Environmental Sustainability into Strategic Spatial Planning: The Importance of Management (2019) Journal of Environmental Planning and Management, 62 (8), pp. 1321-1338;\nHaughton, G., Allmendinger, P., Counsell, D., (2010) The New Spatial Planning: Territorial Management with Soft Spaces and Fuzzy Boundaries, , New York: Routledge;\nHaughton, G., Allmendinger, P., Oosterlynck, S., Spaces of Neoliberal Experimentation: Soft Spaces, Postpolitics, and Neoliberal Governmentality (2013) Environment and Planning A, 45 (1), pp. 217-234;\nHealey, P., (1997) Collaborative Planning: Shaping Places in Fragmented Societies, , Basingstoke: Palgrave Macmillan;\nHealey, P., Building Institutional Capacity Through Collaborative Approaches to Urban Planning (1998) Environment and Planning A, 30 (9), pp. 1531-1546;\nHealey, P., The Treatment of Space and Place in the New Strategic Spatial Planning in Europe (2004) International Journal of Urban and Regional Research, 28 (1), pp. 45-67;\nHealey, P., (2007) Urban Complexity and Spatial Strategies–Towards a Relational Planning for Our Times, , New York: Routledge;\nHealey, P., In Search of the “Strategic” in Spatial Strategy Making (2009) Planning Theory and Practice, 10 (4), pp. 439-457;\n(2010), Översiktsplan för Helsingborgs kommun, ÖP 2010 - en strategisk översiktsplan för Helsingborgs utveckling. Planhandling. Antagen av kommunfullmäktige 18 maj 2010. Stadsbyggnadsförvaltningen: Helsingborg, 2010. English: Comprehensive Plan for Helsingborg; Hodson, M., Geels, F., McMeekin, A., Reconfiguring Urban Sustainability Transitions, Analysing Multiplicity (2017) Sustainability, 9 (2), pp. 1-20;\nHögström, J., Balfors, B., Hammer, M., Planning for Sustainability in Expansive Metropolitan Regions: Exploring Practices and Planners’ Expectations in Stockholm (2018) Sweden. European Planning Studies, 26 (3), pp. 439-457;\nHytönen, J., Ahlqvist, T., Emerging Vacuums of Strategic Planning: An Exploration of Reforms in Finnish Spatial Planning (2019) European Planning Studies, 27 (7), pp. 1350-1368;\nIsaksson, K., Hagbert, P., Institutional Capacity to Integrate ‘Radical’ Perspectives on Sustainability in Small Municipalities: Experiences from Sweden (2020) Environmental Innovation and Societal Transitions, 36, pp. 83-93;\nIsaksson, K., Storbjörk, S., Strategy Making and Power in Environmental Assessments. Lessons from the Establishment of an Out-of-Town Shopping Centre in Västerås, Sweden (2012) Environmental Impact Assessment Review, 34, pp. 65-73;\n(2010), Linköpings översiktsplan del 1. Gemensam översiktsplan för Linköping och Norrköping. Antagen av kommunfullmäktige i Linköping 10 juni 2010. English: Comprehensive Plan for Linköping and Norrköping; Lundström, M., Fredriksson, C., Witzell, J., (2013) Planning and Sustainable Urban Development in Sweden, , Stockholm: Föreningen för samhällsplanering;\n(2018), Översiktsplan för Malmö. Planstrategi. Antagen av kommunfullmäktige 31 maj 2018. Malmö, Sweden: Stadsbyggnadskontoret; Mastop, H., Faludi, A., Evaluation of Strategic Plans: The Performance Principle (1997) Environment and Planning B: Planning and Design, 24 (6), pp. 815-832;\nMintzberg, H., (2000) The Rise and Fall of Strategic Planning, , Hoboken, NJ: Prentice Hall;\nNorell Bergendahl, A., Den ohållbara resan mot det hållbara resandet: en studie av institutionella förutsättningar för att bedriva planering för hållbart resande i Stockholmsregionen. Thesis (2016) Kungliga Tekniska högskolan, , Stockholm;\nNorth, D., Institutions (1991) The Journal of Economic Perspectives, 5 (1), pp. 97-112;\nOlesen, K., The Neoliberalisation of Strategic Spatial Planning (2014) Planning Theory, 13 (3), pp. 288-303;\nOlesen, K., Unsettling the Copenhagen Finger Plan: Towards Neoliberalization of a Planning Doctrine? (2021) International Planning Studies, pp. 1-14;\nOosterlynck, S., Van den Broeck, J., Albrechts, L., (2010) Strategic Spatial Projects: Catalysts for Change, , London: Routledge;\nPeck, J., Brenner, N., Theodore, N., Actually Existing Neoliberalism (2018) The SAGE Handbook of Neoliberalism, pp. 3-15. , Cahill D., Cooper M., Konings M., (eds), London: Sage, and,. edited by;\nPeck, J., Theodore, N., Mobilizing Policy: Models, Methods, and Mutations (2010) Geoforum; Journal of Physical, Human, and Regional Geosciences, 41 (2), pp. 169-174;\nPeck, J., Tickell, A., Neoliberalizing Space (2002) Antipode, 34 (3), pp. 380-404;\nPersson, C., Perform or Conform? Looking for the Strategic in Municipal Spatial Planning in Sweden (2019) European Planning Studies, 28 (6), pp. 1183-1199;\nPolk, M., Institutional Capacity-Building in Urban Planning and Policy-Making for Sustainable Development: Success or Failure? (2011) Planning Practice &amp;amp; Research, 26 (2), pp. 185-206;\nRivolin, J., Conforming and Performing Planning Systems in Europe: An Unbearable Cohabitation (2008) Planning Practice &amp;amp; Research, 23 (2), pp. 167-186;\nRodríguez-Pose, A., Institutions and the Fortunes of Territories (2020) Regional Science Policy and Practice, 12 (3), pp. 371-386;\n(2021), https://www.scb.se/hitta-statistik/statistik-efter-amne/befolkning/befolkningens-sammansattning/befolkningsstatistik/pong/tabell-och-diagram/helarsstatistik--kommun-lan-och-riket/folkmangd-i-riket-lan-och-kommuner-31-december-2020-och-befolkningsforandringar-2020, Befolkningsstatistik, Folkmängd i riket, län och kommuner 31 december 2020 och befolkningsförändringar 2020. Table. 2021-02-22.Stockholm; Schatzki, T., Practice Theory and Research: Exploring the Dynamics of Social Life (2016) Practice Theory and Research, pp. 28-42. , Spaargaren G., Weenick D., Lamers M., (eds), London: Routledge,. edited by;\n(1991), Översiktsplan. Skellefteå kommun; Swyngedouw, E., Moulaert, F., Rodriguez, A., Neoliberal Urbanization in Europe: Large-Scale Urban Development Projects and the New Urban Policy (2002) Antipode, 34 (3), pp. 542-577;\nTewdwr-Jones, M., Gallent, N., Morphet, J., An Anatomy of Spatial Planning: Coming to Terms with the Spatial Element in UK Planning (2010) European Planning Studies, 18 (2), pp. 239-257;\nTruffer, B., Störmer, E., Maurer, M., Local Strategic Planning Processes and Sustainability Transitions in Infrastructure Sectors (2010) Environmental Policy and Governance, 20 (4), pp. 258-269;\n(2020) World Cities Report 2020, The Value of Sustainable Urbanization, , Nairobi: UN-Habitat;\nVigar, G., Healey, P., Territorial Integration and ‘Plan-Led’ Planning (1999) Planning Practice &amp;amp; Research, 14 (2), pp. 153-169;\nVojnovic, I., Urban Sustainability: Research, Politics, Policy and Practice (2014) Cities, 41 (1), pp. 30-44;\nWaaranperä, U., (2013) Visionära verk? En kartläggning av svenska myndigheters visionsformuleringar. Stockholms Centrum för Forskning om Offentlig Sektor (SCORE), , Stockholm: Stockholms Universitet","page":"1985-2001","publisher":"Routledge","publisher-place":"Department of Thematic Studies, Technology and Social Change, Linköping University, Linköping, Sweden","title":"Strategic spatial planning for sustainable development–Swedish planners’ institutional capacity","type":"article-journal","volume":"30"},"uris":["http://www.mendeley.com/documents/?uuid=bd15aa88-c087-4268-9605-30e356fcf7f7"]},{"id":"ITEM-4","itemData":{"DOI":"10.1016/j.jbusres.2022.08.027","ISSN":"01482963 (ISSN)","abstract":"We examine the literature on emerging market multinational enterprises (EMNEs) via bibliometrics, with the goal of synthesizing the disparate definitions of multinationals from emerging and developing markets to unfold the domain's knowledge structure and provide a future research opportunity framework. Scholars have demonstrated enormous interest in EMNEs, leading to a significant collection of works. Bibliometric research is an important tool for advancing disciplines as knowledge accumulates and accommodates the next steps for further development in the area. We identify 571 articles for two periods (1982–2010: 62 articles; 2011–2020: 509 articles) to uncover and examine the EMNE knowledge base longitudinally. We identify the most highly cited EMNE publications and develop co-citation matrices for each period to generate its knowledge structure using multidimensional scaling. Then, we introduce a results-driven integrative conceptual model for future research comprised of three main components (and subcomponents): strategic orientation (entrepreneurial emphasis, geographic focus, and relational resources), market-focused capabilities (knowledge development characteristics and processes), and competitive advantage indicators (positional and financial outcomes). Our results provide a platform from which future EMNE research can advance the domain. © 2022 Elsevier Inc.","author":[{"dropping-particle":"","family":"Chabowski","given":"B R","non-dropping-particle":"","parse-names":false,"suffix":""},{"dropping-particle":"","family":"Samiee","given":"S","non-dropping-particle":"","parse-names":false,"suffix":""}],"container-title":"Journal of Business Research","id":"ITEM-4","issued":{"date-parts":[["2023"]]},"language":"English","note":"Cited By :1\n\nExport Date: 1 April 2023\n\nCODEN: JBRED\n\nReferences: Akbari, M., Foroudi, P., Khodayari, M., Fashami, R.Z., Shahabaldini parizi, Z., Shahriari, E., Sharing your assets: A holistic review of sharing economy (2022) Journal of Business Research, 140, pp. 604-625; \n(2021), http://www.science-metrix.com/pdf/SM_2004_008_SSHRC_Bibliometrics_Social_Science.pdf, Archambault, É., &amp;amp; Gagné, É.V. (2004). The use of bibliometrics in the social sciences and humanities. Montreal, Canada: Science-Metrix. Retrieved from: Accessed September 8; Aulet, L.S., Lourenco, S.F., Numerosity and cumulative surface area are perceived holistically as integral dimensions (2021) Journal of Experimental Psychology: General, 150 (1), pp. 145-156;\nAwate, S., Larsen, M.M., Mudambi, R., Accessing vs sourcing knowledge: A comparative study of R&amp;amp;D internationalization between emerging and advanced economy firms (2015) Journal of International Business Studies, 46 (1), pp. 63-86;\nAybar, B., Ficici, A., Cross-border acquisitions and firm value: An analysis of emerging-market multinationals (2009) Journal of International Business Studies, 40 (8), pp. 1317-1338;\nBall, R., Tunger, D., Science indicators revisited – Science Citation Index versus SCOPUS: A bibliometric comparison of both citation databases (2006) Information Services and Use, 26 (4), pp. 293-301;\nBarney, J., Firm resources and sustained competitive advantage (1991) Journal of Management, 17 (1), pp. 99-121;\nBonaglia, F., Goldstein, A., Mathews, J.A., Accelerated internationalization by emerging markets’ multinationals: The case of the white goods sector (2007) Journal of World Business, 42 (4), pp. 369-383;\nBorgatti, S.P., Halgin, D.S., On network theory (2011) Organization Science, 22 (5), pp. 1168-1181;\nBraam, R.R., Moed, H.F., van Raan, A.F.J., Mapping of science by combined co-citation and word analysis. II: Dynamical aspects (1991) Journal of the American Society for Information Science, 42 (4), pp. 252-266;\nBuckley, P.J., Casson, M., The future of the multinational enterprise (1976), Holmes &amp;amp; Meier New York, NY; Buckley, P.J., Clegg, J., Wang, C., Is the relationship between inward FDI and spillover effects linear? An empirical examination of the case of China (2007) Journal of the International Business Studies, 38 (3), pp. 447-459;\nBuckley, P.J., Clegg, L., Cross, A.R., Liu, X., Voss, H., Zheng, P., The determinants of Chinese outward foreign direct investment (2007) Journal of International Business Studies, 38 (4), pp. 499-518;\nBurgess, S.M., Steenkamp, J.-B.E., Marketing renaissance: How research in emerging markets advances marketing science and practice (2006) International Journal of Research in Marketing, 23 (4), pp. 337-356;\nBurrell, Q.L., Will this paper ever be cited? (2002) Journal of the American Society for Information Science &amp;amp; Technology, 53 (3), pp. 232-235;\nBurrell, Q.L., Predicting future citation behavior (2003) Journal of the American Society for Information Science &amp;amp; Technology, 54 (5), pp. 372-378;\nBurt, R.S., Network data from archival data (1992) Applied network analysis, pp. 158-174. , R.S. Burt M.J. Minor Sage Publications Beverly Hills, CA;\nCampbell, D.T., Stanley, J.C., Experimental and quasi-experimental designs for research (1966), Rand McNally Chicago, IL; Casanova, L., Miroux, A., (2021), https://www.brinknews.com/redefining-the-emerging-market-multinationals/, (2018). Redefining the emerging market multinationals. Retrieved from: Accessed August 20; Casanova, L., Miroux, A., (2021), https://www.johnson.cornell.edu/wp-content/uploads/sites/3/2019/11/EMR-2019.pdf, (2019). Emerging markets multinationals report. Retrieved from: Accessed August 20; Cavusgil, S.T., Advancing knowledge on emerging markets: Past and future research in perspective (2021) International Business Review, 30 (2);\nChabowski, B.R., Gabrielsson, P., Mena, J.A., Using bibliometric research to advance the business-to-business sustainability literature: Establishing an integrative conceptual framework for future application (2022) Industrial Marketing Management, 102, pp. 527-545;\nChabowski, B.R., Hult, G.T.M., Kiyak, T., Mena, J.A., The structure of JIBS's social network and the relevance of intra-country variation: A typology for future research (2010) Journal of International Business Studies, 41 (5), pp. 925-934;\nChabowski, B.R., Hult, G.T.M., Mena, J.A., The retailing literature as a basis for franchising research: Using intellectual structure to advance theory (2011) Journal of Retailing, 87 (3), pp. 269-284;\nChabowski, B.R., Kekec, P., Morgan, N.A., Hult, G.T.M., Walkowiak, T., Runnalls, B., An assessment of the exporting literature: Using theory and data to identify future research directions (2018) Journal of International Marketing, 26 (1), pp. 118-143;\nChabowski, B.R., Samiee, S., Hult, G.T.M., A bibliometric analysis of the global branding literature and a research agenda (2013) Journal of International Business Studies, 44 (6), pp. 622-634;\nChen, C., Predictive effects of structural variation on citation counts (2012) Journal of the American Society for Information Science &amp;amp; Technology, 63 (3), pp. 431-449;\nChild, J., Marinova, S., The role of contextual combinations in the globalization of Chinese firms (2014) Management &amp;amp; Organization Review, 10 (3), pp. 347-371;\nChild, J., Rodrigues, S.B., The internationalization of Chinese firms: A case for theoretical extension? (2005) Management &amp;amp; Organization Review, 1 (3), pp. 381-410;\nCohen, W.M., Levinthal, D.A., Absorptive capacity: A new perspective on learning and innovation (1990) Administrative Science Quarterly, 35 (1), pp. 128-152;\nCornelius, B., Landström, H., Persson, O., Entrepreneurial studies: The dynamic research front of a developing social science (2006) Entrepreneurship: Theory &amp;amp; Practice, 30 (3), pp. 375-398;\nCuervo-Cazurra, A., Extending theory by analyzing developing country multinational companies: Solving the Goldilocks debate (2012) Global Strategy Journal, 2 (3), pp. 153-167;\nCuervo-Cazurra, A., Genc, M., Transforming disadvantages into advantages: Developing-country MNEs in the least developed countries (2008) Journal of International Business Studies, 39 (6), pp. 957-979;\nCui, L., Jiang, F., State ownership effect on firms' FDI ownership decisions under institutional pressure: A study of Chinese outward-investing firms (2012) Journal of International Business Studies, 43 (3), pp. 264-284;\nCui, L., Meyer, K.E., Hu, H.W., What drives firms’ intent to seek strategic assets by foreign direct investment? A study of emerging economy firms (2014) Journal of World Business, 49 (4), pp. 488-501;\nCulnan, M.J., O'Reilly, C.A., III, Chatman, J.A., Intellectual structure of research in organizational behavior, 1972–1984: A cocitation analysis (1990) Journal of the American Society for Information Science, 41 (6), pp. 453-458;\nDonthu, N., Kumar, S., Mukherjee, D., Pandey, N., Lim, W.M., How to conduct a bibliometric analysis: An overview and guidelines (2021) Journal of Business Research, 133, pp. 285-296;\nDau, L.A., Pro-market reforms and developing country multinational corporations (2012) Global Strategy Journal, 2 (3), pp. 262-276;\nDeng, P., Outward investment by Chinese MNEs: Motivations and implications (2004) Business Horizons, 47 (3), pp. 8-16;\nDeng, P., Why do Chinese firms tend to acquire strategic assets in international acquisition? (2009) Journal of World Business, 44 (1), pp. 74-84;\nDeng, P., Liu, Y., Gallagher, V.C., Wu, X., International strategies of emerging market multinationals: A dynamic capabilities perspective (2020) Journal of Management &amp;amp; Organization, 26 (4), pp. 408-425;\nDenyer, D., Tranfield, D., Producing a systematic review (2009) The sage handbook of organizational research methods, pp. 671-689. , D.A. Buchanan A. Bryman Sage Los Angeles, CA;\nDevinney, T., Hohberger, J., The past is prologue: Moving on from Culture's Consequences (2017) Journal of International Business Studies, 48 (1), pp. 48-62;\nDiaz-Alejandro, C.F., Foreign direct investment by Latin Americans (1977) Multinationals from small countries, pp. 167-195. , T. Agmon C.P. Kindleberger MIT Press Cambridge, MA;\nDrucker, P.F., The practice of management (1954), Harper &amp;amp; Brothers New York, NY; Dunning, J.H., Trade, location of economic activity, and the MNE: A search for an eclectic approach (1977) The international allocation of economic activity, pp. 395-418. , B. Ohlin P.O. Hesselborn P.M. Wijkman Macmillan London, UK;\nDunning, J.H., The eclectic paradigm of international production: A restatement and some possible extensions (1988) Journal of International Business Studies, 19 (1), pp. 1-31;\nDunning, J.H., Multinational enterprises and the global economy (1993), Addison-Wesley Reading; Dunning, J.H., Kim, C., Park, D., Old wine in new bottles: A comparison of emerging-market TNCs today and developed-country TNCs thirty years ago (2008) The rise of transnational corporations from emerging markets: Threat or opportunity?, pp. 158-172. , K. Sauvant Edward Elgar Northampton, MA;\nElango, B., Pattnaik, C., Building capabilities for international operations through networks: A study of Indian firms (2007) Journal of International Business Studies, 38 (4), pp. 541-555;\nFerreira, M.P., Santos, J.C., de Almeida, M.I.R., Reis, N.R., Mergers &amp;amp; acquisitions research: A bibliometric study of top strategy and international business journals, 1980–2010 (2014) Journal of Business Research, 67 (12), pp. 2550-2558;\nFetscherin, M., Heinrich, D., Consumer brand relationships research: A bibliometric citation meta-analysis (2015) Journal of Business Research, 68 (2), pp. 380-390;\nForoudi, P., Akarsu, T.N., Marvi, R., Balakrishnan, J., Intellectual evolution of social innovation: A bibliometric analysis and avenues for future research trends (2021) Industrial Marketing Management, 93, pp. 446-465;\nForoudi, P., Kitchen, P.J., Marvi, R., Akarsu, T.N., Uddin, H., A bibliometric investigation of service failure literature and a research agenda (2020) European Journal of Marketing, 54 (10), pp. 2575-2619;\nGallie, W.B., (1956), Essentially contested concepts. Proceedings of the Aristotelian Society, 56, new series, 167-198, Oxford University Press on behalf of The Aristotelian Society, March 12th; García-Lillo, F., Claver-Cortés, E., Marco-Lajara, B., Úbeda-García, M., Identifying the ‘knowledge base’ or ‘intellectual structure’ of research on international business, 2000–2015: A citation/co-citation analysis of JIBS (2019) International Business Review, 28 (4), pp. 713-726;\nGhymn, K.I., Multinational enterprises from the third world (1980) Journal of International Business Studies, 11 (2), pp. 118-122;\nGloberman, S., Shapiro, D., Economic and strategic considerations surrounding Chinese FDI in the United States (2009) Asia Pacific Journal of Management, 26 (1), pp. 163-183;\nGovindarajan, V., Ramamurti, R., Reverse innovation, emerging markets, and global strategy (2011) Global Strategy Journal, 1 (3-4), pp. 191-205;\nGranovetter, M.S., The strength of weak ties (1973) American Journal of Sociology, 78 (6), pp. 1360-1380;\nGriffith, B.C., Small, H.G., Stonehill, J.A., Dey, S., The structure of scientific literatures II: Toward a macro- and microstructure for science (1974) Science Studies, 4 (4), pp. 339-365;\nGubbi, S.R., Aulakh, P.S., Ray, S., Sarkar, M.B., Chittoor, R., Do international acquisitions by emerging-economy firms create shareholder value? The case of Indian firms (2010) Journal of International Business Studies, 41 (3), pp. 397-418;\nGuillén, M.F., García-Canal, E., The American model of the multinational firm and the “new” multinationals from emerging economies (2009) Academy of Management Perspectives, 23 (2), pp. 23-35;\nHeenan, D.A., Keegan, W.J., The rise of third world multinationals (1979) Harvard Business Review, 57 (1), pp. 101-109;\nHedström, P., Swedberg, R., Introduction to this special issue on social network analysis (1994) Acta Sociologica, 37 (4), pp. 327-328;\nHennart, J.-F., Emerging market multinationals and the theory of the multinational enterprise (2012) Global Strategy Journal, 2 (3), pp. 168-187;\nHernandez, E., Guillén, M.F., What's theoretically novel about emerging-market multinationals? (2018) Journal of International Business Studies, 49 (1), pp. 24-33;\nHoskisson, R.E., Eden, L., Lau, C.M., Wright, M., Strategy in emerging economies (2000) Academy of Management Journal, 43 (3), pp. 249-267;\nHoskisson, R.E., Wright, M., Filatotchev, I., Peng, M.W., Emerging multinationals from mid-range economies: The influence of institutions and factor markets (2013) Journal of Management Studies, 50 (7), pp. 1295-1321;\nHutzschenreuter, T., Pedersen, T., Volberda, H., The role of path dependency and managerial intentionality: A perspective on international business research (2007) Journal of International Business Studies, 38 (7), pp. 1055-1068;\nJohanson, J., Vahlne, J.-E., The internationalization process of the firm: A model of knowledge development and increasing foreign market commitments (1977) Journal of International Business Studies, 8 (1), pp. 25-34;\nKang, Y., Jiang, F., FDI location choice of Chinese multinationals in east and southeast Asia: Traditional economic factors and institutional perspective (2012) Journal of World Business, 47 (1), pp. 45-53;\nKhanna, T., Palepu, K.G., Emerging giants (2006) Harvard Business Review, 84 (10), pp. 60-69;\nKhanna, T., Rivkin, J.W., Estimating the performance effects of business groups in emerging markets (2001) Strategic Management Journal, 22 (1), pp. 45-74;\nKogut, B., Singh, H., The effect of national culture on the choice of entry mode (1988) Journal of International Business Studies, 19 (3), pp. 411-432;\nKolstad, I., Wiig, A., What determines Chinese outward FDI? (2012) Journal of World Business, 47 (1), pp. 26-34;\nKruskal, J.B., Multidimensional scaling by optimizing goodness of fit to a nonmetric hypothesis (1964) Psychometrika, 29 (1), pp. 1-27;\nKuhn, T.S., The structure of scientific revolutions (1962), University of Chicago Press Chicago, IL; Lall, S., The new multinationals: The spread of Third World enterprises (1983), Wiley New York, NY; Lecraw, D., Direct investment by firms from less developed countries (1977) Oxford Economic Papers, 29 (3), pp. 442-457;\nLecraw, D.J., Outward direct investment by Indonesian firms: Motivation and effects (1993) Journal of International Business Studies, 24 (3), pp. 589-600;\nLevitt, T., What business are you in? Classic advice from Theodore Levitt (2006) Harvard Business Review, 84 (10), pp. 126-137;\nLondon, T., Hart, S.L., Reinventing strategies for emerging markets: Beyond the transnational model (2004) Journal of International Business Studies, 35 (5), pp. 350-370;\nLuo, Y., Tung, R., International expansion of emerging market enterprises: A springboard perspective (2007) Journal of International Business Studies, 38 (4), pp. 481-498;\nLuo, Y., Tung, R.L., A general theory of springboard MNEs (2018) Journal of International Business Studies, 49 (2), pp. 129-152;\nLuo, Y., Xue, Q., Han, B., How emerging market governments promote outward FDI: Experience from China (2010) Journal of World Business, 45 (1), pp. 68-79;\nLuo, Y., Zhang, H., Emerging market MNEs: Qualitative review and theoretical directions (2016) Journal of International Management, 22 (4), pp. 333-350;\nMadhok, A., Keyhani, M., Acquisitions as entrepreneurship: Asymmetries, opportunities, and the internationalization of multinationals from emerging economies (2012) Global Strategy Journal, 2 (1), pp. 26-40;\nMakino, S., Lau, C.M., Yeh, R.S., Asset-exploitation versus asset-seeking: Implications for location choice of foreign direct investment from newly industrialized economies (2002) Journal of International Business Studies, 33 (3), pp. 403-421;\nMathews, J., Dragon multinationals: A new model for global growth (2002), Oxford University Press Oxford, UK; Mathews, J., Dragon multinationals: New players in 21st century globalization (2006) Asia Pacific Journal of Management, 23 (1), pp. 5-27;\n(2020), http://www.mckinsey.com/insights/urbanization/urban_world_the_shifting_global_business_landscape?cid=other-eml-nsl-mip-mck-oth-1310, McKinsey Global Institute. (2013). Urban world: The shifting global business landscape, Retrieved from: Accessed June 25; Meyer, K.E., Ding, Y., Li, J., Zhang, H., Overcoming distrust: How state-owned enterprises adapt their foreign entries to institutional pressures abroad (2014) Journal of International Business Studies, 45 (8), pp. 1005-1028;\nMeyer, K.E., Peng, M.W., Theoretical foundations of emerging economy business research (2016) Journal of International Business Studies, 47 (1), pp. 3-22;\nMoed, H.F., Markusova, V., Akoev, M., Trends in Russian research output indexed in Scopus and Web of Science (2018) Scientometrics, 116 (2), pp. 1153-1180;\nMunn, Z., Peters, M.D.J., Stern, C., Tufanaru, C., McArthur, A., Aromataris, E., Systematic review or scoping review? Guidance for authors when choosing between a systematic or scoping review approach (2018) BMC Medical Research Methodology, 18 (143), pp. 1-7;\nMusaccio, A., Lazzarini, S.G., Aguilera, R.V., New varieties of state capitalism: Strategic and governance implications (2015) Academy of Management Perspectives, 29 (1), pp. 115-131;\nNarula, R., Globalization, new ecologies, new zoologies, and the purported death of the eclectic paradigm (2006) Asia Pacific Journal of Management, 23 (2), pp. 143-151;\nNarula, R., Do we need different frameworks to explain infant MNEs from developing countries? (2012) Global Strategy Journal, 2 (3), pp. 188-204;\nNerur, S.P., Rasheed, A.A., Natarajan, V., The intellectual structure of the strategic management field: An author co-citation analysis (2008) Strategic Management Journal, 29 (3), pp. 319-336;\nPeng, M.W., The global strategy of emerging multinationals from China (2012) Global Strategy Journal, 2 (2), pp. 97-107;\nPeng, M.W., Bhagat, R., Chang, S.J., Asia and global business (2010) Journal of International Business Studies, 41 (3), pp. 373-376;\nPeng, M.W., Wang, D.Y.L., Jiang, Y., An institution-based view of international business strategy: A focus on emerging economies (2008) Journal of International Business Studies, 39 (5), pp. 920-936;\nPrice, D.J.D.S., Networks of scientific papers (1965) Science, 149 (3683), pp. 510-515;\nPritchard, A., Statistical bibliography and bibliometrics? (1969) Journal of Documentation, 25 (4), pp. 348-349;\nRamamurti, R., (2021), http://www.gdex.dk/ofdi/68%20Ramamurti%20Ravi.pdf, (2009). What have we learned about emerging—market MNEs? Emerging multinationals in emerging markets. Retrieved from: Accessed September 8; Ramamurti, R., What is really different about emerging market multinationals? (2012) Global Strategy Journal, 2 (1), pp. 41-47;\nRamamurti, R., Hillemann, J., What is ‘Chinese’ about Chinese multinationals? (2018) Journal of International Business Studies, 49 (1), pp. 34-48;\nRamamurti, R., Singh, J.V., (2009) Emerging multinationals in emerging markets, , Cambridge University Press Cambridge, UK;\nRamasamy, B., Yeung, M., Laforet, S., China's outward foreign direct investment: Location choice and firm ownership (2012) Journal of World Business, 47 (1), pp. 17-25;\nRamos-Rodríguez, A.R., Ruíz-Navarro, J., Changes in the intellectual structure of strategic management research: A bibliometric study of the Strategic Management Journal (2004) Strategic Management Journal, 25 (10), pp. 981-1004;\nRugman, A.M., (2007), http://citeseerx.ist.psu.edu/viewdoc/download?doi=10.1.1.465.6793&amp;amp;rep=rep1&amp;amp;type=pdf, Theoretical aspects of multinational enterprises from emerging economies, with particular reference to China. Unpublished manuscript. Retrieved from:; Rugman, A.M., Theoretical aspects of multinational enterprises from emerging economies (2009) Emerging multinationals in emerging markets, pp. 42-63. , R. Ramamurti J.V. Singh Cambridge University Press Cambridge, UK;\nRui, H., Yip, G.S., Foreign acquisitions by Chinese firms: A strategic intent perspective (2008) Journal of World Business, 43 (2), pp. 213-226;\nSamiee, S., Chabowski, B.R., Knowledge structure in international marketing: A multi-method bibliometric analysis (2012) Journal of the Academy of Marketing Science, 40 (2), pp. 364-486;\nSamiee, S., Chabowski, B.R., Knowledge structure in product- and brand origin-related research (2021) Journal of the Academy of Marketing Science, 49 (5), pp. 947-968;\nSamiee, S., Chabowski, B.R., Hult, G.T.M., International relationship marketing: Intellectual foundations and avenues for further research (2015) Journal of International Marketing, 23 (4), pp. 1-21;\nSauvant, K.P., Maschek, W.A., McAllister, G., Foreign direct investment by emerging market multinational enterprises, the impact of the financial crisis and recession, and challenges ahead (2010) Foreign direct investments from emerging markets: The challenges ahead, pp. 3-29. , K.P. Sauvant W.A. Maschek G.A. McAllister Palgrave Macmillan New York, NY;\nSchildt, H.A., Zahra, S.A., Sillanpää, A., Scholarly communities in entrepreneurship research: A co-citation analysis (2006) Entrepreneurship: Theory &amp;amp; Practice, 30 (3), pp. 399-415;\nSheth, J.N., Impact of emerging markets on marketing: Rethinking existing perspectives and practices (2011) Journal of Marketing, 75 (4), pp. 166-182;","publisher":"Elsevier Inc.","publisher-place":"The University of Tulsa, 800 S. Tucker Drive, Tulsa, OK  74104, United States","title":"A bibliometric examination of the literature on emerging market MNEs as the basis for future research","type":"article-journal","volume":"155"},"uris":["http://www.mendeley.com/documents/?uuid=fbd0295e-79b5-4a75-9edb-b8a8f17af7d2"]},{"id":"ITEM-5","itemData":{"DOI":"10.1108/IJOPM-10-2021-0666","ISSN":"01443577 (ISSN)","abstract":"Purpose: While the performance benefits of relational resources and managerial ambidexterity have been widely discussed in coopetition literature, there is only limited evidence that illustrates the underlying relationships between these relational resources and managerial ambidexterity. Against this background, this paper aims to investigate how managerial ambidexterity moderates the innovation ambidexterity effects of relational resources (i.e. reciprocal investments and complementary resources). Design/methodology/approach: This study forwards various hypotheses that are grounded within the theoretical tenets of the relational view and the dynamic capabilities perspective. To test the hypotheses, this study uses survey data provided by 313 firms that pursue horizontal coopetition relationships. Findings: The research findings offer important insights in that while reciprocal investments lead to innovation ambidexterity, complementary resources do not result in such benefits. Additionally, managerial ambidexterity complements the relational resources to develop innovation ambidexterity if and only if both managerial exploration and exploitation are applied simultaneously. Originality/value: As opposed to widely-held beliefs, this study finds that firms' use of complementary resources is not likely to lead to innovation ambidexterity even though such resources can help in developing strong relationships. In addition, although often overlooked, managerial ambidexterity plays a vital role in transforming relational resources into useful innovations for firms involved in coopetition relationships. It is crucial for firms that their managers balance their ambidextrous activities of exploration and exploitation so as to develop innovation ambidexterity. © 2022, Emerald Publishing Limited.","author":[{"dropping-particle":"","family":"Seepana","given":"C","non-dropping-particle":"","parse-names":false,"suffix":""},{"dropping-particle":"","family":"Paulraj","given":"A","non-dropping-particle":"","parse-names":false,"suffix":""},{"dropping-particle":"","family":"Smart","given":"P","non-dropping-particle":"","parse-names":false,"suffix":""}],"container-title":"International Journal of Operations and Production Management","id":"ITEM-5","issue":"12","issued":{"date-parts":[["2022"]]},"language":"English","note":"Export Date: 1 April 2023\n\nCorrespondence Address: Paulraj, A.; NEOMA Business SchoolFrance; email: antony.paulraj@neoma-bs.fr\n\nReferences: Aiken, L.S., (1991) Multiple Regression: Testing and Interpreting Interactions, , SAGE, Thousand Oaks and London; \nAnand, G., Gray, J.V., Strategy and organization research in operations management (2017) Journal of Operations Management, 1, pp. 53-56;\nArtz, K.W., Buyer-supplier performance: the role of asset specificity, reciprocal investments and relational exchange (1999) British Journal of Management, 10, pp. 113-126;\nAslam, H., Blome, C., Roscoe, S., Azhar, T.M., Dynamic supply chain capabilities: how market sensing, supply chain agility and adaptability affect supply chain ambidexterity (2018) International Journal of Operations and Production Management, 38, pp. 2266-2285;\nAugier, M., Teece, D.J., Dynamic capabilities and the role of managers in business strategy and economic performance (2009) Organization Science, 20, pp. 410-421;\nAzadegen, A., Shaheen, I., Linderman, K., Fereidooni, A., Leadership styles in supply chain disruptions: a multimethod evaluation based on practitioner insights (2021) International Journal of Operations and Production Management, 41, pp. 1615-1632;\nBakshi, N., Kleindorfer, P., Co-opetition and investment for supply-chain resilience (2009) Production and Operations Management, 18, pp. 583-603;\nBengtsson, M., Raza-ullah, T., Srivastava, M.K., Looking different vs thinking differently: impact of TMT diversity on coopetition capability (2018) Long Range Planning, 53, p. 101857;\nBlome, C., Schoenherr, T., Kaesser, M., Ambidextrous governance in supply chains: the impact on innovation and cost performance (2013) The Journal of Supply Chain Management, 49, pp. 59-80;\nBouncken, R.B., Fredrich, V., Ritala, P., Kraus, S., Coopetition in new product development alliances: advantages and tensions for incremental and radical innovation (2018) British Journal of Management, 29, pp. 391-410;\nBouncken, R.B., Fredrich, V., Ritala, P., Kraus, S., Value-creation-capture-equilibrium in new product development alliances: a matter of coopetition, expert power, and alliance importance (2020) Industrial Marketing Management, 90, pp. 648-662;\nBoyer, K.K., Verma, R., Multiple raters in survey-based operations management research: a review and tutorial (2000) Production and Operations Management, 9, pp. 128-140;\nChandrasekaran, A., Linderman, K., Schroeder, R., Antecedents to ambidexterity competency in high technology organizations (2012) Journal of Operations Management, 30, pp. 134-151;\nChandy, R., Tellis, G., Organizing for radical product innovation: the overlooked role of willingness to cannibalize (1998) Journal of Marketing Research, 35, pp. 474-487;\nChristensen, C.M., Raynor, M.E., (2003) The Innovator's Solution: Creating and Sustaining Successful Growth, , Harvard Business School, Boston, MA;\nCohen, J.E., (1988) Statistical Power Analysis for the Behavioral Sciences, , Lawrence Erlbaum Associates, Hillsdale, NJ;\nDeng, L., Chan, W., Testing the difference between reliability coefficients alpha and omega (2017) Educational and Psychological Measurement, 77, pp. 185-203;\nDillman, D.A., (2007) Mail and Internet Surveys: The Tailored Design Method, , Wiley, Hoboken, NJ;\nDrach-Zahavy, A., Freund, A., Team effectiveness under stress: a structural contingency approach (2007) Journal of Organizational Behavior, 28, pp. 423-450;\nDurach, C.F., Machuca, J.A.D., A matter of perspective – the role of interpersonal relationships in supply chain risk management (2018) International Journal of Operations and Production Management, 38, pp. 1866-1887;\nDurach, C.F., Wiengarten, F., Choi, T.Y., Supplier–supplier coopetition and supply chain disruption: first-tier supplier resilience in the tetradic context (2020) International Journal of Operations and Production Management, 40, pp. 1041-1065;\nDyer, J.H., Singh, H., The relational view: cooperative strategy and sources of interorganizational competitive advantage (1998) Academy of Management Review, 23, pp. 660-679;\nDyer, J.H., Singh, H., Hesterly, W.S., The relational view revisited: a dynamic perspective on value creation and value capture (2018) Strategic Management Journal, 39, pp. 3140-3162;\nEisenhardt, K., Martin, J., Dynamic capabilities: what are they? (2000) Strategic Management Journal, 21, pp. 1105-1122;\nEllinger, A.E., Ellinger, A.D., Leveraging human resource development expertise to improve supply chain managers ' skills and competencies (2014) European Journal of Training and Development, 38, pp. 118-135;\nEmden, Z., Calantone, R.J., Droge, C., Collaborating for new product development: selecting the partner with maximum potential to create value (2006) Journal of Product Innovation Management, 23, pp. 330-341;\nEssex, A., Subramanian, N., Gunasekaran, A., The relationship between supply chain manager capabilities and performance: empirical evidence (2016) Production Planning and Control, 27, pp. 198-211;\n(2018) Eurostat statistics explained, , Glossary: High-tech (High-tech aggregation by NACE Rev.2;\nFaruquee, M., Paulraj, A., Irawan, C.A., Strategic supplier relationships and supply chain resilience: is digital transformation that precludes trust beneficial? (2021) International Journal of Operations and Production Management, 40, pp. 1095-1128;\nFloyd, S.W., Lane, P.J., Strategizing throughout the organization: managing role conflict in strategic renewal (2000) The Academy of Management Review, 25, pp. 154-177;\nFornell, C., Larcker, D., Evaluating structural equation models with unobservable variables and measurement error (1981) Journal of Marketing Research, 18, pp. 39-50;\nGibson, C., Birkinshaw, J., The antecedents, consequences, and mediating role of organizational ambidexterity (2004) Academy of Management Journal, 47, pp. 209-226;\nGnyawali, D.R., Charleton, T.R., Nuances in the interplay of competition and cooperation: towards a theory of coopetition (2018) Journal of Management, 44, pp. 2511-2534;\nGnyawali, D., Park, B.J., Co-opetition and technological innovation in small and medium-sized enterprises: a multilevel conceptual model (2009) Journal of Small Business Management, 47, pp. 308-330;\nGnyawali, D., Park, B.J., Co-opetition between giants: collaboration with competitors for technological innovation (2011) Research Policy, 40, pp. 650-663;\nHair, J.F., Sarstedt, M., Ringle, C.M., Mena, J.A., An assessment of the use of partial least squares structural equation modeling in marketing research (2012) Journal of the Academy of Marketing Science, 40, pp. 414-433;\nHalldórsson, Á., Hsuan, J., Kotzab, H., Complementary theories to supply chain management revisited – from borrowing theories to theorizing (2015) Supply Chain Management, 20, pp. 574-586;\nHarrison, J.S., Hitt, M.A., Hoskisson, R.E., Ireland, R.D., Resource complementarity in business combinations: extending the logic to organizational alliances (2001) Journal of Management, 27, pp. 679-690;\nHe, Z.L., Wong, P.K., Exploration vs. exploitation: an empirical test of the ambidexterity hypothesis (2004) Organization Science, 15, pp. 481-494;\nHelfat, C.E., Martin, J.A., Dynamic managerial capabilities: review and assessment of managerial impact on strategic change (2015) Journal of Management, 41, pp. 1281-1312;\nHelfat, C.E., Finkelstein, S., Mitchell, W., Peteraf, M.A., Singh, H., Teece, D.J., Winter, S.G., Maritan, C.A., (2007) Dynamic Capabilities and Organizational Processes. Dynamic Capabilities: Understanding Strategic Change in Organizations, , Blackwell Publishing, Oxford;\nHess, A.M., Rothaermel, F.T., When are assets complementary? Star scientists, strategic alliances, and innovation in the pharmaceutical industry (2011) Strategic Management Journal, 32, pp. 895-909;\nHidding, G.J., Wilson, T., Williams, J.R., Kuncheria, T., Complementary resources' role in first movers and followers in IT industries (2008) Journal of Information Science and Technology, 5, pp. 1-22;\nHitt, M.A., Xu, K., Carnes, C.M., Resource based theory in operations management research (2016) Journal of Operations Management, 41, pp. 77-94;\nHoang, H.A., Rothaermel, F.T., Leveraging internal and external experience: exploration, exploitation, and R&amp;amp;D project performance (2010) Strategic Management Journal, 31, pp. 734-758;\nHodgkinson, I.R., Ravishankar, M.N., Fischer, M., The ambidextrous manager: what role does culture play? (2017) The Journal of Business Strategy, 38, pp. 3-9;\nHoffmann, W., Lavie, D., Reuer, J.J., Shipilov, A., The interplay of competition and cooperation (2018) Strategic Management Journal, 39, pp. 3033-3052;\nHofman, E., Halman, J.I.M., Song, M., When to use loose or tight alliance networks for innovation? Empirical evidence: when to use loose or tight alliance networks (2017) The Journal of Product Innovation Management, 34, pp. 81-100;\nJordan, C., Bak, O., The growing scale and scope of the supply chain: a reflection on supply chain graduate skills (2016) Supply Chain Management, 21, pp. 610-626;\nJoshi, A.W., Stump, R.L., The contingent effect of specific asset investments on joint action in manufacturer-supplier relationships: an empirical test of the moderating role of reciprocal asset investments, uncertainty, and trust (1999) Journal of the Academy of Marketing Science, 27, pp. 291-305;\nKalaitzi, D., Matopoulos, A., Bourlakis, M., Tate, W., Supply chains under resource pressure: strategies for improving resource efficiency and competitive advantage (2019) International Journal of Operations and Production Management, 39, pp. 1323-1354;\nKennedy, P., (2003) A Guide to Econometrics, , Blackwell, Malden, MA;\nKim, D.Y., Kumar, V., Kumar, U., Relationship between quality management practices and innovation (2012) Journal of Operations Management, 30, pp. 295-315;\nKiss, A.N., Libaers, D., Barr, P.S., Wang, T., Zachary, M.A., CEO cognitive flexibility, information search, and organizational ambidexterity (2020) Strategic Management Journal, 41, pp. 2200-2233;\nKortmann, S., The mediating role of strategic orientations on the relationship between ambidexterity-oriented decisions and innovative ambidexterity (2015) Journal of Product Innovation Management, 32, pp. 666-684;\nKraus, S., Meier, F., Niemand, T., Bouncken, R.B., Ritala, P., In search for the ideal coopetition partner: an experimental study (2018) Review of Managerial Science, 12, pp. 1025-1053;\nLambe, C.J., Spekman, R.E., Hunt, S.D., Alliance competence, resources, and alliance success: conceptualization, measurement, and initial test (2002) Journal of the Academy of Marketing Science, 30, pp. 141-158;\nLane, P.J., Lubatkin, M., Relative absorptive capacity and interorganizational learning (1998) Strategic Management Journal, 19, pp. 461-477;\nLee, H., Kim, M.S., Kim, K.K., Interorganizational information systems visibility and supply chain performance (2014) International Journal of Information Management, 34, pp. 285-295;\nLi, L., Qian, G., (2018) Strategic alliances in technology industries: a different rationale, 39, pp. 3-11;\nLi, W., Zhao, X., Competition or coopetition? Equilibrium analysis in the presence of process improvement (2021) European Journal of Operational Research, 297, pp. 180-202;\nLi, Y., Li, P.P., Wang, H., Ma, Y., How do resource structuring and strategic flexibility interact to shape radical innovation?: resource structuring and strategic flexibility (2017) The Journal of Product Innovation Management, 34, pp. 471-491;\nLin, H.E., Mcdonough, E.F., Lin, S.J., Lin, C.Y.Y., Managing the exploitation/exploration paradox: the role of a learning capability and innovation ambidexterity: managing the exploitation/exploration paradox (2013) The Journal of Product Innovation Management, 30, pp. 262-278;\nLundgren-henriksson, E.L., Kock, S., Coopetition in a headwind – the interplay of sensemaking, sensegiving, and middle managerial emotional response in coopetitive strategic change development (2016) Industrial Marketing Management, 58, pp. 20-34;\nLuo, Y., A coopetition perspective of global competition (2007) Journal of World Business, 42, pp. 129-144;\nMaclean, M., Harvey, C., Golant, B.D., Sillince, J.A.A., The role of innovation narratives in accomplishing organizational ambidexterity (2020) Strategic Organization, 19, pp. 693-721;\nMakhashen, Y., Bin Rafi-ul-shan, P.M., Bashiri, M., Hasan, R., Amar, H., Khan, M.N., Exploring the role of ambidexterity and coopetition in designing resilient fashion supply chains: a multi-evidence-based approach (2020) Journal of Enterprise Information Management, 33, pp. 1599-1625;\nMalhotra, M.K., Mackelprang, A.W., Are internal manufacturing and external supply chain flexibilities complementary capabilities? (2012) Journal of Operations Management, 30, pp. 180-200;\nMarch, J.G., Exploration and exploitation in organizational learning (1991) Organization Science, 2, pp. 71-87;\nMaría dolores, L.G., Enrique, C.C., José francisco, M.A., Complementary resources and capabilities for an ethical and environmental management: a Qual/Quan study (2008) Journal of Business Ethics, 82, pp. 701-732;\nMathias, B.D., (2014) Exploration, Exploitation, Ambidexterity, and Firm Performance: A Meta-Analysis, , Emerald Group Publishing, Bingley;\nMcdonald, R.P., (1999) Test Theory: A Unified Treatment, , Lawrence Erlbaum, Mahwah, NJ;\nMichelfelder, I., Kratzer, J., Why and how combining strong and weak ties within a single interorganizational R&amp;amp;D collaboration outperforms other collaboration structures: why and how to combine strong and weak ties (2013) The Journal of Product Innovation Management, 30, pp. 1159-1177;\nMom, T.J.M., Van den bosch, F.A.J., Volberda, H.W., Investigating managers' exploration and exploitation activities: the influence of top-down, bottom-up, and horizontal knowledge inflows (2007) Journal of Management Studies, 44, pp. 910-931;\nMom, T.J.M., Van den bosch, F.A.J., Volberda, H.W., Understanding variation in managers' ambidexterity: investigating direct and interaction effects of formal structural and personal coordination mechanisms (2009) Organization Science, 20, pp. 812-828;\nNunnally, J.C., (1978) Psychometric Theory, , McGraw-Hill, New York;\nO'reilly lll, C.A., Tushman, M.L., Organizational ambidexterity in action: how managers explore and exploit (2011) California Management Review, 53, pp. 5-22;\n(2019) Organization for economic cooperation and development, , https://www.oecd.org;\nOjha, D., Struckell, E., Acharya, C., Patel, P.C., Supply chain organizational learning, exploration, exploitation, and firm performance: a creation-dispersion perspective (2018) International Journal of Production Economics, 204, pp. 70-82;\nO’reilly, C.A., Tushman, M.L., Ambidexterity as a dynamic capability: resolving the innovator's dilemma (2008) Research in Organizational Behavior, 28, pp. 185-206;\nPodsakoff, P.M., Mackenzie, S.B., Lee, J.Y., Podsakoff, N.P., Common method biases in behavioral research: a critical review of the literature and recommended remedies (2003) Journal of Applied Psychology, 88, pp. 879-903;\nRahman, S., Qing, N., Graduate students' perceptions of supply chain skills for supply chain managers (2014) Benchmarking: An International Journal, 21, pp. 276-299;\nRai, R., Gnyawali, D.R., Bhatt, H., Walking the tightrope: coopetition capability construct and its role in value creation (2022) Journal of Management, (ahead-of-print), pp. 1-33;\nRaisch, S., Birkinshaw, J., Organizational ambidexterity: antecedents, outcomes, and moderators (2008) Journal of Management, 34, pp. 375-409;\nRay, G., Muhanna, W.A., Barney, J.B., Information technology and the performance of the customer service process: a resource-based analysis (2005) MIS Quarterly, 29, pp. 625-652;\nRitala, P., Coopetition strategy – when is it successful? Empirical evidence on innovation and market performance (2012) British Journal of Management, 23, pp. 307-324;\nRitala, P., Hurmelinna-laukkanen, P., What's in it for me? Creating and appropriating value in innovation-related coopetition (2009) Technovation, 29, pp. 819-828;\nRitala, P., Hurmelinna-laukkanen, P., Incremental and radical innovation in coopetition—the role of absorptive capacity and appropriability (2013) Journal of Product Innovation Management, 30, pp. 154-169;\nRitala, P., Golnam, A., Wegmann, A., Coopetition-based business models: the case of Amazon.com (2014) Industrial Marketing Management, 43, pp. 236-249;\nRobson, M.J., Katsikeas, C.S., Schlegelmilch, B.B., Pramböck, B., Alliance capabilities, interpartner attributes, and performance outcomes in international strategic alliances (2019) Journal of World Business, 54, pp. 137-153;\nRojo, A., Llorens-montes, J., Perez-arostegui, M.N., The impact of ambidexterity on supply chain flexibility fit (2016) Supply Chain Management, 21, pp. 433-452;\nRojo gallego burin, A., Perez-arostegui, M.N., Llorens-montes, J., Ambidexterity and IT competence can improve supply chain flexibility? A resource orchestration approach (2020) Journal of Purchasing and Supply Management, 26, p. 100610;\nRosing, K., Rosenbusch, N., Frese, M., (2010) Ambidextrous Leadership in the Innovation Process, , Springer Berlin Heidelberg, Berlin and Heidelberg;\nRothaermel, F.T., Complementary assets, strategic alliances, and the incumbent's advantage: an empirical study of industry and firm effects in the biopharmaceutical industry (2001) Research Policy, 30, pp. 1235-1251;\nSarkees, M., Hulland, J., Chatterjee, R., Investments in exploitation and exploration capabilities: balance versus focus (2014) Journal of Marketing Theory and Practice, 22, pp. 7-24;\nSea-jin, C., Arjen van, W., Lorraine, E., From the Editors: common method variance in international business research (2010) Journal of International Business Studies, 41, pp. 178-184;\nSeepana, C., Paulraj, A., Huq, F.A., The architecture of coopetition: strategic intent, ambidextrous managers, and knowledge sharing (2020) Industrial Marketing Management, 91, pp. 100-113;\nSeepana, C., Huq, F.A., Paulraj, A., Performance effects of entrepreneurial orientation, strategic intent and absorptive capacity within coopetitive relationships (2021) International Journal of Operations and Production Management, 41, pp. 227-250;\nSirmon, D.G., Hitt, M.A., Contingencies within dynamic managerial capabilities: interdependent effects of resource investment and deployment on firm performance (2009) Strategic Management Journal, 30, pp. 1375-1394;\nSodhi, M.S., Tang, C.S., Supply chain management for extreme conditions: research opportunities (2021) The Journal of Supply Chain Management, 57, pp. 7-16;\nSouza-luz, A.R., Gavronski, I., Ambidextrous supply chain managers in a slow clockspeed industry: evidence from a Brazilian adhesive manufacturer (2020) Supply Chain Management, 25, pp. 101-114;\nSrivastava, P., Iyer, K.N.S., Rawwas, M.Y.A., Performance impact of supply chain partnership strategy-environment co-alignment (2017) International Journal of Operations and Production Management, 37, pp. 927-949;\nStettner, U., Lavie, D., Ambidexterity under scrutiny: exploration and exploitation via internal organization, alliances, and acquisitions (2014) Strategic Management Journal, 35, pp. 1903-1929;\nStrese, S., Meuer, M.W., Flatten, T.C., Brettel, M., Examining cross-functional coopetition as a driver of organizational ambidexterity (2016) Industrial Marketing Management, 57, pp. 40-52;\nTamayo-torres, J., Roehrich, J.K., Lewis, M.A., Ambidexterity, performance and environmental dynamism (2017) International Journal of Operations and Production Management, 37, pp. 282-299;\nTeece, D., Profiting from technological innovation: implications for integration, collaboration, licensing and public policy (1986) Research Policy, 15, pp. 285-305;\nTeece, D., Pisano, G., Shuen, A., Dynamic capabilities and strategic management (1997) Strategic Management Journal, 18, pp. 509-533;\nTortorella, G., Giglio, R., Van dun, D.H., Industry 4.0 adoption as a moderator of the impact of lean production practices on operational performance improvement (2019) International Journal of Operations and Production Management, 39, pp. 860-886;\nTouboulic, A., Mccarthy, L., Matthews, L., Re-imagining supply chain challenges through critical engaged research (2020) The Journal of Supply Chain Management, 56, pp. 36-51;\nTurner, N., Aitken, J., Bozarth, C., A framework for understanding managerial responses to supply chain complexity (2018) International Journal of Operations and Production Management, 38, pp. 1433-1466;\nVan hoek, R.I., Chatham, R., Wilding, R., Managers in supply chain management, the critical dimension (2002) Supply Chain Management, 7, pp. 119-125;\nVerghese, A.J., Koufteros, X., Peters, R., Exploring the dual nature of supplier relationship commitment on buyer behaviors: considering the levels of buyer-leverage (2019) International Journal of Operations and Production Management, 40, pp. 196-220;\nVickery, S.K., Droge, C., Setia, P., Sambamurthy, V., Supply chain information technologies and organisational initiatives: complementary versus independent effects on agility and firm performance (2010) International Journal of Production Research, 48, pp. 7025-7042;\nWiengarten, F., Fynes, B., Pagell, M., De burca, S., Exploring the impact of national culture on investments in manufacturing practices and performance: an empirical multi-country study (2011) Int","page":"1969-1994","publisher":"Emerald Publishing","publisher-place":"University of Bristol Business School, University of Bristol, Bristol, United Kingdom","title":"Relational resources for innovation ambidexterity within coopetitive relationships: the contingent role of managerial ambidexterity","type":"article-journal","volume":"42"},"uris":["http://www.mendeley.com/documents/?uuid=6430b00c-9fc1-4568-9bfa-824e34159fe2"]},{"id":"ITEM-6","itemData":{"DOI":"10.1111/ijtd.12278","ISSN":"13603736 (ISSN)","abstract":"The local market conditions for VET in Germany naturally affect the exportability of these educational products. In the rarest of cases, education and training products are transferable to foreign markets without any adaptation. The existing literature on international VET cooperation focuses on several transfer aspects as well as case studies of active exporters, investigating drivers and challenges of foreign engagement or analysing international business models. The perspective of resources and competences of VET providers going international has not been considered so far, failing to understand the relevancy of specific factors. This study analyses the required resources and capabilities of internationally active VET organizations (exporters) as well as those without any international experience, but intending to internationalize (intenders). Based on a literature review, this study applied four constructs of company resources and six constructs of competences necessary for conducting international business, each containing two to five indicators. Applying a quantitative research approach, data from 43 exporters and 37 intenders were collected to explore the most relevant resources and competences of both groups. Based on a ranking of all factors, a significant difference in terms of relevance perception was detected comparing both groups. Exporters rate relational resources, intercultural competence, physical resources, and product adaption abroad as much more relevant than export intenders do. Intenders, on the other hand, seem to rely heavily on their strengths in the national market and give high priority to organizational resources like quality management and strategy development for opening up international markets. These findings indicate that support programmes fostering the internationalization of VET providers should put more emphasis on the relevant resource and competence development that export intenders need. © 2022 The Authors. International Journal of Training and Development published by Brian Towers (BRITOW) and John Wiley &amp; Sons Ltd.","author":[{"dropping-particle":"","family":"Kassberg","given":"G","non-dropping-particle":"","parse-names":false,"suffix":""},{"dropping-particle":"","family":"Dornberger","given":"U","non-dropping-particle":"","parse-names":false,"suffix":""}],"container-title":"International Journal of Training and Development","id":"ITEM-6","issue":"4","issued":{"date-parts":[["2022"]]},"language":"English","note":"Export Date: 1 April 2023\n\nCorrespondence Address: Kassberg, G.; SEPT Competence Center, Germany; email: gunnar.kassberg@uni-leipzig.de\n\nFunding details: Bundesministerium für Bildung und Forschung, BMBF\n\nFunding text 1: This study was funded by the German Federal Ministry of Education and Research (BMBF) as part of the ‘Research for the Internationalization of Vocational Training’ funding programme. The authors would like to thank the iMOVE initiative for their support with the data collection. Open Access funding enabled and organized by Projekt DEAL.\n\nReferences: Abdelkafi, N., Posselt, T., Konzeption einer Methode zur Geschäftsmodellentwicklung und Implementierung am Beispiel der Berufsbildungsdienstleistung (2018) Service business development: Strategien–Innovationen–Geschäftsmodelle, pp. 403-427. , M. Bruhn, &amp;amp;, K. Hadwich, (Eds.),, Springer Fachmedien Wiesbaden; \nAbdelkafi, N., Salameh, N.A., Geschäftsmodellmuster im Dienstleistungssektor–Dargestellt am Beispiel der Internationalisierung deutscher Berufsbildungsdienstleister (2014) Kompendium Geschäftsmodell-Innovation: Grundlagen, aktuelle Ansätze und Fallbeispiele zur erfolgreichen Geschäftsmodell-Innovation, pp. 385-415. , D. R. A. Schallmo, (Ed.),, Springer Fachmedien Wiesbaden;\nAdick, C., Internationaler Bildungstransfer im Namen der Diplomatie: die Auswärtige Kultur- und Bildungspolitik der Bundesrepublik Deutschland (2017) Zeitschrift Für Pädagogik, 63, pp. 341-361;\nAsemokha, A., Musona, J., Torkkeli, L., Saarenketo, S., Business model innovation and entrepreneurial orientation relationships in SMEs: Implications for international performance (2019) Journal of International Entrepreneurship, 17, pp. 425-453;\nAyob, A.H., Ramlee, S., Abdul Rahman, A., Financial factors and export behavior of small and medium-sized enterprises in an emerging economy (2015) Journal of International Entrepreneurship, 13, pp. 49-66;\nBarney, J.B., Firm resources and sustained competitive advantage (1991) Journal of Management, 17, pp. 99-120;\nBarney, J.B., Is the resource-based “view” a useful perspective for strategic management research? Yes (2001) Academy of Management Review, 26, pp. 41-56;\nBloodgood, J.M., Sapienza, H.J., Almeida, J.G., The internationalization of new high-potential U.S. ventures: Antecedents and outcomes (1996) Entrepreneurship Theory and Practice, 20, pp. 61-76;\n(2000) Studie zum europäischen und internationalen Weiterbildungsmarkt, , BMBF Publik;\n(2003) Deutsche Weiterbildungsanbieter auf internationalen Märkten: Daten–Fallstudien–Perspektiven, , Bundesministerium für Bildung und Forschung (BMBF);\nBohnsack, R., Ciulli, F., Kolk, A., The role of business models in firm internationalization: An exploration of European electricity firms in the context of the energy transition (2021) Journal of International Business Studies, 52, pp. 824-852;\nBrouthers, K.D., Brouthers, L.E., Werner, S., Resource-based advantages in an international context (2008) Journal of Management, 34, pp. 189-217;\nBurr, W., Zur Anwendung des resource based view of the firm auf Dienstleistungsunternehmen—Versuch einer Präzisierung des resource based view (Abstract) (2008) Strategisches Kompetenz-Management in der Betriebswirtschaftslehre, pp. 183-194. , A. Eisenkopf, C. Opitz, H. Proff, (Eds.),, Gabler Verlag;\nČasas, R., Dambrauskaitė, V., Impact of external business environment factors on internationalization of Lithuanian-born global companies (2011) Ekonomika, 90, pp. 120-135;\nCavusgil, S.T., Differences among exporting firms based on their degree of internationalization (1984) Journal of Business Research, 12, pp. 195-208;\nChen, J., Sousa, C.M.P., He, X., The determinants of export performance: A review of the literature 2006-2014 (2016) International Marketing Review, 33, pp. 626-670;\nChesbrough, H., Business model innovation: Opportunities and barriers (2010) Long Range Planning, 43, pp. 354-363;\nChesbrough, H., Rosenbloom, R.S., The role of the business model in capturing value from innovation: Evidence from Xerox Corporation's technology spin-off companies (2002) Industrial and Corporate Change, 11, pp. 529-555;\nCiravegna, L., Majano, S.B., Zhan, G., The inception of internationalization of small and medium enterprises: The role of activeness and networks (2014) Journal of Business Research, 67, pp. 1081-1089;\nCurado, C., Bontis, N., The knowledge-based view of the firm and its theoretical precursor (2006) International Journal of Learning and Intellectual Capital, 3, pp. 367-381;\n(2013), Strategiepapier der Bundesregierung zur internationalen Berufsbildungs zusammenarbeit aus einer Hand, Drucksache 17/14352; Euler, D., (2013), Das duale System in Deutschland—Vorbild für einen Transfer ins Ausland? Eine Studie im Auftrag der Bertelsmann Stiftung, Bertelsmann Stiftung; Euler, D., Duale Berufsausbildung—ein Exportschlager ohne Absatz? (2019) Berufsbildung zwischen Tradition und Moderne: Festschrift für Thomas Deißinger zum 60. Geburtstag, pp. 315-329. , M. Pilz, K. Breuing, S. Schumann, (Eds.),, Springer Fachmedien Wiesbaden;\nFietz, G., Junge, A., Müntnich, M., Good Practice-Strategien der Erschließung internationaler Weiterbildungsmärkte (2003) Deutsche Weiterbildungsanbieter auf internationalen Märkten, pp. 59-68. , In BMBF (Ed.),, Bundesministerium für Bildung und Forschung (BMBF);\nFoscht, T., Angerer, T., Pieber, C., Export, kooperative und integrative Markteintrittsformen: Eine vergleichende Analyse (2004) Außenhandel: Marketingstrategien und Managementkonzepte, pp. 331-351. , J. Zentes, D. Morschett, H. Schramm-Klein, (Eds.),, Gabler Verlag;\nFraunhofer, M.O.E.Z., (2012) Treibende und hemmende Faktoren im Berufsbildungsexport aus Sicht deutscher Anbieter. Metaprojekt “Berufsbildungsexport durch deutsche Anbieter”, , (Ed.). (, Leipzig;\nFraunhofer, M.O.E.Z., (2014) Bedarfsermittlung systematisch gestalten. Metaprojekt “Berufsbildungsexport durch deutsche Anbieter”, , (Ed.). (, Leipzig;\nFraunhofer, M.O.E.Z., (2014) Schlüsselpartner für den Berufsbildungsexport auswählen. Metaprojekt “Berufsbildungsexport durch deutsche Anbieter”, , (Ed.). (, Leipzig;\nFreiling, J., A competence-based theory of the firm (2004) Management Revue, 15, pp. 27-52;\nFreiling, J., Gersch, M., Goeke, C., On the path towards a competence-based theory of the firm (2008) Organization Studies, 29, pp. 1143-1164;\nFrommberger, D., Baumann, F.-A., Internationalisierung der Berufsbildung (2019) Handbuch Berufsbildung, pp. 713-724. , R. Arnold, A. Lipsmeier, M. Rohs, (Eds.),, Springer Fachmedien Wiesbaden;\nGeiben, M., (2017) Transfer in internationalen Berufsbildungskooperationen. Berichte zur beruflichen Bildung, , (Ed.). (, Bundesinstitut für Berufsbildung;\nGessler, M., Fuchs, M., Pilz, M., Der internationale Berufsbildungstransfer im Lichte der deutschen Berufsbildungsforschung: Wie der Geist aus der Flasche (2018) Konzepte und Wirkungen des Transfers Dualer Berufsausbildung, pp. 3-10. , Springer Fachmedien Wiesbaden;\nGessler, M., Kühn, K., Geschäftsmodellentwicklung und/oder Internationale Berufsbildungszusammenarbeit? (2019) Berufsbildung International: Geschäftsmodellentwicklung, pp. 35-37. , In Projektträger DLR (Ed.);\nGiachetti, C., Manzi, G., Colapinto, C., Entry mode degree of control, firm performance and host country institutional development: A meta-analysis (2019) Management International Review, 59, pp. 3-39;\nGrant, R.M., The resource-based theory of competitive advantage: Implications for strategy formulation (1991) California Management Review, 33, pp. 114-135;\nGrant, R.M., Toward a knowledge-based theory of the firm (1996) Strategic Management Journal, 17, pp. 109-122;\nHeller, P., Grunau, J., Duscha, K., (2015), pp. 1-17. , Das Konzept “Beruf” ins Ausland transferieren? Eine kritische Perspektive auf den deutschen Berufsbildungsexport,). Bwp@ Berufs- Und Wirtschaftspädagogik—Online; Hilbig, R., (2019) Internationale Geschäftsmodelle von Berufsbildungsdienstleistern, , Springer Fachmedien;\nHilbig, R., Nirenberg, N., (2019), pp. 1-40. , Becoming international — The business model innovation process of VET providers presented at EURAM 2019 — Exploring the Future of Management; Hill, C.W.L., Hwang, P., Kim, W.C., An eclectic theory of entry mode choice (1990) Strategic Management Journal, 11, pp. 117-128;\nHummelsheim, S., Baur, M., The German dual system of initial vocational education and training and its potential for transfer to Asia (2014) Prospects, 44, pp. 279-296;\nIbeh, K.I.N., Wheeler, C.N., A resource-centred interpretation of export performance (2005) International Entrepreneurship and Management Journal, 1, pp. 539-556;\n(2017) Auf Wachstum ausgerichtet. Zehn Jahre Trends im Bildungsexport, , iMOVE;\n(2019) Trendbarometer 2019—Exportbranche Aus- und Weiterbildung, , Bonn;\nJiang, N., Carpenter, V., Market entry dynamic framework for higher education internationalization (2011) Journal of International Education in Business, 4, pp. 141-158;\nJohanson, J., Mattsson, L.-G., Internationalization in industrial systems: A network approach (1988) Strategies in global competition, pp. 303-321. , N. Hood, &amp;amp;, J.-E. Vahlne, (Eds.),, Croom Helm;\nJohnson, M.W., Christensen, C.M., Kagermann, H., (2008), 86. , Reinventing your business model, (. Harvard Business Review; Junaidu, A.S., Abdul, M.B., Mohamed, Z.A., Sambasivan, M., Tangible resources and export performance of SMEs in the Nigerian leather industry: The moderating role of firm size (2012) International Journal of Academic Research in Economics and Management Sciences, 1, p. 235;\nKaßberg, G., Dornberger, U., Friebel, P., Uhlig, S., Schied, H., (2018) Leitfaden für den Export beruflicher Aus- und Weiterbildung, , iMOVE Publikationen, BMBF;\nKnight, G.A., Kim, D., International business competence and the contemporary firm (2009) Journal of International Business Studies, 40, pp. 255-273;\nKoopmann, G., Straubhaar, T., Zur Internationalisierung des Dienstleistungssektors (2009) Jahrbuch für Wirtschaftswissenschaften/Review of Economics, 60, pp. 81-102. , D. Duwedag, E. Sauernheimer, E. Wille, (Eds.),, Lucius &amp;amp; Lucius Verlagsgesellschaft mbH;\nKühn, I.K., Peters, S., Holle, L., Internationalization strategies of German VET providers. What is important for business models in new markets? (2020) Trends in vocational education and training research, Vol. III. Proceedings of the European Conference on Educational Research (ECER), Vocational Education and Training Network (VETNET), pp. 168-177. , C. Nägele, B. E. Stalder, N. Kersh, (Eds.);\nLaufs, K., Schwens, C., Foreign market entry mode choice of small and medium-sized enterprises: A systematic review and future research agenda (2014) International Business Review, 23, pp. 1109-1126;\nLegler, B., Hofmann, S., Seibert, D., Laukhuf, A., (2018), Analyse der deutschen Bildungswirtschaft im Zeichen der Digitalisierung Wirtschaftliche Bedeutung, Potentiale und Handlungsbedarf, Studie im Auftrag des Bundesministeriums für Wirtschaft und Energie (BMWi); Leonidou, L.C., Katsikeas, C.S., Samiee, S., Marketing strategy determinants of export performance: A meta-analysis (2002) Journal of Business Research, 55, pp. 51-67;\nLisboa, A., Skarmeas, D., Lages, C., Entrepreneurial orientation, exploitative and explorative capabilities, and performance outcomes in export markets: A resource-based approach (2011) Industrial Marketing Management, 40, pp. 1274-1284;\nLoon, M., Otaye-Ebede, L., Stewart, J., Thriving in the new normal: The HR microfoundations of capabilities for business model innovation. An integrated literature review (2020) Journal of Management Studies, 57, pp. 698-726;\nLu, Y., Zhou, L., Bruton, G., Li, W., Capabilities as a mediator linking resources and the international performance of entrepreneurial firms in an emerging economy (2010) Journal of International Business Studies, 41, pp. 419-436;\nMcQuillan, D., Scott, P.S., Models of internationalization: A business model approach to professional service firm internationalization (2015) Advances in Strategic Management, 33, pp. 309-345;\nMikhalkina, T., Cabantous, L., Business model innovation: How iconic business models emerge (2015) Advances in Strategic Management, 33, pp. 59-95;\nMorgan, N.A., Feng, H., Whitler, K.A., Marketing capabilities in international marketing (2018) Journal of Marketing, 26, pp. 61-95;\nMorgan, N.A., Kaleka, A., Katsikeas, C.S., Antecedents of export venture performance: A theoretical model and empirical assessment (2004) Journal of Marketing, 68, pp. 90-108;\nMorgan, N.A., Katsikeas, C.S., Vorhies, D.W., Export marketing strategy implementation, export marketing capabilities, and export venture performance (2012) Journal of the Academy of Marketing Science, 40, pp. 271-289;\nNaidoo, V., From ivory towers to international business: Are universities export ready in their recruitment of international students? (2010) Journal of Studies in International Education, 14, pp. 5-28;\nOsterwalder, A., Pigneur, Y., (2010) Bussiness Model Generation, , John Wiley &amp;amp; Sons;\nPeng, M.W., The resource-based view and international business (2001) Journal of Management, 27, pp. 803-829;\nPilz, M., Typologies in comparative vocational education: Existing models and a new approach (2016) Vocations and Learning, 9, pp. 295-314;\nPorter, M.E., (1990), pp. 71-91. , The competitive advantage of nations,). Harvard Business Review; Porter, M.E., Wettbewerbsvorteile: Spitzenleistungen erreichen und behaupten (Competitive advantage) (2010) (7. Aufl.). Frankfurt am Main, , M. E. Porter, (Ed.),, Campus Verlag;\nPosselt, T., Abdelkafi, N., Radić, M., Preissler, A., Berufsbildungsexport: Zentrale Bausteine der Geschäftsmodellentwicklung (2019) Konzepte und Wirkungen des Transfers Dualer Berufsausbildung, pp. 163-196. , M. Gessler, M. Fuchs, M. Pilz, (Eds.),, Springer Fachmedien Wiesbaden;\nPrahalad, C.K., Hamel, G., (1990), pp. 41-60. , The core competence of the corporation,). Harvard Business Review; Rask, M., Internationalization through business model innovation: In search of relevant design dimensions and elements (2014) Journal of International Entrepreneurship, 12, pp. 146-161;\nSachse, U., (2008), Exportleitfaden Aus- und Weiterbildung, iMOVE Publikationen; Schroll-Machl, S., Wie interkulturelle Kompetenzen als Erfolgs- oder Misserfolgsfaktoren bei Internationalisierungsstrategien von Unternehmen wirken können: Eine wahre Geschichte zur interkulturellen Ignoranz (2009) Gruppendynamik Und Organisationsberatung, 40, pp. 166-178;\nSolano Acosta, A., Herrero Crespo, Á., Collado Agudo, J., Effect of market orientation, network capability and entrepreneurial orientation on international performance of small and medium enterprises (SMEs) (2018) International Business Review, 27, pp. 1128-1140. , https://doi.org/10.1016/j.ibusrev.2018.04.004;\nSousa, C.M.P., Martínez-López, F.J., Coelho, F., The determinants of export performance: A review of the research in the literature between 1998 and 2005 (2008) International Journal of Management Reviews, 10, pp. 343-374;\nSteiner-Khamsi, G., Waldow, F., (2012) Policy borrowing and lending in education, , Routledge;\nStockmann, R., Silvestrini, S., (2011), https://www.giz.de/en/downloads/giz2011-de-synthesebericht-berufliche-bildung.pdf, Synthese und Meta-Evaluierung Berufliche Bildung. Deutsche Gesellschaft für Internationale Zusammenarbeit (GIZ) GmbH; Strehle, J.U., (2019) Export beruflicher Bildung: Entwicklungsmöglichkeiten überbetrieblicher Ausbildungszentren für die Erschließung internationaler Märkte—eine Fallstudie über das Engagement der BFW Sachsen im chinesischen Bausektor, , TU Dresden;\nTeece, D.J., Business models, business strategy and innovation (2010) Long Range Planning, 43, pp. 172-194;\nTeece, D.J., Pisano, G., Shuen, A., Dynamic capabilities and strategic management (1997) Strategic Management Journal, 18, pp. 509-533;\nWach, K., Theoretical framework of the firm-level internationalization in business studies (2014) Patterns of business internationalization in visegrad countries—In search for regional specifics, pp. 13-30. , A. Duréndez, &amp;amp;, K. Wach, (Eds.),, Universidad Politécnica de Cartagena;\nWeerawardena, J., Mort, G.S., Liesch, P.W., Knight, G., Conceptualizing accelerated internationalization in the born global firm: A dynamic capabilities perspective (2007) Journal of World Business, 42, pp. 294-306;\nWernerfelt, B., A resource-based view of the firm (1984) Strategic Management Journal, 5, pp. 171-180;\nWheeler, C., Ibeh, K., Dimitratos, P., UK export performance research: Review and implications (2008) International Small Business Journal, 26, pp. 207-239;\nZhang, M., Tansuhaj, P., McCullough, J., International entrepreneurial capability: The measurement and a comparison between born global firms and traditional exporters in China (2009) Journal of International Entrepreneurship, 7, pp. 292-322;\nZou, S., Fang, E., Zhao, S., The effect of export marketing capabilities on export performance: An investigation of Chinese exporters (2003) Journal of International Marketing, 11, pp. 32-55;\nZou, S., Stan, S., The determinants of export performance: A review of the empirical literature between 1987 and 1997 (1998) International Marketing Review, 15, pp. 333-356","page":"606-628","publisher":"John Wiley and Sons Inc","publisher-place":"SEPT Competence Center, Faculty of Economics and Management Science, Leipzig University, Leipzig, Germany","title":"Perception of export intenders on relevant resources and competences for the internationalization of vocational education and training (VET) providers","type":"article-journal","volume":"26"},"uris":["http://www.mendeley.com/documents/?uuid=c6fca571-76dd-4c9e-bcd4-cee636f25342"]},{"id":"ITEM-7","itemData":{"DOI":"10.1111/ntwe.12243","ISSN":"02681072 (ISSN)","abstract":"This study draws upon organizational psychology and platform labor research to investigate how socio-psychological factors affect the mental well-being of platform workers and help them cope with the challenges of work. Based on a survey study of 500 food-delivery workers (‘riders’) in China, we provide quantitative evidence of workers' ambivalent subjective experiences that complements the predominantly qualitative account in the extant literature. In particular, we assess the complex relationships between meaningfulness of work, autonomy at work, self-perceived competence, and workers' subjective well-being. Our data also show that the stress-buffering effect of social support mainly comes from the riders' familial contact and their online group chat with other workers. Overall, despite the well-documented precarity and stress in platform work, the riders in our sample appear to be able to mobilize inner and relational resources to achieve a relatively high-level mental well-being. © 2022 The Authors. New Technology, Work and Employment published by Brian Towers (BRITOW) and John Wiley &amp; Sons Ltd.","author":[{"dropping-particle":"","family":"Wu","given":"P F","non-dropping-particle":"","parse-names":false,"suffix":""},{"dropping-particle":"","family":"Zheng","given":"R","non-dropping-particle":"","parse-names":false,"suffix":""},{"dropping-particle":"","family":"Zhao","given":"Y","non-dropping-particle":"","parse-names":false,"suffix":""},{"dropping-particle":"","family":"Li","given":"Y","non-dropping-particle":"","parse-names":false,"suffix":""}],"container-title":"New Technology, Work and Employment","id":"ITEM-7","issue":"3","issued":{"date-parts":[["2022"]]},"language":"English","note":"Cited By :1\n\nExport Date: 1 April 2023\n\nCorrespondence Address: Wu, P.F.; School of Business and Management, United Kingdom; email: philip.wu@rhul.ac.uk\n\nReferences: Akay, A., Giulietti, C., Robalino, J.D., Zimmermann, K.F., Remittances and well-being among rural-to-urban migrants in China (2014) Review of Economics of the Household, 3 (12), pp. 517-546; \nAllan, B.A., Batz-Barbarich, C., Sterling, H.M., Tay, L., Outcomes of meaningful work: a meta-analysis (2019) Journal of Management Studies, 56 (3), pp. 500-528;\nAmin, A., Richaud, L., Stress and the ecology of urban experience: migrant mental lives in central Shanghai (2020) Transactions of the Institute of British Geographers, 45 (4), pp. 862-876;\nAnwar, M.A., Graham, M., Between a rock and a hard place: Freedom, flexibility, precarity and vulnerability in the gig economy in Africa (2021) Competition and Change, 25 (2), pp. 237-258;\nAshford, S.J., Caza, B.B., Reid, E.M., From surviving to thriving in the gig economy: a research agenda for individuals in the new world of work (2018) Research in Organizational Behavior, 38, pp. 23-41;\nBandura, A., Self-efficacy: toward a unifying theory of behavioral change (1977) Psychological Review, 84, pp. 191-215;\nBaron, R.M., Kenny, D.A., The moderator–mediator variable distinction in social psychological research: Conceptual, strategic, and statistical considerations (1986) Journal of Personality and Social Psychology, 51 (6), pp. 1173-1182;\nBarratt, T., Goods, C., Veen, A., ‘I'm my own boss…’: active intermediation and ‘entrepreneurial’ worker agency in the Australian gig-economy (2020) Environment and Planning A, 52 (8), pp. 1643-1661;\nBatenburg, A., Das, E., Virtual support communities and psychological well-being: the role of optimistic and pessimistic social comparison strategies (2015) Journal of Computer-Mediated Communication, 20, pp. 585-600;\nBerger, T., Frey, C., Levin, G., Danda, S., Uber happy? Work and well-being in the “Gig Economy.” (2019) Economic Policy, 34 (99), pp. 429-477;\nBroughton, A., Gloster, R., Marvell, R., Green, M., Langley, J., Martin, A., (2018) The experiences of individuals in the gig economy, , https://www.gov.uk/government/publications/gig-economy-research, &amp;amp;, Department for Business, Energy and Industrial Strategy (BEIS);\nCao, A., Li, P., We are not machines: the identity construction of Chinese female migrant workers in online chat groups (2018) Chinese Journal of Communication, 11 (3), pp. 289-305;\nCarless, S.A., Does psychological empowerment mediate the relationship between psychological climate and job satisfaction? (2004) Journal of Business and Psychology, 18 (4), pp. 405-425;\nChan, N.K., “Becoming an expert in driving for Uber”: uber driver/bloggers' performance of expertise and self-presentation on YouTube (2019) New Media &amp;amp; Society, 21 (9), pp. 2048-2067;\nChen, J.Y., Sun, P., Temporal arbitrage, fragmented rush, and opportunistic behaviors: the labor politics of time in the platform economy (2020) New Media and Society, 22 (9), pp. 1561-1579;\nCohen, S., Social relationships and health (2004) The American Psychologist, 59 (8), pp. 676-684;\nCohen, S., Wills, T.A., Stress, social support, and the buffering hypothesis (1985) Psychological Bulletin, 98 (2), pp. 310-357;\nCraighead, C.W., Ketchen, D.J., Dunn, K.S., Hult, G.T.M., Addressing common method variance: guidelines for survey research on information technology, operations, and supply chain management (2011) IEEE Transactions on Engineering Management, 58 (3), pp. 578-588;\nde Vaujany, F.-X., Leclercq-Vandelannoitte, A., Munro, I., Nama, Y., Holt, R., Control and surveillance in work practice: cultivating paradox in ‘new' modes of organizing (2021) Organization Studies, 42 (5), pp. 675-695;\nDuggan, J., Sherman, U., Carbery, R., McDonnell, A., Algorithmic management and app-work in the gig economy: a research agenda for employment relations and HRM (2019) Human Resource Management Journal, pp. 1-19;\nFranke, M., Pulignano, V., (2021), &amp;amp;,) Connecting at the edge cycles of commodification and labour control within food delivery platform work in Belgium. New Technology, Work and Employment; Gagné, M., Bhave, D., Autonomy in the workplace: an essential ingredient to employee engagement and well-being in every culture (2011) Human Autonomy in Cross-Cultural Context: Perspectives on the Psychology of Agency, Freedom, and Well-Being, pp. 163-187. , &amp;amp;, Chirkov, V.I., Ryan, R.M., &amp;amp;, Sheldon, K.M., (Eds.), Netherlands, Springer;\nGalière, S., When food-delivery platform workers consent to algorithmic management: a Foucauldian perspective (2020) New Technology, Work and Employment, 35 (3), pp. 357-370;\nGoods, C., Veen, A., Barratt, T., “Is your gig any good?” Analysing job quality in the Australian platform-based food-delivery sector (2019) Journal of Industrial Relations, 61 (4), pp. 502-527;\nGreenwood, B., Burtch, G., Carnahan, S., Unknowns of the gig-economy (2017) Communications of the ACM, 60 (7), pp. 27-29;\nGregory, K., “My life is more valuable than this”: understanding risk among on-demand food couriers in Edinburgh (2021) Work, Employment and Society, 35 (2), pp. 316-331;\nGriesbach, K., Reich, A., Elliott-Negri, L., Milkman, R., Algorithmic control in platform food delivery work (2019) Socius: Sociological Research for a Dynamic World, 5;\nHartmann, S., Weiss, M., Newman, A., Hoegl, M., Resilience in the workplace: a multilevel review and synthesis (2020) Applied Psychology, 69 (3), pp. 913-959;\nHeiland, H., Neither timeless, nor placeless: control of food delivery gig work via place-based working time regimes (2021) Human Relations;\nHeiland, H., Schaupp, S., Breaking digital atomization: resistant cultures of solidarity in platform-based courier work (2021) Augmented exploitation. Artificial intelligence, automation and work, pp. 138-148. , &amp;amp;, Moore, P.V., &amp;amp;, Woodcock, J., (Eds.), London, Pluto Press;\nHenseler, J., (2021) Composite-based structural equation modeling: analyzing latent and emergent variables (Illustrated edition), , New York, The Guilford Press;\nHoltum, P.J., Irannezhad, E., Marston, G., Mahadevan, R., Business or pleasure? A comparison of migrant and non-migrant uber drivers in Australia (2021) Work, Employment and Society, 36 (2), pp. 290-309;\nJackson, C., The general health questionnaire (2007) Occupational Medicine, 57 (1). , 79–79;\nJex, S.M., Bliese, P.D., Buzzell, S., Primeau, J., The impact of self-efficacy on stressor–strain relations: coping style as an explanatory mechanism (2001) Journal of Applied Psychology, 86 (3), pp. 401-409;\nKaranović, J., Berends, H., Engel, Y., Regulated dependence: platform workers' responses to new forms of organizing (2021) Journal of Management Studies, 58 (4), pp. 1070-1106;\nKellogg, K.C., Valentine, M.A., Christin, A., Algorithms at work: The new contested terrain of control (2020) Academy of Management Annals, 14 (1), pp. 366-410;\nLe Breton, C., Galière, S., The role of organizational settings in social learning: an ethnographic focus on food-delivery platform work (2022) Human Relations, , https://doi.org/10.1177/00187267221081295;\nLepanjuuri, K., Wishart, R., Cornick, P., (2018), https://assets.publishing.service.gov.uk/government/uploads/system/uploads/attachment_data/file/687553/The_characteristics_of_those_in_the_gig_economy.pdf, &amp;amp;,) The characteristics of individuals in the gig economy. Department for Business. Energy &amp;amp; Industrial Strategy (BEIS); Liu, C., Friedman, E., Resistance under the radar: organization of work and collective action in China's food delivery industry (2021) The China Journal, 86, pp. 68-89;\nLiu, P.L., Yeo, T.E.D., Weak ties matter: social network dynamics of mobile media multiplexity and their impact on the social support and psychological well-being experienced by migrant workers (2021) Mobile Media &amp;amp; Communication, 10 (1), pp. 76-96;\nLundin, A., Hallgren, M., Theobald, H., Hellgren, C., Torgén, M., Validity of the 12-item version of the General Health Questionnaire in detecting depression in the general population (2016) Public Health, 136, pp. 66-74;\nMalin, B.J., Chandler, C., Free to work anxiously: splintering precarity among drivers for uber and Lyft (2017) Communication, Culture &amp;amp; Critique, 10 (2), pp. 382-400;\nMatthews, R.A., Michelle Diaz, W., Cole, S.G., The organizational empowerment scale (2003) Personnel Review, 32 (3), pp. 297-318;\nMaynard, M.T., Gilson, L.L., Mathieu, J.E., Empowerment—Fad or fab? A multilevel review of the past two decades of research (2012) Journal of Management, 38 (4), pp. 1231-1281;\nMeng, X., Xue, S., Social networks and mental health outcomes: Chinese rural–urban migrant experience (2020) Journal of Population Economics, 33 (1), pp. 155-195;\nMiller, B.K., Simmering, M., Attitude toward the color blue: an ideal marker variable (2020) Academy of Management Proceedings, 2020;\nMöhlmannn, M., Zalmanson, L., Henfridsson, O., Gregory, R., Algorithmic management of work on online labor platforms: when matching meets control (2021) Management Information Systems Quarterly, 45 (4), pp. 1999-2022;\nNewlands, G., Algorithmic surveillance in the gig economy: The organization of work through lefebvrian conceived space (2020) Organization Studies;\nO'Connor, S., (2017) Driven to despair—the hidden costs of the gig economy, , https://www.ft.com/content/749cb87e-6ca8-11e7-b9c7-15af748b60d0, Financial Times;\nPetriglieri, G., Ashford, S.J., Wrzesniewski, A., Agony and ecstasy in the gig economy: cultivating holding environments for precarious and personalized work identities (2019) Administrative Science Quarterly, 64 (1), pp. 124-170;\nPichault, F., McKeown, T., Autonomy at work in the gig economy: analysing work status, work content and working conditions of independent professionals (2019) New Technology, Work and Employment, 34 (1), pp. 59-72;\nPugh, S.D., Groth, M., Hennig-Thurau, T., Willing and able to fake emotions: A closer examination of the link between emotional dissonance and employee well-being (2011) Journal of Applied Psychology, 96 (2), pp. 377-390;\nRodríguez-Muñoz, A., Sanz-Vergel, A., Demerouti, E., Bakker, A., Engaged at work and happy at home: A spillover–crossover model (2014) Journal of Happiness Studies, 15 (2), pp. 271-283;\nRosso, B.D., Dekas, K.H., Wrzesniewski, A., On the meaning of work: a theoretical integration and review (2010) Research in Organizational Behavior, 30, pp. 91-127;\nSchmitt, A., Den Hartog, D.N., Belschak, F.D., Is outcome responsibility at work emotionally exhausting? Investigating employee proactivity as a moderator (2015) Journal of Occupational Health Psychology, 20 (4), pp. 491-500;\nScholz, T., (2016) Platform cooperativism: challenging the corporate sharing economy, , New York, NY, Rosa Luxemburg Stiftung;\nSeibert, S.E., Wang, G., Courtright, S.H., Antecedents and consequences of psychological and team empowerment in organizations: a meta-analytic review (2011) Journal of Applied Psychology, 96 (5), pp. 981-1003;\nShamir, B., Meaning, self and motivation in organizations (1991) Organization Studies, 12 (3), pp. 405-424;\nSoriano, C.R.R., Cabañes, J.V.A., Entrepreneurial solidarities: social media collectives and Filipino digital platform workers (2020) Social Media + Society, 6 (2);\nSpector, P.E., Perceived control by employees: a meta-analysis of studies concerning autonomy and participation at work (1986) Human Relations, 39 (11), pp. 1005-1016;\nSpreitzer, G.M., Psychological empowerment in the workplace: dimensions, measurement, and validation (1995) Academy of Management Journal, 38 (5), pp. 1442-1465;\nSpreitzer, G.M., Taking stock: a review of more than twenty years of research on empowerment at work (2008) The SAGE handbook of organizational behavior: Volume I—Micro Approaches, pp. 54-72. , Cooper, C., &amp;amp;, Barling, J., (Eds.), Thousand Oaks, CA, Sage Publications;\nSpreitzer, G.M., Kizilos, M.A., Nason, S.W., A dimensional analysis of the relationship between psychological empowerment and effectiveness satisfaction, and strain (1997) Journal of Management, 23 (5), pp. 679-704;\nStephan, U., Tavares, S.M., Carvalho, H., Ramalho, J.J.S., Santos, S.C., van Veldhoven, M., Self-employment and eudaimonic well-being: energized by meaning, enabled by societal legitimacy (2020) Journal of Business Venturing, 35 (6);\nSun, P., Your order, their labor: an exploration of algorithms and laboring on food delivery platforms in China (2019) Chinese Journal of Communication, 12 (3), pp. 308-323;\nSun, W., (2014) Subaltern China: rural migrants, media, and cultural practices, , Lanham, MD, Rowman &amp;amp; Littlefield;\nTassinari, A., Maccarrone, V., Riders on the storm: workplace solidarity among gig economy couriers in Italy and the UK (2020) Work, Employment and Society, 34 (1), pp. 35-54;\nUnger, J., Siu, K., Chinese migrant factory workers across four decades: shifts in work conditions, urbanization, and family strategies (2019) Labor History, 60 (6), pp. 765-778;\nVerduyn, P., Ybarra, O., Maxime, R., John, J., Kross, E., Do social network sites enhance or undermine subjective well-being? A critical review (2017) Social Issues and Policy Review, 11 (1), pp. 274-302;\nWiesenfeld, B.M., Reyt, J.-N., Brockner, J., Trope, Y., Construal level theory in organizational research (2017) Annual Review of Organizational Psychology and Organizational Behavior, 4 (1), pp. 367-400;\nWilhelm, F., Hirschi, A., Career self-management as a key factor for career wellbeing (2019) Theory, research and dynamics of career wellbeing: becoming fit for the future, pp. 117-137. , &amp;amp;, Potgieter, I.L., Ferreira, N., &amp;amp;, Coetzee, M., (Eds.), Springer, Cham;\nWong, D.F.K., Li, C.Y., Song, H.X., Rural migrant workers in urban China: living a marginalised life (2007) International Journal of Social Welfare, 16 (1), pp. 32-40;\nWong, D.F.K., Song, H.X., The resilience of migrant workers in Shanghai China: the roles of migration stress and meaning of migration (2008) International Journal of Social Psychiatry, 54 (2), pp. 131-143;\nWood, A.J., Graham, M., Lehdonvirta, V., Hjorth, I., Good gig, bad gig: Autonomy and algorithmic control in the global gig economy (2019) Work, Employment and Society, 33 (1), pp. 56-75;\nWood, A.J., Graham, M., Lehdonvirta, V., Hjorth, I., Networked but commodified: The (dis)embeddedness of digital labour in the gig economy (2019) Sociology, 53 (5), pp. 931-950;\nWu, P.F., Bernardi, R., Community attachment and emotional well-being: an empirical study of an online community for people with diabetes (2020) Information Technology &amp;amp; People, 34 (7), pp. 1949-1975;\nWu, P.F., Zheng, Y., (2020), https://aisel.aisnet.org/ecis2020_rp/156, &amp;amp;, June 15). Time is of the essence spatiotemporalities of food delivery platform work in China., ECIS 2020 Proceedings, European Conference on Information Systems, Marrakech, Morocco; (2020), http://www.xinhuanet.com/local/2020-11/13/c_1126733605.htm; Yang, T., Xu, X., Li, M., Rockett, I.R.H., Zhu, W., Ellison-Barnes, A., Mental health status and related characteristics of Chinese male rural–urban migrant workers (2012) Community Mental Health Journal, 48 (3), pp. 342-351;\nYe, J., China moves to protect food delivery drivers from digital exploitation (2021) South China Morning Post, , https://www.scmp.com/tech/big-tech/article/3142588/china-moves-protect-food-delivery-drivers-digital-exploitation;\nYildirmaz, A., Goldar, M., Klein, S., (2020) Illuminating the shadow workforce: insights into the gig workforce in businesses, , https://www.adp.com/-/media/adp/resourcehub/pdf/adpri/illuminating-the-shadow-workforce-by-adp-research-institute.ashx, &amp;amp;, ADP Research Institute, Newark, USA;\nZhang, R., The stress-buffering effect of self-disclosure on Facebook: an examination of stressful life events, social support, and mental health among college students (2017) Computers in Human Behavior, 75, pp. 527-537;\nZheng, Y., Wu, P.F., Producing speed on demand: reconfiguration of space and time in food delivery platform work (2022) Information Systems Journal;\nZhong, B.-L., Liu, T.-B., Chiu, H.F.K., Chan, S.S.M., Hu, C.-Y., Hu, X.-F., Prevalence of psychological symptoms in contemporary Chinese rural-to-urban migrant workers: an exploratory meta-analysis of observational studies using the SCL-90-R (2013) Social Psychiatry and Psychiatric Epidemiology, 48 (10), pp. 1569-1581;\nZhou, I., (2020), http://www.ilo.org/global/publications/working-papers/WCMS_757923/lang--en/index.htm, Digital Labour Platforms and Labour Protection in China, [Working paper]UR - https://www.scopus.com/inward/record.uri?eid=2-s2.0-85129653788&amp;amp;doi=10.1111%2fntwe.12243&amp;amp;partnerID=40&amp;amp;md5=baf21a4d78b1af1d57d72402bf32be14","page":"425-444","publisher":"John Wiley and Sons Inc","publisher-place":"School of Business and Management, Royal Holloway, University of London, Egham, United Kingdom","title":"Happy riders are all alike? Ambivalent subjective experience and mental well-being of food-delivery platform workers in China","type":"article-journal","volume":"37"},"uris":["http://www.mendeley.com/documents/?uuid=f9c8f9e1-55a7-47af-b01a-f023745198a5"]},{"id":"ITEM-8","itemData":{"DOI":"10.1057/s41262-021-00263-5","ISSN":"1350231X (ISSN)","abstract":"In recent decades, the substitution of corporate brand names has been spurred by mergers, acquisitions, and corporate spin-offs. When a business unit is divested, brand equity must be transferred from an established brand name to a new brand name. The central research question addressed in this study is how a spin-off retains brand equity after rebranding. The study is based on a case study of the divestment and rebranding of a subsidiary of a multinational firm. A thematic analysis is conducted based on semi-structured in-depth interviews and archival data of the rebranding campaign. The case analysis grounds brand equity retention after rebranding in the resource-based theory. The findings indicate the perceived continuation of the spin-off’s intangible, tangible, and relational resources as the primary condition under which the spin-off retains the brand equity associated with the former parent company’s corporate brand name. This central insight raises theoretical and practical implications for the conceptualization of brand equity and brand names and the value of brand names. The ability of a brand entity to rebrand suggests that the value of a brand name can be based on the replacement costs of a brand name instead of the entire financial value of brand equity. © 2021, The Author(s), under exclusive licence to Springer Nature Limited.","author":[{"dropping-particle":"","family":"Beise-Zee","given":"R","non-dropping-particle":"","parse-names":false,"suffix":""}],"container-title":"Journal of Brand Management","id":"ITEM-8","issue":"2","issued":{"date-parts":[["2022"]]},"language":"English","note":"Export Date: 1 April 2023\n\nCorrespondence Address: Beise-Zee, R.; Ritsumeikan Asian Pacific University, 1-1 Jumonjibaru, Japan; email: rian@apu.ac.jp\n\nReferences: Aaker, D.A., (1991) Managing Brand Equity, , FreePress, New York, NY; \nAaker, D.A., Leveraging the corporation brand (2004) California Management Review, 46 (3), pp. 6-18;\nAhmed, S., d’Astous, A., Comparison of country of origin effects on household and organizational buyers′ product perceptions (1995) European Journal of Marketing, 29 (3), pp. 35-51;\nAilawadi, K.L., Lehmann, D., Neslin, S., Revenue premium as an outcome measure of brand equity (2003) Journal of Marketing, 67 (4), pp. 1-17;\nAlden, D.L., Steenkamp, J.-B., Batra, R., Brand positioning through advertising in Asia, North America, and Europe: The role of global consumer culture (1999) Journal of Marketing, 63 (1), pp. 75-87;\nBahadir, S.C., Bharadwaj, S.G., Srivastava, R.K., Financial value of brands in mergers and acquisition: Is value in the eye of the beholder? (2008) Journal of Marketing, 72 (6), pp. 49-64;\nBarney, J.B., Hesterly, W.S., (2012) Strategic management and competitive advantage, , 4, Prentice Hall, Upper Saddle River, NJ;\nBatra, R., Ramaswamy, V., Alden, D.L., Steenkamp, J.-B., Ramachander, S., Effects of brand local and nonlocal origin on consumer attitudes in developing countries (2000) Journal of Consumer Psychology, 9 (2), pp. 83-85;\nBeise-Zee, R., Wäfler, B., Rebranding a corporate spin-off: Can a new brand name inherit global brand reputation? (2021) Journal of Brand Strategy, 10 (1), pp. 1-17;\nBendisch, F., Larsen, G., Trueman, M., Fame and fortune: A conceptual model of CEO brands (2013) European Journal of Marketing, 47 (3-4), pp. 596-614;\nBeverland, M., Napoli, J., Lindgreen, A., Industrial global brand leadership: A capabilities view (2007) Industrial Marketing Management, 36 (8), pp. 1082-1093;\nBiedenbach, G., Hultén, P., Tarnovskaya, V., B2B brand equity: Investigating the effects of human capital and relational trust (2019) Journal of Business &amp;amp; Industrial Marketing, 34 (1), pp. 1-11;\nBraun, V., Clarke, V., Using thematic analysis in psychology (2006) Qualitative Research in Psychology, 3 (2), pp. 77-101;\nCapron, L., Hulland, J., Redeployment of brands, Sales Forces, and General Marketing Management Expertise Following Horizontal Acquisitions: A Resource -Based View (1999) Journal of Marketing, 63 (2), pp. 41-54;\nCollange, V., The impact of brand name substitution on product evaluation and purchase intention (2008) Recherche Et Applications En Marketing, 23 (2), pp. 1-18;\nCollange, V., Consumer reaction to service rebranding (2015) Journal of Retailing and Consumer Services, 22, pp. 178-186;\nCollange, V., Bonache, A., Overcoming resistance to product rebranding (2015) Journal of Product &amp;amp; Brand Management, 24 (6), pp. 621-632;\nDaly, D., Moloney, D., (2004) Managing Corporate Rebranding. Irish Marketing Review, 17 (1-2), pp. 28-36;\nDavcik, N.S., Vinhas da Silva, R., Hair, J.F., Towards a unified theory of brand equity: Conceptualizations, taxonomy and avenues for future research (2015) Journal of Product &amp;amp; Brand Management, 24 (1), pp. 3-17;\nDavis, D.F., Mentzer, J.T., Relational Resources in Interorganizational Exchange: The Effects of Trade Equity and Brand Equity (2008) Journal of Retailing, 84 (4), pp. 435-448;\nDe Ryter, K., Moorman, L., Lemmink, J., Antecedents of Commitment and Trust in Customer-Supplier Relationships in High Technology Markets (2001) Industrial Marketing Management, 30 (3), pp. 271-286;\nDeFanti, M., Busch, P., Image-related corporate name changes: Their effects on firms' stock prices (2011) Journal of Brand Management, 19 (3), pp. 241-253;\nDelassus, P.V., Descotes, R.M., Brand name substitution and brand equity transfer (2012) Journal of Product &amp;amp; Brand Management, 21 (2), pp. 117-125;\nDescotes, R.M., Pauwels-Delassus, V., The impact of consumer resistance to brand substitution on brand relationship (2015) Journal of Consumer Marketing, 32 (1), pp. 34-42;\nDinner, I.M., Knowles, J., Mizik, N., Pavlov, E., Branding a Merger: Implications for Merger Valuation and Future Performance. SSRN (2019) Advance Online Publication 18 January, , https://doi.org/10.2139/ssrn.1756368;\nEisenhardt, K.M., Building theories from case study research (1989) Academy of Management Review, 14 (4), pp. 532-550;\nEttenson, R., Knowles, J., Merging the brands and branding the merger (2006) Sloan Management Review, 47 (4), pp. 39-49;\nFournier, S., Consumers and Their Brands: Developing Relationship Theory in Consumer Research (1998) Journal of Consumer Research, 24 (4), pp. 343-373;\nGammoh, B., Koh, A., Okoroafo, S., Consumer culture brand positioning strategies: An experimental investigation (2011) Journal of Product &amp;amp; Brand Management, 20 (1), pp. 48-57;\nGao, H., Tate, M., Zhang, H., Chen, S., Liang, B., Social Media Ties Strategy in International Branding: An Application of Resource-Based Theory (2018) Journal of International Marketing, 26 (3), pp. 45-69;\nGobé, M., (2010) Emotional Branding: The new paradigm for connecting brands to people, , Alworth, New York;\nGotsi, M., Andriopoulos, C., Understanding the pitfalls in the corporate rebranding process (2007) Corporate Communications: An International Journal, 12 (4), pp. 341-355;\nGuercini, S., Ranfagni, S., Integrating country-of-origin image and brand image in corporate rebranding: The case of China (2013) Marketing Intelligence &amp;amp; Planning, 31 (5), pp. 508-521;\nGussoni, M., Mangani, A., Corporate branding strategies in mergers and acquisitions (2012) Journal of Brand Management, 19 (9), pp. 772-787;\nHogan, S., Almquist, E., Glynn, S., Brand building: Finding the touchpoints that count (2005) Journal of Business Strategy, 21 (2), pp. 11-18;\nHwang, J., Kandampully, J., The role of emotional aspects in younger consumer-brand relationships (2012) Journal of Product &amp;amp; Brand Management, 21 (2), pp. 98-108;\nIglesias, O., Ind, N., Alfaro, M., The organic view of the brand: A brand value co-creation model (2013) Journal of Brand Management, 20 (8), pp. 670-688;\nJaju, A., Joiner, C., Reddy, S.K., Consumer evaluations of corporate brand redeployments (2006) Journal of the Academy of Marketing Science, 34 (2), pp. 206-215;\nJoseph, A., Gupta, S., Wang, Y., Schoefer, K., Corporate rebranding: An internal perspective (2021) Journal of Business Research, 130 (June), pp. 709-723;\nJuntunen, M., Interpretative narrative process research approach to corporate renaming (2014) Qualitative Marketing Research, 17 (2), pp. 112-127;\nKaikati, J.G., Lessons from Accenture’s 3Rs: Rebranding, restructuring and repositioning (2003) Journal of Product &amp;amp; Brand Management, 12 (7), pp. 477-490;\nKaikati, J.G., Kaikati, A.M., A rose by any other name: Rebranding campaigns that work (2003) Journal of Business Strategy, 24 (6), pp. 17-23;\nKalaignanam, K., Bahadir, S.C., Corporate brand name changes and business restructuring: Is the relationship complementary or substitutive? (2013) Journal of the Academy of Marketing Science, 41 (4), pp. 456-472;\nKapferer, J.-N., (2012) The New Strategic Brand Management, , Kogan Page, London;\nKashmiri, S., Mahajan, V., The name's the game: Does marketing impact the value of corporate name changes? (2015) Journal of Business Research, 68 (2), pp. 281-290;\nKeller, D.L., (1997) Strategic Brand Management, , Prentice Hall, Upper Saddle River, New Jersey;\nKeränen, J., Piirainen, K.A., Salminen, R.T., Systematic review on B2B branding: Research issues and avenues for future research (2012) Journal of Product &amp;amp; Brand Management, 21 (6), pp. 404-417;\nKozlenkova, I.V., Samaha, S.A., Palmatier, R.W., Resource-based theory in marketing (2014) Journal of the Academy of Marketing Science, 42, pp. 1-21;\nLambkin, M., Muzellec, L., Rebranding in the banking industry following mergers and acquisitions (2008) International Journal of Bank Marketing, 26 (5), pp. 328-352;\nLambkin, M., Muzellec, L., Leveraging brand equity in business-to-business mergers and acquisitions (2010) Industrial Marketing Management, 39 (8), pp. 1234-1239;\nLee, H., Lee, C., Country-of-origin and brand redeployment impact after brand acquisition (2011) Journal of Consumer Marketing, 28 (6), pp. 412-420;\nLee, H., Lee, C., Wu, C., Brand image strategy affects brand equity after M&amp;amp;A (2011) European Journal of Marketing, 45 (7-8), pp. 1091-1111;\nLencastre, P., Côrte-Real, A., One, two, three: A practical brand anatomy (2010) Journal of Brand Management, 17 (6), pp. 399-412;\nLindstrom, M., Broad sensory branding (2005) Journal of Product &amp;amp; Brand Management, 14 (2), pp. 84-87;\nLiu, Y., Öberg, C., Tarba, S., Xing, Y., Brand management in mergers and acquisitions (2018) International Marketing Review, 35 (5), pp. 710-732;\nLomax, W., Mador, M., Corporate re-branding: From normative models to knowledge management (2006) Journal of Brand Management, 14 (1-2), pp. 82-95;\nMachado, J.C., Vacas-de-Carvalho, L., Costa, P., Lencastre, P., Brand mergers: Examining consumers' responses to name and logo design (2012) Journal of Product and Brand Management, 21 (6), pp. 418-427;\nMarquardt, A.J., Relationship quality as a resource to build industrial brand equity when products are uncertain and future based (2013) Industrial Marketing Management, 42 (8), pp. 1386-1397;\nMarques, C., da Silva, R.V., Davcik, N.S., Faria, R.T., The role of brand equity in a new rebranding strategy of a private label brand (2020) Journal of Business Research, 117, pp. 497-507;\nMerrilees, B., Miller, D., Principles of corporate rebranding (2008) European Journal of Marketing, 42 (5-6), pp. 537-552;\nMiller, D., Merrilees, B., Yakimova, R., Corporate Rebranding: An Integrative Review of Major Enablers and Barriers to the Rebranding Process (2014) International Journal of Management Reviews, 16 (3), pp. 265-289;\nMillward, B., How to change a brand's name successfully (2009) Knowledge Point, , www.millwardbrown.com/Insights/KnowledgePoints/, accessed 20 March 2017;\nMohd Yasin, N., Nasser Noor, M., Mohamad, O., Does image of country-of-origin matter to brand equity? (2007) Journal of Product &amp;amp; Brand Management, 16 (1), pp. 38-48;\nMuzellec, L., Lambkin, M., Corporate rebranding: Destroying, transferring or creating brand equity? (2006) European Journal of Marketing, 40 (7-8), pp. 803-824;\nNagashima, A., A comparison of Japanese and US attitudes toward foreign products (1970) Journal of Marketing, 34 (1), pp. 68-74;\nPark, C.W., Jun, S.Y., Shocker, A.D., Composite Brand Alliances: An Investigation of Extension and Feedback Effects (1996) Journal of Marketing Research, 33 (4), pp. 453-466;\nPeacock, C., Steve Jobs: The human logo (2007) Networking Knowledge: Journal of the MeCCSA Postgraduate Network, 1 (2), pp. 1-16;\nPerzanowski, A., Unbranding, Confusion, and Deception (2010) Harvard Journal of Law &amp;amp; Technology, 24 (1), pp. 1-46;\nPeterson, M., AlShebil, S., Bishop, M., Cognitive and emotional processing of brand logo changes (2015) Journal of Product &amp;amp; Brand Management, 24 (7), pp. 745-757;\nRaggio, R., Leone, R., Chasing brand value: Fully leveraging brand equity to maximise brand value (2009) Journal of Brand Management, 16 (4), pp. 248-263;\nRahman, M., Lambkin, M., Creating or destroying value through mergers and acquisitions: A marketing perspective (2015) Industrial Marketing Management, 46 (April), pp. 24-35;\nRobertson, K., Strategically Desirable Brand Name Characteristics (1989) Journal of Consumer Marketing, 6 (4), pp. 61-71;\nRound, G., Roper, S., Untangling the Brand Name from the Brand Entity: The Conceptualization and Value of the Established Brand Name (2015) European Journal of Marketing, 49 (11-12), pp. 1941-1960;\nRowson, J., 0 deaths in Can Tho bridge collapse (2007) New Civic Engineer, , http://www.nce.co.uk/50-deaths-in-can-tho-bridge-collapse/110403.article, accessed 20 April 2021;\nSchmitt, B., Simonson, A., (1997) Marketing aesthetics: The strategic management of brands, identity, and image, , Free Press, New York;\nSeyedghorban, Z., Matanda, M.J., LaPlaca, P., Advancing theory and knowledge in the business-to business branding literature (2016) Journal of Business Research, 69 (8), pp. 2664-2677;\nSimon, C.J., Sullivan, M.W., The Measurement and Determinants of Brand Equity: A Financial Approach (1993) Marketing Science, 12 (1), pp. 1-124;\nSpeath, T., (2009) Brand Evolution, p. 60. , Conference Board Review, January;\nSpeece, M., Nguyen, D.P., Countering negative country-of-origin with low prices: A conjoint study in Vietnam (2005) Journal of Product &amp;amp; Brand Management, 14 (1), pp. 39-48;\nStuart, H., Corporate branding and rebranding: An institutional logics perspective (2018) Journal of Product &amp;amp; Brand Management, 27 (1), pp. 96-100;\nStuart, H., Muzellec, L., Corporate makeovers: Can a hyena be rebranded? (2004) Journal of Brand Management, 11 (6), pp. 472-482;\nTadelis, S., What's in a Name? Reputation as a Tradeable Asset (1999) American Economic Review, 89 (3), pp. 548-563;\nTarnovskaya, V., Biedenbach, G., Corporate rebranding failure and brand meanings in the digital environment (2018) Marketing Intelligence &amp;amp; Planning, 36 (4), pp. 455-469;\nThorbjørnes, H., Dahlén, M., Customer reaction to acquirer dominant mergers and acquisitions (2011) International Journal of Research in Marketing, 28 (4), pp. 332-341;\nTsai, W., Ghoshal, S., Social capital and value creation: The role of intrafirm networks (1998) Academy of Management Journal, 41 (4), pp. 464-476;\nTsai, Y.-L., Chekitan, S.D., Chintagunta, P., What’s in a Brand Name? Assessing the impact of Rebranding in the Hospitality Industry (2015) Journal of Marketing Research, 52 (6), pp. 865-878;\nVeloutsou, C., Bian, X., A cross-national examination of consumer perceived risk in the context of non-deceptive counterfeit brands (2008) Journal of Consumer Behavior, 7 (1), pp. 3-20;\nVeloutsou, C., Guzman, F., The evolution of brand management thinking over the last 25 years as recorded in the Journal of Product and Brand Management (2017) Journal of Product &amp;amp; Brand Management, 26 (1), pp. 2-12;\nVincent, M., (2009) HSBC set to launch private bank rebrand, 10. , https://www.ft.com/content/77b58214-f6e3-11dd-8a1f-0000779fd2ac, Financial Times, February;\nWang, C.L., Guanxi vs. relationship marketing: Exploring underlying differences (2007) Industrial Marketing Management, 36 (1), pp. 81-86;\nWang, H.-M.D., Sengupta, S., Stakeholder relationships brand equity, firm performance: A resource-based perspective (2016) Journal of Business Research, 69 (12), pp. 5561-5568;\nWernerfelt, B., A resource-based view of the firm (1984) Strategic Management Journal, 5 (2), pp. 171-180;\nWilson, R.T., Amine, L.S., Resource endowments, market positioning, and competition in transitional economies: Global and local advertising agencies in Hungary (2009) International Marketing Review, 26 (1), pp. 62-89;\nXiaoyan, Z., Lenovo, on top of the PC world (2012) People's Daily Online, 19. , http://en.people.cn/90778/8025108.html, November, accessed 21 May 2021;\nYin, R.K., (1994) Case Study Research Design and Methods, , Sage, London;\nYorkston, E., Menon, G., A Sound Idea: Phonetic Effects of Brand Names on Consumer Judgments (2004) Journal of Consumer Research, 31 (1), pp. 43-51;\nZhang, J., Jiang, Y., Shabbir, R., Du, M., Building industrial brand equity by leveraging firm capabilities and co-creating value with customers (2015) Industrial Marketing Management, 51, pp. 47-58;\nZhao, Y., Calantone, R.J., Voorhees, C.M., Identity change vs. strategy change: the effects of rebranding announcements on stock returns (2018) Journal of the Academy of Marketing Science, 46 (5), pp. 795-812;\nZhou, L., Jing, R., Management After Acquisition Inside Multinational Companies from Emerging Economies: The Haier Experience (2018) Business Despite Borders, pp. 213-224. , Ichijo K, Iñiguez de Onzoño S, (eds), Palgrave Macmillan, Cham","page":"208-224","publisher":"Palgrave Macmillan","publisher-place":"Ritsumeikan Asian Pacific University, 1-1 Jumonjibaru, Beppu, 874-8577, Japan","title":"Brand equity retention after rebranding: a resource-based perspective","type":"article-journal","volume":"29"},"uris":["http://www.mendeley.com/documents/?uuid=e871e211-aec7-4caf-b65d-f052ff2130d7"]},{"id":"ITEM-9","itemData":{"DOI":"10.1177/09610006221142032","ISSN":"09610006 (ISSN)","abstract":"Many older adults residing in rural communities faced particularly damaging consequences of the COVID-19 pandemic crisis. Given the impact of the pandemic on the ability to rely on traditional forms of information (i.e. interpersonal communication), reliance on digital technology and other non-traditional sources of information grew. Those who lacked the information literacy, defined in this study as the ability to find and evaluate the reliability of information to address an information need, may have faced psychologically damaging consequences caused by the proliferation of misinformation and information poverty. Informed by an ecological understanding of human information behavior, this paper reports on the findings of a study of rural older adults’ information literacy skills and sense of well-being during the COVID-19 pandemic crisis. A mail survey, based on concepts from psychology and information science and question wordings adapted from the 2021 Health and Retirement Survey and Jones-Jang et al.’s study of literacies and fake news, was distributed in the summer of 2021 to older adults living in rural Kansas. About 206 valid responses to the survey were received. These were analyzed using correlation and regression testing. The findings indicate a significant relationship between information literacy skills and one’s overall sense of well-being. Personal (age, gender, health, life control), economic (employment, finances), and social-relational resources (social engagement, relationship quality) all were shown to relate positively to information literacy skills. These findings provide definition to our understanding of the importance of information literacy in modern understandings of psychological well-being. © The Author(s) 2022.","author":[{"dropping-particle":"","family":"Lund","given":"B D","non-dropping-particle":"","parse-names":false,"suffix":""},{"dropping-particle":"","family":"Wang","given":"T","non-dropping-particle":"","parse-names":false,"suffix":""}],"container-title":"Journal of Librarianship and Information Science","id":"ITEM-9","issued":{"date-parts":[["2022"]]},"language":"English","note":"Export Date: 1 April 2023\n\nCorrespondence Address: Lund, B.D.; University of North TexasUnited States; email: Brady.Lund@unt.edu\n\nReferences: Andrade, A., Urquhart, C., The affordances of actor network theory in ICT for development research (2010) Information Technology and People, 23 (4), pp. 352-374; \nBrashier, N.M., Marsh, E.J., Judging truth (2020) Annual Review of Psychology, 71, pp. 499-515;\nBrashier, N.M., Schacter, D.L., Aging in an era of fake news (2020) Current Directions in Psychological Science, 29 (3), pp. 316-323;\nBursztyn, L., Rao, A., Roth, C., (2020) Misinformation During a Pandemic, , Chicago, IL, University of Chicago;\nCapel, S.E., (2009) Older people, social networks, and information behavior, , Northumbria University, Newcastle Upon Tyne, UK, Master’s thesis;\nCase, D.O., Given, L.M., (2016) Looking for Information: A Survey of Research on Information Seeking, Needs, and Behavior, , London, Emerald Publishing;\nChu, L., Fung, H.H., Tse, D.C.K., Obtaining information from different sources matters during the COVID-19 pandemic (2021) The Gerontologist, 61 (2), pp. 187-195;\nDou, X., Walden, J.A., Lee, S., Does source matter? Examining source effects in online product reviews (2012) Computers in Human Behavior, 28 (5), pp. 1555-1563;\nDutta, R., Information needs and information-seeking behavior in developing countries: A review of the research (2009) The International Information &amp;amp; Library Review, 41 (1), pp. 44-51;\nGastil, J., Marriott, R., How communicating misleading information dilutes public understanding of weight loss mechanisms (2019) Health Communication, 34 (12), pp. 1524-1532;\nGuess, A., Nagler, J., Tucker, J., Less than you think: Prevalence and predictors of fake news dissemination on Facebook (2019) Science Advances, 5 (1). , (,): eaau4586;\nHallows, K.M., Health information literacy and the elderly: Has the internet had an impact? (2013) The Serials Librarian, 65 (1), pp. 39-55;\nHargittai, E., Dobransky, K., Old dogs, new clicks: Digital inequality in skills and uses among older adults (2017) Canadian Journal of Communication, 42 (2), pp. 195-212;\nHicks, A., Lloyd, A., It takes a community to build a framework: Information literacy within intercultural settings (2016) Journal of Information Science, 42 (3), pp. 334-343;\nHolt-Lunstad, J., Smith, T.B., Baker, M., Loneliness and social isolation as risk factors for mortality: A meta-analytic review (2015) Perspectives on Psychological Science, 10, pp. 227-237;\nJacoby, L.L., Deceiving the elderly: Effects of accessibility bias in cued-recall performance (1999) Cognitive Neuropsychology, 16 (3-5), pp. 417-436;\nJones-Jang, S.M., Mortensen, T., Liu, J., Does media literacy help identification of fake news? Information literacy helps, but other literacies don’t (2021) American Behavioral Scientist, 65 (2), pp. 371-388;\n(2018) Kansas State plan on aging, , https://kdads.ks.gov/docs/librariesprovider17/commissions/kansas-state-plan-on-aging-fy-2018-2021.pdf?sfvrsn=e405ee_0&amp;amp;sfvrsn=e405ee_0, Retrieved from;\nKim, J.E., Moen, P., Retirement transitions, gender, and psychological well-being: A life-course, ecological model (2002) The Journals of Gerontology. Series B, Psychological Sciences and Social Sciences, 57 (3), pp. 212-222;\nLeaning, M., An approach to digital literacy through the integration of media and information literacy (2019) Media and Communication, 7 (2), pp. 4-13;\nLi, T., Fung, H.H., Age differences in trust: An investigation across 38 countries (2013) The Journals of Gerontology. Series B, Psychological Sciences and Social Sciences, 68 (3), pp. 347-355;\nLloyd, A., Information literacy: Different contexts, different concepts, different truths? (2005) Journal of Librarianship and Information Science, 37 (2), pp. 82-88;\nLund, B.D., Long, B.S., Factors contributing to COVID-19 skepticism and information gaps among older adults in the United States and Canada: An analysis of nationality, gender, education, family, and politics (2022) Canadian Journal of Information and Library Science, 45 (1), pp. 1-19;\nLund, B.D., Ma, J., Exploring information seeking of rural older adults during the COVID-19 Pandemic (2022) Aslib Journal of Information Management, 74 (1), pp. 54-77;\nLund, B.D., Maurya, S., How older adults in the USA and India seek information during the COVID-19 pandemic: A comparative study of information behavior (2022) IFLA Journal, 48 (1), pp. 205-215;\nMackey, T.P., Jacobson, T.E., Reframing information literacy as a metaliteracy (2011) College &amp;amp; Research Libraries, 72 (1), pp. 62-78;\nMalbon, J., Taking fake online consumer reviews seriously (2013) Journal of Consumer Policy, 36, pp. 139-157;\nMartínez-Alcalá, C.I., Rosales-Lagarde, A., Alonso-Lavernia, M.D.L.Á., Digital inclusion in older adults: A comparison between face-to-face and blended digital literacy workshops (2018) Frontiers in ICT, 5, p. 21;\nMorris, A., Brading, H., E-literacy and the grey digital divide: A review with recommendations (2007) Journal of Information Literacy, 1 (3), pp. 13-28;\nPark, H., Kim, H.S., Park, H.W., A scientometric study of digital literacy, ICT literacy, information literacy, and media literacy (2021) Journal of Data and Information Science, 6 (2), pp. 116-138;\nPerrin, A., Atske, S., (2021) 7% of American don’t use the Internet. Who are they?, , https://www.pewresearch.org/fact-tank/2021/04/02/7-of-americans-dont-use-the-internet-who-are-they/, Pew Research Center, April, 2, accessed 4 April 2022;\n(2021) Social media fact sheet, , https://www.pewinternet.org/fact-sheet/social-media;\nPoulin, M.J., Haase, C.M., Growing to trust: Evidence that trust increases and sustains well-being across the life span (2015) Social Psychological and Personality Science, 6 (6), pp. 614-621;\nProbart, C.K., Davis, L.G., Hibbard, J.H., Factors that influence the elderly to use traditional or nontraditional nutrition information sources (1989) Journal of the American Dietetic Association, 89 (12), pp. 1758-1762;\nRadwan, E., Radwan, A., Radwan, W., Challenges facing older adults during the COVID-19 outbreak (2020) European Journal of Environment and Public Health, 5 (1). , (,): em0059;\nRampersad, G., Althiyabi, T., Fake news: Acceptance by demographics and culture on social media (2020) Journal of Information Technology &amp;amp; Politics, 17 (1), pp. 1-11;\nRodriguez-Blazquez, C., Forjaz, M.J., Prieto-Flores, M.E., Health status and well-being of older adults living in the community and in residential care settings: Are differences influenced by age? (2012) Aging &amp;amp; Mental Health, 16 (7), pp. 884-891;\nRoque, N.A., Boot, W.R., A new tool for assessing mobile device proficiency in older adults: The mobile device proficiency questionnaire (2018) Journal of Applied Gerontology, 37 (2), pp. 131-156;\nRubin, R.E., (2017) Foundations of Library and Information Science, , Chicago, IL, American Library Association;\nRuffman, T., Murray, J., Halberstadt, J., Age-related differences in deception (2012) Psychology and Aging, 27 (3), pp. 543-549;\nSeo, H., Erba, J., Altschwager, D., Evidence-based digital literacy class for older, low-income African-American adults (2019) Journal of Applied Communication Research, 47 (2), pp. 130-152;\nSkarpa, P.E., Garoufallou, E., Information seeking behavior and COVID-19 pandemic: A snapshot of young, middle aged and senior individuals in Greece (2021) International Journal of Medical Informatics, 150, p. 104465;\nSmith, G.D., Ng, F., Ho Cheung Li, W., COVID-19: Emerging compassion, courage and resilience in the face of misinformation and adversity (2020) Journal of Clinical Nursing, 29 (9-10), pp. 1425-1428;\nSnavely, L., Cooper, N., The information literacy debate (1997) The Journal of Academic Librarianship, 23 (1), pp. 9-14;\nSpink, A., (2010) Information Behavior: An Evolutionary Instinct, , Berlin, Springer-Verlag;\nSteptoe, A., Deaton, A., Stone, A.A., Subjective wellbeing, health, and ageing (2015) Lancet, 385 (9968), pp. 640-648;\nSteptoe, A., Shankar, A., Demakakos, P., Social isolation, loneliness, and all-cause mortality in older men and women (2013) Proceedings of the National Academy of Sciences of the United States of America, 110 (15), pp. 5797-5801;\n(2020) Health and Retirement Study 2020, , https://hrs.isr.umich.edu/sites/default/files/meta/2020/core/qnaire/online/2020_SAQ_v13.pdf, Ann Arbor, MI, University of Michigan;\nWang, L., Bruce, C., Hughes, H., Sociocultural theories and their application in information literacy research and education (2011) Australian Academic &amp;amp; Research Libraries, 42 (4), pp. 296-308;\nWen, J., Aston, J., Liu, X., Effects of misleading media coverage on public health crisis: A case of the 2019 novel coronavirus outbreak in China (2020) Anatolia, 31 (2), pp. 331-336;\nWilliamson, K., Discovered by chance: The role of incidental information acquisition in an ecological model of information use (1998) Library &amp;amp; Information Science Research, 20 (1), pp. 23-40;\nYu, T.K., Lin, M.L., Liao, Y.K., Understanding factors influencing information communication technology adoption behavior: The moderators of information literacy and digital skills (2017) Computers in Human Behavior, 71, pp. 196-208;\nZheng, Y., Goh, E., Wen, J., The effects of misleading media reports about COVID-19 on Chinese tourists’ mental health: A perspective article (2020) Anatolia, 31, pp. 337-340;\nZhu, F., Zhang, X., Impact of online consumer reviews on sales: The moderating role of product and consumer characteristics (2010) Journal of Marketing, 74 (2), pp. 133-148","publisher":"SAGE Publications Ltd","publisher-place":"University of North Texas, United States","title":"Information literacy, well-being, and rural older adults in a pandemic","type":"article-journal"},"uris":["http://www.mendeley.com/documents/?uuid=0c1e9f27-6c75-4bd3-86f4-64d1a565379c"]},{"id":"ITEM-10","itemData":{"DOI":"10.1016/j.jbusres.2022.05.031","ISSN":"01482963 (ISSN)","abstract":"To achieve the UN Sustainable Development Goals (SDGs), a marketing ecosystem composed only of human producers, customers/consumers, and economic stakeholders is inadequate. Instead, foundational rethinking is required. The study's purpose is to analyze some of the constraints inherent in dominant marketing ontologies for reaching the SDGs. One such foundational constraint in the dominant market ontology is human-centricity, ignoring relationships between humans, animals, and other members of the natural biotic community. Neo-animism rejects the culture (humans)-nature dichotomy. We present three contributions that we call ontological enablers to pursue the SDGs. These contributions bridge a neo-animist approach to resource integration and value cocreation in service-dominant (S-D) logic, which entails implications for researchers and managers. Future research avenues elaborate a relational resource integration and cocreation approach between people and diverse members of the entire biotic community. © 2022 The Authors","author":[{"dropping-particle":"","family":"Helkkula","given":"A","non-dropping-particle":"","parse-names":false,"suffix":""},{"dropping-particle":"","family":"Arnould","given":"E J","non-dropping-particle":"","parse-names":false,"suffix":""}],"container-title":"Journal of Business Research","id":"ITEM-10","issued":{"date-parts":[["2022"]]},"language":"English","note":"Cited By :3\n\nExport Date: 1 April 2023\n\nCODEN: JBRED\n\nCorrespondence Address: Helkkula, A.; The Centre for Relationship Marketing and Service Management, Arkadiankatu 22, Finland; email: anu.helkkula@hanken.fi\n\nReferences: Abela, A.V., Murphy, P.E., Marketing with integrity: Ethics and the service-dominant logic for marketing (2008) Journal of the Academy of Marketing Science, 36 (1); \nAkaka, M.A., Koskela-Huotari, K., Vargo, S.L., Formalizing service-dominant logic as a general theory of markets: Taking stock and moving forward (2021) AMS Review, 11 (3-4), pp. 375-389;\nArnould, E.J., Ontology and circulation: Towards an eco-economy of persons (2021) Journal of Marketing Management, , https://www.tandfonline.com/doi/full/10.1080/0267257X.2021.2000007, published online 06 Dec 2021;\nAtran, S., Medin, D.L., The Native Mind and the Cultural Construction of Nature (2008), MIT Press MA; Bagozzi, R.P., Marketing as exchange: A theory of transactions in the Marketplace (1978) American Behavioral Scientist, 21 (4);\nBallantyne, D., Varey, R., (2006), Introducing a dialogical orientation to the Service-Dominant Logic of Marketing. In B. Lusch &amp;amp; S. L. Vargo (Eds.), The Service-Dominant logic of marketing. Dialog, debate, and directions (pp. 224–235). RM.E. Sharpe; Baudrillard, J., For a Critique of the Political Economy of the Sign (2019), Verso; Bienenstock, S., Consumer Bias (2018) In Encyclopedia of Law and Economics;\nBird-David, N., Animistic epistemology: Why do some hunter-gatherers not depict animals? (2006) Ethnos, 71, pp. 33-50;\nBirkin, F., Polesie, T., Lewis, L., A new business model for sustainable development: An exploratory study using the theory of constraints in Nordic organizations (2009) Business Strategy and the Environment, 18 (5);\nBreen, A.M., Burton-Houle, T., Aron, D.C., Applying the theory of constraints in health care: Part 1–The philosophy. Quality Management (2002) Health Care, 10 (3);\nCahen-Fourot, L., Contemporary capitalisms and their social relation to the environment (2020) Ecological Economics, 172;\nCampbell, C., (2018), The Romantic Ethic and the Spirit of Modern Consumerism. Oxford: Basil Blackwell. 10.1007/978-3-319-79066-4; Corsaro, D., (2019), Mattsson, L.-G. Untangling the a priori Differentiation of Service-Exchanging Actors. Vargo, S.l. &amp;amp; Lusch R.F. (Eds.) In The SAGE Handbook of Service-Dominant Logic. 10.4135/9781526470355.n25; de Castro, E.V., Cosmological deixis and Amerindian perspectivism (1998) The Journal of the Royal Anthropological Institute, 4 (3);\nde Sabata, G., The false myth of unlimited economic growth (1995) Environmental Conservation, 22 (3);\nDescola, P., Beyond Nature and Culture (2013), University of Chicago Press Transl. from the French by Janet Lloyd; Drengson, A., Devall, B., Schroll, M.A., (2011), The deep ecology movement: Origins, development, and future prospects (toward a transpersonal ecosophy). In International Journal of Transpersonal Studies (Vol. 30, Issues 1–2). 10.24972/ijts.2011.30.1-2.101; Eckhardt, G.M., Houston, M.B., Jiang, B., Lamberton, C., Rindfleisch, A., Zervas, G., Marketing in the sharing economy (2019) Journal of Marketing, 83 (5);\nEdvardsson, B., Tronvoll, B., Gruber, T., Expanding understanding of service exchange and value co-creation: A social construction approach (2011) Journal of the Academy of Marketing Science, 39 (2);\nFigueiredo, B., Scaraboto, D., The systemic creation of value through circulation in collaborative consumer networks (2016) Journal of Consumer Research, 43 (4);\nFinsterwalder, J., Kuppelwieser, V.G., Intentionality and transformative services: Wellbeing co-creation and spill-over effects (2020) Journal of Retailing and Consumer Services, 52;\nGiesler, M., Consumer gift systems (2006) Journal of Consumer Research, 33 (2);\nGiesler, M., Veresiu, E., Creating the responsible consumer: Moralistic governance regimes and consumer subjectivity (2014) Journal of Consumer Research, 41 (3);\nGodelier, M., The Enigma of the Gift (1999), University of Chicago; Goldratt, E.M., Computerized shop floor scheduling (1988) International Journal of Production Research, 26 (3);\nGoldratt, E.M., Cox, J., The Goal: Excellence in Manufacturing (1984), North River Press Inc; Halbmayer, E., (2012), (ed.). Debating Animism, Perspectivism and the Construction of Ontologies (Vol. 29). Hallowell, A; Haraway, D.J., When Species Meet (2008), University of Minnesota Press; Hartmann, B.J., Wiertz, C., Arnould, E.J., Exploring consumptive moments of value-creating practice in online community (2015) Psychology and Marketing, 32 (3);\nHill, E., Animals as agents: Hunting ritual and relational ontologies in prehistoric Alaska and Chukotka (2011) Cambridge Archaeological Journal, 21 (3);\nHult, G.T.M., Market-focused sustainability: market orientation plus! (2011) J. of the Acad. Mark. Sci., 39;\n(2021), Intergovernmental panel on climate change. IPCC, 2021: Summary for Policymakers. In: Climate Change 2021: The Physical Science Basis. Cambridge University Press; Ipbes, October 19). Summary for Policymakers of the Global Assessment Report on Biodiversity and Ecosystem Services of the Intergovernmental Science-Policy Platform on Biodiversity and Ecosystem Services (2019) Https://Ipbes.Net/Sites/Default/Files/Inline/Files/Ipbes_global_assessment_report_summary_for_policymakers.Pdf.;\nJaakkola, E., Designing conceptual articles: Four approaches (2020) AMS Review, 10 (1-2);\nJones, P., Comfort, D., Hillier, D., Common ground: The sustainable development goals and the marketing and advertising industry (2018) Journal of Public Affairs, Vol. 18 Issue 2;\nKemper, J.A., Ballantine, P.W., What do we mean by sustainability marketing? (2019) Journal of Marketing Management, 35 (3-4);\nKilbourne, W.E., Beckmann, S.C., Thelen, E., The role of the dominant social paradigm in environmental attitudes: A multinational examination (2002) Journal of Business Research, 55 (3);\nKilbourne, W., McDonagh, P., Prothero, A., Sustainable consumption and the quality of life: A macromarketing challenge to the dominant social paradigm (1997) Journal of Macromarketing, 17 (1);\nKing, C.A., Community resilience and contemporary agri-ecological systems: Reconnecting people and food, and people with people (2008) Systems Research and Behavioral Science, 25 (1);\nKober, G., For they do not agree in nature: Spinoza and deep ecology. Ethics and the (2013) Environment, 18 (1);\nKohn, E., How Forests Think: Toward an Anthropology beyond the Human (2013), University of California Press; Kramer, J.M., From predator to parasite: On private property and our ecological disaster (2021) Journal of Economic Issues, 55 (2);\nKubes, T., Reinhardt, T., Techno-species in the Becoming towards a Relational Ontology of Multi-species Assemblages (ROMA) (2021) NanoEthics;\nLambe, C.J., Wittmann, C.M., Spekman, R.E., Social exchange theory and research on business-to-business relational exchange (2001) Journal of Business-to-Business Marketing, 8 (3);\nLukka, K., Vinnari, E., Domain theory and method theory in management accounting research (2014) Accounting, Auditing and Accountability Journal, 27 (8);\nLusch, R.F., Vargo, S.L., Tanniru, M., Service, value networks and learning (2010) Journal of the Academy of Marketing Science, 38 (1), pp. 19-31;\nMacdonald, E.K., Uncles, M.D., Consumer savvy: Conceptualisation and measurement (2007) Journal of Marketing Management, 23 (5-6);\nMauss, M., (2016/1924). The Gift, Expanded edition, Guyer, J.I. (Trans.), University of Chicago; McKey, D., Pre-Columbian human occupation of Amazonia and its influence on current landscapes and biodiversity (2019) Anais Da Academia Brasileira de Ciencias, 91;\nMcMichael, C.N.H., Ecological legacies of past human activities in Amazonian forests (2021) New Phytologist, 229 (5);\nMele, C., Spena, T.R., Peschiera, S., Value creation and cognitive technologies: Opportunities and challenges (2018) Journal of Creating Value, 4 (2);\nMoss, H.K., The application of the theory of constraints in service firms (2002), Dissertation. Clemson University; Muller, Z., Harris, S., A Review of The Social Behaviour of The Giraffe Giraffa Camelopardalis: A Misunderstood but Socially Complex Species (2021) Mammal Review.;\nMuraca, B., Re-appropriating the ecosystem services concept for a decolonization of nature (2016) Nature and experience - phenomenology and the environment, pp. 143-156. , B.E. Bannon Rowman &amp;amp; Littlefield;\nOksala, J., Feminism, Capitalism, and Ecology (2018) Hypatia, 33 (2);\nPadmavathy, K., Poyyamoli, G., (2011), Alternative Farming Techniques for Sustainable Food Production. Genetics, Biofuels and Local Farming Systems, (pp. 367–424). 10.1007/978-94-007-1521-9_13; Pandya, A., Dholakia, N., An institutional theory of exchange in marketing (1992) European Journal of Marketing, 26 (12);\nPeattie, K., Towards sustainability: The third age of green marketing (2004) The Marketing Review, 2 (2);\nPeattie, K., Belz, F.-M., Sustainability marketing — An innovative conception of marketing (2010) Marketing Review St. Gallen, 27 (5);\nPerren, R., Kozinets, R.v., (2018), Lateral exchange markets: How social platforms operate in a networked economy. Journal of Marketing, 82(1). 10.1509/jm.14.0250; Peterson, N., Demand sharing: Reciprocity and the pressure for generosity among foragers (1993) American Anthropologist, 95 (4);\nPigott, A., Hocus pocus? Spirituality and soil care in biodynamic agriculture (2021) Environment and Planning E: Nature and Space, 4 (4);\nPlé, L., Cáceres, R.C., Not always co-creation: Introducing interactional co-destruction of value in service-dominant logic (2010) Journal of Services Marketing, 24 (6);\nPrahalad, C.K., Ramaswamy, V., Co-creating unique value with customers (2004) Strategy &amp;amp; Leadership, 32 (3);\nProthero, A., Fitchett, J.A., Greening capitalism: Opportunities for a green commodity (2000) Journal of Macromarketing, 20 (1);\nRival, L., Animism and the meanings of life: Reflections from Amazonia (2012) Animism in Rainforest and Tundra: Personhood, , M. Brightman V. Grotti O. Ulturgasheva Animals Plants and Things in Contemporary Amazonia and Siberia;\nRival, L., Encountering nature through fieldwork: Expert knowledge, modes of reasoning, and local creativity (2014) Journal of the Royal Anthropological Institute, 20 (2);\nSahlins, M., Stone Age Economics (1972), Aldine-Atherton; Salleh, A.K., Deeper than deep ecology: The eco-feminist connection (1984) Environmental Ethics, 6 (4), pp. 339-345;\nScherlach, K., Hertweck, C., Mediators of mutualistic microbe-microbe interactions (2018) Natural Product Reports, 35 (4);\nSebbatu, S.P., Enquist, B., Edvardsson, B., PRIME: Impact for Transformative Change”, in Business Transformation for a Sustainable Future (2020) Business transformation for a sustainable future, , S.P. Sebhatu B. Enquist B. Edvardsson Routledge;\nShapiro, S., Beninger, S., Domegan, C., Reppel, A., Stanton, J., Watson, F., Macromarketing Pedagogy: Empowering students to achieve a sustainable world (2021) Journal of Macromarketing, 41 (1);\nSimard, S., Finding the mother tree (2021), Knopf; Singh, M., On Criminalized Livelihoods and Community Forestry: A Case Study of Traditional Forest Use by tribal communities in South Gujarat (2015), University of British Colombia India; Slater, D., Tonkiss, F., Market Society (2001), Polity Press; Smith, A., (1776). An inquiry into the wealth of nations. Strahan and Cadell, London; Sprenger, G., (2016), Production is Exchange: Gift Giving Between Humans and Non-humans. In L. Prager, M. Prager, &amp;amp; G. Sprenger (Eds.), Parts and wholes: Essays on social morphology, cosmology, and exchange in honour of J. D. M. Platenkamp (pp. 247–265). LIT VERLAG GmbH &amp;amp; Co; Sprenger, G., Communicated into being: Systems theory and the shifting of ontological status (2017) Anthropological Theory, 171).10.1177/1463499617699330;\nSprenger, G., (2021), Can Animism Save the World? In E. Halbmayer &amp;amp; E. Dürr (Eds.), Toward an Anthropology of Life in the Anthropocene: Vol. 71(1). Sociologus; Sténs, A., Sandström, C., Allemansrätten in Sweden: A resistant custom (2014) Landscapes (United Kingdom), 15 (2);\nStevens, L., Kearney, M., Maclaran, P., Uddering the other: Androcentrism, ecofeminism, and the dark side of anthropomorphic marketing (2013) Journal of Marketing Management, 29 (1-2);\nStoner, A.M., Things are getting worse on our way to catastrophe: Neoliberal environmentalism, repressive desublimation, and the autonomous ecoconsumer (2021) Critical Sociology, 47 (3);\nStorbacka, K., Brodie, R.J., Böhmann, T., Maglio, P.P., Nenonen, S., Actor engagement as a microfoundation for value co-creation (2016) Journal of Business Research, 69 (8), pp. 3008-3017;\nSullivan, S., “Ecosystem service commodities” - A new imperial ecology? Implications for animist immanent ecologies, with Deleuze and Guattari. New (2011) Formations, 69 (1);\nSundbo, J., Toivonen, M., User-based Innovation in Services (2011), Edward Elgar Publishing Ltd; Taylor, C., Modern social imaginaries (2002) Public Culture, 14 (1);\nTrischler, J., Johnson, M., Kristensson, P., A service ecosystem perspective on the diffusion of sustainability-oriented user innovations (2020) Journal of Business Research, 116;\nTrujillo, M.L.N., Notes for a critical and ecological view of patriarchal capitalism in the web of life (2021) Capital and Class, 45 (1);\nTsing, A.L., The Mushroom at the End of the World (2015), University Press; (2021), UNEP. (2021, October 19). UN Environment Programme (UNEP), accessed October 19 UN Environment Programme (UNEP); Vargo, S.L., Situating humans, technology and materiality in value cocreation (2018) Journal of Creating Value, 4 (2);\nVargo, S.L., Backwards and Forwards (2018) The SAGE Handbook of Service-Dominant Logic, , S.L. Vargo R.F. Lusch SAGE;\nVargo, S.L., Lusch, R.F., Evolving to a new dominant logic for marketing (2004) Journal of Marketing, 68 (1);\nVargo, S.L., Lusch, R.F., Service-dominant logic: What it is, what it is not, what it might be (2006) The service-dominant logic of marketing: Dialog, debate, and directions, , S.L. Vargo R.F. Lusch M.E Sharpe;\nVargo, S.L., Lusch, R.F., From goods to service(s): Divergences and convergences of logics (2008) Industrial Marketing Management, 37 (3);\nVargo, S.L., Lusch, R.F., Institutions and axioms: An extension and update of service-dominant logic (2016) Journal of the Academy of Marketing Science, 44 (1);\nVargo, S.L., Lusch, R.F., Service-dominant logic 2025 (2017) International Journal of Research in Marketing, 34 (1);\n(2021), https://www.un.org/sustainabledevelopment/page/167/?auto=formatgender-equality%2F, United Nations. (n.d.)., accessed January 3; (2018), von Weizsäcker, E. U., &amp;amp; Wijkman, A. Come On! Join Us on an Exciting Journey Towards a Sustainable World! In Come On! 10.1007/978-1-4939-7419-1_3; Weber, M., The Protestant Ethic and the Spirit of Capitalism (1930), George Allen &amp;amp; Unwin Ltd; Weinberger, M.F., Wallendorf, M., Intracommunity gifting at the intersection of contemporary moral and market economies (2012) Journal of Consumer Research, 39 (1);\nWieland, H., Koskela-Huotari, K., Vargo, S.L., Extending actor participation in value creation: An institutional view (2016) Journal of Strategic Marketing, 24 (3-4);\nWilk, R., Consumption embedded in culture and language: Implications for finding sustainability (2010) Sustainability: Science, Practice, and Policy, 6 (2);\nWilliams, J., Aitken, R., The service-dominant logic of marketing and marketing Ethics (2011) Journal of Business Ethics, 102 (3);\nWinkler, H., Closed-loop production systems—A sustainable supply chain approach (2011) CIRP Journal of Manufacturing Science and Technology, 4 (3);\nWoodburn, J., Sharing is Not a form of Reciprocity: An Analysis of Property-sharing in Immediate-return hunter-gatherer Societies (1998) Property relations: Renewing the anthropological traditions, pp. 48-63. , C.M. Hann Cambridge University Press","page":"860-868","publisher":"Elsevier Inc.","publisher-place":"The Centre for Relationship Marketing and Service Management, Hanken School of Economics, Arkadiankatu 22, Helsinki, 00100, Finland","title":"Using neo-animism to revisit actors for Sustainable Development Goals (SDGs) in S-D logic","type":"article-journal","volume":"149"},"uris":["http://www.mendeley.com/documents/?uuid=5f295f6c-881c-4c5d-b0e8-acf561c511f0"]},{"id":"ITEM-11","itemData":{"DOI":"10.1016/j.ijinfomgt.2021.102438","ISSN":"02684012 (ISSN)","abstract":"Knowledge Integration (KI) or the capability to collate and process distinctive stocks of organizational information is central to innovation. Although an essential capability, KI is also challenging to accomplish in practice due to relational obstacles. The relational obstacles arise because of knowledge boundaries: (a) syntactic boundary where the challenge is to transfer the knowledge; (b) semantic boundary where the challenge is to translate the knowledge; and (c) pragmatic boundary, where the challenge is to transform the knowledge to realize relational rents. In this paper, we propose that these relational obstacles could be resolved through a common lexicon, common meaning, and common interests, or common knowledge of knowledge actors that can serve as potential drivers to realizing relational rents. Analysis of data collected from 139 small firms indicates that common meaning and common interests positively influence KI. Further, KI positively influences organizational innovation. Moreover, the results demonstrate that novelty plays a crucial role in affecting the strength of relational resources’ relationships with KI capability. As novelty increases, the importance of common meaning and common interests on KI capability increases. Our findings contribute to our understanding of the role of relational obstacles and KI and empirically assess the efficacy of boundary-spanning objects in facilitating KI capability and innovation. © 2021 Elsevier Ltd","author":[{"dropping-particle":"","family":"Acharya","given":"C","non-dropping-particle":"","parse-names":false,"suffix":""},{"dropping-particle":"","family":"Ojha","given":"D","non-dropping-particle":"","parse-names":false,"suffix":""},{"dropping-particle":"","family":"Gokhale","given":"R","non-dropping-particle":"","parse-names":false,"suffix":""},{"dropping-particle":"","family":"Patel","given":"P C","non-dropping-particle":"","parse-names":false,"suffix":""}],"container-title":"International Journal of Information Management","id":"ITEM-11","issued":{"date-parts":[["2022"]]},"language":"English","note":"Cited By :11\n\nExport Date: 1 April 2023\n\nCODEN: IJMAE\n\nCorrespondence Address: Patel, P.C.; Department of Management and Operations, Bartley Hall Rm 2067, 800 Lancaster Avenue, United States; email: pankaj.patel@villanova.edu\n\nReferences: Abubakar, A.M., Elrehail, H., Alatailat, M.A., Elçi, A., Knowledge management, decision-making style and organizational performance (2019) Journal of Innovation &amp;amp; Knowledge, 4 (2), pp. 104-114; \nAl-Emran, M., Mezhuyev, V., Kamaludin, A., Shaalan, K., The impact of knowledge management processes on information systems: A systematic review (2018) International Journal of Information Management, 43, pp. 173-187;\nAlavi, M., Tiwana, A., Knowledge integration in virtual teams: The potential role of KMS (2002) Journal of the American Society for Information Science and Technology, 53 (12), pp. 1029-1037;\nAnderson, J.C., Gerbing, D.W., Structural equation modeling in practice: A review and recommended two-step approach. (1988) Psychological Bulletin, 103 (3), pp. 411-423;\nArias, E., Eden, H., Fischer, G., Gorman, A., Scharff, E., Transcending the individual human mind—creating shared understanding through collaborative design (2000) ACM Transactions on Computer Human Interaction (TOCHI), 7 (1), pp. 84-113;\nArmstrong, J.S., Overton, T.S., Estimating nonresponse bias in mail surveys (1977) Journal of Marketing Research, 14 (3), pp. 396-402;\nAscarza, E., Ross, M., Hardie, B.G.S., Why you aren't getting more from your AI (2021) Harvard Business Review, 99 (4), pp. 48-54;\nBaer, M., Dirks, K.T., Nickerson, J.A., Microfoundations of strategic problem formulation (2013) Strategic Management Journal, 34 (2), pp. 197-214;\nBalasubramanian, N., Lee, J., Firm age and innovation (2008) Industrial and Corporate Change, 17 (5), pp. 1019-1047;\nBamberger, I., Value systems, strategies and the performance of small and medium-sized firms (1983) European Small Business Journal, 1 (4), pp. 25-39;\nBarão, A., de Vasconcelos, J.B., Rocha, Á., Pereira, R., A knowledge management approach to capture organizational learning networks. (2017) International Journal of Information Management, 37 (6), pp. 735-740;\nBarley, W.C., Treem, J.W., Kuhn, T., Valuing multiple trajectories of knowledge: A critical review and agenda for knowledge management research (2018) Academy of Management Annals, 12 (1), pp. 278-317;\nBasaglia, S., Caporarello, L., Magni, M., Pennarola, F., IT knowledge integration capability and team performance: the role of team climate. (2010) International Journal of Information Management, 30 (6), pp. 542-551;\nBenitez, J., Henseler, J., Castillo, A., Schuberth, F., How to perform and report an impactful analysis using partial least squares: Guidelines for confirmatory and explanatory IS research (2020) Information &amp;amp; Management, 57 (2);\nBerry, H., Global integration and innovation: Multicountry knowledge generation within MNCs (2014) Strategic Management Journal, 35 (6), pp. 869-890;\nBoh, W.F., Ren, Y., Kiesler, S., Bussjaeger, R., Expertise and collaboration in the geographically dispersed organization (2007) Organization Science, 18 (4), pp. 595-612;\nBoland, B., (2020), </w:instrText>
      </w:r>
      <w:r w:rsidR="00330B27" w:rsidRPr="001518C8">
        <w:rPr>
          <w:rFonts w:ascii="Times New Roman" w:eastAsia="MS Gothic" w:hAnsi="Times New Roman" w:cs="Times New Roman"/>
          <w:sz w:val="24"/>
          <w:szCs w:val="24"/>
          <w:lang w:val="en"/>
        </w:rPr>
        <w:instrText>〈</w:instrText>
      </w:r>
      <w:r w:rsidR="00330B27" w:rsidRPr="001518C8">
        <w:rPr>
          <w:rFonts w:ascii="Times New Roman" w:hAnsi="Times New Roman" w:cs="Times New Roman"/>
          <w:sz w:val="24"/>
          <w:szCs w:val="24"/>
          <w:lang w:val="en"/>
        </w:rPr>
        <w:instrText>https://www.mckinsey.com/business-functions/organization/our-insights/reimagining-the-office-and-work-life-after-covid-19</w:instrText>
      </w:r>
      <w:r w:rsidR="00330B27" w:rsidRPr="001518C8">
        <w:rPr>
          <w:rFonts w:ascii="Times New Roman" w:eastAsia="MS Gothic" w:hAnsi="Times New Roman" w:cs="Times New Roman"/>
          <w:sz w:val="24"/>
          <w:szCs w:val="24"/>
          <w:lang w:val="en"/>
        </w:rPr>
        <w:instrText>〉</w:instrText>
      </w:r>
      <w:r w:rsidR="00330B27" w:rsidRPr="001518C8">
        <w:rPr>
          <w:rFonts w:ascii="Times New Roman" w:hAnsi="Times New Roman" w:cs="Times New Roman"/>
          <w:sz w:val="24"/>
          <w:szCs w:val="24"/>
          <w:lang w:val="en"/>
        </w:rPr>
        <w:instrText xml:space="preserve">, De Smet, A., Palter, R., &amp;amp; Sanghvi, A. Reimagining the office and work life after COVID-19. Retrieved from (Accessed on 22 July 2021); Borgatti, S.P., Cross, R., A relational view of information seeking and learning in social networks (2003) Management Science, 49 (4), pp. 432-445;\nBourdieu, P., The forms of capital (1986) Handbook of theory and research for the sociology of education, pp. 241-258. , J.G. Richardson Greenwood Press New York;\nBrinkerhoff, J.M., Assessing and improving partnership relationships and outcomes: A proposed framework (2002) Evaluation and Program Planning, 25 (3), pp. 215-231;\nBrown, J.S., Duguid, P., Knowledge and organization: A social-practice perspective (2001) Organization Science, 12 (2), pp. 198-213;\nBurt, R.S., Structural holes: The social structure of competition (1992), Harvard University Press Cambridge, Massachusetts, and London; Carlile, P.R., A pragmatic view of knowledge and boundaries: Boundary objects in new product development (2002) Organization Science, 13 (4), pp. 442-455;\nCarlile, P.R., Transferring, translating, and transforming: An integrative framework for managing knowledge across boundaries (2004) Organization Science, 15 (5), pp. 555-568;\nCarlile, P.R., Rebentisch, E.S., Into the black box: The knowledge transformation cycle (2003) Management Science, 49 (9), pp. 1180-1195;\n(2011), Chang &amp;amp; Chung. Social capital and individual motivations on knowledge sharing: Participant involvement as a moderator; Chatterji, A.K., Fabrizio, K.R., Using users: When does external knowledge enhance corporate product innovation? (2014) Strategic Management Journal, 35 (10), pp. 1427-1445;\nCheung, M.S., Myers, M.B., Mentzer, J.T., The value of relational learning in global buyer‐supplier exchanges: a dyadic perspective and test of the pie‐sharing premise (2011) Strategic Management Journal, 32 (10), pp. 1061-1082;\nChild, J., Predicting and understanding organization structure (1973) Administrative Science Quarterly, 18 (2), pp. 168-185;\nColeman, J.S., Social capital in the creation of human capital (1988) American Journal of Sociology, 94, pp. S95-S120;\nCourtney, H., Kirkland, J., Viguerie, P., Strategy under uncertainty (1997) Harvard Business Review, 75 (6), pp. 67-79;\nCramton, C.D., The mutual knowledge problem and its consequences for dispersed collaboration (2001) Organization Science, 12 (3), pp. 346-371;\nCronin, M.A., Weingart, L.R., Representational gaps, information processing, and conflict in functionally diverse teams (2007) Academy of Management Review, 32 (3), pp. 761-773;\nD'Adderio, L., Crafting the virtual prototype: how firms integrate knowledge and capabilities across organisational boundaries (2001) Research Policy, 30 (9), pp. 1409-1424;\nDe Jong, J.P., Vermeulen, P.A., Determinants of product innovation in small firms: A comparison across industries (2006) International Small Business Journal, 24 (6), pp. 587-609;\nDibiaggio, L., Nasiriyar, M., Knowledge integration and vertical specialization in the semi- conductor industry (2009) European Management Review, 6 (4), pp. 265-276;\nDoll, B., (2008), Prototyping zur Unterstützung sozialer Interaktionsprozesse bei Gründerteams. Management. 1- 383. Technische Universität München; Dougherty, D., Dunne, D.D., Organizing ecologies of complex innovation (2011) Organization Science, 22 (5), pp. 1214-1223;\nDow, S.P., Heddleston, K., Klemmer, S.R., (2009), The efficacy of prototyping under time constraints. In Proceedings of the seventh ACM conference on Creativity and cognition CC 09 (p.165). ACM Press; Dyer, J.H., Specialized supplier networks as a source of competitive advantage: Evidence from the auto industry (1996) Strategic Management Journal, 17 (4), pp. 271-291;\nDyer, J.H., Singh, H., The relational view: Cooperative strategy and sources of interorganizational competitive advantage (1998) Academy of Management Review, 23 (4), pp. 660-679;\nEdmondson, A.C., Nembhard, I.M., Product development and learning in project teams: the challenges are the benefits (2009) Journal of Product Innovation Management, 26 (2), pp. 123-138;\nEdmunds, A., Morris, A., The problem of information overload in business organisations: A review of the literature (2000) International Journal of Information Management, 20 (1), pp. 17-28;\nEspinosa, J.A., Slaughter, S.A., Kraut, R.E., Herbsleb, J.D., Team knowledge and coordination in geographically distributed software development (2007) Journal of Management Information Systems, 24 (1), pp. 135-169;\nEsterhuizen, D., Schutte, C.S., Du Toit, A.S., Knowledge creation processes as critical enablers for innovation (2012) International Journal of Information Management, 32 (4), pp. 354-364;\nFaems, D., Van Looy, B., Debackere, K., Interorganizational collaboration and innovation: Toward a portfolio approach (2005) Journal of Product Innovation Management, 22 (3), pp. 238-250;\nFloricel, S., Dougherty, D., Where do games of innovation come from? Explaining the persistence of dynamic innovation patterns (2007) International Journal of Innovation Management, 11 (1), pp. 65-91;\nFornell, C., Larcker, D.F., Evaluating structural equation models with unobservable variables and measurement error (1981) Journal of Marketing Research, 18 (1), pp. 39-50;\nFranco, L.A., Rethinking soft OR interventions: Models as boundary objects (2013) European Journal of Operational Research, 231 (3), pp. 720-733;\nGarcia, L., </w:instrText>
      </w:r>
      <w:r w:rsidR="00330B27" w:rsidRPr="001518C8">
        <w:rPr>
          <w:rFonts w:ascii="Times New Roman" w:eastAsia="MS Gothic" w:hAnsi="Times New Roman" w:cs="Times New Roman"/>
          <w:sz w:val="24"/>
          <w:szCs w:val="24"/>
          <w:lang w:val="en"/>
        </w:rPr>
        <w:instrText>〈</w:instrText>
      </w:r>
      <w:r w:rsidR="00330B27" w:rsidRPr="001518C8">
        <w:rPr>
          <w:rFonts w:ascii="Times New Roman" w:hAnsi="Times New Roman" w:cs="Times New Roman"/>
          <w:sz w:val="24"/>
          <w:szCs w:val="24"/>
          <w:lang w:val="en"/>
        </w:rPr>
        <w:instrText>https://www.wsj.com/articles/kpmg-joins-push-for-private-equity-fund-reporting-standards-11623837601</w:instrText>
      </w:r>
      <w:r w:rsidR="00330B27" w:rsidRPr="001518C8">
        <w:rPr>
          <w:rFonts w:ascii="Times New Roman" w:eastAsia="MS Gothic" w:hAnsi="Times New Roman" w:cs="Times New Roman"/>
          <w:sz w:val="24"/>
          <w:szCs w:val="24"/>
          <w:lang w:val="en"/>
        </w:rPr>
        <w:instrText>〉</w:instrText>
      </w:r>
      <w:r w:rsidR="00330B27" w:rsidRPr="001518C8">
        <w:rPr>
          <w:rFonts w:ascii="Times New Roman" w:hAnsi="Times New Roman" w:cs="Times New Roman"/>
          <w:sz w:val="24"/>
          <w:szCs w:val="24"/>
          <w:lang w:val="en"/>
        </w:rPr>
        <w:instrText>, (2021, June 16). KPMG joins push for private-equity fund reporting standards. The Wall Street Journal. Retrieved from; Gardner, H., Gino, F., Staats, B., Dynamically integrating knowledge in teams: Transforming resources into performance (2012) Academy of Management Journal, 55 (4), pp. 998-1022;\nGebert, D., Boerner, S., Kearney, E., Fostering team innovation: why is it important to combine opposing action strategies? (2010) Organization Science, 21 (3), pp. 593-608;\nGlover, J., Champion, D., Daniels, K., Boocock, G., Using capital theory to explore problem solving and innovation in small firms (2016) Journal of Small Business and Enterprise Development, 23 (1), pp. 25-43;\nGonzález-Benito, Ó., Muñoz-Gallego, P.A., García-Zamora, E., Role of collaboration in innovation success: differences for large and small businesses (2016) Journal of Business Economics and Management, 17 (4), pp. 645-662;\nGrant, R.M., Toward a knowledge‐based theory of the firm (1996) Strategic Management Journal, 17 (S2), pp. 109-122;\nGuler, I., Nerkar, A., The impact of global and local cohesion on innovation in the pharmaceutical industry (2012) Strategic Management Journal, 33 (5), pp. 535-549;\nHair, J.F., Anderson, R.E., Tatham, R.L., Black, W.C., Multivariate data analysis (1998), Prentice Hall Upper Saddle River, NJ; Hammond, M.M., Neff, N.L., Farr, J.L., Schwall, A.R., Zhao, X., Predictors of individual- level innovation at work: A meta-analysis (2011) Psychology of Aesthetics Creativity and the Arts, 5 (1), pp. 90-105;\nHannan, M.T., Freeman, J., Structural inertia and organizational change (1984) American Sociological Review, pp. 149-164;\nHansen, M.H., Perry, L.T., Reese, C.S., A Bayesian operationalization of the resource‐based view (2004) Strategic Management Journal, 25 (13), pp. 1279-1295;\nHargadon, A., Sutton, R.I., Technology brokering and innovation in a product development firm (1997) Administrative Science Quarterly, 42 (4), pp. 716-749;\n(2011), Häuberer, J. Social capital theory. Springer Fachmedien; Haveman, H.A., Organizational size and change: Diversification in the savings and loan industry after deregulation (1993) Administrative Science Quarterly, pp. 20-50;\nHeshmati, A., On the growth of micro and small firms: evidence from Sweden (2001) Small Business Economics, 17 (3), pp. 213-228;\nHill, C.W., Cooperation, opportunism, and the invisible hand: Implications for transaction cost theory (1990) Academy of Management Review, 15 (3), pp. 500-513;\nHoman, A.C., Hollenbeck, J.R., Humphrey, S.E., Van Knippenberg, D., Ilgen, D.R., Van Kleef, G.A., Facing differences with an open mind: Openness to experience, salience of intragroup differences, and performance of diverse work groups (2008) Academy of Management Journal, 51 (6), pp. 1204-1222;\nHsiao, R.L., Tsai, D.H., Lee, C.F., Collaborative knowing: the adaptive nature of cross‐ boundary spanning (2012) Journal of Management Studies, 49 (3), pp. 463-491;\nHuckman, R.S., Staats, B.R., Upton, D.M., Team familiarity, role experience, and performance: Evidence from Indian software services (2009) Management Science, 55 (1), pp. 85-100. , Journal. 25(8-9), 779-799;\nKelly, D., Amburgey, T.L., Organizational inertia and momentum: A dynamic model of strategic change (1991) Academy of Management Journal, 34 (3), pp. 591-612;\nKeltner, D., Shiota, M.N., New displays and new emotions: A commentary on Rozin and Cohen (2003) (2003) Emotion, 3 (1), pp. 86-91;\nKim, K.H., The relation among fit indexes, power, and sample size in structural equation modeling (2005) Structural Equation Modeling, 12 (3), pp. 368-390;\nKline, R.B., (2004), Principles and practice of structural equation modeling, (2nd ed.). New York: Guildford; Kogut, B., The network as knowledge: Generative rules and the emergence of structure (2000) Strategic Management Journal, 21 (3), pp. 405-425;\nKogut, B., Zander, U., Knowledge of the firm, combinative capabilities and the replication of technology (1992) Organization Science, 3 (3), pp. 383-397;\nKoskinen, K.U., Mäkinen, S., Role of boundary objects in negotiations of project contracts (2009) International Journal of Project Management, 27 (1), pp. 31-38;\nKrauss, R.M., Fussell, S., (1990), R. Mutual knowledge and communicative effectiveness. Intellectual teamwork: Social and technological foundations of cooperative work. Hillsdale, NJ: Lawrence Erl- baum (pp.111–146); Laine, T., Korhonen, T., Suomala, P., Rantamaa, A., Boundary subjects and boundary objects in accounting fact construction and communication (2016) Qualitative Research in Accounting and Management, 13 (3), pp. 303-329;\nLevina, N., Vaast, E., The emergence of boundary spanning competence in practice: Implications for implementation and use of information systems (2005) MIS Quarterly, 29 (2), pp. 335-363;\nLewis, K., Lange, D., Gillis, L., Transactive memory systems, learning, and learning transfer (2005) Organization Science, 16 (6), pp. 581-598;\nLi, H., Atuahene-Gima, K., The adoption of agency business activity, product innovation and performance in Chinese technology ventures (2002) Strategic Management Journal, 23 (6), pp. 469-490;\nLindell, M.K., Whitney, D.J., Accounting for common method variance in cross-sectional research designs (2001) Journal of Applied Psychology, 86 (1), pp. 114-121;\nLópez-Nicolás, C., Meroño-Cerdán, Á.L., Strategic knowledge management, innovation and performance (2011) International Journal of Information Management, 31 (6), pp. 502-509;\nMajchrzak, A., More, P.H., Faraj, S., Transcending knowledge differences in cross-functional teams (2012) Organization Science, 23 (4), pp. 951-970;\nMalhotra, A., Majchrzak, A., Managing crowds in innovation challenges (2014) California Management Review, 56 (4), pp. 103-123;\nMalhotra, M.K., Grover, V., An assessment of survey research in POM: from constructs to theory. Journal of operations management (1998) Journal of Operations Management, 16 (4), pp. 407-425;\nMathieu, J.E., Heffner, T.S., Goodwin, G.F., Salas, E., Cannon-Bowers, J.A., The influence of shared mental models on team process and performance (2000) Journal of Applied Psychology, 85 (2), pp. 273-283;\nMcDowell, W.C., Peake, W.O., Coder, L., Harris, M.L., Building small firm performance through intellectual capital development: Exploring innovation as the “black box” (2018) Journal of Business Research, 88, pp. 321-327;\nMeenan, C., Erickson, B., Knight, N., Fossett, J., Olsen, E., Mohod, P., Langer, S.G., Workflow lexicons in healthcare: validation of the SWIM lexicon (2017) Journal of Digital Imaging, 30 (3), pp. 255-266;\nMehta, N., (2006), Knowledge integration in software teams: an analysis of team, project, and IT- related issues (Doctoral dissertation); Menor, L.J., Roth, A.V., New service development competence in retail banking: Construct development and measurement validation (2007) Journal of Operations Management, 25 (4), pp. 825-846;\nMonteverde, K., Technical dialog as an incentive for vertical integration in the semiconductor industry (1995) Management Science, 41 (10), pp. 1624-1638;\nNahapiet, J., Ghoshal, S., Social capital, intellectual capital, and the organizational advantage (1998) Academy of Management Review, 23 (2), pp. 242-266;\nNahm, A.Y., Rao, S.S., Solis-Galvan, L.E., Ragu-Nathan, T.S., The Q-sort method: assessing reliability and construct validity of questionnaire items at a pre-testing stage (2002) Journal of Modern Applied Statistical Methods, 1 (1), pp. 114-125;\nNerkar, A., Roberts, P.W., Technological and product‐market experience and the success of new product introductions in the pharmaceutical industry (2004) Strategic Management;\nNg, T.W., Feldman, D.C., A meta‐analysis of the relationships of age and tenure with innovation‐related behaviour (2013) Journal of Occupational and Organizational Psychology, 86 (4), pp. 585-616;\nNguyen, H.A., Nguyen, H., Nguyen, H.T., Phan, A.C., Matsui, Y., Empirical study on the role of collaboration in new product development in manufacturing companies (2018) International Journal for Quality Research, 12 (2), pp. 363-384;\nNicolini, D., Mengis, J., Swan, J., Understanding the role of objects in cross-disciplinary collaboration (2012) Organization Science, 23 (3), pp. 612-629;\nNieto, M.J., Santamaría, L., Technological collaboration: Bridging the innovation gap between small and large firms (2010) Journal of Small Business Management, 48 (1), pp. 44-69;\nNonaka, I., A dynamic theory of organizational knowledge creation (1994) Organization Science, 5 (1), pp. 14-37;\nOde, E., Ayavoo, R., The mediating role of knowledge application in the relationship between knowledge management practices and firm innovation (2020) Journal of Innovation &amp;amp; Knowledge, 5 (3), pp. 210-218;\nOjha, D., Patel, P.C., Sridharan, S.V., Dynamic strategic planning and firm competitive performance: A conceptualization and an empirical test (2020) International Journal of Production Economics, 222;\nOkhuysen, G.A., Eisenhardt, K.M., Integrating knowledge in groups: How formal interventions enable flexibility (2002) Organization Science, 13 (4), pp. 370-386;\nOuchi, W.G., A conceptual framework for the design of organizational control mechanisms (1979) Management Science, 25 (9), pp. 833-848;\nOuchi, W.G., Markets, bureaucracies, and clans (1980) Administrative Science Quarterly, 25 (1), pp. 129-141;\nParker, A.K., Zenkov, K., Dennis, D.V., Exploring the lexicon or lack thereof in clinical teacher preparation (2019) Action in Teacher Education, 41 (3), pp. 249-264;\nParker, K., Horowitz, J., Minkin, R., (2020), How the coronavirus outbreak has–and hasn't–changed the way Americans work. Pew Research Center; Patel, P.C., Struckell, E.M., Ojha, D., Manikas, A.S., Retail store churn and performance–The moderating role of sales amplitude and unpredictability (2020) International Journal of Production Economics, 222;\nPerrone, V., Zaheer, A., McEvily, B., Free to be trusted? Organizational constraints on trust in boundary spanners (2003) Organization Science, 14 (4), pp. 422-439;\nPodsakoff, P.M., MacKenzie, S.B., Lee, J.Y., Podsakoff, N.P., Common method biases in behavioral research: a critical review of the literature and recommended remedies (2003) Journal of Applied Psychology, 88 (5), pp. 879-903;\nPutnam, R.D., Bowling alone: The collapse and revival of American community (2000), Simon Schuster New York; Reagans, R., Argote, L., Brooks, D., Individual experience and experience working together: Predicting learning rates from knowing who knows what and knowing how to work to- gether (2005) Management Science, 51 (6), pp. 869-881;\nRevilla, E., Knoppen, D., Building knowledge integration in buyer-supplier relationships: The critical role of strategic supply management and trust (2015) International Journal of Operations &amp;amp; Production Management, 35 (10), pp. 1408-1436;\nRhinow, H., Köppen, E., Meinel, C., (2012, July). Prototypes as boundary objects in innovation processes. In Proceedings of the 2012 international conference on design research society. Bangkok, Thailand; Saeed, S., Yousafzai, S., Paladino, A., De Luca, L.M., Inside-out and outside-in orientations: A meta-analysis of orientation's effects on innovation and firm performance (2015) Industrial Marketing Management, 47, pp. 121-133;\nSahut, J.M., Peris-Ortiz, M., Small business, innovation, and entrepreneurship (2014) Small Business Economics, 42 (4), pp. 663-668;\nSalehi, S., Abedi, A., Balakrishnan, S., Gholamrezanezhad, A., Coronavirus disease 2019 (COVID-19) imaging reporting and data system (COVID-RADS) and common lexicon: a proposal based on the imaging data of 37 studies (2020) European Radiology, 30 (9), pp. 4930-4942;\nSalunke, S., Weerawardena, J., McColl-Kennedy, J.R., The central role of knowledge integration capability in service innovation-based competitive strategy (2019) Industrial Marketing Management, 76, pp. 144-156;\nSantoro, G., Vrontis, D., Thrassou, A., Dezi, L., The internet of things: Building a knowledge management system for open innovation and knowledge management capacity (2018) Technological Forecasting and Social Change, 136, pp. 347-354;\nShannon, C.E., Weaver, W., (1949) The mathematical theory of information, 97. , University of Illinois Press Urbana;\nShefer, D., Frenkel, A., R&amp;amp;D, firm size and innovation: an empirical analysis (2005) Technovation, 25 (1), pp. 25-32;\nSimon, H.A., Bounded rationality in social science: Today and tomorrow (2000) Mind &amp;amp; Society, 1 (1), pp. 25-39;\nSingh, J., Distributed R&amp;amp;D, cross-regional knowledge integration and quality of innovative output (2008) Research Policy, 37 (","publisher":"Elsevier Ltd","publisher-place":"Department of Management, School of Business, City University of New York - College of Staten Island, 2800 Victory Blvd, Staten Island, NY  10314, United States","title":"Managing information for innovation using knowledge integration capability: The role of boundary spanning objects","type":"article-journal","volume":"62"},"uris":["http://www.mendeley.com/documents/?uuid=c6c4fc8d-a6c4-460c-aa9e-c003be7f1a3a"]},{"id":"ITEM-12","itemData":{"DOI":"10.1108/EBHRM-06-2022-0153","ISSN":"20493983 (ISSN)","abstract":"Purpose: Being different from others can be stressful, and this may be especially salient for newcomers during organizational socialization when they may be expected to fit in. Thus, drawing on conservation of resources theory, the authors examine the effects of newcomers' individual differentiation on their subsequent emotional exhaustion. Design/methodology/approach: The authors test a multiple mediation model with data from 161 UK graduates collected at three times using structural equation modeling. Findings: The results largely support the hypotheses, identifying individual differentiation as a motivational resource associated with the proactive behavior of changing work procedures. In turn, changing work procedures links with the personal resource of positive affect, which facilitates the relational resource of social acceptance and predicts lower emotional exhaustion. Individual differentiation predicts lower social acceptance also, but not via monitoring as anticipated. Originality/value: The results provide novel insights into the effects of individual differentiation on emotional exhaustion in the context of organizational socialization. The study highlights that, while newcomers high in individual differentiation face depletion of the relational resource of social acceptance, they can still adjust well and avoid emotional exhaustion through changing work procedures to foster positive affect. © 2022, Emerald Publishing Limited.","author":[{"dropping-particle":"","family":"Chen","given":"J","non-dropping-particle":"","parse-names":false,"suffix":""},{"dropping-particle":"","family":"Cooper-Thomas","given":"H D","non-dropping-particle":"","parse-names":false,"suffix":""}],"container-title":"Evidence-based HRM","id":"ITEM-12","issued":{"date-parts":[["2022"]]},"language":"English","note":"Export Date: 1 April 2023\n\nCorrespondence Address: Chen, J.; Faculty of Business and Law, United Kingdom; email: jenny.chen@uwe.ac.uk\n\nFunding text 1: Funding: This research was supported by an early career researcher grant to the first author at the University of the West of England.\n\nReferences: Ahuja, M.K., Chudoba, K.M., Kacmar, C.J., McKnight, D.H., George, J.F., IT road warriors: balancing work-family conflict, job autonomy, and work overload to mitigate turnover intentions (2007) MIS Quarterly, 31 (1), pp. 1-17; \nAnakwe, U.P., Greenhaus, J.H., Prior work experience and socialization experiences of college graduates (2000) International Journal of Manpower, 21 (2), pp. 95-111;\nAshford, S.J., Black, J.S., Proactivity during organizational entry: the role of desire for control (1996) Journal of Applied Psychology, 81 (2), pp. 199-214;\nAshforth, B.E., Sluss, D.M., Saks, A.M., Socialization tactics, proactive behavior, and newcomer learning: integrating socialization models (2007) Journal of Vocational Behavior, 70, pp. 447-462;\nBagozzi, R.P., Heatherton, T.F., A general approach to representing multifaceted personality constructs: application to state self-esteem (1994) Structural Equation Modeling, 1 (1), pp. 35-67;\nBauer, T.N., Bodner, T., Erdogan, B., Truxillo, D.M., Tucker, J.S., Newcomer adjustment during organizational socialization: a meta-analytic review of antecedents, outcomes, and methods (2007) Journal of Applied Psychology, 92 (3), pp. 707-721;\nBreaugh, J.A., The measurement of work autonomy (1985) Human Relations, 38 (6), pp. 551-570;\nBunce, D., West, M.A., Changing work environments: innovative coping responses to occupational stress (1994) Work and Stress, 8 (4), pp. 319-331;\nCooper-Thomas, H.D., Burke, S.E., Newcomer proactive behavior: can there be too much of a good thing? (2012) The Oxford Handbook of Organizational Socialization, pp. 56-77. , Wanberg, C. (Ed.), Oxford University Press, New York;\nCooper-Thomas, H.D., Paterson, N.L., Stadler, M.J., Saks, A.M., The relative importance of proactive behaviors and outcomes for predicting newcomer learning, wellbeing, and work engagement (2014) Journal of Vocational Behavior, 84 (3), pp. 318-331;\nCross, S.E., Gore, J.S., Morris, M.L., The relational–interdependent self-construal, self-concept consistency, and wellbeing (2003) Journal of Personality and Social Psychology, 85, pp. 933-944;\nCross, S.E., Hardin, E.E., Gercek-Swing, B., The what, how, why, and where of self-construal (2011) Personality and Social Psychology Review, 15, pp. 142-179;\nDonahue, E.M., Robins, R.W., Roberts, B.W., John, O.P., The divided self: concurrent and longitudinal effects of psychological adjustment and social roles on self-concept differentiation (1993) Journal of Personality and Social Psychology, 64 (5), pp. 834-846;\nDutta, D., Mishra, S.K., Predictors of applicant attraction among Gen-X and millennials: evidence from an emerging economy (2021) International Journal of Manpower, 42 (8), pp. 1479-1499;\nEllis, A.M., Bauer, T.N., Mansfield, L.R., Erdogan, B., Truxillo, D.M., Simon, L.S., Navigating uncharted waters: newcomer socialization through the lens of stress theory (2015) Journal of Management, 41 (1), pp. 203-235;\nFindler, L., Wind, L.H., Mor Barak, M.E., The challenge of workforce management in a global society: modeling the relationship between diversity, inclusion, organizational culture, and employee well-being, job satisfaction, and organizational commitment (2007) Administration in Social Work, 31, pp. 63-94;\nFredrickson, B.L., The role of positive emotions in positive psychology: the broaden-and-build theory of positive emotions (2001) American Psychologist, 56 (3), pp. 218-226;\nGeorge, J.M., Brief, A.P., Feeling good-doing good: a conceptual analysis of the mood at work-organizational spontaneity relationship (1992) Psychological Bulletin, 112, pp. 310-329;\nGoncalo, J.A., Staw, B.M., Individualism-collectivism and group creativity (2006) Organizational Behavior and Human Decision Processes, 100 (1), pp. 96-109;\nGuillaume, Y.R., Dawson, J.F., Woods, S.A., Sacramento, C.A., West, M.A., Getting diversity at work to work: what we know and what we still don't know (2013) Journal of Occupational and Organizational Psychology, 86 (2), pp. 123-141;\nHalbesleben, J.R.B., Sources of social support and burnout: a meta-analytic test of the conservation of resources model (2006) Journal of Applied Psychology, 91 (5), pp. 1134-1145;\nHalbesleben, J.R.B., Neveu, J.P., Paustian-Underdahl, S.C., Westman, M., Getting to the ‘COR’: understanding the role of resources in conservation of resources theory (2014) Journal of Management, 40 (5), pp. 1334-1364;\nHarris, T.B., Li, N., Boswell, W.R., Zhang, X., Xie, Z., Getting what's new from newcomers: empowering leadership, creativity, and adjustment in the socialization context (2014) Personnel Psychology, 67 (3), pp. 567-604;\nHarris, L., Cooper-Thomas, H., Smith, P., Smollan, R., Reclaiming the social in socialization: a practice-based understanding of newcomer adjustment (2020) Human Resource Development Quarterly, 31 (2), pp. 193-211;\nHarrison, S.H., Sluss, D.M., Ashforth, B.E., Curiosity adapted the cat: the role of trait curiosity in newcomer adaption (2011) Journal of Applied Psychology, 96 (1), pp. 211-220;\nHayes, A.F., (2017) Introduction to Mediation, Moderation, and Conditional Process Analysis: A Regression-Based Approach, , The Guilford Press, New York, NY;\nHobfoll, S.E., The influence of culture, community, and the nested self in the stress process: advancing conservation of resources theory (2001) Applied Psychology: An International Review, 50 (3), pp. 337-370;\nHobfoll, S.E., Conservation of resource caravans and engaged settings (2011) Journal of Occupational and Organizational Psychology, 84 (1), pp. 116-122;\nHornsey, M.J., Jetten, J., The individual within the group: balancing the need to belong with the need to be different (2004) Personality and Social Psychology Review, 8 (3), pp. 248-264;\nHurst, C., Kammeyer-Mueller, J., Livingston, B., The odd one out: how newcomers who are different become adjusted (2012) The Oxford Handbook of Organizational Socialization, pp. 115-138. , Wanberg, C.R. (Ed.), Oxford University Press, New York, NY;\nJanssen, O., Innovative behavior and job involvement at the price of conflict and less satisfactory relations with coworkers (2003) Journal of Occupational and Organizational Psychology, 76 (3), pp. 347-364;\nJanssen, O., Huang, X., Us and me: team identification and individual differentiation as complementary drivers of team members' citizenship and creative behaviors (2008) Journal of Management, 34 (1), pp. 69-88;\nKahn, W.A., Psychological conditions of personal engagement and disengagement at work (1990) Academy of Management Journal, 33 (4), pp. 692-724;\nKorte, R., Lin, S., Getting on board: organizational socialization and the contribution of social capital (2013) Human Relations, 66 (3), pp. 407-428;\nKramer, M.W., Communication after job transfers - social-exchange processes in learning new roles (1993) Human Communication Research, 20 (2), pp. 147-174;\nLapointe, E., Vandenberghe, C., Trust in the supervisor and the development of employees' social capital during organizational entry: a conservation of resources approach (2018) International Journal of Human Resource Management, 29 (17), pp. 2503-2523;\nLittle, T.D., Cunningham, W.A., Shahar, G., Widaman, K.F., To parcel or not to parcel: exploring the question, weighing the merits (2002) Structural Equation Modeling, 9 (2), pp. 151-173;\nMahmoud, A., Fuxman, L., Mohr, I., Reisel, W., Grigoriou, N., We aren't your reincarnation! Workplace motivation across X, Y and Z generations (2021) International Journal of Manpower, 42 (1), pp. 193-209;\nMaslach, C., Jackson, S.E., The measurement of experienced burnout (1981) Journal of Organizational Behavior, 2 (2), pp. 99-113;\nMaslach, C., Stapp, J., Santee, R.T., Individuation: conceptual analysis and assessment (1985) Journal of Personality and Social Psychology, 49 (3), pp. 729-738;\nMatsunaga, M., Item parceling in structural equation modeling: a primer (2008) Communication Methods and Measures, 2 (4), pp. 260-293;\nMcGrath, E., Cooper-Thomas, H., Garrosa, E., Sanz-Vergel, A., Cheung, G., Rested, friendly, and engaged: the role of daily positive collegial interactions at work (2017) Journal of Organizational Behavior, 38 (8), pp. 1213-1226;\nMorrison, E.W., Longitudinal study of the effects of information seeking on newcomer socialization (1993) Journal of Applied Psychology, 78 (2), pp. 173-183;\nNicholson, N., A theory of work role transitions (1984) Administrative Science Quarterly, 29 (2), pp. 172-191;\nNicholson, N., West, M.A., (1988) Managerial Job Change: Men and Women in Transition, , Cambridge University Press, Cambridge;\nNifadkar, S.S., Bauer, T.N., Breach of belongingness: newcomer relationship conflict, information, and task-related outcomes during organizational socialization (2016) Journal of Applied Psychology, 101 (1), pp. 1-13;\nNifadkar, S., Tsui, A.S., Ashforth, B.E., The way you make me feel and behave: supervisor-triggered newcomer affect and approach-avoidance behavior (2012) Academy of Management Journal, 55 (5), pp. 1146-1168;\nOstroff, C., Kozlowski, S.W.J., Organizational socialization as a learning process: the role of information acquisition (1992) Personnel Psychology, 45 (4), pp. 849-874;\nPodsakoff, P.M., Mackenzie, S.B., Lee, J.-Y., Podsakoff, N.P., Common method biases in behavioral research: a critical review of the literature and recommended remedies (2003) Journal of Applied Psychology, 88 (5), pp. 879-903;\nRyan, R.M., Deci, E.L., (2017) Self-determination Theory: Basic Psychological Needs in Motivation, Development, and Wellness, , Guilford, New York, NY;\nTharenou, P., Kulik, C.T., Skilled migrants employed in developed, mature economies: from newcomers to organizational insiders (2020) Journal of Management, 46 (6), pp. 1156-1181;\nTice, D.M., Baumeister, R.F., Shmueli, D., Muraven, M., Restoring the self: positive affect helps improve self-regulation following ego depletion (2007) Journal of Experimental Social Psychology, 43 (3), pp. 379-384;\nTrougakos, J., Hideg, I., Cheng, B., Beal, D., Lunch breaks unpacked: the role of autonomy as a moderator of recovery during lunch (2014) Academy of Management Journal, 57 (2), pp. 405-421;\nTsai, W.C., Chen, C.C., Liu, H.L., Test of a model linking employee positive moods and task performance (2007) Journal of Applied Psychology, 92 (6), pp. 1570-1583;\nVogel, R.M., Rodell, J.B., Lynch, J.W., Engaged and productive misfits: how job crafting and leisure activity mitigate the negative effects of value incongruence (2016) Academy of Management Journal, 59, pp. 1561-1584;\nWatson, D., Clark, L.A., Tellegen, A., Development and validation of brief measures of positive and negative affect: the PANAS scales (1988) Journal of Personality and Social Psychology, 54 (6), pp. 1063-1070;\nWhitney, K., Sagrestano, L.M., Maslach, C., Establishing the social impact of individuation (1994) Journal of Personality and Social Psychology, 66 (6), pp. 1140-1153;\nWrzesniewski, A., Dutton, J.E., Crafting a job: revisioning employees as active crafters of their work (2001) Academy of Management Review, 26 (2), pp. 179-201","publisher":"Emerald Group Holdings Ltd.","publisher-place":"Faculty of Business and Law, University of the West of England, Bristol, United Kingdom","title":"Finding one's own way: how newcomers who differ stay well","type":"article-journal"},"uris":["http://www.mendeley.com/documents/?uuid=16df87b0-8074-4ff0-86bb-771cc4459326"]},{"id":"ITEM-13","itemData":{"DOI":"10.1108/PR-03-2022-0211","ISSN":"00483486 (ISSN)","abstract":"Purpose: The authors tested (1) the mediating role of thriving in the association between leader-member exchange (LMX) and work–nonwork balance (WNWB) and (2) the moderating effect of gender in the relationship between LMX and thriving. Design/methodology/approach: Cross-sectional data were collected from six separate participant groups across an eight-month period (n = 522). Data analysis included confirmatory factor analysis to assess the construct validity of the proposed three-factor model. Hierarchical regression and the PROCESS macro were used to test three hypotheses. Findings: The authors found thriving mediated an indirect effect of LMX on WNWB. In addition, we found that the relationship between LMX and thriving was moderated by gender, such that the relationship was found for females. Overall, the authors identified a moderated-mediation effect indicating an indirect effect of LMX on WNWB via thriving for females. Research limitations/implications: Cross-sectional design suggests their results are theory driven. The authors suggest future studies replicate the study employing experimental designs. Practical implications: The authors suggest organisations develop programs to enhance leadership and thriving capabilities as tools to manage WNWB. Originality/value: The authors add to the thriving literature by revealing gender differences in the effectiveness of relational resources (i.e. LMX) in fostering employee thriving. Furthermore, the authors extend the efficacy of thriving beyond the workplace to include WNWB. The authors demonstrate the skills and knowledge acquired at work can be used to lessen the impact of WNWB. © 2022, Lee Di Milia and Zhou Jiang.","author":[{"dropping-particle":"","family":"Milia","given":"L","non-dropping-particle":"Di","parse-names":false,"suffix":""},{"dropping-particle":"","family":"Jiang","given":"Z","non-dropping-particle":"","parse-names":false,"suffix":""}],"container-title":"Personnel Review","id":"ITEM-13","issued":{"date-parts":[["2022"]]},"language":"English","note":"Export Date: 1 April 2023\n\nCorrespondence Address: Di Milia, L.; School of Business and Law, Australia; email: v.dimilia@cqu.edu.au\n\nReferences: Allen, T.D., Martin, A., The Work-Family Interface: a retrospective look at 20 years of research in JOHP (2017) Journal of Occupational Health Psychology, 22, pp. 259-272; \nAllen, T.D., Johnson, R.C., Saboe, K.N., Cho, E., Dumani, S., Evans, S., Dispositional variables and work–family conflict: a meta-analysis (2012) Journal of Vocational Behavior, 80, pp. 17-26;\nAshforth, B.E., Kreiner, G.E., Fugate, M., All in a day's work: boundaries and micro role transitions (2000) Academy of Management Review, 25, pp. 472-491;\n(2021) Changing female employment over time, , https://www.abs.gov.au/articles/changing-female-employment-over-time, accessed, 9 September 2021;\nBauer, T.N., Green, S.G., Development of leader-member exchange: a longitudinal test (1996) Academy of Management Journal, 39 (6), pp. 4538-1567;\nBriton, N.J., Hall, J.A., Beliefs about female and male nonverbal communication (1995) Sex Roles, 32 (1-2), pp. 79-90;\nCasper, W.J., Vaziri, H., Wayne, J.H., DeHauw, S., Greenhaus, J., The jingle-jangle of work–nonwork balance: a comprehensive and meta-analytic review of its meaning and measurement (2018) Journal of Applied Psychology, 103, pp. 182-214;\nChaundhry, A., Rosenbloom, A., 3 strategies to help employees thrive in the ‘new normal’ (2021) Harvard Business Review, , https://hbr.org/2021/11/3-strategies-to-help-employees-thrive-in-the-new-normal, accessed, 26 November;\nCogliser, C.C., Schriesheim, C.A., Scandura, T.A., Gardner, W.L., Balance in leader and follower perceptions of leader–member exchange: relationships with performance and work attitudes (2009) The Leadership Quarterly, 20 (3), pp. 452-465;\nCollins, B.J., Burrus, C.J., Meyer, R.D., Gender differences in the impact of leadership styles on subordinate embeddedness and job satisfaction (2014) The Leadership Quarterly, 25, pp. 660-671;\nCooper, B., Eva, N., Fazlelahi, F.Z., Newman, A., Lee, A., Obschonka, M., Common method variance in vocational behavior research: reviewing the state of the literature (2020) Journal of Vocational Behavior, 121;\nCron, W.L., Gilly, M.C., Graham, J.L., Slocum, J.W., Jr., Gender differences in the pricing of professional services: implications for income and customer relationships (2009) Organizational Behavior and Human Decision Processes, 109 (1), pp. 93-105;\nCulbertson, S.S., Huffman, A.H., Alden-Anderson, R., Leader–member exchange and work–family interactions: the mediating role of self-reported challenge-and hindrance-related stress (2009) The Journal of Psychology, 144 (1), pp. 15-36;\nDansereau, F., Graen, G., Haga, W., A vertical dyad approach to leadership within formal organizations (1975) Organizational Performance and Human Performance, 13, pp. 46-78;\nDeci, E.L., Ryan, R.M., The ‘what’ and ‘why’ of goal pursuits: human needs and the self-determination of behavior (2000) Psychological Inquiry, 11 (4), pp. 227-268;\nEagly, A.H., Wood, W., Social role theory of sex differences (2016) The Wiley Blackwell Encyclopedia of Gender and Sexuality Studies, , Wong, A., Wickramasinghe, M., Hoogland, T. and Naples, N.A. and (Eds;\nEagly, A.H., Johannesen-Schmidt, M.C., van Engen, M.L., Transformational, transactional, and laissez-faire leadership styles: a meta-analysis comparing men and women (2003) Psychological Bulletin, 129, pp. 569-591;\nFrench, K.A., Dumani, S., Allen, T.D., Shockley, K.M., A meta-analysis of work-family conflict and social support (2018) Psychological Bulletin, 144, pp. 284-314;\nGómez, C., Rosen, B., The leader–member exchange as a link between managerial trust and employee empowerment (2001) Group and Organization Management, 26 (1), pp. 53-69;\nGreenhaus, J.H., Beutell, N.J., Sources of conflict between work and family roles (1985) The Academy of Management Review, 10, pp. 76-88;\nGreenhaus, J.H., Powell, G.N., When work and family are allies: a theory of work-family enrichment (2006) The Academy of Management Review, 31, pp. 72-92;\nHammer, L.B., Demsky, C.A., Kossek, E.E., Bray, J.W., Work-family intervention research (2016) The Oxford Handbook of Work and Family, pp. 349-361. , Allen, T.D. and Eby, L.T., and (Eds), Oxford University Press, Oxford;\nHayes, A.F., (2013) Introduction to Mediation, Moderation, and Conditional Process Analysis: A Regression‐based Approach, , Guilford Press, NY;\nHildenbrand, K., Sacramento, C.A., Binnewies, C., Transformational leadership and burnout: the role of thriving and followers' openness to experience (2018) Journal of Occupational Health Psychology, 23, pp. 31-43;\nHjálmsdóttir, A., Bjarnadóttir, V.S., ‘I have turned into a foreman here at home’: families and work–life balance in times of COVID‐19 in a gender equality paradise (2021) Gender Work and Organisation, 28, pp. 268-283;\nJiang, Z., Hu, X., Knowledge sharing and life satisfaction: the roles of colleague relationships and gender (2016) Social Indicators Research, 126 (1), pp. 379-394;\nJiang, Z., Di Milia, L., Jiang, Y., Jiang, X., Thriving at work: a mentoring-moderated process linking task identity and autonomy to job satisfaction (2020) Journal of Vocational Behavior, 118;\nKailasapathy, P., Kraimer, M.L., Metz, I., The interactive effects of leader–member exchange, gender and spouse's gender role orientation on work interference with family conflict (2014) The International Journal of Human Resource Management, 25 (19), pp. 2681-2701;\nKleine, A.K., Rudolph, C.W., Zacher, H., Thriving at work: a meta‐analysis (2019) Journal of Organizational Behaviour, 40, pp. 973-999;\nLeroy, S., Schmidt, A.M., Majar, N., Working from home during COVID-19: a study of the interruption landscape (2021) Journal of Applied Psychology, 106, pp. 1448-1465;\nLi, J., The mediating roles of job crafting and thriving in the LMX employee outcomes relationship (2015) Japanese Journal of Administrative Science, 28, pp. 39-51;\nLiden, R.C., Graen, G., Generalizability of the vertical dyad linkage model of leadership (1980) Academy of Management Journal, 23, pp. 451-465;\nLiden, R.C., Maslyn, J.M., Multidimensionality of leader-member exchange: an empirical assessment through scale development (1998) Journal of Management, 24, pp. 43-72;\nLiden, R.C., Sparrowe, R.T., Wayne, S., Leader-member exchange theory: the past and potential for the future (1997) Research in Personnel and Human Resources Management, 15, pp. 47-120;\nLitano, M.L., Major, D.A., Landers, R.N., Streets, V.N., Bass, B.I., A meta-analytic investigation of the relationship between leader-member exchange and work-family experiences (2016) The Leadership Quarterly, 27, pp. 802-817;\nLittle, T.D., Cunningham, W.A., Shahar, G., Widaman, K.F., To parcel or not to parcel: exploring the question, weighing the merits (2002) Structural Equation Modelling, 9, pp. 151-173;\nLiu, D., Zhang, S., Wang, Y., Yan, Y., The antecedents of thriving at work: a meta-analytic review (2021) Frontiers in Psychology;\nLoehlin, L.C., (2004) Latent Variable Models: An Introduction to Factor, Path, and Structural Equation Analysis, , Lawrence Erlbaum Associates, Mahwah, NJ;\nLund, S., Madgavkar, A., Manyika, J., Smit, S., What's next for remote work: an analysis of 2000, tasks, 800 jobs and nine countries (2020) McKinsey Global Institute, , https://www.mckinsey.com/</w:instrText>
      </w:r>
      <w:r w:rsidR="00330B27" w:rsidRPr="001518C8">
        <w:rPr>
          <w:rFonts w:ascii="Cambria Math" w:hAnsi="Cambria Math" w:cs="Cambria Math"/>
          <w:sz w:val="24"/>
          <w:szCs w:val="24"/>
          <w:lang w:val="en"/>
        </w:rPr>
        <w:instrText>∼</w:instrText>
      </w:r>
      <w:r w:rsidR="00330B27" w:rsidRPr="001518C8">
        <w:rPr>
          <w:rFonts w:ascii="Times New Roman" w:hAnsi="Times New Roman" w:cs="Times New Roman"/>
          <w:sz w:val="24"/>
          <w:szCs w:val="24"/>
          <w:lang w:val="en"/>
        </w:rPr>
        <w:instrText xml:space="preserve">/media/mckinsey/featured%20insights/future%20of%20organizations/whats%20next%20for%20remote%20work%20an%20analysis%20of%202000%20tasks%20800%20jobs%20and%20nine%20countries/whats_next_for_remote_work_f.pdf?shouldIndex=false, accessed, 14 November 2021;\nMajor, D.A., Morganson, V.J., Coping with work-family conflict: a leader-member exchange perspective (2011) Journal of Occupational Health Psychology, 16, pp. 126-139;\nMartin, R., Guillaume, Y., Thomas, G., Lee, A., Epitropaki, O., Leader-member exchange (LMX) and performance: a meta-analytic review (2016) Personnel Psychology, 69, pp. 67-121;\nNiessen, C., Sonnentag, S., Sach, F., Thriving at work—a diary study (2012) Journal of Organizational Behavior, 33, pp. 468-487;\n(2021) Statistics, , https://www.nursingmidwiferyboard.gov.au/about/statistics.aspx, accessed, 13 November 2021;\nOdle-Dusseau, H.N., Hammer, L.B., Crain, T.L., Bodner, T.E., The influence of family-supportive supervisor training on employee job performance and attitudes: an organizational work-family intervention (2016) Journal of Occupational Health Psychology, 21, pp. 296-308;\n(2020) Better life index, , https://www.oecdbetterlifeindex.org/topics/work-life-balance/, accessed, 9 September 2021;\nPaterson, T.A., Luthans, F., Jeung, W., Thriving at work: impact of psychological capital and supervisor support (2014) Journal of Organizational Behaviour, 35, pp. 434-446;\nParry, J., Brookfield, K., Bolton, V., ‘The long arm of the household’: gendered struggles in combining paid work with social and civil participation over the lifecourse (2021) Gender, Work and Organization, 28, pp. 361-378;\nPodsakoff, P., MacKenzie, S., Podsakoff, N., Sources of method bias in social science research and recommendations on how to control it (2012) Annual Review of Psychology, 63, pp. 539-569;\nPorath, C., Spreitzer, G., Gibson, C., Garnett, F.G., Thriving at work: toward its measurement, construct validation, and theoretical refinement (2012) Journal of Organizational Behavior, 33, pp. 250-275;\nRego, A., Cavazotte, F., Cunha, M.P.E., Valverde, C., Meyer, M., Giustiniano, L., Gritty leaders promoting employees thriving at work (2020) Journal of Management, 47, pp. 1155-1184;\nReinwald, M., Zimmermann, S., Kunze, F., Working in the eye of the pandemic: local COVID-19 infections and daily employee engagement (2021) Frontiers in Psychology, 12;\nRen, S., Babalola, M.T., Ogbonnaya, C., Hochwarter, W.A., Akemu, O., Agyemang-Mintah, P., Employee thriving at work: the long reach of family incivility and family support (2022) Journal of Organizational Behaviour, 43 (1), pp. 17-35;\nRusso, M., Buonocore, F., Carmeli, A., Guo, L., When family supportive supervisors meet employees' need for caring: implications for work-family enrichment and thriving (2018) Journal of Management, 44, pp. 1678-1702;\nShrout, P.E., Bolger, N., Mediation in experimental and nonexperimental studies: new procedures and recommendations (2002) Psychological Methods, 7 (4), pp. 422-445;\nSiemsen, E., Roth, A., Oliveira, P., Common method bias in regression models with linear, quadratic, and interaction effects (2010) Organizational Research Methods, 13 (3), pp. 456-476;\nSon, S., Kim, D.Y., Kim, M., How perceived interpersonal justice relates to job burnout and intention to leave: the role of leader–member exchange and cognition‐based trust in leaders (2014) Asian Journal of Social Psychology, 17 (1), pp. 12-24;\nSoo, C., Tian, A.W., Teo, S.T., Cordery, J., Intellectual capital–enhancing HR, absorptive capacity, and innovation (2017) Human Resource Management, 56 (3), pp. 431-454;\nSpreitzer, G.M., Porath, C., Self-determination as nutriment for thriving: building an integrative model of human growth at work (2014) The Oxford Handbook of Work Engagement, Motivation and Self-Determination Theory, , Gagne, M. (Ed.), doi:, Oxford University Press;\nSpreitzer, G., Hwang, E.B., How thriving at work matters for creating psychologically healthy workplaces: current perspectives and implications for the new world of work (2019) Creating Psychologically Healthy Workplaces, pp. 293-310. , Burke, R.J. and Richardsen, A.M. and (Eds), doi:, Elgaronline;\nSpreitzer, G., Sutcliffe, K., Dutton, J., Sonenshein, S., Grant, A., A socially embedded model of thriving at work (2005) Organization Science, 16, pp. 537-549;\nTen Brummelhuis, L., Bakker, A., A resource perspective on the work–home interface: the work–home resources model (2012) American Psychologist, 67, pp. 545-556;\nTimms, C., Brough, P., Siu, O.L., O'Driscoll, M., Kalliath, T., Cross-cultural impact of work–life balance on health and work outcomes (2015) Handbook of Research on Work–Life Balance in Asia, pp. 295-314. , Lu, L. and Coooper, C.L., and (Eds), doi:, Edward Elgar Publishing;\nTummers, L.G., Bronkhorst, B.A.C., The impact of leader-member exchange (LMX) on work-family interference and work-family facilitation (2014) Personnel Review, 43, pp. 573-591;\nTziner, A., Shkoler, O., Fein, E.C., Examining the effects of cultural value orientations, emotional intelligence, and motivational orientations: how do LMX mediation and gender-based moderation make a difference? (2020) Frontiers in Psychology;\nValcour, M., Work-based resources as moderators of the relationship between work hours and satisfaction with work-family balance (2007) Journal of Applied Psychology, 92, pp. 1512-1523;\nVincent, G., Kinchin, K., Ferguson, S.A., Jay, S.M., The cost of inadequate sleep among on-call workers in Australia: a workplace perspective (2018) International Journal of Environmental Research and Public Health, 15, p. 398;\nWalumbwa, F.O., Muchiri, M.K., Misati, E., Wu, C., Meiliani, M., Inspired to perform: a multilevel investigation of antecedents and consequences of thriving at work (2018) Journal of Organizational Behavior, 39, pp. 249-261;\nWilliams, L.J., Hartman, N., Cavazotte, F., Method variance and marker variables: a review and comprehensive CFA marker technique (2010) Organizational Research Methods, 13 (3), pp. 477-514;\nXu, A., Loi, R., Chow, C., What threatens retail employees' thriving at work under leader-member exchange? The role of store spatial crowding and team negative affective tone (2019) Human Resource Management, 58, pp. 371-382;\nXu, A.J., Loi, R., Chow, C.W., Can taking charge at work help hospitality frontline employees enrich their family life? (2020) International Journal of Hospitality Management, 89;\nZhai, Q., Wang, S., Weadon, H., Thriving at work as a mediator of the relationship between workplace support and life satisfaction (2020) Journal of Management and Organization, 26 (2), pp. 168-184;\nZhao, X., Lynch, J.G., Jr., Chen, Q., Reconsidering Baron and Kenny: myths and truths about mediation analysis (2010) Journal of Consumer Research, 37, pp. 197-206","publisher":"Emerald Publishing","publisher-place":"School of Business and Law, Central Queensland University, Rockhampton, Australia","title":"Linking leader-member exchange and work–nonwork balance: the mediating role of thriving at work and the moderating role of gender","type":"article-journal"},"uris":["http://www.mendeley.com/documents/?uuid=b8b84425-0786-4725-9388-56cbf7648448"]},{"id":"ITEM-14","itemData":{"DOI":"10.1002/sce.21723","ISSN":"00368326 (ISSN)","abstract":"These narratives explore what it might entail to begin school–university partnerships towards the goal of transformative social changes through the voices of two women scholars of color. Using two school–university partnerships as focal cases, we unpack the complexity, tensions, and possibilities that arise through collaborations driven by the objective to promote new and more just forms of science learning within public schools. In this article, we use three key dimensions of participatory design research (namely, critical historicity, power, and relationality) as analytical lenses through which to reflect upon school–university partnerships that we are in the beginning stages of forming. Through this methodology, we shed light on: (a) the historical genealogies of equity-oriented work and (b) the tensions that we encountered as we strived for beginning partnerships with K-12 schools. These narratives unveil the dynamic and contentious nature of forming school–university partnerships that always occurs within a sociopolitical landscape impacted by intersecting and powered identity markers, including those around race, gender, language, culture, and status. We provide specific recommendations for supporting education researchers who aspire to transform the learning of sciences at schools through a collaborative and sustainable partnership. These recommendations include ideas around how to collectively generate goals with schools centered on transformative science learning; attention to the role of language and race in shaping partnership role-remediation; and creating infrastructure for developing school–university partnerships toward transformative social changes, including financial, human and relational resources, as well as new forms of recognition systems. © 2022 Wiley Periodicals LLC.","author":[{"dropping-particle":"","family":"Kang","given":"H","non-dropping-particle":"","parse-names":false,"suffix":""},{"dropping-particle":"","family":"González-Howard","given":"M","non-dropping-particle":"","parse-names":false,"suffix":""}],"container-title":"Science Education","id":"ITEM-14","issue":"5","issued":{"date-parts":[["2022"]]},"language":"English","note":"Cited By :4\n\nExport Date: 1 April 2023\n\nCorrespondence Address: Kang, H.; School of Education, United States; email: hosunk@uci.edu\n\nFunding details: National Science Foundation, NSF, 1846227, 1942912, 2029956\n\nFunding details: University of California, Irvine, UCI\n\nFunding details: University of Texas at Austin, UT\n\nFunding details: Hellman Foundation\n\nFunding text 1: The two focal school–university partnerships described in this manuscript were embedded within grants from the National Science Foundation. Specifically, Hosun's partnership occurred in the context of the project, CAREER: Expanding Latinxs' opportunities to develop complex thinking in secondary science classrooms through a research‐practice partnership initially funded by Hellman Foundation, and then by National Science Foundation (NSF Grant #1846227). Meanwhile, María's partnership was embedded within the project, CAREER: Developing elementary preservice teachers' understandings and abilities to support emerging bilingual students' scientific sensemaking (NSF Grant # 1942912).\n\nFunding text 2: We are grateful to the school districts, teachers, and students with whom we have been fortunate to form meaningful partnerships, working with and learning from one another in pursuit of sustainable and transformative social changes in science education. In particular, we would like to thank Bill Penuel, Angela Calabrese Barton, Kate McNeill, Pam Pelletier, Boston Public Schools, Tustin Unified School District, and Austin Independent School District. The experiences and opinions expressed in this study are those of the authors and do not necessarily represent those of The University of California Irvine and The University of Texas at Austin. This material is based upon work supported by the National Science Foundation under NSF Grant # 2029956 — . Science Education Campaign for Research, Equity &amp;amp; Teaching\n\nFunding text 3: We are grateful to the school districts, teachers, and students with whom we have been fortunate to form meaningful partnerships, working with and learning from one another in pursuit of sustainable and transformative social changes in science education. In particular, we would like to thank Bill Penuel, Angela Calabrese Barton, Kate McNeill, Pam Pelletier, Boston Public Schools, Tustin Unified School District, and Austin Independent School District. The experiences and opinions expressed in this study are those of the authors and do not necessarily represent those of The University of California Irvine and The University of Texas at Austin. This material is based upon work supported by the National Science Foundation under NSF Grant # 2029956 — Science Education Campaign for Research, Equity &amp;amp; Teaching.\n\nReferences: Bang, M., Brown, B., Calabrese Barton, A., Rosebery, A., Warren, B., Toward more equitable learning in science: Expanding relationships among students, teachers, and science practices (2017) Helping students make sense of the world using next generation science and engineering practices, pp. 33-58. , C. V. Schwarz, C. Passmore, B. J. Reiser, (Eds.),, National Science Teachers Association; \nBang, M., Faber, L., Gurneau, J., Marin, A., Soto, C., Community-based design research: Learning across generations and strategic transformations of institutional relations toward axiological innovations (2016) Mind, Culture, and Activity, 23 (1), pp. 28-41;\nBang, M., Vossoughi, S., Participatory design research and educational justice: Studying learning and relations within social change making (2016) Cognition and Instruction, 34 (3), pp. 173-193;\nBang, M., Warren, B., Rosebery, A.S., Medin, D., Desettling expectations in science education (2012) Human Development, 55 (5-6), pp. 302-318;\nBrown, A.L., Design experiments: Theoretical and methodological challenges in creating complex interventions in classroom settings (1992) The Journal of the Learning Sciences, 2 (2), pp. 141-178;\nBrown, B.A., (2019) Science in the city: Culturally relevant STEM education, , Harvard Education Press;\nBryk, A.S., Gomez, L.M., Grunow, A., LeMahieu, P.G., (2015) Learning to improve: How America's schools can get better at getting better, , Harvard Education Press;\nCalabrese Barton, A., Kang, H., Tan, E., O′Neil, T., Guerra, J.B., Brecklin, C., Crafting a future in science (2013) American Educational Research Journal, 50 (1), pp. 37-75;\nCalabrese Barton, A., Tan, E., Beyond equity as inclusion: A framework of “rightful presence” for guiding justice-oriented studies in teaching and learning (2020) Educational Researcher, 49 (6), pp. 433-440;\nCammarota, J., Fine, M., (2010) Revolutionizing education: Youth participatory action research in motion, , (Eds.). (, Routledge;\nCarlone, H.B., Webb, S.M., On (not) overcoming our history of hierarchy: Complexities of university/school collaboration (2006) Science Education, 90 (3), pp. 544-568;\nCoburn, C.E., Penuel, W.R., Research–practice partnerships in education: Outcomes, dynamics, and open questions (2016) Educational Researcher, 45 (1), pp. 48-54;\nDavidson, K.L., Penuel, W.R., The role of brokers in sustaining partnership work in education (2019) The role of knowledge brokers in education: Connecting the dots between research and practice, pp. 154-167. , J. Malin, C. Brown, (Eds.),, Routledge;\nEdelson, D., Design research: What we learn when we engage in design (2002) The Journal of the Learning Sciences, 11 (1), pp. 105-121;\nEngeström, Y., From design experiments to formative interventions (2011) Theory &amp;amp; psychology, 21 (5), pp. 598-628. , https://doi.org/10.1177/0959354311419252;\nErickson, F., Where the action is: On collaborative action research in education (1994) Bulletin of the Council for Research in Music Education, 123, pp. 10-25;\nFishman, B., Penuel, W., Design-based implementation research (2018) International handbook of the learning sciences, pp. 393-400. , F. Fischer, C. E. Hmelo-Silver, S. R. Goldman, P. Reimann, (Eds.),, Routledge;\nGonzález-Howard, M., Andersen, S., Méndez Pérez, K., Enhancing science lessons to address multilingual students' engagement in science and engineering practices (2021) Science Scope, 44 (3), pp. 24-31;\nGonzález-Howard, M., McNeill, K.L., Marco-Bujosa, L.M., Proctor, C.P., ‘Does it answer the question or is it French fries?’: An exploration of language supports for scientific argumentation (2017) International Journal of Science Education, 39 (5), pp. 528-547;\nGonzález-Howard, M., McNeill, K.L., Ruttan, N., “What's our three-word claim?”: Supporting English language learning students' engagement in scientific argumentation (2015) Science Scope, 38 (9), p. 10;\nGonzález-Howard, M., McNeill, K.L., Learning in a community of practice: Factors impacting English-learning students' engagement in scientific argumentation (2016) Journal of Research in Science Teaching, 53 (4), pp. 527-553;\nGonzález-Howard, M., Suárez, E., Retiring the term English language learners: Moving toward linguistic justice through asset-oriented framing (2021) Journal of Research in Science Teaching, 58 (5), pp. 749-752;\nGrapin, S., Suárez, E., González-Howard, M., (2022), https://www.nsta.org/blog/developing-science-teaching-workforce-prepared-teach-multilingual-learners, . Developing a science teaching workforce prepared to teach multilingual learners. National Science Teaching Association Blog; Green, T.L., Germain, E., Castro, A.J., Latham Sikes, C., Sanchez, J., Horne, J., Gentrifying neighborhoods, gentrifying schools? An emerging typology of school changes in a gentrifying urban school district (2022) Urban Education, 57 (1), pp. 3-31;\nGutiérrez, K.D., Jurow, A.S., Social design experiments: Toward equity by design (2016) Journal of the Learning Sciences, 25 (4), pp. 565-598;\nHenrick, E.C., Cobb, P., Jackson, K., Penuel, W.R., Clark, T., (2017) Assessing research-practice partnerships: Five dimensions of effectiveness, 20, p. 2017. , p., William T. Grant Foundation;\nKang, H., Preservice teachers' learning to plan intellectually challenging tasks (2017) Journal of Teacher Education, 68 (1), pp. 55-68;\nKang, H., Anderson, C., Supporting preservice science teachers' ability to attend and respond to student thinking by design (2015) Science Education, 99 (5), pp. 863-895;\nKang, H., Calabrese-Barton, A., Tan, E., Simpkins, S., Rhee, H., Chandler, T., How do middle school students become STEM-minded persons? Middle school students' participation in science activities and identification with STEM careers (2019) Science Education, 103 (2), pp. 418-439;\nKang, H., Windschitl, M., How does practice-based teacher preparation influence novices' first year instruction? (2018) Teachers College Record, 120, pp. 080307-080344;\nKang, H., Zinger, D., What do core practices offer in preparing novice teachers for equity? (2019) Science Education, 103 (4), pp. 823-853;\nMerriam, S.B., Johnson-Bailey, J., Lee, M., Kee, Y., Ntseane, G., Muhamad, M., Power and positionality: Negotiating insider/outsider status within and across cultures (2001) International Journal of Lifelong Education, 20 (5), pp. 405-416;\nNasir, N.S., Rosebery, A.S., Warren, B., Lee, C.D., Learning as a cultural process: Achieving equity through diversity (2014) The Cambridge handbook of the learning sciences, pp. 489-504. , R. K. Sawyer, (Ed.),, 2nd ed., Cambridge University Press;\n(2018) English learners in STEM subjects: Transforming classrooms, schools, and lives, , National Academies Press;\n(2013) Next generation science standards: For states, by states, , National Academies Press;\nPenuel, W.R., Fishman, B.J., Haugan Cheng, B., Sabelli, N., Organizing research and development at the intersection of learning, implementation, and design (2011) Educational researcher, 40 (7), pp. 331-337. , https://doi.org/10.3102/0013189x11421826;\nPenuel, W.R., Gallagher, D.J., (2017) Creating research practice partnerships in education, , Harvard Education Press;\nSannino, A., Engeström, Y., Lemos, M., Formative interventions for expansive learning and transformative agency (2016) Journal of the Learning Sciences, 25 (4), pp. 599-633;\nSanto, R., Ching, D., Peppler, K., Hoadley, C., Messy, sprawling and open: Research practice partnership methodologies for working in distributed inter-organizational networks (2018) Connecting research and practice for educational improvement: Ethical and equitable approaches, pp. 100-118. , B. Bevan, W. R. Penuel, (Eds.),, Routledge;\nTan, E., Calabrese-Barton, A., Kang, H., O′Neil, T., Desiring a career in STEM-related fields: How middle school girls articulate and negotiate between their narrated and embodied identities in considering a STEM trajectory (2013) Journal of Research in Science Teaching, 50 (10), pp. 1143-1179;\nVakil, S., McKinney de Royston, M., Nasir, N.S., Kirshner, B., Rethinking race and power in design-based research: Reflections from the field (2016) Cognition and Instruction, 34 (3), pp. 194-209;\nWarren, B., Vossoughi, S., Rosebery, A.S., Bang, M., Taylor, E.V., Multiple ways of knowing: Re-imagining disciplinary learning (2020) Handbook of the cultural foundations of learning, pp. 277-294. , N. S. Nasir, C. D. Lee, R. Pea, M. M. de Royston, (Eds.),, Routledge;\nWhyte, W.F., Advancing scientific knowledge through participatory action research (1989) Sociological Forum, 4 (3), pp. 367-385. , September);\nYin, R.K., Validity and generalization in future case study evaluations (2013) Evaluation, 19 (3), pp. 321-332. , https://doi.org/10.1177/1356389013497081","page":"1178-1197","publisher":"John Wiley and Sons Inc","publisher-place":"School of Education, University of California, Irvine, Irvine, United States","title":"Beginning school–university partnerships for transformative social change in science education: Narratives from the field","type":"article-journal","volume":"106"},"uris":["http://www.mendeley.com/documents/?uuid=9580eaf8-8c9e-471b-8678-be74534b8bdc"]},{"id":"ITEM-15","itemData":{"DOI":"10.1016/j.obhdp.2021.104115","ISSN":"07495978 (ISSN)","abstract":"Narrative approaches to the self suggest that forced career transitions disrupt individuals’ self-narratives and motivate their efforts to re-establish narrative coherence. To craft and rework their self-narratives, people draw on a range of relational resources, including relationships with family, friends, and other important people in their lives. In this paper, I explore the link, within individuals’ self-narratives, between people's working lives following a forced career transition and their early parental relationships. I investigate this through a longitudinal narrative study of 21 professional dancers forced to change career after an injury, drawing on three waves of interviews over an eight-year period. I identify three types of self-narrative – Immersed-Striving, Oppositional-Seeking, and Supportive-Settling – that link a kind of early parental relationship to a kind of post-injury relationship to work. In each of these narratives, dance acts as a transitional object with a specific relational meaning – connection, agency, or direction – that was enacted in participants’ early relationships, and that they sought to re-establish through their post-injury working lives. © 2022","author":[{"dropping-particle":"","family":"Maitlis","given":"S","non-dropping-particle":"","parse-names":false,"suffix":""}],"container-title":"Organizational Behavior and Human Decision Processes","id":"ITEM-15","issued":{"date-parts":[["2022"]]},"language":"English","note":"Cited By :6\n\nExport Date: 1 April 2023\n\nCODEN: OBDPF\n\nFunding details: Social Sciences and Humanities Research Council of Canada, SSHRC\n\nFunding details: University of British Columbia, UBC\n\nFunding text 1: I thank editor Julia Lee Cunningham and my anonymous reviewers for their constructive feedback and support, Jane Dutton and Tom Lawrence for their inspiring comments on earlier drafts of the paper, Art Phipps for his astute early research assistance, and members of the Systems Psychodynamics Gathering and May Meaning Meeting for their encouragement and insights on the numerous occasions I discussed this work. I am also deeply grateful to the 21 participants in this study who shared their stories with me over many years. This research was funded by grants from the Social Science and Humanities Research Council and the Hampton Fund at the University of British Columbia. The funding sources had no influence on planning or interpreting the research.\n\nReferences: Adams, G.R., Jones, R.M., Female adolescents’ identity development: Age comparisons and perceived child-rearing experience (1983) Developmental Psychology, 19 (2), p. 249; \nAdler, J.M., Living into the story: Agency and coherence in a longitudinal study of narrative identity development and mental health over the course of psychotherapy (2012) Journal of Personality and Social Psychology, 102 (2), p. 367;\nAdler, J.M., Dunlop, W.L., Fivush, R., Lilgendahl, J.P., Lodi-Smith, J., McAdams, D.P., Syed, M., Research Methods for Studying Narrative Identity: A Primer (2017) Social Psychological and Personality Science, 8 (5), pp. 519-527;\nAllison, M.D., Sabatelli, R.M., Differentiation and Individuation as Mediators of Identity and Intimacy in Adolescence (1988) Journal of Adolescent Research, 3 (1), pp. 1-16;\nApplegate, J.S., Transitional phenomena in adolescence: Tools for negotiating the second individuation (1984) Clinical Social Work Journal, 12 (3), pp. 233-243;\nAron, A., (2013), Lewandowski Jr., G. W., Mashek, D., &amp;amp; Aron, E. N. The self-expansion model of motivation and cognition in close relationships. In J. A. Simpson &amp;amp; L. Campbell (Eds.), The Oxford handbook of close relationships (pp. 90–115). Oxford University Press; Ashforth, B., (2001), E. Role transitions in organizational life: An identity-based perspective (pp. xvi, 353). Lawrence Erlbaum Associates Publishers; (1998), Atkinson, R. The life story interview. SAGE Publications, Inc; Bauer, J.J., Park, S.W., Growth is not just for the young: Growth narratives, eudaimonic resilience, and the aging self (2010) New frontiers in resilient aging: Life-strengths and well-being in late life, pp. 60-89. , P.S. Fry C.L.M. Keyes Cambridge University Press;\nBecker, G., Disrupted lives: How people create meaning in a chaotic world (1997), University of California Press; Benson, R.M., Narcissistic guardians: Developmental aspects of transitional objects, imaginary companions, and career fantasies (1980) Adolescent psychiatry: Developmental and clinical studies, 3. , S.L. Feinstein P.L. Giovacchini J.G. Looney A.Z. Schwartzbert A.D. Sorosky University of Chicago Press;\nBerzoff, J., Psychodynamic theories in grief and bereavement (2003) Smith College Studies in Social Work, 73 (3), pp. 273-298;\nBerzonsky, M.D., Adams, G.R., Reevaluating the identity status paradigm: Still useful after 35 years (1999) Developmental Review, 19 (4), pp. 557-590;\nBlos, P., The second individuation process of adolescence (1967) The Psychoanalytic Study of the Child, 22 (1);\nBlustein, D.L., Kozan, S., Connors-Kellgren, A., Unemployment and underemployment: A narrative analysis about loss (2013) Journal of Vocational Behavior, 82 (3), pp. 256-265;\n(2008), Borden, W. Contemporary psychodynamic theory and practice. Oxford University Press; (1969), Bowlby, J. Attachment and loss: Vol. 1. Attachment. Basic Books; (1973), Bowlby, J. Attachment and loss: Vol. 2. Separation: Anxiety and anger. Basic Books; (1988), Bowlby, J. A secure base: Parent-child attachment and healthy human development. Basic Books; Bowling, A., Injuries to dancers: Prevalence, treatment, and perceptions of causes (1989) British Medical Journal, 298 (6675), pp. 731-734;\nBrammer, L.M., Coping with life transitions (1992) International Journal for the Advancement of Counselling, 15 (4), pp. 239-253;\nBridges, W., Transitions: Making sense of life's changes (2020) Da Capo Lifelong Books.;\nBrown, C., Glastetter-Fender, C., Shelton, M., Psychosocial Identity and Career Control in College Student-Athletes (2000) Journal of Vocational Behavior, 56 (1), pp. 53-62;\nBruce, A., Beuthin, R., Sheilds, L., Molzahn, A., (2016), Schick-Makaroff, K. Narrative research evolving: Evolving through narrative research. International Journal of Qualitative Methods, 15(1), 160940691665929. 10/f9g4ds; Bruner, J.S., Life as narrative (1987) Social Research, pp. 11-32;\nBruner, J., (1990), S. Acts of meaning: Four lectures on mind and culture. Harvard University Press; Budziszewska, M., Pietrzak, J., Parents have lives, too!: Adolescents’ and early adults’ narratives about their parents (2016) Narrative Inquiry, 26 (1), pp. 130-149;\n(1994), Chandler, M. Self-continuity in suicidal and nonsuicidal adolescents. In G. G. Noam &amp;amp; S. Borst (Eds.), Children, youth, and suicide: Developmental perspectives (pp. 55–70). Jossey-Bass; Chase, S., (2003), E. Taking narrative seriously: Consequences for method and theory in interview studies. In Y. S. Lincoln &amp;amp; N. K. Denzin (Eds.), Turning points in qualitative research: Tying knots in a handkerchief (pp. 273–296). Rowman Altamira; Clandinin, D.J., Connelly, F.M., Narrative inquiry: Experience and story in qualitative research (2000) Jossey-Bass.;\nConroy, S.A., O'Leary-Kelly, A.M., Letting go and moving on: Work-related identity loss and recovery (2014) Acad. Manage. Rev., 39 (1), pp. 67-87;\nDavar, E., The loss of the transitional object—Some thoughts about transitional and ‘pre-transitional’ phenomena (2001) Psychodyn. Counsell., 7 (1), pp. 5-26;\nDekas, K.H., Baker, W., (2014), E. Adolescent socialization and the development of adult work orientations, adolescent experiences and adult work outcomes: Connections and causes. Emerald Group Publishing Limited; DeYoung, P., (2003), A. Relational psychotherapy: A primer. Routledge; Dietrich, J., Kracke, B., Career-specific parental behaviors in adolescents’ development (2009) Journal of Vocational Behavior, 75 (2), pp. 109-119;\nDutton, J.E., Roberts, L.M., (2010), Bednar, J. Pathways for positive identity construction at work: Four types of positive identity and the building of social resources. Academy of Management Review, 35(2), 265–293. Article; Eisenhardt, K.M., Graebner, M.E., (2016), Sonenshein, S. Grand challenges and inductive methods: Rigor without rigor mortis. Academy of Management Briarcliff Manor, NY; Elmhirst, S., Transitional objects in transition (1980) International Journal of Psycho-Analysis, 61, pp. 367-373;\nErikson, E., (1963), H. Childhood and society (2nd ed.). Norton &amp;amp; Co; Erikson, E., (1968), H. Identity: Youth and crisis. Norton &amp;amp; Co; Esin, C., Fathi, M., (2014), Squire, C. Narrative analysis: The constructionist approach. In The SAGE handbook of qualitative research (pp. 203–216). SAGE Publications; Ezzy, D., Illness narratives: Time, hope and HIV (2000) Social Science &amp;amp; Medicine, 50 (5), pp. 605-617;\nFairbairn, W., (1952), R. D. Psychoanalytic studies of the personality. Routledge &amp;amp; Kegan Paul; Fivush, R., Remembering and reminiscing: How individual lives are constructed in family narratives (2008) Memory Studies, 1 (1), pp. 49-58;\nFivush, R., Bohanek, J.G., (2005), Duke, M. The intergenerational self: Subjective perspective and family history. In F. Sani (Ed.), Individual and collective self-continuity (pp. 131–144). Erlbaum; Fotaki, M., Long, S., Schwartz, H.S., What can psychoanalysis offer organization studies today? Taking stock of current developments and thinking about future directions (2012) Organization Studies, 33 (9), pp. 1105-1120;\nFouad, N.A., Bynner, J., Work transitions (2008) American Psychologist, 63 (4), pp. 241-251;\nFraher, A.L., Gabriel, Y., Dreaming of flying when grounded: Occupational identity and occupational fantasies of furloughed airline pilots (2014) Journal of Management Studies, 51 (6), pp. 926-951;\nGabriel, Y., Gray, D.E., Goregaokar, H., Temporary derailment or the end of the line? Managers coping with unemployment at 50 (2010) Organization Studies, 31 (12), pp. 1687-1712;\nGabriel, Y., Gray, D.E., Goregaokar, H., Job loss and its aftermath among managers and professionals: Wounded, fragmented and flexible (2013) Work, Employment and Society, 27 (1), pp. 56-72;\nGeorge, C., Kaplan, N., (1996), Main, M. Adult attachment interview; Gergen, K.J., Gergen, M.M., Narrative and the self as relationship (1988) Advances in Experimental Social Psychology, 21, pp. 17-56;\nGrant, A.M., Relational job design and the motivation to make a prosocial difference (2007) Academy of Management Review, 32 (2), pp. 393-417;\nGreenberg, J., Mitchell, S., (1983), A. Object relations in psychoanalytic theory. Harvard University Press; Grotevant, H.D., Cooper, C.R., Individuation in family relationships (1986) Human Development, 29 (2), pp. 82-100;\nHabermas, T., Köber, C., Autobiographical reasoning in life narratives buffers the effect of biographical disruptions on the sense of self-continuity (2015) Memory, 23 (5), pp. 664-674;\n(1981), Hankiss, A. Ontologies of the self On the mythological rearranging of one's life-history. In D. Bertaux (Ed.), Biography and society. SAGE Publications; Harrington, C.L., Bielby, D., (2013), D. Pleasure and adult development: Extending Winnicott into late(r) life. IB Tauris London; (2008), Hesse, E. The Adult Attachment Interview: Protocol, method of analysis, and empirical studies. In J. Cassidy &amp;amp; P. R. Shaver (Eds.), Handbook of attachment: Theory, research, and clinical applications (pp. 552–598). The Guilford Press; Hong, K.M., The transitional phenomena: A theoretical integration (1978) The Psychoanalytic Study of the Child, 33 (1), pp. 47-79;\nHoyer, P., Steyaert, C., Narrative identity construction in times of career change: Taking note of unconscious desires (2015) Human Relations, 68 (12), pp. 1837-1863;\nIbarra, H., Provisional selves: Experimenting with image and identity in professional adaptation (1999) Administrative Science Quarterly, 44 (4), pp. 764-791;\n(2003), Ibarra, H. Working identity: Unconventional strategies for reinventing your career. Harvard Business School Press; Ibarra, H., (2010), Barbulescu, R. Identity as narrative: Prevalence, effectiveness, and consequences of narrative identity work in macro work role transitions. Academy of Management Review, 35(1), 135–154. Article; Ibarra, H., Lineback, K., What's your story? (2005) Harvard Business Review, 83 (1), pp. 64-71;\nIbarra, H., Obodaru, O., Betwixt and between identities: Liminal experience in contemporary careers (2016) Research in Organizational Behavior, 36, pp. 47-64;\nIngoglia, S., (2011), Lo Coco, A., Liga, F., &amp;amp; Grazia Lo Cricchio, M. Emotional separation and detachment as two distinct dimensions of parent—Adolescent relationships. International Journal of Behavioral Development, 35(3), 271–281. 10/fkgxpx; Josselson, R., Personality structure and identity status in women as viewed through early memories (1982) Journal of Youth and Adolescence, 11 (4), pp. 293-299;\n(1996), Josselson, R. Revising herself: The story of women's identity from college to midlife. Oxford University Press; Josselson, R., The present of the past: Dialogues with memory over time (2009) Journal of Personality, 77 (3), pp. 647-668;\nKahne, M.J., On the Persistence of Transitional Phenomena Into Adult Life (1967) Int. J. Psycho-Anal., 48, pp. 247-258;\nKanji, S., Cahusac, E., Who am I? Mothers’ shifting identities, loss and sensemaking after workplace exit (2015) Human Relations, 68 (9), pp. 1415-1436;\nKarniol, R., Ross, M., The motivational impact of temporal focus: Thinking about the future and the past (1996) Annual Review of Psychology, 47 (1), pp. 593-620;\nKeller, B.K., Whiston, S.C., The role of parental influences on young adolescents’ career development (2008) Journal of Career Assessment, 16 (2), pp. 198-217;\nKelly, R., Garr, O.M., Leahy, K., Goos, M., An investigation of university students and professionals’ professional STEM identity status (2020) Journal of Science Education and Technology, 29 (4), pp. 536-546;\n(1989), Kets de Vries, M. F. R. Prisoners of leadership (1st ed.). Wiley; (2002), Kiefer, T. Analyzing emotions for a better understanding of organizational change: Fear, joy, and anger during merger. In N. M. Ashkanasy, W. J. Zerbe, &amp;amp; C. E. J. Härtel (Eds.), Managing emotions in the workplace (pp. 45–69). M.E. Sharpe, Inc; Kinicki, A.J., Prussia, G.E., McKee-Ryan, F.M., A panel study of coping with involuntary job loss (2000) Academy of Management Journal, 43 (1), pp. 90-100;\nKira, M., Klehe, U.-C., Self-definition threats and potential for growth among mature-aged job-loss victims (2016) Human Resource Management Review, 26 (3), pp. 242-259;\nKlein, M., A contribution to the psychogenesis of manic-depressive states (1935) The International Journal of Psychoanalysis, 16, pp. 145-174;\nKlein, M., Mourning and its relation to manic-depressive states (1940) International Journal of Psychoanalysis, 21, pp. 125-153;\nKöber, C., Habermas, T., Parents’ traces in life: When and how parents are presented in spontaneous life narratives (2018) Journal of Personality, 86 (4), pp. 679-697;\nKoepke, S., Denissen, J.J.A., Dynamics of identity development and separation–individuation in parent–child relationships during adolescence and emerging adulthood – A conceptual integration (2012) Developmental Review, 32 (1), pp. 67-88;\n(1971), Kohut, H. The analysis of the self: A systematic approach to the psychoanalytic treatment of narcissistic personality disorders. University of Chicago Press; (1978), Kohut, H. The search for the self: Selected writings of Heinz Kohut, volume 1. International Universities Press; Kroger, J., Martinussen, M., Marcia, J.E., Identity status change during adolescence and young adulthood: A meta-analysis (2010) Journal of Adolescence, 33 (5), pp. 683-698;\n(2009), Kübler-Ross, E. On death and dying: What the dying have to teach doctors, nurses, clergy and their own families. Taylor &amp;amp; Francis; Kuhn, A., (2013), (Ed.). Little madnesses: Winnicott, transitional phenomena and cultural experience. Bloomsbury Publishing; Lange, D., Https://Www.Statista.Com/Statistics/934532/Creative-or-Artistic-Dance-in-England-by-Gender/. https://www.statista.com/statistics/934532/creative-or-artistic-dance-in-england-by-gender/, (2020, July 15). England: Number of creative or artistic dance participants 2016-2018, by gender; Linde, C., Private stories in public discourse (1986) Poetics, 15 (1-2), pp. 183-202;\n(1993), Linde, C. Life stories: The creation of coherence. Oxford University Press; Lodi-Smith, J., Geise, A.C., Roberts, B.W., Robins, R.W., Narrating personality change (2009) Journal of Personality and Social Psychology, 96 (3), pp. 679-689;\nLucas, M., Identity development, career development, and psychological separation from parents: Similarities and differences between men and women (1997) Journal of Counseling Psychology, 44 (2), p. 123;\nMackey, K., Arnold, M.L., Pratt, M.W., Adolescents’ stories of decision making in more and less authoritative families: Representing the voices of parents in narrative (2001) Journal of Adolescent Research, 16 (3), pp. 243-268;\n(1995), Main, M. Recent studies in attachment: Overview, with selected implications for clinical work. In Attachment theory: Social, developmental, and clinical perspectives (pp. 407–474). Analytic Press; (2009), Maitlis, S. Who am I now: Sensemaking and identity in posttraumatic growth. In L. M. Roberts &amp;amp; J. E. Dutton (Eds.), Positive identities in organizations (pp. 47–76). Psychology Press; (2012), Maitlis, S. Narrative analysis. In G. Symon &amp;amp; C. Cassell (Eds.), Qualitative organizational research: Core methods and current challenges (pp. 492–511). SAGE; Marcia, J.E., Development and validation of ego-identity status (1966) Journal of Personality and Social Psychology, 3 (5), p. 551;\nMarcia, J., (1993), E. The ego identity status approach to ego identity. In Ego identity (pp. 3–21). Springer; McAdams, D., (1997), P. The stories we live by: Personal myths and the making of the self. Guilford Press; McAdams, D.P., The role of defense in the life story (1998) Journal of Personality, 66 (6), pp. 1127-1146;\nMcAdams, D., (1999), P. Personal narratives and the life story. In L. Pervin &amp;amp; O. John (Eds.), Handbook of personality: Theory and research (2nd Ed) (2nd ed., pp. 478–500). Guilford Press; McAdams, D.P., The problem of narrative coherence (2006) Journal of Constructivist Psychology, 19 (2), pp. 109-125;\nMcAdams, D.P., The redemptive self: Generativity and the stories Americans live by (2006) Research in Human Development, 3 (2-3), pp. 81-100;\nMcAdams, D., P. (2006c). The redemptive self: Stories Americans live by. OUP USA; McAdams, D.P., Anyidoho, N.A., Brown, C., Huang, Y.T., Kaplan, B., Machado, M.A., Traits and stories: links between dispositional and narrative features of personality (2004) Journal of Personality, 72 (4), pp. 761-784;\nMcAdams, D.P., Bauer, J.J., Sakaeda, A.R., Anyidoho, N.A., Machado, M.A., Magrino-Failla, K., Pals, J.L., Continuity and change in the life story: A longitudinal study of autobiographical memories in emerging adulthood (2006) Journal of Personality, 74 (5), pp. 1371-1400;\nMcAdams, D.P., Reynolds, J., Lewis, M., Patten, A.H., Bowman, P.J., When bad things turn good and good things turn bad: Sequences of redemption and contamination in life narrative and their relation to psychosocial adaptation in midlife adults and in students (2001) Personality and Social Psychology Bulletin, 27 (4), pp. 474-485;\nMcLean, K., (2016), C. The co-authored self: Family stories and the construction of personal identity. Oxford University Press; McLean, K.C., Köber, C., Haraldsson, K.G., The repeated narration of specific events and identity stability in midlife (2019) Qualitative Psychology, 6 (2), pp. 146-155;\nMeeus, W., The study of adolescent identity formation 2000–2010: A review of longitudinal research (2011) Journal of Research on Adolescence, 21 (1), pp. 75-94;\n(1974), Minuchin, S. Families &amp;amp; family therapy (pp. viii, 268). Harvard U. Press; Nauta, M.M., Kahn, J.H., Identity status, consistency and differentiation of interests, and career decision self-efficacy (2007) Journal of Career Assessment, 15 (1), pp. 55-65;\nNeale, B., Flowerdew, J., Time, texture and childhood: The contours of longitudinal qualitative research (2003) International Journal of Social Research Methodology, 6 (3), pp. 189-199;\nNeimeyer, R., (2001), A. Meaning reconstruction &amp;amp; the experience of loss. American Psychological Association; Neimeyer, R.A., Klass, D., Dennis, M.R., A social constructionist account of grief: Loss and the narration of meaning (2014) Death Studies, 38 (8), pp. 485-498;\nNolan, P., Music as a transitional object in the treatment of bulimia (1989) Music Therapy Perspectives, 6 (1), pp. 49-51;\nPals, J.L., Narrative identity processing of difficult life experiences: Pathways of personality development and positive self-transformation in adulthood (2006) Journal of Personality, 74 (4), pp. 1079-1110;\nParkes, C., (1967), M. (1970). “Seeking” and “finding” a lost object: Evidence from recent studies of the reaction to bereavement. Social Science &amp;amp; Medicine, 4(2), 187–201. 10.1016/0037-7856(70)90115-0; Patriotta, G., Sensemaking on the shop floor: Narratives of knowledge in organizations (2003) Journal of Management Studies, 40 (2), pp. 349-375;\nPetriglieri, G., Ashford, S.J., Wrzesniewski, A., Agony and ecstasy in the gig economy: Cultivating holding environments for precarious and personalized work identities (2019) Administrative Science Quarterly, 64 (1), pp. 124-170;\nPetriglieri, G., Petriglieri, J.L., The return of the oppressed: A systems psychodynamic approach to organization studies (2019) Academy of Management Annals, 14 (1), pp. 411-449;\nPetriglieri, G., Petriglieri, J.L., Wood, J.D., Fast tracks and inner journeys: Crafting portable selves for contemporary careers (2018) Administrative Science Quarterly, 63 (3), pp. 479-525;\nPetriglieri, G., Stein, M., The unwanted self: Projective identification in leaders’ identity work (2012) Organization Studies, 33 (9), pp. 1217-1235;\nPetriglieri, J.L., Under threat: Responses to and the consequences of threats to individuals’ identities (2011) Academy of Management Review, 36 (4), pp. 641-662;\nPetriglieri, J.L., Obodaru, O., Secure-base relationships as drivers of professional identity development in dual-career couples (2019) Administrative Science Quarterly, 64 (3), pp. 694-736;\nPhillips, S.D., Christopher-Sisk, E.K., Gravino, K.L., Making career decisions in a relational context (2001) The Counseling Psychologist, 29 (2), pp. 193-214;\nPines, A.M., Nurse's burnout: An existential psychodynamic perspective (2000) Journal of Psychosocial Nursing and Mental Health Services, 38 (2), pp. 23-31;\nPines, A.M., Yanai, O.Y., Unconscious determinants of career choice and burnout: Theoretical model and counseling strategy (2001) Journal of Employment Counseling,","publisher":"Academic Press Inc.","publisher-place":"Saïd Business School, University of Oxford, Oxford, OX1 1HP, United Kingdom","title":"Rupture and reclamation in the life story: The role of early relationships in self-narratives following a forced career transition","type":"article-journal","volume":"169"},"uris":["http://www.mendeley.com/documents/?uuid=9c5743d6-1159-43dc-98c1-65e4f917d279"]},{"id":"ITEM-16","itemData":{"DOI":"10.1108/JKM-07-2020-0501","ISSN":"13673270 (ISSN)","abstract":"Purpose: This study aims to investigate how relational resources, such as the buyer’s trust in its suppliers and the level of supplier involvement, affect the level of tacit knowledge integration capabilities (TKICs) of the firm, which, in turn, is hypothesized to affect business performance. Design/methodology/approach: Based on the dynamic capabilities theory and the relational view, this paper examines how TKIC, a special case of dynamic capability, influences business performance. The research context is the Brazilian automobile industry, in which firms are currently experimenting with modular production and increasing their interactions with suppliers. Using a sample of automobile suppliers, this investigates how relational resources, such as the buyer’s trust in its suppliers and the level of supplier involvement, affect the level of TKIC, which, in turn, is hypothesized to affect business performance. In addition, this paper examines the moderating effect of various communication media on the TKIC-business performance relationship. The findings confirm the importance of relational resources and TKIC on business performance. Finally, this paper explores various theoretical and managerial implications to encourage future research. Findings: The results suggested that the two relational resources (supplier involvement and buyer’s trust) are important drivers of TKICs and that the level of supplier involvement in the production process mediates the relationship between buyer’s trust and TKIC. Moreover, this study found that TKIC leads to superior firm performance, but the degree of media naturalness does not seem to facilitate knowledge transfer. The results confirm that supplier involvement is a pivotal process in that the buying firm’s internal resources and the major suppliers’ resources and capabilities are combined to achieve a competitive advantage – TKIC. Research limitations/implications: This study is subject to the typical limitations inherent in cross-sectional research designs using subjective measures. That said, this still has some important implications indicating that relational resources, such as buyer’s trust and supplier involvement, are critical in developing TKIC that “seize” opportunities from interfirm relationships and integrate knowledge across and within firm boundaries. Moreover, while knowledge management tools can resemble face-to-face interactions to the largest extent, the research suggested that it cannot substitute fa…","author":[{"dropping-particle":"","family":"Parente","given":"R","non-dropping-particle":"","parse-names":false,"suffix":""},{"dropping-particle":"","family":"Murray","given":"J Y","non-dropping-particle":"","parse-names":false,"suffix":""},{"dropping-particle":"","family":"Zhao","given":"Y","non-dropping-particle":"","parse-names":false,"suffix":""},{"dropping-particle":"","family":"Kotabe","given":"M","non-dropping-particle":"","parse-names":false,"suffix":""},{"dropping-particle":"","family":"Dias","given":"R","non-dropping-particle":"","parse-names":false,"suffix":""}],"container-title":"Journal of Knowledge Management","id":"ITEM-16","issue":"4","issued":{"date-parts":[["2022"]]},"language":"English","note":"Cited By :8\n\nExport Date: 1 April 2023\n\nCorrespondence Address: Parente, R.; Department of International Business, United States; email: rcparent@fiu.edu\n\nReferences: Aiken, L.S., West, S.G., (1991) Multiple Regression: Testing and Interpreting Interactions, , Sage Publications, Newbury Park, CA; \nAlsharo, M., Gregg, D., Ramirez, R., Virtual team effectiveness: the role of knowledge sharing and trust (2017) Information &amp;amp; Management, 54 (4), pp. 479-490;\nArmstrong, J.S., Overton, T.S., Estimating nonresponse bias in mail surveys (1977) Journal of Marketing Research, 14 (3), pp. 396-402;\nAugier, M., Teece, D.J., Dynamic capabilities and the role of managers in business strategy (2009) Organization Science, 20 (2), pp. 410-421;\nBaron, R.M., Kenny, D.A., The moderator – mediator variable distinction in social psychological research: conceptual, strategic, and statistical considerations (1986) Journal of Personality and Social Psychology, 51 (6), p. 1173;\nBarreto, I., Dynamic capabilities: a review of past research and an agenda for the future (2010) Journal of Management, 36 (1), pp. 256-280;\nBrower, H.H., Lester, S.W., Korsgaard, M.A., Want your employees to trust you? Show you trust them (2017) Harvard Business Review, 47, pp. 81-89;\nCao, Z., Lumineau, F., Revisiting the interplay between contractual and relational governance: a qualitative and meta-analytic investigation (2015) Journal of Operations Management, 33, pp. 15-42;\nCavusgil, S.T., Deligonul, S., Zhang, C., Curbing foreign distributor opportunism: an examination of trust, contracts, and the legal environment in international channel relationships (2004) Journal of International Marketing, 12 (2), pp. 7-27;\nChuang, C.H., Jackson, S.E., Jiang, Y., Can knowledge-intensive teamwork be managed? Examining the roles of HRM systems, leadership, and tacit knowledge (2016) Journal of Management, 42 (2), pp. 524-554;\nCosta, A.C., Fulmer, C.A., Anderson, N.R., Trust in work teams: an integrative review, multilevel model, and future directions (2018) Journal of Organizational Behavior, 39 (2), pp. 169-184;\nCreed, W.E.D., Miles, R.E., Trust in organizations: a conceptual framework linking organizational forms, managerial philosophies, and the opportunity costs of controls (1996) Trust in Organizations: Frontiers of Theory and Research, pp. 16-38. , Kramer, R.M. and Tyler, T.R. and Sage, Thousand Oaks, CA;\nCropanzano, R., Anthony, E.L., Daniels, S.R., Hall, A.V., Social exchange theory: a critical review with theoretical remedies (2017) Academy of Management Annals, 11 (1), pp. 479-516;\nCullen, J.B., Johnson, J.L., Sakano, T., Success through commitment and trust: the soft side of strategic alliance management (2000) Journal of World Business, 35 (3), pp. 223-240;\nDaft, R.L., Lengel, R.H., Organizational information requirements, media richness and structural design (1986) Management Science, 32 (5), pp. 554-571;\nDas, T.K., Teng, B.S., Between trust and control: developing confidence in partner cooperation in alliances (1998) Academy of Management Review, 23 (3), pp. 491-512;\nDhanaraj, C., Lyles, M.A., Steensma, H.K., Tihanyi, L., Managing tacit and explicit knowledge transfer in IJVs: the role of relational embeddedness and the impact on performance (2004) Journal of International Business Studies, 35 (5), pp. 428-442;\nDillman, D., (1978) Mail and Telephone Surveys: The Total Design Method, , Wiley, New York, NY;\nDyer, J.H., Kale, P., Relational capabilities: Drivers and implications (2007) Dynamic Capabilities: Understanding Strategic Change in Organizations, pp. 65-79. , Helfat, C.E., Finkelstein, S., Mitchell, W., Peteraf, M.A., Singh, H., Teece, D.J. and Winter, S.G. and,(Eds), Blackwell Publishing, Malden, MA;\nDyer, J.H., Singh, H., The relational view: cooperative strategy and sources of interorganizational competitive advantage (1998) Academy of Management Review, 23 (4), pp. 660-679;\nEasterby-Smith, M., Lyles, M.A., Peteraf, M.A., Dynamic capabilities: current debates and future directions (2009) British Journal of Management, 20, pp. S1-S8;\nEbers, M., Semrau, T., What drives the allocation of specific investments between buyer and supplier? (2015) Journal of Business Research, 68 (2), pp. 415-424;\nFornell, C., Larcker, D.F., Evaluating structural equation models with unobservable variables and measurement error (1981) Journal of Marketing Research, 18 (1), pp. 39-50;\nGoffin, K., Koners, U., Tacit knowledge, lessons learnt, and new product development (2011) Journal of Product Innovation Management, 28 (2), pp. 300-318;\nGrant, R., Toward a knowledge-based theory of the firm (1996) Strategic Management Journal, Winter Special Issue, 17, pp. 109-122;\nHelfat, C.E., Know-how and asset complementarity and dynamic capability accumulation: the case of R&amp;amp;D (1997) Strategic Management Journal, 18, pp. 339-360;\nHelfat, C.E., Finkelstein, S., Mitchell, W., Peteraf, M.A., Singh, H., Teece, D.J., Winter, S.G., Dynamic capabilities: foundations (2007) Dynamic Capabilities: Understanding Strategic Change in Organizations, pp. 1-18. , Helfat, C.E., Finkelstein, S., Mitchell, W., Peteraf, M.A., Singh, H., Teece, D.J. and Winter, S.G., and,(Eds), Blackwell Publishing, Malden, MA;\nHowell, D.C., (2003) Fundamental Statistics for the Behavioral Sciences, , 5th ed, Wadsworth Publishing, Belmont, CA;\nHuber, G.P., Temporal stability and response-order biases in participant descriptions of organizational decisions (1985) Academy of Management Journal, 28, pp. 943-950;\nKing, A., Tucci, C.L., Incumbent entry into new market niches: the role of experience and managerial choice in the creation of dynamic capabilities (2002) Management Science, 48 (2), pp. 171-187;\nKlafke, R.V., Lievore, C., Picinin, C.T., de Francisco, A.C., Pilatti, L.A., Primary knowledge management practices applied in Brazil, Russia, India and China (BRIC) industries from 2001-2010 (2016) Journal of Knowledge Management, 20 (4);\nKock, N., The psychological model: towards a new theory of computer-mediated communication based on Darwinian evolution (2004) Organization Science, 15 (3), pp. 327-348;\nKock, N., Media richness or media naturalness? The evolution of our biological communication apparatus and its influence on our behavior toward e-communication tools (2005) IEEE Transactions on Professional Communication, 48 (2), pp. 117-130;\nKumar, N., Stern, L.W., Anderson, J.C., Conducting interorganizational research using key informants (1993) Academy of Management Journal, 36 (6), pp. 1633-1651;\nLakshman, C., Parente, R., Supplier focused knowledge management in the automobile industry and its implications for product performance (2008) Journal of Management Studies, 45 (2), pp. 317-342;\nLanctot, A., Swan, K.S., Technology acquisition strategy in an internationally competitive environment (2000) Journal of International Management, 6 (3), pp. 187-215;\nLewis, J., Weigert, A., Trust as reality (1985) Social Forces, 63 (4), pp. 967-985;\nLiu, C.L., An investigation of relationship learning in cross-border buyer–supplier relationships: the role of trust (2012) International Business Review, 21 (3), pp. 311-327;\nLiu, Y., Li, Y., Shi, L.H., Liu, T., Knowledge transfer in buyer-supplier relationships: the role of transactional and relational governance mechanisms (2017) Journal of Business Research, 78, pp. 285-293;\nLorenzoni, G., Lipparini, A., The leveraging of interfirm relationships as a distinctive organizational capability: a longitudinal study (1999) Strategic Management Journal, 20 (4), pp. 317-338;\nMenguc, B., Auh, S., Creating a firm level dynamic capability through capitalizing on market orientation and innovativeness (2006) Journal of the Academy of Marketing Science, 34 (1), pp. 63-73;\nMirzaee, S., Ghaffari, A., Investigating the impact of information systems on knowledge sharing (2018) Journal of Knowledge Management, 22 (3), pp. 501-520;\nMohr, J., Spekman, R., Characteristics of partnership success: partnership attributes, communication behavior, and conflict resolution techniques (1994) Strategic Management Journal, 15 (2), pp. 135-152;\nMurray, J.Y., Kotabe, M., Zhou, J.N., Strategic alliance-based sourcing and market performance: evidence from foreign firms operating in China (2005) Journal of International Business Studies, 36 (2), pp. 187-208;\nNadkarni, S., Narayanan, V.K., Strategic schemas, strategic flexibility, and firm performance: the moderating role of industry clockspeed (2007) Strategic Management Journal, 28 (3), pp. 243-270;\nNelson, R.R., Winter, S.G., (1982) An Evolutionary Theory of Economic Change, , Belknap Press of Harvard University Press, Cambridge, MA;\nOliva, F.L., Knowledge management barriers, practices and maturity model (2014) Journal of Knowledge Management, 18 (6), pp. 1053-1074;\nOliva, F.L., Kotabe, M., Barriers, practices, methods and knowledge management tools in startups (2019) Journal of Knowledge Management, 23 (9), pp. 1838-1856;\nOliveira, P., Roth, A.V., (2006) New multi-item measurement scales of the antecedents and consequences of B2B e-service capability: a two-stage approach, , Working paper;\nOliva, F.L., Couto, M.H.G., Santos, R.F., Bresciani, S., The integration between knowledge management and dynamic capabilities in agile organizations (2019) Management Decision, 57 (8), pp. 1960-1979;\nPodsakoff, P.M., Organ, D.W., Self-reports in organizational research: problems and prospects (1986) Journal of Management, 12 (4), pp. 531-544;\nSanchez, R., Mahoney, J.T., Modularity, flexibility, and knowledge management in product and organization design (1996) Strategic Management Journal, 17 (S2), pp. 63-76;\nSharma, S., Durand, R.M., Gur-Arie, O., Identification and analysis of moderator variables (1981) Journal of Marketing Research, 18 (3), pp. 291-300;\nSharma, A., Kumar, V., Yan, J., Borah, S.B., Adhikary, A., Understanding the structural characteristics of a firm’s whole buyer–supplier network and its impact on international business performance (2019) Journal of International Business Studies, 50 (3), pp. 365-392;\nSingh, S.K., Territoriality, task performance, and workplace deviance: empirical evidence on role of knowledge hiding (2019) Journal of Business Research, 97, pp. 10-19;\nSingh, S.K., Gupta, S., Busso, D., Kamboj, S., Top management knowledge value, knowledge sharing practices, open innovation and organizational performance (2019) Journal of Business Research, 39, pp. 8899-8908;\nStraub, D.W., Validating instruments in MIS research (1989) MIS Quarterly, 12, pp. 147-169;\nStump, R.L., Heide, J.B., Controlling supplier opportunism in industrial relationships (1996) Journal of Marketing Research, 23, pp. 431-441;\nSzulanski, G., Cappetta, R., Jensen, R.J., When and how trustworthiness matters: knowledge transfer and the moderating effect of causal ambiguity (2004) Organization Science, 15 (5), pp. 600-613;\nTakeishi, A., Bridging inter- and intra-firm boundaries: management of supplier involvement in automobile product development (2001) Strategic Management Journal, 22 (5), pp. 403-433;\nTeece, D., Explicating dynamic capabilities: the nature and microfoundations of (sustainable) enterprise performance (2007) Strategic Management Journal, 28 (13), pp. 1319-1350;\nTeece, D., Pisano, G., Shuen, A., Dynamic capabilities and strategic management (1997) Strategic Management Journal, 18 (7), pp. 509-533;\nUn, C.A., Asakawa, K., Types of R&amp;amp;D collaborations and process innovation: the benefit of collaborating upstream in the knowledge chain (2015) Journal of Product Innovation Management, 32 (1), pp. 138-153;\nUzzi, B., Social structure and competition in interfirm networks: the paradox of embeddedness (1997) Administrative Science Quarterly, 42 (1), pp. 35-67;\nVanpoucke, E., Vereecke, A., Wetzels, M., Developing supplier integration capabilities for sustainable competitive advantage: a dynamic capabilities approach (2014) Journal of Operations Management, 32 (7-8), pp. 446-461;\nVerona, G., A resource-based view of product development (1999) Academy of Management Review, 24 (1), pp. 132-142;\nWang, M.C., Chen, P.C., Fang, S.C., A critical view of knowledge networks and innovation performance: the mediation role of firms' knowledge integration capability (2018) Journal of Business Research, 88, pp. 222-233;\nWeigelt, C., The impact of outsourcing new technologies on integrative capabilities and performance (2009) Strategic Management Journal, 30 (6), pp. 595-616;\nWorren, N., (2001) Creating dynamic capabilities: the role of modular product and process architectures, , Unpublished doctoral dissertation, Oxford University;\nWorren, N., Moore, K., Cardona, P., Modularity, strategic flexibility and firm performance: a study of the home appliance industry (2002) Strategic Management Journal, 23 (12), pp. 1123-1140;\nXie, X., Fang, L., Zeng, S., Collaborative innovation network and knowledge transfer performance: a fsQCA approach (2016) Journal of Business Research, 69 (11), pp. 5210-5215;\nZaheer, A., McEvily, B., Perrone, V., Does trust matter? Exploring the effects of interorganizational and interpersonal trust on performance (1998) Organization Science, 9 (2), pp. 141-159;\nZahra, S.A., George, G., Absorptive capacity: a review, reconceptualization, and extension (2002) Academy of Management Review, 27 (2), pp. 185-203;\nZahra, S.A., Neubaum, D.O., Hayton, J., What do we know about knowledge integration: fusing micro-and macro-organizational perspectives (2020) Academy of Management Annals, 14 (1), pp. 160-194;\nZollo, M., Winter, S.G., Deliberate learning and the evolution of dynamic capabilities (2002) Organization Science, 13 (3), pp. 339-351","page":"805-823","publisher":"Emerald Group Holdings Ltd.","publisher-place":"Department of International Business, Florida International University (and FGV-Ebape), Miami, FL, United States","title":"Relational resources, tacit knowledge integration capability, and business performance","type":"article-journal","volume":"26"},"uris":["http://www.mendeley.com/documents/?uuid=6dc1037c-342d-4942-b6f8-ef1ceb800a0b"]},{"id":"ITEM-17","itemData":{"DOI":"10.1016/j.techsoc.2021.101804","ISSN":"0160791X (ISSN)","abstract":"This article discusses empirical challenges and opportunities for African countries in their quest to have sustainable mechanisms for funding research and innovation. Like elsewhere in different parts of the world, African countries have been exploring different approaches, institutional reforms, models and mechanisms towards more efficient and effective funding and financing of research and innovation to enhance their individual and collective economic development aspirations. This paper derives from a 2018 to 2019 study which used a combination of primary and secondary data sources to inform current debates and reviews on the re- organization of research and innovation funding in Africa. Attempts to copy experiences of high income economies in harnessing and deploying funding mechanisms into national research and innovation systems are not appropriate if not accompanied by adaptation to systemic and contextual aspects in receiving countries and sectors. This paper presents and analyses recent empirical evidence from 15 African countries to argue that successful adaptations are not just a matter of technological and innovation capabilities, timely and adequate resourcing, but are a function of decision-making and governance capabilities, which in turn arise from deliberate and interactive learning across the entire research and innovation system. This work contributes to some of the themes covered in this journal recently on the broad issue of resources for innovation, including financial and relational resources. © 2021","author":[{"dropping-particle":"","family":"Mugwagwa","given":"J","non-dropping-particle":"","parse-names":false,"suffix":""},{"dropping-particle":"","family":"Banda","given":"G","non-dropping-particle":"","parse-names":false,"suffix":""},{"dropping-particle":"","family":"Ozor","given":"N","non-dropping-particle":"","parse-names":false,"suffix":""},{"dropping-particle":"","family":"Bolo","given":"M","non-dropping-particle":"","parse-names":false,"suffix":""},{"dropping-particle":"","family":"Oriama","given":"R","non-dropping-particle":"","parse-names":false,"suffix":""}],"container-title":"Technology in Society","id":"ITEM-17","issued":{"date-parts":[["2022"]]},"language":"English","note":"Cited By :1\n\nExport Date: 1 April 2023\n\nCorrespondence Address: Mugwagwa, J.; University College London, Shropshire House (4thFloor, Capper Street, United Kingdom; email: j.mugwagwa@ucl.ac.uk\n\nFunding details: International Development Research Centre, IDRC\n\nFunding details: Department for International Development, UK Government, DFID\n\nFunding details: National Research Foundation of Korea, NRF\n\nFunding text 1: This research was financed by funds made available to the Science Granting Councils Initiative (SGCI) in sub-Saharan Africa by the International Development Research Centre (IDRC), Department for International Development (DFID), and National Research Foundation (NRF). The funding sponsors had no role in the design of the study; collection, analysis, or interpretation of the data; writing of the manuscript, or decision to publish the results. Our sincere gratitude goes to those interviewed who shared their experiences, knowledge, and time.\n\nReferences: Oyeleran-Oyeyinka, B., Vallejo, B., Abejirin, B., Vasudev, S., Ozor, N., Bolo, M., Towards Effective Public-Private Partnerships In Research And Innovation: A Perspective For African Science Granting Councils, African Technology Policy Studies (2018), (Kenya); Chataway, J., Chaturvedi, K., Hanlin, R., Mugwagwa, J., Smith, J., Wield, D., Technological trends and opportunities to combat diseases of the poor Africa (2009) Science, Technology and Innovation for Public Health in Africa. Johannesburg, Republic of South Africa: NEPAD, , F. Kalua A. Awotedu L. Kamwanja J. Saka; \nMugwagwa, J., Banda, G., Ozor, N., Bolo, M., Oriama, R., New approaches for funding research and innovation in Africa (2019) African Technology Policy Series (ATPS) Network Working Paper;\nAtps, African Technology Policy Studies Network (ATPS), Technopolicy Newsletter Issue 011 (2017), ATPS Publications; Juma, C., Gales of creative destruction (2016) Innovation and its Enemies: Why People Resist New Technologies, , Oxford University Press;\nLagos Plan of Action for the Economic Development of Africa 1980-2000, Organisation of African Unity, Addis Ababa, Ethiopia (1980); Nabyonga, J., Rusakaniko, S., Kirigia, J., Banda, G., Assessing National Health Research Systems in the WHO African Region (2018), WHO AFRO Technical Report; Agenda 2063: the Africa We Want. A Shared Strategic Framework for Inclusive Growth and Sustainable Development: First Ten-year Implementation Plan 2014-2023 (2015), African Union Commission Addis Ababa, Ethiopia; Science, Technology and Innovation Strategy for Africa 2024, African Union Commission, Addis Ababa, Ethiopia (2014); UNESCO Science Report: towards 2030 (2016), second ed. United Nations Scientific and Cultural Organisation Paris; Mouton, J., Gaillard, J., van Lill, M., Science Granting Councils in Sub-saharan Africa (2014), [Report] South Africa Stellenbosch University, Centre for Research on Evaluation, Science, and Technology (CREST), Institute of Research for Development (IRD); Science, technology, innovation and policy-making in Africa: an assessment of capacity needs and priorities (2013) AOSTI Working, , Paper No. 2;\nTransforming Our World: the 2030 Agenda for Sustainable Development (2015), UN General Assembly New York; Building Capacity in Science, Technology and Innovation for Africa's Transformation: the Role of Higher Learning and Research Institutions (2017), Harare: The African Capacity Building Foundation; Banda, G., Finance as a ‘forgotten technological capability’ for promoting African local pharmaceutical manufacture (2013) Int. J. Technol. Manag. Sustain. Dev., 12 (2), pp. 117-135. , http://oro.open.ac.uk/38594/;\nWaast, R., Krishna, V.V., Science in Africa: from institutionalisation to scientific free markets – what options for development? (2003) Sci. Technol. Soc., 8 (2). , 363- 63;\nAgenda 2063: the Africa we want (2015), http://www.un.org/en/africa/osaa/pdf/au/agenda2063.pdf, [Online]. African Union Commission. Available at:; de Faria, Mariane, A., de Miranda Oliveira Junior, M., Mendes Borini, F., Pubic funding for innovation: the importance of individual resources of the entrepreneur and the relational resources of the firm (2019) Technol. Soc., 59;\nSolow, R., A contribution to the theory of economic growth (1956) Q. J. Econ., 70, pp. 65-94;\nGerschenkron, A., Economic Backwardness in Historical Perspective (1962), The Belknap Press Cambridge, Mass; Fransman, M., Industry and Accumulation in Africa (1982), Heinemann International Literature &amp;amp; Textbooks; Fransman, M., Technological capability in the third world: an overview and introduction to some issues (1984) Technological Capability in the Third World, pp. 3-30. , M. Fransman K. King Palgrave Macmillan London;\nDahlman, C.J., Ross-Larson, B., Westphal, L.E., Managing technological development: lessons from the newly industrializing countries (1987) World Dev. Elsevier, 15 (6), pp. 759-775;\nLall, S., Technological capabilities and industrialization (1992) World Dev., 20 (2), pp. 165-186;\nFagerberg, J., A technology gap approach to why growth rates differ (1987) Res. Pol., 16, pp. 87-99;\nFagerberg, J., International competitiveness (1988) Econ. J., 98, pp. 355-374;\nDosi, G., Pavitt, K., Soete, L., The Economics of Technical Change and International Trade (1990), Harvester Wheatsheaf London; Verspagen, B., Innovation and economic growth (2004) The Oxford Handbook of Innovation, , J. Fagerberg D. Mowery R.R. Nelson Oxford University Press Oxford;\nFagerberg, J., Godinho, M., Innovation and Catching-Up, No 24, Working Papers (2003), Centre for Technology, Innovation and Culture, University of Oslo; Romijn, H.A., Caniëls, M.C.J., Pathways of technological change in developing countries: review and new agenda (2011) Dev. Pol. Rev., 29, pp. 359-380;\nAbramovitz, M., Catching up, forging ahead, and falling behind (1986) J. Econ. Hist., 46 (2), pp. 385-406. , http://www.jstor.org/stable/2122171;\nKim, L., Imitation to Innovation: the Dynamics of Korea's Technological Learning (1997), Harvard Business School Press Boston, MA; Cohen, W.M., Levinthal, D.A., Absorptive capacity: a new perspective on learning and innovation (1990) Adm. Sci. Q., 35 (1), pp. 128-152;\nLundvall, B.A., National Systems of Innovation: towards a Theory of Innovation and Interactive Learning (1992), Printer Publishers London; Lundvall, B.A., National innovation systems – analytical concept and development tool (2007) Ind. Innovat., 14 (1), pp. 95-119;\nNelson, R., (1993) National Innovation Systems: a Comparative Analysis, , Oxford University Press New York;\nEdquist, C., Systems of Innovation. Technologies, Institutions and Organisations (1997), Pinter London and Washington; Shin, J.-S., Dynamic catch-up strategy, capability expansion and changing windows of opportunity in the memory industry (2017) Res. Pol., 46 (2), pp. 404-416;\nFagerberg, J., Srholec, M., Verspagen, B., Innovation and economic development (2010) Handb. Econ. Innov., 2 (1), pp. 833-872;\nAbramovitz, M., Catch-up and convergence in the postwar growth boom and after (1994) The Convergence of Productivity: Cross National Studies and Historical Evidence, , William Baumol Richard Nelson Edward Wolff Oxford University Press Oxford and New York;\nAmsden, A., The Rise of the Rest: Challenges to the West from Late Industrializing Countries (2001), Oxford University Press Oxford; Wade, R., Governing the Market. Economic Theory and the Role of Government in East Asian Industrialization (1990), Princeton University Press Princeton; Freeman, C., Technology Policy and Economic Performance: Lessons from Japan (1987), Pinter London; Mugwagwa, J., Edwards, D., de Haan, S., Assessing the implementation and influence of policies that support research and innovation systems for health: the cases of Mozambique, Senegal, and Tanzania (2015) Health Res. Pol. Syst., 13, p. 21;\nMcCormick, D., Industrialization through cluster upgrading: theoretical perspectives (2007) Industrial Clusters and Innovation Systems in Africa: Institutions, Markets and Policy, pp. 20-38. , B. Oyelaran-Oyeyinka D. McCormick United Nations University Press Tokyo and New York;\nJuma, C., African health innovation systems: preface (2010) BMC Int. Health Hum. Right, 10, p. I1;\nWatkins, A., Papaioannou, T., Mugwagwa, J., Kale, D., National innovation systems and the intermediary role of industry associations in building institutional capacities for innovation in developing countries: a critical review of the literature (2015) Res. Pol., 44, pp. 1407-1418;\nCirera, X., Maloney, W.F., The Innovation Paradox: Developing Country Capabilities and the Unrealized Promise of Technological Catch-Up (2017), World Bank Washington, DC; Schumpeter, J.A., The Theory of Economic Development: An Inquiry into Profits, Capital, Credit, Interest and the Business Cycle, New Brunswick (U.S.A) and London (U.K.): Transaction Publishers (2008) J. Comp. Res. Anthropol. Sociol., 3, pp. 137-148. , 1934;\nTilley, H., Hadley, S., Long, C., Clarke, J., Sustaining Public Sector Capability in Developing Countries: a Review of Literature (2015), Overseas Development Institute Working Paper 432; Hobcraft, J., Governance of data access (2015) Research Report, , Wellcome Trust;\nMugwagwa, J., Geoffrey, B., Maurice, B., Clapperton, M., Vuyo, M., Olivia, M., Zeferino, T., Unpacking policy gridlocks in Africa'sdevelopment: an evolving agenda (2018) Int. J. Technol. Manag. Sustain. Dev., 17 (2);\nDachs, B., Pyka, A., What drives the internationalisation of innovation? Evidence from European patent data (2010) Econ. Innovat. N. Technol., 19, pp. 71-86;\nBoyatzis, R.E., Transforming Qualitative Information (1998), Sage Cleveland; Arrow, K., The economic implications of learning by doing (1962) Rev. Econ. Stud., 29, pp. 155-173;\nNelson, R., Wright, G., The rise and fall of American technological leadership: the postwar era in historical perspective (1992) J. Econ. Lit., 30, pp. 1931-1964;\nStoker, G., Stoke, G., Governance as theory: Five propositions (1998) Int. Soc. Sci. J., 50 (155), pp. 27-28;\nAmankwah-Amoah, J., The evolution of science, technology and innovation policies: A review of the Ghanaian experience (2016) Technol. Forecast. Soc. Change, 110, pp. 134-142;\nChataway, J., Dobson, C., Daniels, C., Byrne, R., Hanlin, R., Tigabu, A., Science granting councils in Sub-Saharan Africa: Trends and tensions (2019) Sci. Publ. Pol., 46 (4), pp. 620-631;\nPapaioannou, T., Watkins, A., Kale, D., Mugwagwa, J., Politics of innovation and development: The role of industry associations in integrating political, bureaucratic, industrial and health systems in India and South Africa (2018) Dev. Pol. Rev., 36, pp. O531-O551;\nMugabe, J.O., Health Innovation Systems in Developing Countries (2005) Strategies for Building Scientific and Technological Capacities. Background Paper Prepared for the Commission on Intellectual Property, Innovation and Public Health, , WHO Geneva;\nTumushabe, G.W., Mugabe, J.O., (2012) Governance of Science. Technology and Innovation in the East African Community: Inaugural Biannual Report, Kampala, 51. , ACODE Policy Research Series;\nEdquist, C., Hommen, L., Small Country Innovation Systems: Globalization, Change and Policy in Asia and Europe (2008), Edward Elgar Publishing Limited Cheltenham; Edquist, C., Johnson, B., Institutions and Organizations in Systems of Innovation. Systems of Innovation: Technologies, Institutions and Organizations (1997), pp. 41-63UR - https://www.scopus.com/inward/record.uri?eid=2-s2.0-85121112965&amp;amp;doi=10.1016%2fj.techsoc.2021.101804&amp;amp;partnerID=40&amp;amp;md5=bdbecac5af73a7af869d76953e22ee52","publisher":"Elsevier Ltd","publisher-place":"University College London, Dept of Science, Technology, Engineering and Public Policy, Shropshire House (4&lt;sup&gt;th&lt;/sup&gt;Floor, Capper Street, London, UK  WC1E 6JA, United Kingdom","title":"Optimising governance capabilities for science, research and innovation in Africa","type":"article-journal","volume":"68"},"uris":["http://www.mendeley.com/documents/?uuid=15ca32bf-319c-41ab-8f47-c0d238d9d227"]},{"id":"ITEM-18","itemData":{"DOI":"10.22521/edupij.2022.112.6","ISSN":"21470901 (ISSN)","abstract":"Background/purpose - This paper investigated the relationship between childhood trauma and psychological resilience in preschool teachers. The study also determined whether psychological resilience depended on age. Materials/methods - The study adopted a correlational survey model. The sample consisted of 268 preschool teachers. Data were collected using a demographic characteristics questionnaire named the Childhood Trauma Questionnaire (CTQ-33), and the Adult Resilience Measure (ARM-R). Results - The study's results showed that higher CTQ-33 emotional abuse, emotional neglect, sexual abuse, and total CTQ-33 subscale scores have correspondingly lower ARM-R total and subscale scores. The results also showed that higher physical abuse, physical neglect, and overprotection-overcontrol subscale scores have correspondingly lower ARM-R relational resources, personal resources, and familial resources subscale and total ARM-R scores. There was no correlation found between the CTQ-33 physical abuse, physical neglect, and overprotection-overcontrol subscale scores and the ARM-R cultural and contextual resources subscale scores. The results showed that age did not affect the participants' ARM-R subscale or total scores. Conclusion - The study's results revealed a negative correlation between childhood trauma and psychological resilience. Age did not affect psychological resilience levels. Copyright © 2022 by the author(s).","author":[{"dropping-particle":"","family":"Ozaslan","given":"H","non-dropping-particle":"","parse-names":false,"suffix":""},{"dropping-particle":"","family":"Gun","given":"R S","non-dropping-particle":"","parse-names":false,"suffix":""},{"dropping-particle":"","family":"Akduman","given":"G G","non-dropping-particle":"","parse-names":false,"suffix":""}],"container-title":"Educational Process: International Journal","id":"ITEM-18","issue":"2","issued":{"date-parts":[["2022"]]},"language":"English","note":"Export Date: 1 April 2023\n\nCorrespondence Address: Ozaslan, H.; Early Childhood Education, Turkey; email: haticedizmanozaslan@yahoo.com\n\nReferences: Abukan, B., An assessment of the treatment of childhood traumas in foster care (2020) Journal of Society and Social Work, 31 (1), pp. 241-260. , https://doi.org/10.33417/tsh.681890; \nAcehan, S., Bilen, A., Ay, M. O., Gülen, M., Avcı, A., İçme, F., Evaluation of child abuse and neglect (2013) Archives Medical Review Journal, 22 (4), pp. 591-614. , https://dergipark.org.tr/tr/download/article-file/25309;\nAfifi, T. O., Enns, M. W., Cox, B. J., Asmundson, G. J., Stein, M. B., Sareen, J., Population attributable fractions of psychiatric disorder and suicide ideation and attempts associated with adverse childhood experiences (2008) American Journal of Public Health, 98 (5), pp. 946-952. , https://doi.org/10.2105/AJPH.2007.120253;\nAfifi, T. O., MacMillan, H. L., Resilience following child maltreatment: a review of protective factors (2011) The Canadian Journal of Psychiatry, 56 (5), pp. 266-272. , https://doi.org/10.1177/070674371105600505;\nAkduman, G., Akduman, B., Child abuse and neglect (2014) Preschool Education in Turkey and in The World: A Theoretical and Empirical Perspective, pp. 10-14. , H. A. Başal, E. Ömeroğlu, &amp;amp; Z Kostova (Eds), St. Kliment Ohridski University Press;\nAktay, M., Effects and treatment of abuse and neglect on children (2020) Journal of Development and Psychology (JODAP), 1 (2), pp. 169-184. , https://dergipark.org.tr/tr/download/article-file/1218773;\nAktepe, E., Childhood sexual abuse (2009) Current Approaches in Psychiatry, 1, pp. 95-119. , https://dergipark.org.tr/tr/download/article-file/115168;\nAkyıl, A., (2019) Çocukluk çağı travmaları, bilişsel duygu düzenleme ve psikolojik iyi oluş arasındaki ilişkinin incelenmesi: Diyarbakır ve Mardin örneği [The relation among childhood traumas, cognitive emotion regulation and psychological well-being: Sample of Diyarbakır and Mardin], , http://acikerisim.fsm.edu.tr/xmlui/handle/11352/2953, Master's thesis, Fatih Sultan Mehmet Vakıf University, İstanbul, Turkey;\nAltuntaş, S., Genç, H., Resilience as predictor of happiness: Investigation of teacher sample (2020) Hacettepe University Journal of Education, 35 (4), pp. 936-948. , https://doi.org/10.16986/HUJE.2018046021;\nAral, N., Gürsoy, F., Çocuk hakları çerçevesinde çocuk ihmali ve istismarı (2001) Milli Eğitim Dergisi, 151, pp. 36-39. , https://dhgm.meb.gov.tr/yayimlar/dergiler/Milli_Egitim_Dergisi/151/aral_gursoy.htm;\nArslan, G., Psychometric Properties of Adult Resilience Measure (ARM): The Study of Reliability and Validity (2015) Ege Journal of Education, 16 (2), pp. 344-357. , https://dergipark.org.tr/en/pub/egeefd/issue/45149/67452;\nAydın, E., (2018) Çocukluk çağı travmatik yaşantılarının psikolojik sağlamlık ve depresyon belirtileri üzerine etkisi [The effect of childhood traumatic experiences on resilience and depression symptoms], , http://acikerisim.fsm.edu.tr/xmlui/handle/11352/2687, Master's thesis, Fatih Sultan Mehmet Vakıf University, İstanbul, Turkey;\nBakan, N., (2020) Üniversite öğrencilerinde çocukluk çağı travmalarının psikolojik sağlamlığa etkisi [The impact of childhood traumas on the resilience of university students], , https://tez.yok.gov.tr/UlusalTezMerkezi/tezDetay.jsp?id=9B4meKwBr_FcP1q4PA05Pg&amp;amp;no=R6YBjHhYSgWYiUY_mEgdzg, Master's thesis, Kafkas University, Kars, Turkey;\nBalcı, İ., (2018) Çocukluk çağı travmaları ile baş etme yönelimli psiko-eğitim programının psikolojik sağlamlık üzerindeki etkisi [The impact of coping with childhood traumas oriented psycho-education program on resilience], , [Unpublished doctoral dissertation]. Karadeniz Teknik University, Trabzon, Turkey;\nBozgün, K., Pekdoğan, S., The Examination of The Relationship Between Childhood Abuse and Psychological Well-Being of Preservice Teachers (2017) Turkish Studies, 12 (4), pp. 111-126. , http://dx.doi.org/10.7827/TurkishStudies.11224;\nBurakgazi, S., (2019) Annelerin çocukluk çağı travmaları ile çocuk yetiştirme tutumları ve genel psikolojik durumları arasındaki ilişki [The relationship between childhood trauma with childhood attitudes and general psychological status of mothers], , https://acikbilim.yok.gov.tr/handle/20.500.12812/376599, Master's thesis, Üsküdar University, İstanbul, Turkey;\nBülbül, F., Çakir, Ü., Ülkü, C., Üre, I., Karabatak, O., Alpak, G., Childhood trauma in recurrent and first episode depression (2013) Anatolian Journal of Psychiatry, 14 (2), pp. 93-99. , https://doi.org/10.5455/apd.34484;\nCan Yaşar, M., Çocuk ihmali ve istismarı *Child neglect and abuse+ (2020) Çocuk Hakları [Children's Rights], pp. 231-267. , M. Can Yaşar &amp;amp; Aral, N. (Eds), Vize;\nChan, D. W., Hardiness and its role in the stress-burnout relationship among prospective Chinese teachers in Hong Kong (2003) Teaching and Teacher Education, 19 (4), pp. 381-395. , https://psycnet.apa.org/doi/10.1016/S0742-051X(03)00023-4;\nCicchetti, D., Resilience under conditions of extreme stress: a multilevel perspective (2010) World Psychiatry, 9 (3), pp. 145-154. , https://doi.org/10.1002/j.20515545.2010.tb00297.x;\nCollishaw, S., Pickles, A., Messer, J., Rutter, M., Shearer, C., Maughan, B., Resilience to adult psychopathology following childhood maltreatment: Evidence from a community sample (2007) Child Abuse &amp;amp; Neglect, 31 (3), pp. 211-229. , https://doi.org/10.1016/j.chiabu.2007.02.004;\nÇetin, D., (2020) Üniversite öğrencilerinin psikolojik sağlamlıkları ile çocukluk çağı travmaları ve ototelik kişilik arasındaki ilişkilerin incelenmesi [the investigation of the relationships among resilience, childhood traumas and autotelic personality in university students], , Unpublished Master's thesis Dokuz Eylül University, İzmir, Turkey;\nÇetin, E., (2019) Öğretmenlerin psikolojik dayanıklılığı ile stresle başaçıkma tarzları arasındaki ilişkinin incelenmesi [Teachers psychological resistance and relationship between stress and coping styles], , https://acikbilim.yok.gov.tr/handle/20.500.12812/631278, Master's thesis, Marmara University, İstanbul, Turkey];\nÇetinkaya, H. Z., Alpar, G., Arıcak, O. T., Moderating effect of resilience between childhood trauma and depression, rumination in Turkish university students (2017) Yeni Symposium [Neuropsychiatric Investigation], 55 (4), pp. 10-16. , https://www.neuropsychiatricinvestigation.org/en/moderating-effect-of-resiliencebetween-childhood-trauma-and-depression-rumination-in-turkish-universitystudents-13528;\nDemir Polat, D., (2018) Öğretmenlerin yılmazlık düzeyleri ile iş doyumu, mesleki tükenmişlik, örgütsel bağlılık düzeyleri ve örgüt iklimi algıları arasındaki ilişkilerin incelenmesi [Exploring teachers' resilience in relation to job satisfaction, burnout, organizational commitment and perception of organizational climate], , https://acikerisim.sakarya.edu.tr/handle/20.500.12619/74378, Master's thesis, Sakarya University, Turkey];\nDemirci, K., The investigation of relationship between childhood trauma and obsessive-compulsive symptoms (2016) Journal of Mood Disorders (JMOOD), 6 (1), pp. 7-13. , https://doi.org/10.5455/jmood.20160303113111;\nDereboy, Ç., Şahin Demirkapı, E., Şakiroğlu, M., Şafak Öztürk, C., The relationship between childhood traumas, identity development, difficulties in emotion regulation and psychopathology (2018) Turkish Journal of Psychiatry, 29 (4), pp. 269-278. , https://doi.org/10.5080/u20463;\nDoğan, T., Adaptation of the brief resilience scale into Turkish: a validity and reliability study (2015) The Journal of Happiness &amp;amp; Well-Being, 3 (1), pp. 93-102. , http://psikiyatridizini.net/viewarticle.aspx?articleid=19794&amp;amp;tammetinvar=yes;\nDubowitz, H., Preventing child neglect and physical abuse: A role for pediatricians (2002) Pediatrics in Review, 23 (6), pp. 191-196. , https://doi.org/10.1542/pir.23.6.191;\nDurmuşoğlu Saltalı, N., Çocuk istismarı ve ihmali *Child abuse and neglect+ (2015) Çocuk Hakları ve Koruma Aile Refahı ve Koruma [Child Rights and Protection Family Welfare and Protection], pp. 61-113. , S. S. Yıldırım Doğru (Ed), Eğiten;\nElsel, D., (2019) Yetişkin bireylerin özgüvenleri ile psikolojik sağlamlık düzeyleri arasındaki ilişki [The relationship between self-confidence and resilience among adults, , http://libra.omu.edu.tr/tezler/128645.pdf, Master's thesis, Ondokuz Mayıs University, Samsun, Turkey;\nErata, F., Özbey, S., Analysis of the psychological stability levels of children attending the preschool educational institution according to some demographic variables (2020) Pearson Journal Of Social Sciences &amp;amp; Humanities, 5 (9), pp. 125-151. , https://doi.org/10.46872/pj.171;\nErten, E., Kalkay Uney, A. F., Fıstıkcı, N., Bipolar disorder and childhood trauma (2015) Current Approaches in Psychiatry, 7 (2), pp. 157-165. , https://doi.org/10.5455/cap.20140719110459;\nFergus, S., Zimmerman, M. A., Adolescent resilience: A framework for understanding healthy development in the face of risk (2005) Annual Review Public Health, 26, pp. 399-419. , https://doi.org/10.1146/annurev.publhealth.26.021304.144357;\nGamzeli, A., Kahraman, S., Yetişkinlerde çocukluk çağı ruhsal travmaları belirtilerinin psikolojik sağlamlığa etkisi *Effects of Childhood Psychological Trauma Symptoms on Psychological Stability in Adults+ (2018) 3. Uluslararası Sosyal Bilimler Farabi Kongresi, pp. 882-892. , https://www.farabicongress.org/_files/ugd/614b1f_b4adc2de9acc4e25b76e1f88db2f4754.pdf, M. N. Bozdoğan &amp;amp; A. Movlyanov (Eds), İKSAD;\nGenç, A., (2014) Psikolojik dayanıklılığın örgütsel bağlılık ve işten ayrılma niyetine etkisi: Görgül bir araştırma [Effects of psychological resilience on organizational commitment and intention to quit: An empirical research], , https://tez.yok.gov.tr/UlusalTezMerkezi/tezDetay.jsp?id=ad-2BLlwrX2CzEn_Kh6sQ&amp;amp;no=NvfyVLJp6SleFJAd6A_cHA, Master's thesis, Başkent University, Ankara, Turkey];\nGilbert, L. K., Breiding, M. J., Merrick, M. T., Thompson, W. W., Ford, D. C., Dhingra, S. S., Parks, S. E., Childhood adversity and adult chronic disease: an update from ten states and the District of Columbia (2015) American Journal of Preventive Medicine, 48 (3), pp. 345-349. , https://doi.org/10.1016/j.amepre.2014.09.006;\nGizir, C. A., A literature review of studies on resilience, risk, and protective factors (2007) Turkish Psychological Counseling and Guidance Journal, 3 (28), pp. 113-128. , https://dergipark.org.tr/en/pub/tpdrd/issue/21448/229850;\nGizir, C. A., Aydın, G., the adaptation of the resilience and youth development module: Validity and reliability studies (2006) Turkish Psychological Counseling and Guidance Journal, 3 (26), pp. 87-99. , https://dergipark.org.tr/en/pub/tpdrd/issue/21446/229855;\nGönen, T., Koca Ballı, A. İ., The effect of resilience on burnout: A study on teachers working in private schools (2020) Journal of Tourism Economics and Business Studies, 2 (1), pp. 46-60. , https://dergipark.org.tr/en/pub/turek/issue/55422/744648;\nGözün Kahraman, Ö., Şahin, D., Çocuk ihmali ve istismarı *Child neglect and abuse+ (2020) Çocuk Hakları [Children's rights], pp. 183-210. , Ş. Ceylan (Ed). Hedef CS;\nGültekin, G., Ruban, C., Akduman, B., Korkusuz, İ., Child and sexual Exploitation (2006) Turkish Journal of Forensic Psychiatry, 3 (1), pp. 9-14. , http://psikiyatridizini.net/viewarticle.aspx?articleid=4881;\nHarrisson, M., Loiselle, C. G., Duquette, A., Semenic, S. E., Hardiness, Work Support and Psychological Distress Among Nursing Assistants and Registered Nurses in Quebec (2002) Journal of Advanced Nursing, 38 (6), pp. 584-591. , https://doi.org/10.1046/j.1365-2648.2002.02225.x;\nHaskett, M. E., Nears, K., Ward, C. S., McPherson, A. V., Diversity in adjustment of maltreated children: Factors associated with resilient functioning (2006) Clinical Psychology Review, 26 (6), pp. 796-812. , https://doi.org/10.1016/j.cpr.2006.03.005;\nHelvacı Çelik, F. G., Hocaoğlu, Ç., Childhood traumas: A review (2018) Sakarya Medical Journal, 8 (4), pp. 695-711. , https://doi.org/10.31832/smj.454535;\nHerrman, H., Stewart, D. E., Granados, N. D., Berger, E. L., Jackson, B., Yuen, T., What is Resilience? (2011) The Canadian Journal of Psychiatry, 56 (5), pp. 258-265. , https://doi.org/10.1177/070674371105600504;\nHornor, G., Child Sexual Abuse: Consequences and Implications (2010) Journal of Pediatric Health Care, 24 (6), pp. 358-364. , https://doi.org/10.1016/j.pedhc.2009.07.003;\nHoşoğlu, R., Fırıncı Kodaz, A., Yılmaz Bingöl, T., Vural Batık, M., The Resilient Levels of Preservice Teachers (2018) OPUS International Journal of Society Researches, 8 (14), pp. 217-239. , https://doi.org/10.26466/opus.405751;\nKabasakal, Z., Erdem, Ş., Childhood abuse and psychological well-being among university students (2015) Journal of Research in Education and Teaching, 4 (1), pp. 14-23. , http://www.jret.org/FileUpload/ks281142/File/02..kabasakal.pdf;\nKaloeti, D. V. S., Rahmandani, A., Sakti, H., Salma, S., Suparno, S., Hanafi, S., Effect of childhood adversity experiences, psychological distress, and resilience on depressive symptoms among Indonesian university students (2018) International Journal of Adolescence and Youth, 24 (2), pp. 177-184. , https://doi.org/10.1080/02673843.2018.1485584;\nKaraırmak, Ö., Resilience, risk and protective factors (2006) Turkish Psychological Counseling and Guidance Journal, 3 (26), pp. 129-142. , https://dergipark.org.tr/tr/pub/tpdrd/issue/21446/229856;\nKarasar, N., (2012) Bilimsel araştırma yöntemi [Scientific research method], , Nobel;\nKaya, İ., Çeçen Eroğul, A. R., The mediating role of automatic thought and cognitive emotion regulation strategies on relationships among childhood abuse/neglect, behavioral problems and resilience of adolescents (2016) Çukurova University Faculty of Education Journal, 45 (2), pp. 331-358. , https://dergipark.org.tr/tr/download/issue-fullfile/26956;\nKazazoğlu, A., (2019) Üniversite öğrencilerinin çocukluk çağı travmaları ile psikolojik dayanıklılıkları arasındaki ilişkiye aleksitimik özelliklerinin etkisinin incelenmesi [Investigation of the effect of alexithymia characteristics on the relationship between childhood trauma and resilience of university students, , https://acikbilim.yok.gov.tr/handle/20.500.12812/105742, Master's thesis, Ufuk University, Ankara, Turkey];\nKıray, P., (2018) Çocukluk çağı travmaları, algılanan sosyal destek ve algılanan anne baba tutumunun psikolojik sağlık ile arasındaki ilişki [Relation between childhood trauma, perceived social support, perceived parental attitude and psychological health], , https://tez.yok.gov.tr/UlusalTezMerkezi/tezDetay.jsp?id=eR3wuPPYSPlxxf26EFriYw&amp;amp;no=2yqvwfYZZ7FH5_KSbKwVRg, Master's thesis, Üsküdar University, İstanbul, Turkey;\nKidd, S., Shahar, G., Resilience in homeless youth: The key role of self-esteem (2008) American Journal of Orthopsychiatry, 78 (2), pp. 163-172. , https://doi.org/10.1037/00029432.78.2.163;\nLee, S. W., Won, S., Jeong, B., Moderating effect of emotional awareness on the association between maltreatment experiences and resilience (2019) Personality and Individual Differences, 148, pp. 38-44. , https://doi.org/10.1016/j.paid.2019.05.037;\nMaddi, S. R., Harvey, R. H., Khoshaba, D. M., Lu, J. L., Persico, M., Brow, M., The personality construct of hardiness, III: relationships with repression, innovativeness, authoritarianism, and performance (2006) Journal of Personality, 74 (2), pp. 575-598. , https://doi.org/10.1111/j.1467-6494.2006.00385.x;\nMasten, A. S., Reed, M. G. J., Resilience in development (2002) Handbook of Positive Psychology, pp. 74-88. , C. R. Snyder &amp;amp; S. J. Lopez (Eds), Oxford University Press;\nNash, M., Bilchik, S., Child welfare and juvenile justice: Two sides of the same coin (2008) Juvenile and Family Justice Today, , https://isc.idaho.gov/cp/docs/Child%20Welfare%20and%20Juvenile%20Justice.pdf;\nNorman, R. E., Byambaa, M., De, R., Butchart, A., Scott, J., Vos, T., The long-term health consequences of child physical abuse, emotional abuse and neglect: A systematic review and meta-analysis (2012) Plos Medicine, 9 (11), p. 1001349. , https://doi.org/10.1371/journal.pmed.1001349, Article;\nOluwagbemiga, O., Micheal, J., Childhood adversity and factors determining resilience among undergraduate students (2018) International Journal of Emergency Mental Health and Human Resilience, 20 (2), pp. 1-9;\nOyuncakçı, S., (2020) 25-40 yaş arası yetişkinlerde intihar olasılığı, çocukluk çağı travmaları, psikolojik sağlamlık, affetme ve olumlu-olumsuz duygular arasındaki ilişkinin incelenmesi [The investigation of the relationship between suicide possibility, childhood trauma, resilience, forgiveness and positive-negative affect among 25-40 years old individual, , https://tez.yok.gov.tr/UlusalTezMerkezi/tezDetay.jsp?id=AKg18yS3wqfgaPLfFt7maQ&amp;amp;no=HLw96pHxvf3EQ98NBZl9SQ, Master's thesis, Bahçeşehir University, Ankara, Turkey;\nÖnen, A. S., The effects of student teachers' personality traits &amp;amp; EQ levels on stress coping (2012) Hacettepe University Journal of Education, 42, pp. 310-320. , https://dergipark.org.tr/tr/download/article-file/87286;\nÖrsel, S., Karadağ, H., Kahiloğulları, A. K., Aktaş, E. A., The frequency of childhood trauma and relationship with psychopathology in psychiatric patients (2011) Anatolian Journal of Psychiatry [Alpha Psychiatry], 12, pp. 130-136. , https://alphapsychiatry.com/en/the-frequency-of-childhood-trauma-and-relationship-with-psychopathology-in-psychiatric-patients-131171;\nÖz, F., Bahadır Yılmaz, F., A significant concept in protecting mental health: resilience (2009) Hacettepe University Faculty of Health Sciences Nursing Journal, 16 (3), pp. 82-89. , https://www.hacettepehemsirelikdergisi.org/summary_en.php3?id=87;\nÖzbey, S., Validity and reliability study of social emotional well-being and psychological resilience scale for preschool children (PERIK) (2019) International Journal of Society Researches, 10 (17), pp. 756-786. , https://doi.org/10.26466/opus.518062;\nÖzsoy, G., Çelikkaleli, Ö., The mediating role of parental emotional availability in the effect of childhood neglect and abuse experiences on psychological resilience (2021) Mehmet Akif Ersoy University Journal of Education Faculty, 58, pp. 312-333. , https://doi.org/10.21764/maeuefd.885366;\nPerry, B. D., The neuroarcheology of childhood maltreatment: the neurodevelopmental costs of adverse childhood events (2001) The Cost of Maltreatment: Who Pays? We All Do, pp. 15-37. , K. Franey, R. Geffner &amp;amp; R. Falconer (Eds), Family Violence and Sexual Assault Institute;\nPerry, B. D., The neurosequential model of therapeutics: Applying principles of neuroscience to clinical work with traumatized and maltreated children (2006) Working with Traumatized Youth in Child Welfare, pp. 27-52. , N. B. Webb (Ed), Guilford;\nSeth, R., Child abuse and neglect in India (2015) Indian Journal Pediatrics, 82 (8), pp. 707-714. , https://doi.org/10.1007/s12098-014-1620-3;\nSezgin, F., Investigating the psychological hardiness levels of primary school teachers (2012) Kastamonu Education Journal, 20 (2), pp. 489-502. , https://dergipark.org.tr/en/pub/kefdergi/issue/48697/619541;\nStewart, D. E., Toward Understanding Resilient Outcomes (2011) Canadian Journal of Psychiatry, 56 (5), pp. 256-257. , https://journals.sagepub.com/doi/pdf/10.1177/070674371105600503;\nStreet, A. E., Gibson, L. E., Holohan, D. R., Impact of childhood traumatic events, trauma related guilt, and avoidant coping strategies on PTSD symptoms in female survivors of domestic violence (2005) Journal of Traumatic Stress, 18 (3), pp. 245-252. , https://doi.org/10.1002/jts.20026;\nŞar, V., Necef, I., Mutluer, T., Fatih, P., Türk-Kurtça, T., A revised and expanded version of the Turkish childhood trauma questionnaire (CTQ-33): Overprotection-overcontrol as additional factor (2020) Journal of Trauma &amp;amp; Dissociation, 22 (1), pp. 35-51. , https://doi.org/10.1080/15299732.2020.1760171;\nTekin, M., (2018) Beliren yetişkinlerde çocukluk çağı travmaları ve bütünleyici umudun psikolojik dayanıklılık ile ilişkisi [The relation of childhood traumas and integrative hope with psychological resilience of emerging adults], , Unpublished master's thesis Maltepe University, İstanbul, Turkey;\nUlukan, M., Investigation of the relationship between happiness and psychological resilience levels of teachers (2020) The Journal of International Social Research, 13 (73), pp. 620-631. , https://doi.org/10.17719/jisr.10978;\nÜstüner Top, F., Çocuk ihmali ve istismarı *Child neglect and abuse+ (2020) Türkiye'de Çocuk Olmak [Being a Child in Turkey], pp. 335-365. , Ş. Dilli (Ed), Pegem;\nVan der Kolk, B. A., This issue: child abuse &amp;amp; victimization (2005) Psychiatric Annals, 35 (5), pp. 374-378. , https://doi.org/10.3928/00485713-20050501-02;\nWang, Y.-C., Guerola, M. M., Lin, Y.-C., Hsieh, Y.-P., Strong, C., Tsai, M.-C., Lin, C.-Y., Effects of childhood adversity and resilience on Taiwanese youth health behaviours (2019) Pediatrics and Neonatology, 60 (4), pp. 368-376. , https://doi.org/10.1016/j.pedneo.2018.08.004;\n(2017) Child maltreatment, , https://www.who.int/violence_injury_prevention/violence/child/Child_maltreatment_infographic_En.pdf?ua=1;\nYiğit, İ., Erden, G., The mediating role of early maladaptive schemas in the relationship between childhood abuse experiences and psychological wellbeing (2015) Turkish Journal of Psychology, 30 (75), pp. 47-59. , http://psikiyatridizini.net/viewarticle.aspx?articleid=26456&amp;amp;tammetinvar=yes","page":"114-129","publisher":"Universitepark","publisher-place":"Early Childhood Education, The Department of Instruction and Teacher Education, Ondokuz Mayıs University, Turkey","title":"Examination of the Relationship between Childhood Trauma and Psychological Resilience in Preschool Teachers","type":"article-journal","volume":"11"},"uris":["http://www.mendeley.com/documents/?uuid=aa67d659-5eeb-41b6-b058-1e8e311a2ddd"]},{"id":"ITEM-19","itemData":{"DOI":"10.1111/fare.12649","ISSN":"01976664 (ISSN)","abstract":"Objective: Birth family contact can be undermined by relationship difficulties between adults from children's two families, especially in relation to role ambiguity for mother figures. Research to understand relationships between birth mothers and female caregivers across all placement types is needed. Background: In Australia, children in long-term care, guardianship, and open adoption have direct contact with members of their birth families. The extent to which maternal figures work together is critical to children's ability to enjoy ongoing birth family connections, particularly First Nations children, who are overrepresented in out-of-home care. Method: Qualitative methods were used to understand the personal attributes that influence relationships between five dyads of birth mothers and their child's female caregivers in New South Wales. Four were foster or kinship carers, two had adoptions underway, and one was a legal guardian. Three birth mothers identified as Aboriginal, and no caregivers did so. Analysis mapped birth mothers' acceptance and carers' communicative openness and interpreted influences of interpersonal skills, contact, and power dynamics on relationship quality. Results: Positive and natural interactions between children’ mother figures can exist irrespective of legal arrangement when both are able to demonstrate emotional competence and learn relationship-building skills and overcome power imbalances. Conclusion: The complexity of managing relationships in the context of permanent child removal is influenced by how well children's two mother figures renegotiate their roles. Implications: Families need support to discuss the goals and purpose of contact and identify relational resources and challenges. Professionals could use visit coaching to support children's two families in navigating contact. © 2022 National Council on Family Relations.","author":[{"dropping-particle":"","family":"Collings","given":"S","non-dropping-particle":"","parse-names":false,"suffix":""},{"dropping-particle":"","family":"Wright","given":"A C","non-dropping-particle":"","parse-names":false,"suffix":""}],"container-title":"Family Relations","id":"ITEM-19","issue":"3","issued":{"date-parts":[["2022"]]},"language":"English","note":"Export Date: 1 April 2023\n\nCorrespondence Address: Collings, S.; Research Centre for Children and Families, Australia; email: susan.collings@sydney.edu.au\n\nFunding details: University of Sydney, Usyd\n\nFunding text 1: This research was funded through a grant from the Faculty of Arts and Social Sciences at the University of Sydney. Funding information\n\nReferences: (2016) Permanency planning in child protection: A review of current concepts and available data (Child Welfare Series no. 64, Cat no. CWS 58); \n(2019) Adoptions Australia 2018–19 (Child Welfare Series no. 71, Cat. no. CWS 71);\n(2020) Child protection Australia 2018–19 (Child Welfare Series no. 72, Cat. no. CWS 74);\n(2021) Child protection Australia 2019–2020 (Child Welfare Series no. 74, Cat. no. CWS 78);\nBlythe, S., Halcomb, E., Wilkes, L., Jackson, D., Perceptions of long-term female foster-carers: I'm not a carer, I'm a mother (2013) British Journal of Social Work, 43 (6), pp. 1056-1072. , https://doi.org/10.1093/bjsw/bcs047;\nBoyle, C., What is the impact of birth family contact on children in adoption and long-term foster care? A systematic review (2017) Child and Family Social Work, 22, pp. 22-33;\nBraun, V., Clarke, V., (2013) Successful qualitative research: A practical guide for beginners, , Sage Publications;\nBrodzinsky, D., Reconceptualizing openness in adoption: Implications for theory, research and practice (2005) Psychological Issues in Adoption: Research and Practice, , D. Brodzinsky, &amp;amp;, J. Palacios, (Eds.),, Praeger;\nBrodzinsky, D., Family structural openness and communication openness as predictors in the adjustment of adopted children (2006) Adoption Quarterly, 9 (4), pp. 1-18. , https://doi.org/10.1300/J145v09n04_01;\n(2011) Timely permanency through reunification (Breakthrough Series Collaborative No. 009), , December);\nCashmore, J., Ross, N., Adoption reforms New South Wales style: A comparative look (2016) Australian Journal of Family Law, 30 (1), p. 51;\nCohen, J., Cortese, M., Cornerstone advocacy in the first 60 days: Achieving safe and lasting reunification for families (2009) Practice, 28 (3), pp. 37-44;\nCollings, S., Neil, E., Wright, A.C., Practices to improve communication between birth parents and permanent families (2018) Advances in Social Work and Welfare Education, 20 (2), pp. 144-150;\nCollings, S., Wright, A.C., McLean, L., Buratti, S., Trauma informed family contact practice for children in out-of-home care (2021) British Journal of Social Work, , https://doi.org/10.1093/bjsw/bcab147, Advance online publication;\nCollings, S., Wright, A.C., Two families joined by a child: The role of direct contact in fostering relationships between birth and carer families in permanent care (2020) Journal of Family Studies, pp. 1-17. , https://doi.org/10.1080/13229400.2020.1756899;\nCollings, S., Wright, A.C., Spencer, M., Luu, B., How foster carers experience agency support for birth family contact (2020) Child &amp;amp; Family Social Work, 25 (1), pp. 83-91. , https://doi.org/10.1111/cfs.12656;\nCrea, T., Barth, R., Patterns and predictors of adoption openness and contact: 14 years postadoption (2009) Family Relations, 58 (5), pp. 607-620. , https://doi.org/10.1111/j.1741-3729.2009.00578.x;\nDunbar, N., Van Dulmen, M.H., Ayers-Lopez, S., Berge, J.M., Christian, C., Gossman, G., Henney, S.M., McRoy, R.G., Processes linked to contact changes in adoptive kinship networks (2006) Family Process, 45 (4), pp. 449-464;\nFeatherstone, B., Morris, K., White, S., (2018) Protecting children: A social model, , Gupta., A.,, Policy Press;\nGe, X., Natsuaki, M., Martin, D., Leve, L., Neiderhiser, J., Shaw, D.S., Villareal, G., Reiss, D., Bridging the divide: Openness in adoption and post-adoption psychosocial adjustment among birth and adoptive parents (2008) Journal of Family Psychology, 22 (4), pp. 529-540. , https://doi.org/10.1037/a0012817;\nGould, S., Dodd, K., Normal people can have a child but disability can't: The experiences of mothers with mild learning disabilities who have had their children removed (2014) British Journal of Learning Disabilities, 42 (1), pp. 25-35. , https://doi.org/10.1111/bld.2014.42.issue-1;\nGrotevant, H.D., Emotional distance regulation over the life course in adoptive kinship networks (2009) International advances in adoption research for practice, pp. 295-316. , https://doi.org/10.1002/9780470741276, G. M. Wrobel, &amp;amp;, E. Neil, (Eds.),, Wiley-Blackwell;\nGrotevant, H.D., Rueter, M., Von Korff, L., Gonzalez, C., Post-adoption contact, adoption communicative openness, and satisfaction with contact as predictors of externalizing behavior in adolescence and emerging adulthood (2011) Journal of Child Psychology and Psychiatry, 52 (5), pp. 529-536;\nHinton, T., https://www.anglicare-tas.org.au/research/breaking-the-cycle-supporting-tasmanian-parents-to-prevent-recurrent-child-removals/, (2018, September). Breaking the cycle Supporting Tasmanian parents to prevent recurrent removals [Report]. Social Action Research Centre, Anglicare Tasmania; Honey, A., Mayes, R., Miceli, M., Mothering after child removal: Living under the rule of Greek gods (2018) Child &amp;amp; Family Social Work, 23 (3), pp. 417-426. , https://doi.org/10.1111/cfs.12432;\n(1997) Bringing them home: Report of the national inquiry into the separation of Aboriginal and Torres Strait Islander children from their families, , https://humanrights.gov.au/our-work/bringing-them-home-report-1997;\nKiraly, M., Humphries, C., A tangled web: Parental contact with children in kinship care (2015) Child and Family Social Work, 20 (1), pp. 106-115. , https://doi.org/10.1111/cfs.12060;\nKiraly, M., Humphries, C., “It's about the whole family”: Family contact for children in kinship care (2016) Child and Family Social Work, 21 (2), pp. 228-239. , https://doi.org/10.1111/cfs.12140;\nMemarnia, N., Nolte, L., Norris, C., Harborne, A., “It felt like it was night all the time”: Listening to the experiences of birth mothers whose children have been taken into care or adopted (2015) Adoption &amp;amp; Fostering, 39 (4), pp. 303-317;\nNeil, E., The corresponding experiences of adoptive parents and birth relatives in open adoptions (2009) International advances in adoption research for practice, pp. 269-293. , https://doi.org/10.1002/9780470741276, G. M. Wrobel, &amp;amp;, E. Neil, (Eds.),, Wiley-Blackwell;\nNeil, E., Beek, M., Ward, E., (2015) Contact after adoption: A longitudinal study of post adoption contact arrangements, , Coram BAAF, 1 910039 335;\n(1994) Adoption, social work and social theory: Making the connections, , ISBN-10:1856288838;\nRoss, N., Cocks, J., Johnston, L., Stoker, L., https://www.lwb.org.au/assets/Parent-perspectives-OOHC-Final-Report-Feb-2017.pdf, &amp;amp;, ‘No voice, no opinion, nothing’ Parent experiences when children are removed and placed in care. (Report, February 2017). Avebury; Ryan, D., Harris, G., Brown, D., Houston, D., Livingston Smith, S., Howard, J., Open adoptions in child welfare: Social worker and foster/adoptive parent attitudes (2011) Journal of Public Child Welfare, 5 (4), pp. 445-466. , https://doi.org/10.1080/15548732.2011.599772;\nSales, S., (2012) Adoption, family and the paradox of origins: A Foucauldian history, , Palgrave Macmillan, ISBN 978-0-230-27625-3;\nSchofield, G., Moldestad, B., Höjer, I., Ward, E., Skilbred, D., Young, J., Managing loss and a threatened identity: Experiences of parents of children growing up in foster care, the perspectives of their social workers and implications for practice (2011) British Journal of Social Work, 40 (1), pp. 74-92. , https://doi.org/10.1093/bjsw/bcq073;\n(2018) The Aboriginal and Torres Strait Islander child placement principle: A guide to implementation, , https://www.snaicc.org.au/wp-content/uploads/2018/12/SNAICC-ATSICPPresource_final-Dec2018.pdf;\nTaplin, S., Bullen, T., McArthur, M., Humphreys, C., Kertesz, M., Dobbins, T., KContact, an enhanced intervention for contact between children in out-of-home care and their parents: Protocol for a cluster randomised controlled trial (2015) BMC Public Health, 15 (1), p. 1134. , https://doi.org/10.1186/s12889-015-2461-3;\nTilbury, C., The over-representation of indigenous children in the Australian child welfare system (2009) International Journal of Social Welfare, 18 (1), pp. 57-64. , https://doi.org/10.1111/j.1468-2397.2008.00577.x;\nConvention on the Rights of the Child (1989) General Assembly resolution 44/25., , https://www.ohchr.org/en/professionalinterest/pages/crc.aspx, November 20, 1989;\nVon Korff, L., Grotevant, H.D., Contact in adoption and adoptive identity formation: The mediating role of family conversation (2011) Journal of Family Psychology, 25 (3), pp. 393-401. , https://doi.org/10.1037/a0023388;\nWright, A.C., Collings, S., Permanency with lifelong connections: Casework practices to support positive relationships between carer and birth families (2020) Developing Practice, 53, pp. 92-109;\nWrobel, G.M., Kohler, J.K., Grotevant, H.D., McRoy, R.G., The family adoption communication (FAC) model: Identifying pathways of adoption related communication (2003) Adoption Quarterly, 7 (2), pp. 53-84. , https://doi.org/10.1300/J145v07n02_04;\nNegotiating motherhood: Identity and difference in “open” adoptions (1997) Law &amp;amp; Society Review, 31 (1), pp. 31-80. , https://doi.org/10.2307/3054094","page":"1211-1225","publisher":"John Wiley and Sons Inc","publisher-place":"Research Centre for Children and Families, University of Sydney, Sydney, Australia","title":"“You are mum and then they are mum”: Negotiating roles, relationships, and contact in out-of-home care","type":"article-journal","volume":"71"},"uris":["http://www.mendeley.com/documents/?uuid=34155655-a0ca-4072-affd-51fd15621061"]},{"id":"ITEM-20","itemData":{"DOI":"10.1016/j.ijintrel.2022.101742","ISSN":"01471767 (ISSN)","abstract":"This qualitative study aimed to uncover the meaning of the trauma experiences and recovery process of North Korean refugees. Ten North Korean refugees were interviewed, and the data gathered was analyzed using Giorgi's descriptive phenomenological method. Results included 2 main categories, 4 subcategories, and 11 meaning units. Core themes were ‘trauma experiences during the escape’ and ‘trauma recovery process.’ Sub-themes were ‘life-or-death situations,’ ‘emotional and psychological distress during the escape,’ ‘enduring pain and progressing toward inner growth,’ ‘rebuilding a broken life through relational resources and support.’ Based on these findings, the implications of North Korean refugees’ trauma experience and recovery process are discussed. © 2022 Elsevier Ltd","author":[{"dropping-particle":"","family":"Kim","given":"H","non-dropping-particle":"","parse-names":false,"suffix":""},{"dropping-particle":"","family":"Kim","given":"Y","non-dropping-particle":"","parse-names":false,"suffix":""},{"dropping-particle":"","family":"Yoon","given":"J","non-dropping-particle":"","parse-names":false,"suffix":""},{"dropping-particle":"","family":"Nam","given":"J K","non-dropping-particle":"","parse-names":false,"suffix":""},{"dropping-particle":"","family":"Kim","given":"Y","non-dropping-particle":"","parse-names":false,"suffix":""}],"container-title":"International Journal of Intercultural Relations","id":"ITEM-20","issued":{"date-parts":[["2023"]]},"language":"English","note":"Export Date: 1 April 2023\n\nCorrespondence Address: Kim, Y.; Department of Counseling and Psychotherapy, 197, Inje-ro, Gyeongsangnam-do, South Korea; email: ykkim@inje.ac.kr\n\nReferences: Breslau, N., Kessler, R.C., Chilcoat, H.D., Schultz, L.R., Davis, G.C., Andreski, P., Trauma and posttraumatic stress disorder in the community: The 1996 Detroit area survey of trauma (1998) Archives of General Psychiatry, 55 (7), pp. 626-632; \nChae, J., Han, S., Yhi, J., Keum, M., Orientation of Korean unification psychology through Germany mental health research (2007) Korean Journal of Psychological and Social Issues, 13 (1), pp. 91-114;\nChang, M., Son, E., Complex PTSD symptoms and psychological problems of the North Korean defectors (2014) The Korean Journal of Health Psychology, 19 (4), pp. 973-996;\nCho, Y.B., Haslam, N., Suicidal ideation and distress among immigrant adolescents: The role of acculturation, life stress, and social support (2010) Journal of Youth and Adolescence, 39 (4), pp. 370-379;\nChung, R.C.Y., Bemak, F., Revisiting the California Southeast Asian mental health needs assessment data: An examination of refugee ethnic and gender differences (2002) Journal of Counseling &amp;amp; Development, 80 (1), pp. 111-119;\nCreswell, J.W., (2015) Revisiting mixed methods and advancing scientific practices, , Sage Thousand Oaks, CA;\nEhlers, A., Clark, D.M., A cognitive model of posttraumatic stress disorder (2000) Behaviour Research and Therapy, 38 (4), pp. 319-345;\nEom, T., A phenomenological approach to traumatic experiences among North Korean defectors (2009) Korean Journal of Social Welfare, 61 (2), pp. 189-213;\nEun, H., Lee, S., Kim, T., The epidemiological study of posttraumatic stress disorder in an urban area (2001) Journal of the Korean Neuropsychiatric Association, 40 (4), pp. 581-591;\nFazel, M., Wheeler, J., Danesh, J., Prevalence of serious mental disorder in 7,000 refugees resettled in western countries: A systematic review (2005) The Lancet, 365 (9467), pp. 1309-1314;\nGiorgi, A., An application of phenomenological method in psychology (1975) Duquesne Studies in Phenomenological Psychology, 2, pp. 82-103;\nHa, Y., A study on the support policy and adaptation of North Korean refugees (2009) Korean Journal of Political Science, 17 (1), pp. 125-141;\nHan, N., Lee, S., Future direction on psychological research to prepare for Korea reunification: Focusing on studies of North Korean refugees (2015) Korean Journal of Psychology: General, 34 (2), pp. 485-512;\nHong, C.H., Yoo, J., Cho, Y., Eom, J., Ku, H., Seo, S.W., Ahn, E.M., Jeon, W.T., A 3-year follow-up study on posttraumatic stress disorder among North Korean defectors (2006) Journal of the Korean Neuropsychiatric Association, 45 (1), pp. 49-56;\nHong, S., Lee, S., Kim, S., Follow-up study on the acculturation and adaptation to South Korea among North Korean defecting adolescents (2010) Korean Journal of Social Welfare, 62 (1), pp. 343-365;\nHooberman, J., Rosenfeld, B., Rasmussen, A., Keller, A., Resilience in trauma-exposed refugees: The moderating effect of coping style on resilience variables (2010) American Journal of Orthopsychiatry, 80 (4), pp. 557-563;\nIm, S., Integrated approaches to traumatic experiences of North Korean refugees: A focus on posttraumatic growth (2020) The Korean Journal of Counseling and Psychotherapy, 32 (2), pp. 1019-1041;\nJanoff-Bulman, R., Shattered assumptions: Towards a new psychology of trauma (1992), Free Press New York; Jeon, W.T., For the different two Korean people's unification (2000) Faith &amp;amp; Scholarship, 5 (4), pp. 63-87;\nJeon, W.T., Hong, C.H., Lee, C.H., Kim, D.K., Han, M.Y., Min, S.K., Correlations between traumatic events and posttraumatic stress disorder among North Korea defectors in South Korea (2005) Journal of Traumatic Stress, 18 (2), pp. 147-154;\nJoseph, S., What doesn't kill us: A guide to overcoming adversity and moving forward (2013), Piathus London; Jung, J., Son, Y., Lee, J., A study on defecting motive and social adaptation of North Korean defectors in South Korea: Focusing on moderating effect of resilience (2013) Unification Policy Studies, 22 (2), pp. 215-248;\nKang, H.J., Sung, S.N., The study on the possibility of TA as a method for solving psychological problem of North Korean defectors (2019) Journal of Transactional Analysis &amp;amp; Counseling, 9 (2), pp. 143-163;\nKang, S.R., (2001), Development of trauma scale for North Korean refugee. Master's Thesis, Yonsei University; Keyes, E.F., Mental health status in refugees: An integrative review of current research (2000) Issues in Mental Health Nursing, 21 (4), pp. 397-410;\nKim, D.E., An, J.H., Lee, K.E., Moon, C.S., Jun, J.Y., Chang, H., Hong, J.P., Mental health service use by the North Korean defectors (2018) Anxiety and Mood, 14 (1), pp. 28-35;\nKim, D.S., Choi, Y., Kho, K.B., Kim, S., Roh, J.K., A policy framework for supporting North Korean refugees in Gyeonggi-Do (2014), Gyeonggi Research Institiute. Gyeonggi; Kim, H.J., The effect of TSL family program on mental health and marital adjustment among the North Korean female defectors: Focusing on the Bio-Medico-Social (BMS) perspective. Unpublished doctoral dissertation (2013), Yonsei University; Kim, H.K., Difference on complex PTSD and PTSD symptoms according to types of traumatic events in North Korean refugees (2012) Korean Journal of Psychology: General, 31 (4), pp. 1003-1022;\nKim, J., Lee, M., Shin, D., A research on the clinical manifestations and personality factors of the Sampoong accident survivors (1997) Korean Journal of Clinical Psychology, 16 (2), pp. 183-195;\nKim, S.O., Mediating effect of post-traumatic stress disorder in the relationship between trauma experience and psychological well-being of North Korean defectors (2020) Journal of Emotional and Behavioral Disorders, 36 (4), pp. 201-218;\nKim, T., Jung, E., Posttraumatic growth and acculturation according to traumatic experience and intentional rumination of North Korean defectors (2012) Journal of North Korean Studies, 37 (2), pp. 147-173;\n(2022), </w:instrText>
      </w:r>
      <w:r w:rsidR="00330B27" w:rsidRPr="001518C8">
        <w:rPr>
          <w:rFonts w:ascii="Times New Roman" w:eastAsia="MS Gothic" w:hAnsi="Times New Roman" w:cs="Times New Roman"/>
          <w:sz w:val="24"/>
          <w:szCs w:val="24"/>
          <w:lang w:val="en"/>
        </w:rPr>
        <w:instrText>〈</w:instrText>
      </w:r>
      <w:r w:rsidR="00330B27" w:rsidRPr="001518C8">
        <w:rPr>
          <w:rFonts w:ascii="Times New Roman" w:hAnsi="Times New Roman" w:cs="Times New Roman"/>
          <w:sz w:val="24"/>
          <w:szCs w:val="24"/>
          <w:lang w:val="en"/>
        </w:rPr>
        <w:instrText>https://www</w:instrText>
      </w:r>
      <w:r w:rsidR="00330B27" w:rsidRPr="001518C8">
        <w:rPr>
          <w:rFonts w:ascii="Times New Roman" w:eastAsia="MS Gothic" w:hAnsi="Times New Roman" w:cs="Times New Roman"/>
          <w:sz w:val="24"/>
          <w:szCs w:val="24"/>
          <w:lang w:val="en"/>
        </w:rPr>
        <w:instrText>〉</w:instrText>
      </w:r>
      <w:r w:rsidR="00330B27" w:rsidRPr="001518C8">
        <w:rPr>
          <w:rFonts w:ascii="Times New Roman" w:hAnsi="Times New Roman" w:cs="Times New Roman"/>
          <w:sz w:val="24"/>
          <w:szCs w:val="24"/>
          <w:lang w:val="en"/>
        </w:rPr>
        <w:instrText xml:space="preserve">, Korea Hana Foundation. The 2021 Settlement Survey of North Korean Refugees in South Korea. Retrieved from the website of Korea Hana Foundation ( koreahana.or.kr/); Lee, S., From ‘North Korea defectors’ to ‘social patriarchs’: The meanings of migration experience and social activities of North Korean migrant men in the United Kingdom (2020) Contemporary Society and Multiculture, 10 (2), pp. 177-213;\nLincoln, Y.S., Guba, E.G., (1985) Naturalistic inquiry, , sage Newbury Park, CA:;\nLuxenberg, T., Spinazzola, J., van der Kolk, Trauma &amp;amp; disorders of extreme stress (DESNOS) diagnosis, part one: Assessment (2001) Directions in Psychiatry, 21 (4), pp. 373-393;\nMiller, K.E., Rasmussen, A., The mental health of civilians displaced by armed conflict: An ecological model of refugee distress (2017) Epidemiology and Psychiatric Sciences, 26 (2), pp. 129-138;\nPaek, Y.O., Research on the actual conditions of the North Korean female refugees in China and aids policies for them (2002) North Korean Studies Review, 6 (1), pp. 241-264;\nPark, C., Ahn, H., The change process in complex PTSD patients: Focusing on self (2016) Korean Journal of Counseling, 17 (6), pp. 63-85;\nPorter, M., Haslam, N., Predisplacement and postdisplacement factors associated with mental health of refugees and internally displaced persons: A metaanalysis (2005) Jama, 294 (5), pp. 602-612;\nRothschild, B., 8 keys to safe trauma recovery: Take-charge strategies to empower your healing (8 keys to mental health) (2010), W. W. Norton New York; Schiraldi, G., The post-traumatic stress disorder sourcebook: Guide to healing, recovery, and growth (2000) International Journal of Emergency Mental Health, 2 (3), pp. 209-210;\nShin, G.R., Ha, J.Y., Kim, G.H., A longitudinal study of critical thinking dispositions &amp;amp; critical thinking skills in baccalaureate nursing students (2005) Journal of Korean Academy of Nursing, 35 (2), pp. 382-389;\nSmith, D.W., Frueh, B.C., Compensation seeking, comorbidity, and apparent exaggeration of PTSD symptoms among Vietnam combat veterans (1996) Psychological Assessment, 8 (1), pp. 3-6;\nSon, J., (2012), A phenomenological study about trauma recovery of the freedom to choose and residents of the breakaway North Korea. Master's Thesis, Kyongbuk University of Foreign Studies; (2021), </w:instrText>
      </w:r>
      <w:r w:rsidR="00330B27" w:rsidRPr="001518C8">
        <w:rPr>
          <w:rFonts w:ascii="Times New Roman" w:eastAsia="MS Gothic" w:hAnsi="Times New Roman" w:cs="Times New Roman"/>
          <w:sz w:val="24"/>
          <w:szCs w:val="24"/>
          <w:lang w:val="en"/>
        </w:rPr>
        <w:instrText>〈</w:instrText>
      </w:r>
      <w:r w:rsidR="00330B27" w:rsidRPr="001518C8">
        <w:rPr>
          <w:rFonts w:ascii="Times New Roman" w:hAnsi="Times New Roman" w:cs="Times New Roman"/>
          <w:sz w:val="24"/>
          <w:szCs w:val="24"/>
          <w:lang w:val="en"/>
        </w:rPr>
        <w:instrText>https://www.index.go.kr/potal/main/EachDtlPageDetail.do?idx_cd=1694</w:instrText>
      </w:r>
      <w:r w:rsidR="00330B27" w:rsidRPr="001518C8">
        <w:rPr>
          <w:rFonts w:ascii="Times New Roman" w:eastAsia="MS Gothic" w:hAnsi="Times New Roman" w:cs="Times New Roman"/>
          <w:sz w:val="24"/>
          <w:szCs w:val="24"/>
          <w:lang w:val="en"/>
        </w:rPr>
        <w:instrText>〉</w:instrText>
      </w:r>
      <w:r w:rsidR="00330B27" w:rsidRPr="001518C8">
        <w:rPr>
          <w:rFonts w:ascii="Times New Roman" w:hAnsi="Times New Roman" w:cs="Times New Roman"/>
          <w:sz w:val="24"/>
          <w:szCs w:val="24"/>
          <w:lang w:val="en"/>
        </w:rPr>
        <w:instrText>, Statistics Korea. e-Korea Indicator. Ministry of Unification Entry Status of North Korean Defectors. Retrieved from; van der Hart, O., Brown, P., van der Kolk, B.A., Pierre Janet's treatment of post-traumatic stress (1989) Journal of Traumatic Stress, 2 (4), pp. 379-395;\nYoon, I., Meaning and prospect of the increase in North Korean defectors: The problem of North Korean defectors adapting to South Korean (2004) Society North Korea, 393, pp. 79-87;\nYoon, Y., Status of North Korean defectors overseas and support system: Focusing on China (1998) Unification Policy Studies, 7 (2), pp. 169-202","publisher":"Elsevier Ltd","publisher-place":"Department of Counseling and Psychology, Sejong Cyber University, Gunja-ro 121, Kwangjin-gu, Seoul, 05000, South Korea","title":"A phenomenological study on the North Korean refugees' trauma experience and recovery process during the escape and resettlement in South Korea","type":"article-journal","volume":"92"},"uris":["http://www.mendeley.com/documents/?uuid=0782717b-e62e-41ae-9d12-9626a936047c"]},{"id":"ITEM-21","itemData":{"DOI":"10.1111/fare.12642","ISSN":"01976664 (ISSN)","abstract":"Objective: To understand turning points (TPs) in the development of positive stepparent–stepchild communication and relationships. Background: Scholars stress the importance of communication in co-constructing healthy stepparent–stepchild relationships. The researchers focused on positive stepparenting via understanding transformational turning point (TP) events across time. Research questions explored how stepparents with an overall positive relationship with a stepchild characterize TPs and the discursive constructions of the stepparent role. Method: The team analyzed 877 pages of data from 37 in-depth interviews with stepparents who described self-identified TP events, reflected in visual graphs of 279 TPs. Results: Data were coded into 11 TP types, focused on structural and role changes for stepparents, co-constructed over time. The top three TP types were changes in household composition, communicating support through offering protection and being present/available, and role change, most frequently by functioning as a parent versus friend. All the TPs highlight discursive work to forge positive stepparenting roles. Conclusions: The findings extend earlier studies of stepchildren's experiences and communication practices that ground resilience to manage relational resources through investments of quality time and enactment of social support. Implications: Applications suggest support for stepparents to have quality interactions with stepchildren and training to develop healthy communication practices and facilitate resilience. © 2022 National Council on Family Relations.","author":[{"dropping-particle":"","family":"Oliver-Blackburn","given":"B M","non-dropping-particle":"","parse-names":false,"suffix":""},{"dropping-particle":"","family":"Braithwaite","given":"D O","non-dropping-particle":"","parse-names":false,"suffix":""},{"dropping-particle":"","family":"Waldron","given":"V R","non-dropping-particle":"","parse-names":false,"suffix":""},{"dropping-particle":"","family":"Hall","given":"R","non-dropping-particle":"","parse-names":false,"suffix":""},{"dropping-particle":"","family":"Hackenburg","given":"L","non-dropping-particle":"","parse-names":false,"suffix":""},{"dropping-particle":"","family":"Worman","given":"B G","non-dropping-particle":"","parse-names":false,"suffix":""}],"container-title":"Family Relations","id":"ITEM-21","issue":"3","issued":{"date-parts":[["2022"]]},"language":"English","note":"Export Date: 1 April 2023\n\nCorrespondence Address: Oliver-Blackburn, B.M.; Applied Communication, United States; email: bmoliver1@ualr.edu\n\nReferences: Afifi, T.D., “Feeling caught” in stepfamilies: Managing boundary turbulence through appropriate communication privacy rules (2003) Journal of Social and Personal Relationships, 20 (6), pp. 729-755. , https://doi.org/10.1177/0265407503206002; \nAfifi, T.D., Harrison, K., The theory of resilience and relational load (TRRL): Understanding families as systems of stress and calibration (2018) Engaging theories in family communication, pp. 324-336. , D. O. Braithwaite, E. Suter, K. Floyd, (Eds.),, 2nd ed., Routledge;\nAfifi, T.D., Merrill, A.F., Davis, S., The theory of resilience and relational load (2016) Personal Relationships, 23 (4), pp. 663-683. , https://doi.org/10.1111/pere.12159;\nBaxter, L.A., Theorizing the communicative construction of “family”: The three R's (2014) Remaking “family” communicatively, pp. 33-50. , L. A. Baxter, (Ed.),, Peter Lang;\nBaxter, L.A., Braithwaite, D.O., Bryant, L., Wagner, A., Stepchildren's perceptions of the contradictions in communication with stepparents (2004) Journal of Social and Personal Relationships, 21 (4), pp. 447-467. , https://doi.org/10.1177/0265407504044841;\nBaxter, L.A., Braithwaite, D.O., Koenig Kellas, J., LeClair-Underberg, C., Lamb-Normand, E., Routsong, T., Thatcher, M., Empty ritual: Young-adult stepchildren's perceptions of the remarriage ceremony (2009) Journal of Social and Personal Relationships, 26, pp. 467-487. , https://doi.org/10.1177/0265407509350872;\nBaxter, L.A., Braithwaite, D.O., Nicholson, J.H., Turning points in the development of blended families (1999) Journal of Social and Personal Relationships, 16 (3), pp. 291-314. , https://doi.org/10.1177/0265407599163002;\nBergeson, C., Bermea, A., Bible, J., Matera, K., van Eeden-Moorefield, B., Jushak, M., Pathways to successful queer stepfamily formation (2019) Journal of GLBT Family Studies, 16 (4), pp. 368-384. , https://doi.org/10.1080/1550428X.2019.1673866;\nBraithwaite, D.O., Allen, J., Moore, J., Data conferencing (2017) The international encyclopedia of communication research methods, , https://doi.org/10.1002/9781118901731.iecrm0057, J. P. Matthes, C. S. Davis, R. F. Potter, (Eds.),, Wiley-Blackwell;\nBraithwaite, D.O., Baxter, L.A., Harper, A.M., The role of rituals in the management of the dialectical tension of “old” and “new” in blended families (1998) Communication Studies, 49 (2), pp. 101-120. , https://doi.org/10.1080/10510979809368523;\nBraithwaite, D.O., Moore, J., Abetz, J.S., “I need numbers before I will buy it”: Reading and writing qualitative scholarship on close relationships (2014) Journal of Social and Personal Relationships, 31 (4), pp. 490-496. , https://doi.org/10.1177/0265407514524131;\nBraithwaite, D.O., Schrodt, P., Oliver-Blackburn, B.M., Stepfamilies as developed and enacted in communication (2022) Handbook of family communication, pp. 143-157. , A. Vangelisti, (Ed.),, 3rd ed., Routledge;\nBraithwaite, D.O., Waldron, V.R., Allen, J., Oliver, B., Bergquist, G., Storck, K., Marsh, J., Tschampl-Diesing, C., “Feeling warmth and close to her”: Communication and resilience reflected in turning points in positive adult stepchild–stepparent relationships (2018) Journal of Family Communication, 18 (2), pp. 92-109. , https://doi.org/10.1080/15267431.2017.1415902;\nBray, J.H., Stepfamilies: The intersection of culture, context, and biology (1999) Monographs of the Society for Research in Child Development, 64, pp. 210-218. , https://www.jstor.org/stable/3181546;\nColeman, M., Ganong, L., Russell, L.T., Resilience in stepfamilies (2013) Handbook of family resilience, pp. 85-103. , D. S. Becvar, (Ed.),, Springer;\nDiVerniero, R.D., Children of divorce and their nonresidential parent's family: Examining perceptions of communication accommodation (2013) Journal of Family Communication, 13 (4), pp. 301-320. , https://doi.org/10.1080/15267431.2013.823429;\nGalvin, K.M., Blood, law, and discourse: Constructing and managing family identity (2014) Remaking “family” communicatively, pp. 17-32. , L. A. Baxter, (Ed.),, Peter Lang;\nGanong, L.H., Coleman, M., (2004) Handbook of contemporary families: Considering the past, contemplating the future, , Sage Publications;\nGanong, L.H., Coleman, M., (2017) Stepfamily relationships: Development, dynamics, and interventions, , 2nd ed., Springer;\nGanong, L.H., Coleman, M., Resilience processes in postdivorce families and stepfamilies. Family (2019) Focus, FF81, pp. 1-3;\nGanong, L.H., Coleman, M., Jamison, T., Patterns of stepchild–stepparent relationship development (2011) Journal of Marriage and Family, 73 (2), pp. 396-413. , https://doi.org/10.1111/j.1741-3737.2010.00814.x;\nGanong, L., Jensen, T., Sanner, C., Russell, L., Coleman, M., Stepfathers' affinity-seeking with stepchildren, stepfather–stepchild relationship quality, marital quality, and stepfamily cohesion among stepfathers and mothers (2019) Journal of Family Psychology, 33 (5), pp. 521-531. , https://doi.org/10.1037/fam0000518;\nGolish, T.D., Stepfamily communication strengths: Understanding the ties that bind (2003) Human Communication Research, 29 (1), pp. 41-80. , https://doi.org/10.1111/j.1468-2958.2003.tb00831.x;\nGraham, E.E., Turning points and commitment in post-divorce relationships (1997) Communication Monographs, 64, pp. 351-367. , https://doi.org/10.1080/03637759709376428;\nHetherington, E.M., Bridges, M., Insabella, G.M., What matters? What does not? Five perspectives on the association between marital transitions and children's adjustment (1998) American Psychologist, 53 (2), pp. 167-184. , https://psycnet.apa.org/doi/10.1037/0003-066X.53.2.167;\nHuston, T.L., Surra, C.A., Fitzgerald, N.M., Cate, R.M., From courtship to marriage: Mate selection as an interpersonal process (1981) Personal relationships 2: Developing personal relationships, pp. 53-88. , S. Duck, &amp;amp;, R. Gilmour, (Eds.),, Academic Press;\nKalmijn, M., Adult children's relationships with married parents, divorced parents, and stepparents: Biology, marriage, or residence? (2013) Journal of Marriage and Family, 75 (5), pp. 1181-1193. , https://doi.org/10.1111/jomf.12057;\nKinniburgh-White, R., Carwright, C., Seymour, F., Young adults' narratives of relational development with stepfathers (2010) Journal of Social and Personal Relationships, 27, pp. 890-907. , https://doi.org/10.1177/0265407510376252;\nLimb, G.E., Cousin, L.E., Larkin, Z.S., Native American stepfamilies: Children's expectations concerning their residential stepparents' behavior (2020) Journal of Social Service Research, 46 (2), pp. 149-159. , https://doi.org/10.1080/01488376.2018.1532945;\nMiles, M.B., Huberman, A.M., Saldaña, J., (2014) Qualitative data analysis: A methods sourcebook, , 3rd ed., Sage Publications;\nMills, D.M., A model for stepfamily development (1984) Family Relations, 33 (3), pp. 365-372. , https://doi.org/10.2307/584707;\nMongeau, P.A., Henningsen, M.L.M., Oliver-Blackburn, B.M., Developmental theories of relationships: Uncertainty, stage model, and turning point approaches to relationships' lifespan (2022) Engaging theories in interpersonal communication, pp. 327-341. , D. O. Braithwaite, &amp;amp;, P. Schrodt, (Eds.),, 3rd ed., Routledge;\nNuru, A.K., Wang, T.R., “He's my dad because he just is!”: Cohabiting (step) children's responses to discursive challenges (2017) Journal of Divorce &amp;amp; Remarriage, 58 (4), pp. 227-243. , https://doi.org/10.1080/10502556.2017.1299452;\nOliver, B.M., (2019) November 13–17). Blended family resilience: Communication practices in positive adult half sibling relationships [Paper presentation]. National Communication Association Conference, Baltimore, MD;\nPapernow, P.L., (2013) Surviving and thriving in stepfamily relationships: What works and what doesn't, , Routledge;\nPapernow, P.L., Clinical guidelines for working with stepfamilies: What family, couple, individual, and child therapists need to know (2018) Family Process, 57 (1), pp. 25-51. , https://doi.org/10.1111/famp.12321;\n(2015) The American family today, , https://www.pewsocialtrends.org/2015/12/17/1-the-american-family-today;\nSchrodt, P., A typological examination of communication competence and mental health in stepchildren (2006) Communication Monographs, 73 (3), pp. 309-333. , https://doi.org/10.1080/03637750600873728;\nSchrodt, P., Soliz, J., Braithwaite, D.O., A social relations model of everyday talk and relational satisfaction in stepfamilies (2008) Communication Monographs, 75 (2), pp. 190-217. , https://doi.org/10.1080/03637750802023163;\nWaldron, V.R., Braithwaite, D.O., Oliver, B., Kloeber, D.K., Marsh, J., Discourses of forgiveness and resilience in stepchild–stepparent relationships (2018) Journal of Applied Communication Research, 46 (5), pp. 561-582. , https://doi.org/10.1080/00909882.2018.1530447","page":"1266-1285","publisher":"John Wiley and Sons Inc","publisher-place":"Applied Communication, University of Arkansas at Little Rock, Little Rock, AR, United States","title":"Protector and friend: Turning points and discursive constructions of the stepparent role","type":"article-journal","volume":"71"},"uris":["http://www.mendeley.com/documents/?uuid=c9676dab-4064-4050-a9db-79f4599205db"]},{"id":"ITEM-22","itemData":{"DOI":"10.1108/IJBM-05-2021-0163","ISSN":"02652323 (ISSN)","abstract":"Purpose: This study investigated the effects of social capital on frontline bank employee's adaptive selling behavior via the psychological process. Frontline bank employees' positive social relationships enhance their perception of the work environment and encourage work engagement. With the multiple mediation model, both internal and external social capital have direct and indirect influence on the frontline bank employee's adaptive selling behavior. Design/methodology/approach: Data for this study were collected from a cross-sectional sample of retail banking industry in Korea. Specifically, using two-step procedures, employees of financial service or insurance sales department in banks were selected and online survey questionnaires were distributed to them. Data from 330 employees were collected and analyzed. Findings: The results of this study showed how social capital affects frontline bank employees' person–job fit as a cognitive psychological process, leading to work engagement as an emotional psychological process and, in turn, more adaptive selling behavior. Using multiple mediation analysis, the results showed that work engagement on its own exerts a mediating effect on social capital, whereas a person–job fit does not. Research limitations/implications: This study applied both aspects of the social capital concept by dividing it into internal and external social capital, and exploring each separately. This study examined the influence on psychological processes and behavioral response by distinguishing between the two forms of social capital. Second, this study expands the previous studies by introducing social capital as an antecedent factor of frontline bank employees' adaptive selling behavior. Finally, this study explains how frontline bank employees' relational resources (i.e. social capital) influence their emotional aspect (i.e. work engagement) and cognitive aspect (i.e. person–job fit), which ultimately influence performance-driven behavior (i.e. adaptive selling behavior). Practical implications: This research showed the importance of hiring frontline bank employees with excellent social capital capabilities. Furthermore, this study underscored the fact that organizations require preparing and providing practical management methods that can improve the social capital of their current frontline employees. Last, organization need to design the job in a way that innately improves frontline employees' social capital. Therefore, these j…","author":[{"dropping-particle":"","family":"Lee","given":"M.-S.","non-dropping-particle":"","parse-names":false,"suffix":""},{"dropping-particle":"","family":"Yoo","given":"J","non-dropping-particle":"","parse-names":false,"suffix":""}],"container-title":"International Journal of Bank Marketing","id":"ITEM-22","issue":"2","issued":{"date-parts":[["2022"]]},"language":"English","note":"Cited By :4\n\nExport Date: 1 April 2023\n\nCorrespondence Address: Yoo, J.; Department of Entrepreneurship and Small Business, South Korea; email: yjw1774@ssu.ac.kr\n\nReferences: Adler, P.S., Kwon, S.W., Social capital: prospects for a new concept (2002) Academy of Management Review, 27 (1), pp. 17-40; \nAgnihotri, R., Gabler, C.B., Itani, O.S., Jaramillo, F., Krush, M.T., Salesperson ambidexterity and customer satisfaction: examining the role of customer demandingness, adaptive selling, and role conflict (2017) Journal of Personal Selling and Sales Management, 37 (1), pp. 27-41;\nAhn, S.Y., Park, D.J., Corporate social responsibility and corporate longevity: the mediating role of social capital and moral legitimacy in Korea (2018) Journal of Business Ethics, 150 (1), pp. 117-134;\nAhn, J., Rho, T., Influence of customer-firm relationships on customer participation in the service industry (2016) Service Business, 10 (1), pp. 113-133;\nBabakus, E., Yavas, U., Ashill, N.J., Service worker burnout and turnover intentions: roles of person-job fit, servant leadership, and customer orientation (2010) Services Marketing Quarterly, 32 (1), pp. 17-31;\nBabin, B.J., Boles, J.S., The effects of perceived co-worker involvement and supervisor support on service provider role stress, performance and job satisfaction (1996) Journal of Retailing, 72 (1), pp. 57-75;\nBachrach, D.G., Mullins, R.R., Rapp, A.A., Intangible sales team resources: investing in team social capital and transactive memory for market-driven behaviors, norms and performance (2017) Industrial Marketing Management, 62, pp. 88-99;\nBago, B., De Neys, W., Advancing the specification of dual process models of higher cognition: a critical test of the hybrid model view (2020) Thinking and Reasoning, 26 (1), pp. 1-30;\nBakker, A.B., Demerouti, E., The job demands‐resources model: state of the art (2007) Journal of Managerial Psychology, 22 (3), pp. 309-328;\nBakker, A.B., Demerouti, E., Towards a model of work engagement (2008) Career Development International, 13 (3), pp. 209-223;\nBakker, A.B., Hakanen, J.J., Demerouti, E., Xanthopoulou, D., Job resources boost work engagement, particularly when job demands are high (2007) Journal of Educational Psychology, 99 (2), pp. 274-284;\nBande, B., Fernández-Ferrín, P., Varela, J.A., Jaramillo, F., Emotions and salesperson propensity to leave: the effects of emotional intelligence and resilience (2015) Industrial Marketing Management, 44, pp. 142-153;\nBarnes, D.C., Collier, J.E., Investigating work engagement in the service environment (2013) Journal of Services Marketing, 27 (6), pp. 485-499;\nBaumann, J., Le Meunier-FitzHugh, K., Wilson, H.N., The challenge of communicating reciprocal value promises: buyer-seller value proposition disparity in professional services (2017) Industrial Marketing Management, 64, pp. 107-121;\nBerl, R.L., Williamson, N.C., Powell, T., Industrial salesforce motivation: a critique and test of Maslow's hierarchy of need (1984) Journal of Personal Selling and Sales Management, 4 (1), pp. 32-39;\nBiong, H., Ulvnes, A.M., If the supplier's human capital walks away, where would the customer go? (2011) Journal of Business-To-Business Marketing, 18 (3), pp. 223-252;\nBitner, M.J., Booms, B.H., Mohr, L.A., Critical service encounters: the employee's viewpoint (1994) Journal of Marketing, 58 (4), pp. 95-106;\nBolino, M.C., Turnley, W.H., Bloodgood, J.M., Citizenship behavior and the creation of social capital in organizations (2002) Academy of Management Review, 27 (4), pp. 505-522;\nBoon, C., Biron, M., Temporal issues in person–organization fit, person–job fit and turnover: the role of leader–member exchange (2016) Human Relations, 69 (12), pp. 2177-2200;\nBui, H.T.M., Zeng, Y., Higgs, M., The role of person-job fit in the relationship between transformational leadership and job engagement (2017) Journal of Managerial Psychology, 32 (5), pp. 373-386;\nBurt, R.S., (1992) Structural Holes: The Social Structure of Competition, , Harvard University Press, Cambridge, Massachusetts, MA;\nBurt, R.S., The contingent value of social capital (1997) Administrative Science Quarterly, 42 (2), pp. 339-365;\nByrne, B., (2010) Structural Equation Modeling with AMOS: Basic Concepts Applications and Programming, , 2nd ed., Routledge, New York, NY;\nCable, D.M., DeRue, D.S., The convergent and discriminant validity of subjective fit perceptions (2002) Journal of Applied Psychology, 87 (5), pp. 875-884;\nCable, D.M., Judge, T.A., Person–organization fit, job choice decisions, and organizational entry (1996) Organizational Behavior and Human Decision Processes, 67 (3), pp. 294-311;\nChang, H.J., Yan, R.N., Eckman, M., Moderating effects of situational characteristics on impulse buying (2014) International Journal of Retail and Distribution Management, 42 (4), pp. 298-314;\nChen, L., Zheng, W., Yang, B., Bai, S., Transformational leadership, social capital and organizational innovation (2016) Leadership and Organization Development Journal, 37 (7), pp. 843-859;\nChristian, M.S., Garza, A.S., Slaughter, J.E., Work engagement: a quantitative review and test of its relations with task and contextual performance (2011) Personnel Psychology, 64 (1), pp. 89-136;\nEdwards, J.R., (1991) Person-job Fit: A Conceptual Integration, Literature Review, and Methodological Critique, , John Wiley &amp;amp; Sons, Oxford;\nEdwards, J.R., Rothbard, N.P., Work and family stress and well-being: an examination of person-environment fit in the work and family domains (1999) Organizational Behavior and Human Decision Processes, 77 (2), pp. 85-129;\nEpstein, S., Integration of the cognitive and the psychodynamic unconscious (1994) American Psychologist, 49 (8), pp. 709-724;\nEvans, J.S.B., Stanovich, K.E., Dual-process theories of higher cognition: advancing the debate (2013) Perspectives on Psychological Science, 8 (3), pp. 223-241;\nFagerlind, A.C., Gustavsson, M., Johansson, G., Ekberg, K., Experience of work-related flow: does high decision latitude enhance benefits gained from job resources? (2013) Journal of Vocational Behavior, 83 (2), pp. 161-170;\nFisher, C.D., Happiness at work (2010) International Journal of Management Reviews, 12 (4), pp. 384-412;\nFornell, C., Larcker, D.F., Evaluating structural equation models with unobservable variables and measurement error (1981) Journal of Marketing Research, 18 (1), pp. 39-50;\nFranke, G.R., Park, J.E., Salesperson adaptive selling behavior and customer orientation: a meta-analysis (2006) Journal of Marketing Research, 43 (4), pp. 693-702;\nGabriel, A.S., Diefendorff, J.M., Chandler, M.M., Moran, C.M., Greguras, G.J., The dynamic relationships of work affect and job satisfaction with perceptions of fit (2014) Personnel Psychology, 67 (2), pp. 389-420;\nGerrard, M., Gibbons, F.X., Houlihan, A.E., Stock, M.L., Pomery, E.A., A dual-process approach to health risk decision making: the prototype willingness model (2008) Developmental Review, 28 (1), pp. 29-61;\nGiacobbe, R.W., Jackson, D.W., Jr., Crosby, L.A., Bridges, C.M., A contingency approach to adaptive selling behavior and sales performance: selling situations and salesperson characteristics (2006) Journal of Personal Selling and Sales Management, 26 (2), pp. 115-142;\nHair, J.F., Black, W.C., Babin, B.J., Anderson, R.E., (2010) Multivariate Data Analysis: A Global Perspective, , 7th ed., Prentice-Hall, New York, NY;\nHakanen, J.J., Bakker, A.B., Schaufeli, W.B., Burnout and work engagement among teachers (2006) Journal of School Psychology, 43 (6), pp. 495-513;\nHarris, K.J., Harvey, P., Kacmar, K.M., Abusive supervisory reactions to coworker relationship conflict (2011) The Leadership Quarterly, 22 (5), pp. 1010-1023;\nHasle, P., Kristensen, T.S., Møller, N., Olesen, K.G., Organisational social capital and the relations with quality of work and health—a new issue for research (2007) Proceedings of the International Congress on Social Capital and Networks of Trust, pp. 18-20. , Jyväskylä, Finland;\nHayes, A.F., (2013) Introduction to Mediation, Moderation, and Monditional Process Analysis: A Regression-Based Approach, , Guilford Press, New York, NY;\nHo, H., Ganesan, S., Does knowledge base compatibility help or hurt knowledge sharing between suppliers in coopetition? The role of customer participation (2013) Journal of Marketing, 77 (6), pp. 91-107;\nHughes, D.E., Le Bon, J., Rapp, A., Gaining and leveraging customer-based competitive intelligence: the pivotal role of social capital and salesperson adaptive selling skills (2013) Journal of the Academy of Marketing Science, 41 (1), pp. 91-110;\nInkpen, A.C., Tsang, E.W., Social capital, networks, and knowledge transfer (2005) Academy of Management Review, 30 (1), pp. 146-165;\nJiang, Z., Social support and career psychological states: an integrative model of person–environment fit (2017) Journal of Career Assessment, 25 (2), pp. 219-237;\nJiang, J.Y., Liu, C.W., High performance work systems and organizational effectiveness: the mediating role of social capital (2015) Human Resource Management Review, 25 (1), pp. 126-137;\nJiang, Y., Xu, L., Cui, N., Zhang, H., Yang, Z., How does customer participation in service influence customer satisfaction? The mediating effects of role stressors (2019) International Journal of Bank Marketing, 37 (3), pp. 691-710;\nKemp, E., Leila Borders, A., Ricks, J.M., Sales manager support: fostering emotional health in salespeople (2013) European Journal of Marketing, 47 (3-4), pp. 635-654;\nKline, R.B., (2011) Principles and Practice of Structural Equation Modeling, , 3rd ed., The Guilford Press, New York, NY;\nKo, S.H., Choi, Y., Rhee, S.Y., Moon, T., Social capital and organizational citizenship behavior: double-mediation of emotional regulation and job engagement (2018) Sustainability, 10 (10), p. 3600;\nKohn, M.L., Schooler, C., (1983) Work and Personality: An Inquiry into the Impact of Social Stratification, , Ablex Pub, Norwood;\nKrishen, A.S., Leenders, M.A., Muthaly, S., Ziółkowska, M., LaTour, M.S., Social networking from a social capital perspective: a cross-cultural analysis (2019) European Journal of Marketing, 53 (6), pp. 1234-1253;\nKristof-Brown, A.L., Zimmerman, R.D., Johnson, E.C., Consequences of individual' fit at work: a meta-analysis of person-job, person-organization, person-group, and person-supervisor fit (2005) Personnel Psychology, 58 (2), pp. 281-342;\nKroll, A., Tantardini, M., Motivating and retaining government employees: the role of organizational social capital (2019) International Public Management Journal, 22 (2), pp. 232-253;\nKuenzel, S., Krolikowska, E., The effect of bonds on loyalty towards auditors: the mediating role of commitment (2008) The Service Industries Journal, 28 (5), pp. 685-700;\nKwak, H., Anderson, R.E., Leigh, T.W., Bonifield, S.D., Impact of salesperson macro-adaptive selling strategy on job performance and satisfaction (2019) Journal of Business Research, 94, pp. 42-55;\nLam, W., Huo, Y., Chen, Z., Who is fit to serve? Person–job/organization fit, emotional labor, and customer service performance (2018) Human Resource Management, 57 (2), pp. 483-497;\nLarsen, J.T., McKibban, A.R., Is happiness having what you want, wanting what you have, or both? (2008) Psychological Science, 19 (4), pp. 371-377;\nLauver, K.J., Kristof-Brown, A., Distinguishing between employees' perceptions of person–job and person–organization fit (2001) Journal of Vocational Behavior, 59 (3), pp. 454-470;\nLazarova, M., Taylor, S., Boundaryless careers, social capital, and knowledge management: implications for organizational performance (2009) Journal of Organizational Behavior, 30 (1), pp. 119-139;\nLee, M.S., Han, S.L., The effects of relationship bonds on bank employees' psychological responses and boundary-spanning behaviors (2020) International Journal of Bank Marketing, 38 (3), pp. 578-599;\nLee, M.S., Kim, H.S., The effects of service employee resilience on emotional labor: double-mediation of person–job fit and work engagement (2020) International Journal of Environmental Research and Public Health, 17 (19), p. 7198;\nLee, M.S., Han, S.L., Hong, S., Hyun, H., Relationship bonds and service provider's emotional labor: moderating effects of collectivism (2019) Frontiers in Psychology, 10, pp. 1-12;\nLevy, M., Sharma, A., Adaptive selling: the role of gender, age, sales experience, and education (1994) Journal of Business Research, 31 (1), pp. 39-47;\nLussier, K., Of Maslow, motives, and managers: the hierarchy of needs in American business, 1960–1985 (2019) Journal of the History of the Behavioral Sciences, 55 (4), pp. 319-341;\nLuthans, F., Youssef, C.M., Emerging positive organizational behavior (2007) Journal of Management, 33 (3), pp. 321-349;\nMan, D.C., Lam, S.S., The effects of job complexity and autonomy on cohesiveness in collectivistic and individualistic work groups: a cross‐cultural analysis (2003) Journal of Organizational Behavior, 24 (8), pp. 979-1001;\nMaslach, C., Schaufeli, W.B., Leiter, M.P., Job burnout (2001) Annual Review of Psychology, 52 (1), pp. 397-422;\nMaslow, A.H., A theory of human motivation (1943) Psychological Review, 50, pp. 370-396;\nMatta, F.K., Scott, B.A., Koopman, J., Conlon, D.E., Does seeing “eye to eye” affect work engagement and organizational citizenship behavior? A role theory perspective on LMX agreement (2015) Academy of Management Journal, 58 (6), pp. 1686-1708;\nMcFarland, R.G., Challagalla, G.N., Shervani, T.A., Influence tactics for effective adaptive selling (2006) Journal of Marketing, 70 (4), pp. 103-117;\nMcIntyre, R.P., Claxton, R.P., Anselmi, K., Wheatley, E.W., Cognitive style as an antecedent to adaptiveness, customer orientation, and self-perceived selling performance (2000) Journal of Business and Psychology, 15 (2), pp. 179-196;\nMehmood, K., Li, Y., Jabeen, F., Khan, A.N., Chen, S., Khalid, G.K., Influence of female managers' emotional display on frontline employees' job satisfaction: a cross-level investigation in an emerging economy (2020) International Journal of Bank Marketing, 38 (7), pp. 1491-1509;\nMehrabian, A., Russell, J.A., (1974) An Approach to Environmental Psychology, , MIT Press, Cambridge, Massachusetts, MA;\nMiao, C.F., Evans, K.R., The interactive effects of sales control systems on salesperson performance: a job demands–resources perspective (2013) Journal of the Academy of Marketing Science, 41 (1), pp. 73-90;\nMulki, J.P., Jaramillo, F., Goad, E.A., Pesquera, M.R., Regulation of emotions, interpersonal conflict, and job performance for salespeople (2015) Journal of Business Research, 68 (3), pp. 623-630;\nNahapiet, J., Ghoshal, S., Social capital, intellectual capital, and the organizational advantage (1998) Academy of Management Review, 23 (2), pp. 242-266;\nNairn, A., Fine, C., Who's messing with my mind? The implications of dual-process models for the ethics of advertising to children (2008) International Journal of Advertising, 27 (3), pp. 447-470;\nNicolle, A., Goel, V., Differential impact of beliefs on valence and arousal (2013) Cognition and Emotion, 27 (2), pp. 263-272;\nNunnally, J.C., (1978) Psychometric Theory, , McGraw-Hill, New York, NY;\nOh, H., Kilduff, M., Brass, D.J., (1999) Communal social capital, linking social capital, and economic outcomes, , paper presented at the Annual Meeting of the Academy of Management, Chicago;\nPark, J.E., Holloway, B.B., Adaptive selling behavior revisited: an empirical examination of learning orientation, sales performance, and job satisfaction (2003) Journal of Personal Selling and Sales Management, 23 (3), pp. 239-251;\nPark, J.G., Kim, J.S., Yoon, S.W., Joo, B.K., The effects of empowering leadership on psychological well-being and job engagement: the mediating role of psychological capital (2017) Leadership and Organization Development Journal, 38 (3), pp. 350-367;\nPodsakoff, P.M., MacKenzie, S.B., Lee, J.Y., Podsakoff, N.P., Common method biases in behavioral research: a critical review of the literature and recommended remedies (2003) Journal of Applied Psychology, 88 (5), pp. 879-903;\nPolyviou, M., Croxton, K.L., Knemeyer, A.M., Resilience of medium-sized firms to supply chain disruptions: the role of internal social capital (2019) International Journal of Operations and Production Management, 40 (1), pp. 68-91;\nPousa, C., Liu, Y., Aman, A., The effect of managerial coaching on salesperson's relationship behaviors: new evidence from frontline bank employees in China (2020) International Journal of Bank Marketing, 38 (6), pp. 1259-1277;\nRodríguez-Pinto, J., Carbonell, P., Rodríguez-Escudero, A.I., Speed or quality? How the order of market entry influences the relationship between market orientation and new product performance (2011) International Journal of Research in Marketing, 28 (2), pp. 145-154;\nRomán, S., Iacobucci, D., Antecedents and consequences of adaptive selling confidence and behavior: a dyadic analysis of salespeople and their customers (2010) Journal of the Academy of Marketing Science, 38 (3), pp. 363-382;\nRomán, S., Martín, P.J., Does the hierarchical position of the buyer make a difference? The influence of perceived adaptive selling on customer satisfaction and loyalty in a business-to-business context (2014) Journal of Business and Industrial Marketing, 29 (5), pp. 364-373;\nRouziou, M., Dugan, R., Rouziès, D., Iacobucci, D., Brand assets and pay fairness as two routes to enhancing social capital in sales organizations (2018) Journal of Personal Selling and Sales Management, 38 (2), pp. 191-204;\nSchaufeli, W.B., Bakker, A.B., Job demands, job resources, and their relationship with burnout and engagement: a multi‐sample study (2004) Journal of Organizational Behavior, 25 (3), pp. 293-315;\nSchaufeli, W.B., Bakker, A.B., Defining and measuring work engagement: bringing clarity to the concept (2010) Work Engagement: A Handbook of Essential Theory and Research, pp. 10-24. , Bakker, A.B. and Leiter, M.P. and,(Eds), Psychology Press, New York, NY;\nSchaufeli, W.B., Salanova, M., González-Romá, V., Bakker, A.B., The measurement of engagement and burnout: a two sample confirmatory factor analytic approach (2002) Journal of Happiness Studies, 3 (1), pp. 71-92;\nSchaufeli, W.B., Bakker, A.B., Salanova, M., The measurement of work engagement with a short questionnaire: a cross-national study (2006) Educational and Psychological Measurement, 66 (4), pp. 701-716;\nSchaufeli, W.B., Taris, T.W., Bakker, A.B., It takes two to tango: workaholism is working excessively and working compulsively (2008) The Long Work Hours Culture: Causes, Consequences and Choices, pp. 203-226. , Burke, R.J. and Cooper, C., and,(Eds), Emerald, Bingley;\nSchaufeli, W.B., Shimazu, A., Hakanen, J., Salanova, M., De Witte, H., An ultra-short measure for work engagement: the UWES-3 validation across five countries (2019) European Journal of Psychological Assessment, 35 (4), pp. 577-591;\nSengupta, A.S., Yavas, U., Babakus, E., Interactive effects of personal and organizational resources on frontline bank employees' job outcomes: the mediating role of person-job fit (2015) International Journal of Bank Marketing, 33 (7), pp. 884-903;\nSingh, R., Kumar, N., Puri, S., Thought self-leadership strategies and sales performance: integrating selling skills and adaptive selling behavior as missing links (2017) Journal of Business and Industrial Marketing, 32 (5), pp. 652-663;\nSmall, D.A., Loewenstein, G., Slovic, P., Sympathy and callousness: the impact of deliberative thought on donations to identifiable and statistical victims (2007) Organizational Behavior and Human Decision Processes, 102 (2), pp. 143-153;\nSpence, L.J., Schmidpeter, R., Habisch, A., Assessing social capital: small and medium sized enterprises in Germany and the UK (2003) Journal of Business Ethics, 47 (1), pp. 17-29;\nSpiro, R.L., Weitz, B.A., Adaptive selling: conceptualization, measurement, and nomological validity (1990) Journal of Marketing Research, 27 (1), pp. 61-69;\nStrömgren, M., Eriksson, A., Bergman, D., Dellve, L., Social capital among healthcare professionals: a prospective study of its importance for job satisfaction, work engagement and engagement in clinical improvements (2016) International Journal of Nursing Studies, 53, pp. 116-125;\nTaylor, A.B., MacKinnon, D.P., Tein, J.Y., Tests of the three-path mediated effect (2008) Organizational Research Methods, 11 (2), pp. 241-269;\nTims, M., Derks, D., Bakker, A.B., Job crafting and its relationships with person–job fit and meaningfulness: a three-wave study (2016) Journal of Vocational Behavior, 92, pp. 44-53;\nVan Jaarsveld, D.D., Walker, D.D., Skarlicki, D.P., The role of job demands and emotional exhaustion in the relationship between customer and employee incivility (2010) Journal of Management, 36 (6), pp. 1486-1504;\nWasko, M.M., Faraj, S., Why should I share? Examining social capital and knowledge contribution in electronic networks of practice (2005) MIS Quarterly, 29 (1), pp. 35-57;\nWeitz, B.A., Effectiveness in sales interactions: a contingency framework (1981) Journal of Marketing, 45 (1), pp. 85-103;\nWeitz, B.A., Sujan, H., Sujan, M., Knowledge, motivation, and adaptive behavior: a framework for improving selling effectiveness (1986) Journal of Marketing, 50 (4), pp. 174-191;\nYang, L.Q., Che, H., Spector, P.E., Job stress and well‐being: an examination from the view of person‐environment fit (2008) Journal of Occupational and Organi","page":"197-220","publisher":"Emerald Group Holdings Ltd.","publisher-place":"Department of Food Franchise Business, Kyungnam University, Changwon, South Korea","title":"The effects of frontline bank employees' social capital on adaptive selling behavior: serial multiple mediation model","type":"article-journal","volume":"40"},"uris":["http://www.mendeley.com/documents/?uuid=87d04a2a-f44f-4152-a33a-5ed28063461b"]},{"id":"ITEM-23","itemData":{"DOI":"10.1177/02654075211055236","ISSN":"02654075 (ISSN)","abstract":"Drawing from the stress resistance process within the conservation of resources theory, this study examined how resources at multiple ecological levels—personal (self-esteem), relational (spousal support), and social network (relationships with parents and parents-in-law)—moderate the spillover and crossover effects from external stressors to trajectories of marital quality. We used three-annual-wave, dyadic data from 268 heterosexual Chinese couples who were at the beginning stages of marriage. Consistent with theory, personal, relational, and social network resources all buffered the detrimental effects of external stressors for marital quality. Further, nuanced findings emerged, likely given the social cultural context in contemporary China. Specifically, gender differences emerged in whether a specific resource attenuated the detrimental effects of external stressors (e.g., husbands’ vs. wives’ self-esteem attenuated detrimental effects of external stressors). Moreover, opposite patterns existed for the short-term versus long-term results for husbands’ relational resources. In sum, our findings highlight that when helping couples cope with stressors, it is necessary to (a) include available resources at multiple ecological levels (personal, relational, social network) and (b) consider whether social cultural backgrounds may have influenced the effectiveness of a specific resource. © The Author(s) 2021.","author":[{"dropping-particle":"","family":"Li","given":"X","non-dropping-particle":"","parse-names":false,"suffix":""},{"dropping-particle":"","family":"Curran","given":"M A","non-dropping-particle":"","parse-names":false,"suffix":""},{"dropping-particle":"","family":"Butler","given":"E","non-dropping-particle":"","parse-names":false,"suffix":""},{"dropping-particle":"","family":"Toomey","given":"R B","non-dropping-particle":"","parse-names":false,"suffix":""},{"dropping-particle":"","family":"Cao","given":"H","non-dropping-particle":"","parse-names":false,"suffix":""},{"dropping-particle":"","family":"Fang","given":"X","non-dropping-particle":"","parse-names":false,"suffix":""}],"container-title":"Journal of Social and Personal Relationships","id":"ITEM-23","issue":"5","issued":{"date-parts":[["2022"]]},"language":"English","note":"Export Date: 1 April 2023\n\nCorrespondence Address: Fang, X.; Beijing Normal UniversityChina; email: fangxy@bnu.edu.cn\n\nReferences: Anderson, S.F., Salk, R.H., Hyde, J.S., Stress in romantic relationships and adolescent depressive symptoms: Influence of parental support (2015) Journal of Family Psychology, 29 (3), pp. 339-348. , http://doi.org/10.1037/fam0000089; \nBarry, R.A., Bunde, M., Brock, R.L., Lawrence, E., Validity and utility of a multidimensional model of received support in intimate relationships (2009) Journal of Family Psychology, 23 (1), pp. 48-57. , http://doi.org/10.1037/a0014174;\nBodenmann, G., Randall, A.K., Falconier, M.K., Coping in couples: The systemic-transactional model (2016) Couples coping with stress: A cross-cultural perspective, , Falconier M.K., Randall A.K., Bodenmann G., (eds), Routledge, (Eds;\nBranch, M., Malignant side effects of null-hypothesis significance testing (2014) Theory &amp;amp; Psychology, 24 (2), pp. 256-277;\nBreitenstein, C.J., Milek, A., Nussbeck, F.W., Davila, J., Bodenmann, G., Stress, dyadic coping, and relationship satisfaction in late adolescent couples (2018) Journal of Social and Personal Relationships, 35 (5), pp. 770-790. , http://doi.org/10.1177/0265407517698049;\nBucx, F., van Wel, F., Knijn, T., Life course status and exchanges of support between young adults and parents (2012) Journal of Marriage and Family, 74 (1), pp. 101-115. , http://doi.org/10.1111/j.1741-3737.2011.00883.x;\nBürkner, P.-C., Advanced Bayesian multilevel modeling with the r package brms (2018) The R Journal, 10 (1), pp. 395-411. , http://doi.org/10.32614/RJ-2018-017;\nCallea, A., Lo Presti, A., Mauno, S., Urbini, F., The associations of quantitative/qualitative job insecurity and well-being: The role of self-esteem (2017) International Journal of Stress Management, 26 (1), pp. 46-56. , http://doi.org/10.1037/str0000091;\nCao, H., Fine, M., Fang, X., Zhou, N., Chinese adult children’s perceived parents’ satisfaction with adult children’s marriage, in-law relationship quality, and adult children’s marital satisfaction (2019) Journal of Social and Personal Relationships, 36 (4), pp. 1098-1122. , http://doi.org/10.1177/0265407518755319;\nChen, Z., Fiske, S.T., Lee, T.L., Ambivalent sexism and power-related gender-role ideology in marriage (2009) Sex Roles, 60 (11-12), pp. 765-778. , http://doi.org/10.1007/s11199-009-9585-9;\nChong, A., Gordon, A.E., Don, B.P., Emotional support from parents and in-laws: The roles of gender and contact (2017) Sex Roles, 76 (5-6), pp. 369-379. , http://doi.org/10.1007/s11199-016-0587-0;\nChu, C.Y.C., Xie, Y., Yu, R.R., Coresidence with elderly parents: A comparative study of southeast China and Taiwan (2011) Journal of Marriage and Family, 73 (1), pp. 120-135. , http://doi.org/10.1111/j.1741-3737.2010.00793.x;\nClark, J.E., Osborne, J.W., Gallagher, P., Watson, S., A simple method for optimising transformation of non-parametric data: An illustration by reference to cortisol assays (2016) Human Psychopharmacology: Clinical and Experimental, 31 (4), pp. 259-267. , https://doi.org/10.1002/hup.2528;\nDanielsbacka, M., Tanskanen, A.O., Rotkirch, A., Impact of genetic relatedness and emotional closeness on intergenerational relations (2015) Journal of Marriage and Family, 77 (4), pp. 889-907. , http://doi.org/10.1111/jomf.12206;\nDumont, M., Provost, M.A., Resilience in adolescents: Protective role of social support, coping strategies, self-esteem, and social activities on experience of stress and depression (1999) Journal of Youth and Adolescence, 28 (3), pp. 343-363. , http://doi.org/10.1023/A:1021637011732;\nEpstein, N.B., Werlinich, C.A., (1999) The Relationship Issues Survey: A measure of areas of couple conflict, , Unpublished questionnaire, Department of Family Studies, University of Maryland;\nErol, R.Y., Orth, U., Actor and partner effects of self-esteem on relationship satisfaction and the mediating role of secure attachment between the partners (2013) Journal of Research in Personality, 47 (1), pp. 26-35. , http://doi.org/10.1016/j.jrp.2012.11.003;\nFelmlee, D.H., No couple is an island: A social network perspective on dyadic stability (2001) Social Forces, 79 (4), pp. 1259-1287. , http://doi.org/10.1353/sof.2001.0039;\nFew-Demo, A.L., Allen, K.R., Gender, feminist, and intersectional perspectives on families: A decade in review (2020) Journal of Marriage and Family, 82 (1), pp. 326-345. , https://doi.org/10.1111/jomf.12638;\nFincham, F.D., Bradbury, T.N., The assessment of marital quality: A reevaluation (1987) Journal of Marriage and the Family, 49 (4), pp. 797-809. , http://doi.org/10.2307/351973;\nFingerman, K.L., Gilligan, M., VanderDrift, L., Pitzer, L., In-law relationships before and after marriage: Husbands, wives, and their mothers-in-law (2012) Research in Human Development, 9 (2), pp. 106-125. , http://doi.org/10.1080/15427609.2012.680843;\nFok, H.-K., Cheng, S.-T., Intimate relationships and happiness in Asia: A critical review (2018) Close relationships and happiness across cultures, pp. 55-67. , Demir M., Sümer N., (eds), Springer, (Eds.), (., –;\nFonseca, G., Cunha, D., Crespo, C., Relvas, A.P., Families in the context of macroeconomic crises: A systematic review (2016) Journal of Family Psychology, 30 (6), pp. 687-697. , http://doi.org/10.1037/fam0000230;\nGariépy, G., Honkaniemi, H., Quesnel-Vallée, A., Social support and protection from depression: Systematic review of current findings in Western countries (2016) British Journal of Psychiatry, 209 (4), pp. 284-293. , http://doi.org/10.1192/bjp.bp.115.169094;\nGnambs, T., Schroeders, U., Cognitive abilities explain wording effects in the Rosenberg self-esteem scale (2020) Assessment, 27 (2), pp. 404-418. , https://doi.org/10.1177/1073191117746503;\nGreenberger, E., Chen, C., Dmitrieva, J., Farruggia, S.P., Item-wording and the dimensionality of the Rosenberg self-esteem scale: Do they matter? (2003) Personality and Individual Differences, 35 (6), pp. 1241-1254. , https://doi.org/10.1016/S0191-8869(02)00331-8;\nHengstebeck, N.D., Helms, H.M., Rodriguez, Y., Spouses’ gender role attitudes, wives’ employment status, and Mexican-origin husbands’ marital satisfaction (2015) Journal of Family Issues, 36 (1), pp. 111-132. , https://doi.org/10.1177/0192513X14547416;\nHigh, A.C., Steuber, K.R., An examination of support (in)adequacy: Types, sources, and consequences of social support among infertile women (2014) Communication Monographs, 81, pp. 157-178. , http://doi.org/10.1080/03637751.2013.878868, &amp;amp;;\nHobfoll, S.E., Personal and social resources and the ecology of stress resistance (1985) Self, situations, and social behavior, pp. 265-290. , Shaver P., (ed), Sage, (Ed.), (., –;\nHobfoll, S.E., The model of ecological congruence: Blueprint for understanding stress resistance (1988) The ecology of stress, , Hobfoll S.E., (ed), Taylor &amp;amp; Francis, (Ed;\nHobfoll, S.E., Conservation of resources: A new attempt at conceptualizing stress (1989) American Psychologist, 44 (3), pp. 513-524. , http://doi.org/10.1037/0003-066x.44.3.513;\nHobfoll, S.E., Halbesleben, J., Neveu, J.-P., Westman, M., Conservation of resources in the organizational context: The reality of resources and their consequences (2018) Annual Review of Organizational Psychology and Organizational Behavior, 5 (1), pp. 103-128. , http://doi.org/10.1146/annurev-orgpsych-032117-104640;\nHofmans, J., Modeling psychological contract violation using dual regime models: An event-based approach (2017) Frontiers in Psychology, 1 (8), p. 1948. , https://doi.org/10.3389/fpsyg.2017.01948;\nHorsley, G.C., In-laws: Extended family therapy (1997) American Journal of Family Therapy, 25 (1), pp. 18-27;\nJi, Y., Asian families at the crossroads: A meeting of east, west, tradition, modernity, and gender (2015) Journal of Marriage and Family, 77 (5), pp. 1031-1038. , https://doi.org/10.1111/jomf.12223;\nJi, Y., Wu, X., Sun, S., He, G., Unequal care, unequal work: Toward a more comprehensive understanding of gender inequality in post-reform urban China (2017) Sex Roles, 77 (2), pp. 765-778. , http://doi.org/10.1007/s11199-017-0751-1;\nKarney, B.R., Bradbury, T.N., Research on marital satisfaction and stability in the 2010s: Challenging conventional wisdom (2020) Journal of Marriage and Family, 82 (1), pp. 100-116. , https://doi.org/10.1111/jomf.12635;\nKim, K., Cheng, Y.-P., Zarit, S.H., Fingerman, K.L., Relationships between adults and parents in Asia (2015) Successful Aging, pp. 101-122. , Cheng S.-T., Chi I., Fung H.H., Li L.W., Woo J., (eds), Springer, (Eds.), (., –;\nKruschke, J.K., Liddell, T.M., Bayesian data analysis for newcomers (2018) Psychonomic Bulletin &amp;amp; Review, 25 (1), pp. 155-177. , http://doi.org/10.3758/s13423-0171272-1;\nLachance-Grzela, M., Bouchard, G., Why do women do the lion’s share of housework? A decade of research (2010) Sex Roles, 63 (11), pp. 767-780. , https://doi.org/10.1007/s11199-010-9797-z;\nLake, E.T., Development of the practice environment scale of the nursing work index (2002) Research in Nursing &amp;amp; Health, 25 (3), pp. 176-188. , https://doi.org/10.1002/nur.10032;\nLan, J., Li, X., Cao, H., Zhou, N., Lin, X., Deng, L., Fang, X., Inequity of sacrifice and marital satisfaction in Chinese young couples (2017) Journal of Family Therapy, 39 (2), pp. 169-192. , http://doi.org/10.1111/1467-6427.12153;\nLavner, J.A., Bradbury, T.N., Karney, B.R., Incremental change or initial differences? Testing two models of marital deterioration (2012) Journal of Family Psychology, 26 (4), pp. 606-616. , http://doi.org/10.1037/a0029052;\nLi, X., Cao, H., Curran, M.A., Fang, X., Zhou, N., Traditional gender ideology, work family conflict, and marital quality among chinese dual-earner couples: A moderated mediation model (2020) Sex Roles, 83 (6), pp. 622-635. , http://doi.org/10.1007/s11199-020-01125-1;\nLi, X., Cao, H., Lan, J., Ju, X., Zheng, Y., Chen, Y., Zhou, N., Fang, X., The association between transition pattern of marital conflict resolution styles and marital quality trajectory during the early years of Chinese marriage (2019) Journal of Social and Personal Relationships, 36 (1), pp. 153-186. , http://doi.org/10.1177/0265407517721380;\nLi, X., Curran, M.A., Zhou, N., Serido, J., Shim, S., Cao, H., Financial behaviors and adult identity: Mediating analyses of a college cohort (2019) Journal of Applied Developmental Psychology, 64. , http://doi.org/10.1016/j.appdev.2019.101049, 101049, Article 101419, (, b;\nLittle, T.D., (2013) Longitudinal structural equation modeling, , Guilford press;\nLiu, F., Chinese young men’s construction of exemplary masculinity: The hegemony of Chenggong (2019) Men and Masculinities, 22 (2), pp. 294-316. , http://doi.org/10.1177/1097184X17696911;\nLui, P.P., Rollock, D., Greater than the sum of its parts: Development of a measure of collectivism among Asians (2018) Cultural Diversity and Ethnic Minority Psychology, 24 (2), pp. 242-259. , https://doi.org/10.1037/cdp0000163;\nMaier, C.A., Priest, J.B., Perceived fairness, marital conflict, and depression: A dyadic data analysis (2016) The American Journal of Family Therapy, 44 (2), pp. 95-109. , http://doi.org/10.1080/01926187.2016.1145083;\nMäkikangas, A., Kinnunen, U., Psychosocial work stressors and well-being: Self-esteem and optimism as moderators in a one-year longitudinal sample (2003) Personality and Individual Differences, 35 (3), pp. 537-557. , http://doi.org/10.1016/S0191-8869(02)00217-9;\nMakowski, D., Ben-Shachar, M.S., Chen, S.H.A., Lüdecke, D., Indices of effect existence and significance in the Bayesian framework (2019) Frontiers in Psychology, 10 (1), p. 2767. , https://doi.org/10.3389/fpsyg.2019.02767, &amp;amp;;\nMarsh, H.W., Hau, K.‐.T., Wen, Z., Nagengast, B., Morin, A.J.S., (2013) Oxford handbook of quantitative methods, 2, pp. 361-386. , Little T.D., (ed), Oxford University Press, (Ed.), (,., –;\nMcLaren, H.J., Wong, K.R., Nguyen, K.N., Mahamadachchi, K.N.D., Covid-19 and women’s triple burden: Vignettes from Sri Lanka, Malaysia, Vietnam and Australia (2020) Social Sciences, 9 (5), pp. 87-97. , https://doi.org/10.3390/socsci9050087;\nMorr Serewicz, M.C., The difficulties of in-law relationships (2006) Relating difficulty: The processes of constructing and managing difficult interaction, pp. 101-118. , Kirkpatrick D.C., Duck S., Foley M.K., (eds), Lawrence Erlbaum Associates Publishers, (Eds.), (., –;\nNauck, B., Suckow, J., Intergenerational relationships in cross-cultural comparison: How social networks frame intergenerational relations between mothers and grandmothers in Japan, Korea, China, Indonesia, Israel, Germany, and Turkey (2006) Journal of Family Issues, 27 (8), pp. 1159-1185. , &amp;amp;;\nNeff, L.A., Karney, B.R., Acknowledging the elephant in the room: How stressful environmental contexts shape relationship dynamics (2017) Current Opinion in Psychology, 13 (1), pp. 107-110. , http://doi.org/10.1016/j.copsyc.2016.05.013, &amp;amp;;\nNg, K.-M., Peluso, P.R., Smith, S.D., Marital satisfaction, intimacy, enqing, and relationship stressors among Asians (2010) The family therapy and counseling series. Recovering intimacy in love relationships: A clinician's guide, pp. 331-352. , Carlson J., Sperry L., (eds), Taylor &amp;amp; Francis, (Eds.), (., –;\nNie, P., Otterbach, S., Sousa-Poza, A., Long work hours and health in China (2015) China Economic Review, 33 (8911), pp. 212-229. , http://doi.org/10.1016/j.chieco.2015.02.004, &amp;amp;;\nNorton, R., Measuring marital quality: A critical look at the dependent variable (1983) Journal of Marriage and the Family, 45 (1), pp. 141-151. , http://doi.org/10.2307/351302;\nPedersen, A., Mikkelsen, E., Cronin-Fenton, D., Kristensen, N., Pham, T.M., Pedersen, L., Petersen, I., Missing data and multiple imputation in clinical epidemiological research (2017) Clinical Epidemiology, 9 (1), pp. 157-166. , http://doi.org/10.2147/CLEP.S129785, &amp;amp;;\n(2020) R: A language and environment for statistical computing, , https://www.R-project.org/, R Foundation for Statistical Computing;\nRandall, A.K., Bodenmann, G., Stress and its associations with relationship satisfaction (2017) Current Opinion in Psychology, 13 (1), pp. 96-106. , &amp;amp;;\nReid, M., Reczek, C., Stress and support in family relationships after Hurricane Katrina (2011) Journal of Family Issues, 32 (10), pp. 1397-1418. , http://doi.org/10.1177/0192513X11412497;\nRosenberg, M., (1979) Conceiving the self, , Basic Books;\nSarason, I.G., Johnson, J.H., Siegel, J.M., Assessing the impact of life changes: Development of the life experiences survey (1978) Journal of Consulting and Clinical Psychology, 46 (5), pp. 932-946. , http://doi.org/10.1037/0022-006X.46.5.932;\nSchmeeckle, M., Sprecher, S., Extended family and social networks (2004) Handbook of family communication, pp. 349-375. , Vangelisti A.L., (ed), Lawrence Erlbaum Associates Publishers, (Ed.), (., –;\nSettles, B.H., Sheng, X., Zang, Y., Zhao, J., The one-child policy and its impact on Chinese families (2013) International handbook of Chinese families, pp. 627-646. , Chan K., (ed), Springer, (Ed.), (., –;\nShaver, P.R., Mikulincer, M., Attachment theory, individual psychodynamics, and relationship functioning (2006) The Cambridge handbook of personal relationships, pp. 251-271. , Vangelisti A.L., Perlman D., (eds), Cambridge University Press, (Eds.), (., –;\nSprecher, S., Felmlee, D., Orbuch, T.L., Willetts, M.C., Social networks and change in personal relationships (2002) Stability and change in relationships, pp. 257-284. , Vangelisti A.L., Reis H.T., Fitzpatrick M.A., (eds), Cambridge University Press, (Eds.), (., –;\nSteel, P., Taras, V., Uggerslev, K., Bosco, F., The happy culture: A theoretical, meta-analytic, and empirical review of the relationship between culture and wealth and subjective well-being (2018) Personality and Social Psychology Review, 22 (2), pp. 128-169. , http://doi.org/10.1177/1088868317721372;\nStory, L.B., Bradbury, T.N., Understanding marriage and stress: Essential questions and challenges (2004) Clinical Psychology Review, 23 (8), pp. 1139-1162. , http://doi.org/10.1016/j.cpr.2003.10.002;\nTijmstra, J., Why checking model assumptions using null hypothesis significance tests does not suffice: A plea for plausibility (2018) Psychonomic Bulletin &amp;amp; Review, 25 (2), pp. 548-559. , http://doi.org/10.3758/s13423-018-1447-4;\nVanhoutteghem, I., Van Hove, G., D'haene, G., Soyez, V., ‘I never thought I would have to do this’: Narrative study with siblings-in-law who live together with a family member with a disability (2014) British Journal of Learning Disabilities, 42 (4), pp. 315-322. , http://doi.org/10.1111/bld.12077;\nVehtari, A., Gelman, A., Gabry, J., Practical Bayesian model evaluation using leave-one-out cross-validation and WAIC (2017) Statistics and Computing, 27 (5), pp. 1413-1432. , http://doi.org/10.1007/s11222-016-9696-4, &amp;amp;;\nWilliamson, H.C., Lavner, J.A., Trajectories of marital satisfaction in diverse newlywed couples (2020) Social Psychological and Personality Science, 11 (5), pp. 597-604. , http://doi.org/10.1177/1948550619865056;\nYang, S., Harlow, L.L., Puggioni, G., Redding, C.A., A comparison of different methods of zero-inflated data analysis and an application in health surveys (2017) Journal of Modern Applied Statistical Methods, 16 (1), pp. 518-543. , https://doi.org/10.22237/jmasm/1493598600;\nYang, D., Zhang, Y., Life event scale (LES): Rating scale for mental health (1999) Chinese Mental Health Journal, 25 (1), pp. 101-106. , (in Chinese;\nYoung, C., Roberts, R., Ward, L., Application of resilience theories in the transition to parenthood: A scoping review (2019) Journal of Reproductive and Infant Psychology, 37 (2), pp. 139-160. , https://doi.org/10.1080/02646838.2018.1540860","page":"1294-1323","publisher":"SAGE Publications Ltd","publisher-place":"The Hong Kong Polytechnic University, Hong Kong","title":"External stressors and trajectories of marital quality during the early years of Chinese marriage: Buffering effects of resources at multiple ecological levels","type":"article-journal","volume":"39"},"uris":["http://www.mendeley.com/documents/?uuid=30949e8b-781d-4866-bc0e-5e1491e8a99c"]},{"id":"ITEM-24","itemData":{"DOI":"10.1111/fare.12721","ISSN":"01976664 (ISSN)","abstract":"Objective: As older LGBTQ+ people are less likely to be married than non-LGBTQ+ peers and historically may have been disconnected from their families of origin, the aim of this study was to understand the family life of single sexual minority women of the baby boom cohort throughout their lives. Background: Singlehood, in general, has meant not being in a heterosexual—or legally recognized—relationship; thus women in same-sex relationships historically were considered single. As women gained more rights, single and lesbian, bisexual, and queer women have gained opportunities to live outside heterosexual marriage, financially and with regard to social acceptability. Women of the baby boom cohort, born between 1946 and 1964, came of age during this societal shift. Method: Framed by feminist and life course perspectives, this study was qualitative, used semistructured interviews, and was guided by a constructivist paradigm and thematic analysis to understand how 13 older sexual minority women perceived family. Findings: The women noted their connection to family of origin, then romantic relationships and partners, and currently, identify family as including biological, adopted, and chosen kin. Conclusion: Single LBQ women of the baby boom cohort have relational resources through friends as family, biological kin, legal kin, and creating community. Implications: More expansive understandings of family, including chosen family and invisible kin, comprise the support networks of older women who have lived outside heteronormativity. © 2022 National Council on Family Relations.","author":[{"dropping-particle":"","family":"Lavender-Stott","given":"E S","non-dropping-particle":"","parse-names":false,"suffix":""},{"dropping-particle":"","family":"Allen","given":"K R","non-dropping-particle":"","parse-names":false,"suffix":""}],"container-title":"Family Relations","id":"ITEM-24","issue":"1","issued":{"date-parts":[["2023"]]},"language":"English","note":"Export Date: 1 April 2023\n\nCorrespondence Address: Lavender-Stott, E.S.; School of Education, Box 507, Wenona Hall 202, United States; email: erin.lavenderstott@sdstate.edu\n\nReferences: Allen, K.R., Feminist theory, method, and praxis: Toward a critical consciousness for family and close relationship scholars (2022) Journal of Social and Personal Relationships, , https://doi.org/10.1177/02654075211065779, Advance online publication., 026540752110657; \nAllen, K.R., Blieszner, R., Roberto, K.A., Perspectives on extended family and fictive kin in the later years: Strategies and meanings of kin reinterpretation (2011) Journal of Family Issues, 32 (9), pp. 1156-1177. , https://doi.org/10.1177/0192513X11404335;\nAllen, K.R., Goldberg, A.E., Lesbian women disrupting gendered, heteronormative discourses of motherhood, marriage, and divorce (2020) Journal of Lesbian Studies, 24 (1), pp. 12-24. , https://doi.org/10.1080/10894160.2019.1615356;\nAllen, K.R., Henderson, A.C., (2022) Family theories today: A critical intersectional approach, , 2nd ed.,). Cognella;\nAllen, K.R., Lavender-Stott, E.S., The families of LGBTQ older adults: Theoretical approaches to creative family connections in the context of marginalization, social historical change, and resilience (2020) Journal of Family Theory and Review, 12 (2), pp. 200-219. , https://doi.org/10.1002/JFTR.12370;\nAllen, K.R., Lloyd, S.A., Few, A.L., Reclaiming feminist theory, method, and praxis for family studies (2009) Handbook of feminist family studies, pp. 3-17. , S. A. Lloyd, A. L. Few, K. R. Allen, (Eds.),, Sage Publications;\nAllen, K.R., Roberto, K.A., Family relationships of older LGBT adults (2016) Handbook of LGBT elders: An interdisciplinary approach to principles, practices, and policies, pp. 43-64. , D. A. Harley, &amp;amp;, P. B. Teaster, (Eds.),, Springer;\nAllen, S.H., Mendez, S.N., Hegemonic heteronormativity: Toward a new era of queer family theory (2018) Journal of Family Theory &amp;amp; Review, 10 (1), pp. 70-86. , https://doi.org/10.1111/jftr.12241;\nAverett, P., Pylant, J., Craft, K., Ricks, I., I would do it again”: Past and present experiences of older lesbians (2020) Journal of Women &amp;amp; Aging, 32 (3), pp. 314-328. , https://doi.org/10.1080/08952841.2018.1549435;\nBaber, K.M., Allen, K.R., (1992) Women and families: Feminist reconstructions, , Guilford Press;\nBarrow, K.M., Allen, K.R., LGBTQ siblings and family of origin relationships (2020) LGBTQ-parent families: Innovations in research and implications for practice, pp. 257-269. , A. E. Goldberg, &amp;amp;, K. R. Allen, (Eds.),, 2nd ed., Springer;\nBishop, M.D., Fish, J.N., Hammack, P.L., Russell, S.T., Sexual identity development milestones in three generations of sexual minority people: A national probability sample (2020) Developmental Psychology, 56 (11), pp. 2177-2193. , https://doi.org/10.1037/dev0001105;\nBengtson, V.L., Allen, K.R., The life course perspective applied to families over time (1993) Sourcebook of family theories and methods: A contextual approach, pp. 469-499. , P. Boss, W. Doherty, R. LaRossa, W. Schumm, S. Steinmetz, (Eds.),, Plenum Press;\nBosley-Smith, E., Reczek, R., Why LGBTQ adults keep ambivalent ties with parents: Theorizing “solidarity rationales (2022) Social Problems, , https://doi.org/10.1093/socpro/spac007, Advanced Online Publication. https//;\nBraun, V., Clarke, V., Using thematic analysis in psychology (2006) Qualitative Research in Psychology, 3 (2), pp. 77-101. , https://doi.org/10.1191/1478088706qp063oa;\nBrowne, K., Nash, C.J., (2016) Queer methods and methodologies; Intersecting queer theories and social science research, , (Eds.). (, Routledge;\nCharmaz, K., (2014) Constructing grounded theory, , 2nd ed., Sage Publications;\nConnidis, I.A., Interview and memoir: Complementary narratives on the family ties of gay adults (2012) Journal of Family Theory &amp;amp; Review, 4 (2), pp. 105-121. , https://doi.org/10.1111/j.1756-2589.2012.00127.x;\nConnidis, I.A., Who counts as family later in life? Following theoretical leads (2020) Journal of Family Theory &amp;amp; Review, 12 (2), pp. 164-179. , https://doi.org/10.1111/jftr.12367;\nCoontz, S., (2005) Marriage, a history: How love conquered marriage, , Penguin Books;\nCreswell, J.W., (2014) Research design: Qualitative, quantitative, and mixed methods approaches, , 4th ed., Sage Publications;\nCreswell, J.W., Hanson, W.E., Plano Clark, V.L., Morales, A., Qualitative research designs: Selection and implementation (2007) The Counseling Psychologist, 35 (2), pp. 236-264. , https://doi.org/10.1177/0011000006287390;\nDaly, K.J., (2007) Qualitative methods for family studies and human development., , Sage Publications;\nDeakin, H., Wakefield, K., Skype interviewing: Reflections of two PhD researchers (2014) Qualitative Research, 14 (5), pp. 603-616. , https://doi.org/10.1177/1468794113488126;\nde Vries, B., Gutman, G., Humble, A., Gahagan, J., Chamberland, L., Aubert, P., Fast, J., Mock, S., End-of-life preparations among LGBT older Canadian adults: The missing conversations (2019) The International Journal of Aging and Human Development, 88 (4), pp. 358-379. , https://doi.org/10.1177/0091415019836738;\nde Vries, B., Gutman, G., Soheilipour, S., Gahagan, J., Humble, A., Mock, S., Chamberland, L., Advance care planning among older LGBT Canadians: Heteronormative influences (2022) Sexualities, 25 (1-2), pp. 79-98. , https://doi.org/10.1177/1363460719896968;\nde Vries, B., LeBlanc, A.J., Frost, D.M., Alston-Stepnitz, E., Stephenson, R., Woodyatt, C.R., The relationship timeline: A method for the study of shared lived experiences in relational contexts (2017) Advances in Life Course Research, 32, pp. 55-64. , https://doi.org/10.1016/j.alcr.2016.07.002;\nDiamond, L.M., (2008) Sexual fluidity: Understanding women's love and desire, , Harvard University Press;\nDiamond, L.M., Three critical questions for future research on lesbian relationships (2017) Journal of Lesbian Studies, 21 (1), pp. 106-119. , https://doi.org/10.1080/10894160.2016.1143756;\nDjundeva, M., Dykstra, P.A., Fokkema, T., Is living alone “aging alone”? Solitary living, network types, and well-being (2019) Journal of Gerontology B: Psychological Social Science, 74 (8), pp. 1406-1415. , https://doi.org/10.1093/ppar/prv017;\nDunne, G., Opting into motherhood: Lesbians blurring the boundaries and transforming the meaning of parenthood and kinship (2000) Gender &amp;amp; Society, 14 (1), pp. 11-35. , https://doi.org/10.1177089124300014001003;\nDykstra, P.A., de Jong Gierveld, J., Gender and marital-history differences in emotional and social loneliness among Dutch older adults (2004) Canadian Journal on Aging, 23 (2), pp. 141-155. , https://doi.org/10.1353/cja.2004.0018;\nElder, G.H., Jr., The life course as developmental theory (1998) Child Development, 69 (1), pp. 1-12. , https://doi.org/10.2307/1132065;\nElder, G.H., Jr., Johnson, M.K., Crosnoe, R., The emergence and development of life course theory (2003) Handbook of the life course, pp. 3-19. , J. T. Mortimer, &amp;amp;, M. J. Shanahan, (Eds.),, Springer;\nFabbre, V.D., Jen, S., Fredriksen-Goldsen, K., The state of theory in LGBTQ aging: Implications for gerontological scholarship (2019) Research on Aging, 41 (5), pp. 495-518. , https://doi.org/10.1177/0164027518822814;\nFaderman, L., (1991) Odd girls and twilight lovers: A history of lesbian life in the 20th century, , Columbia University Press;\nFew-Demo, A.L., Intersectionality as the “new” critical approach in feminist family studies: Evolving racial/ethnic feminisms and critical race theories (2014) Journal of Family Theory &amp;amp; Review, 6 (2), pp. 169-183. , https://doi.org/10.1111/jftr.12039;\nFish, J.N., Russell, S.T., Queering methodologies to understand queer families (2018) Family Relations, 67 (1), pp. 12-25. , https://doi.org/10.1111/fare.12297;\nFranzen, T., (1996) Spinsters and lesbians: Independent womanhood in the United States, , New York University Press;\nFredriksen-Goldsen, K.I., Kim, H., Barkan, S.E., Muraco, A., Hoy-Ellis, C.P., Health disparities among lesbian, gay, and bisexual older adults: Results from a population-based study (2013) American Journal of Public Health, 103 (10), pp. 1802-1809. , https://doi.org/10.10.2105/ajph.2012.301110;\nFredriksen-Goldsen, K.I., Kim, H.-J., Bryan, A.E.B., Shiu, C., Emlet, C.A., The cascading effects of marginalization and pathways of resilience in attaining good health among LGBT older adults (2017) The Gerontologist, 57, pp. S72-S83. , https://doi.org/10.1093/geront/gnw170;\nFredriksen-Goldsen, K.I., Jen, S., Clark, T., Kim, H.-J., Jung, H., Goldsen, J., Historical and generational forces in the Iridescent Life Course of bissexual women, men, and gender diverse older adults (2022) Sexualities, 25 (1-2), pp. 132-156. , https://doi.org/10.1177/1363460720947313;\nFreixas, A., Luque, B., Reina, A., Critical feminist gerontology: In the back room of research (2012) Journal of Women &amp;amp; Aging, 24 (1), pp. 44-58. , https://doi.org/10.1080/08952841.2012.6388891;\nFuller, H.R., Ajrouch, K.J., Antonucci, T.C., The convoy model and later-life family relationships (2020) Journal of Family Theory &amp;amp; Review, 12 (2), pp. 126-146. , https://doi.org/10.1111/jftr.12376;\nGabrielson, M.L., We have to create family”: Aging support issues and needs among older lesbians (2011) Journal of Gay &amp;amp; Lesbian Social Services, 23 (1), pp. 322-334. , https://doi.org/10.1080/10538720.2011.562803;\nGilgun, J.F., Qualitative research and family psychology (2005) Journal of Family Psychology, 19 (1), pp. 40-50. , https://doi.org/10.1037/0893-3200.19.1.40;\nGrafsky, E.L., Hickey, K., Nguyen, H.N., Wall, J.D., Youth disclosure of sexual orientation to siblings and extended family (2018) Family Relations, 67 (1), pp. 147-160. , https://doi.org/10.1111/fare.12299;\nHammack, P.L., Cohler, B.J., Narrative, identity, and the politics of exclusion: Social change and the gay and lesbian life course (2011) Sex Research and Social Policy, 8 (3), pp. 162-182. , https://doi.org/10.10007/s13178-011-0060-3;\nHeaphy, B., The storied, complex lives of older GLBT adults: Choice and its limits in older lesbian and gay narratives of relational life (2009) Journal of GLBT Family Studies, 5 (1-2), pp. 119-138. , https://doi.org/10.1080/15504280802595451;\nHsieh, N., Liu, H., Social relationships and loneliness in late adulthood: Disparities by sexual orientation (2021) Journal of Marriage and Family, 83 (1), pp. 57-74. , https://doi.org/10.1111/jomf.12681;\nJosselson, R., The present of the past: Dialogues with memory over time (2009) Journal of Personality, 77 (3), pp. 647-668. , https://doi.org/10.1111/j.1467-6494.2009.00560.x;\nKim, H.-J., Fredriksen-Goldsen, K.I., Bryan, A.E.B., Muraco, A., Social network types and mental health among LGBT older adults (2017) The Gerontologist, 57, pp. S84-S94. , https://doi.org/10.1093/geront/gnw169;\nKing, A., Almack, K., Jones, R.L., (2019) Intersections of ageing, gender, and sexualities: Multidisciplinary international perspectives, , (Eds.). (, Policy Press;\nLaRossa, R., Grounded theory methods and qualitative family research (2005) Journal of Marriage and Family, 67 (4), pp. 837-857. , https://doi.org/10.1111/j.1741-3737.2005.00179.x;\nLavender-Stott, E.S., Single LBQ women of the baby boom planning for later life (2020) Journal of Women &amp;amp; Aging, 33 (2), pp. 201-213. , https://doi.org/10.1080/08952841.2020.1806690;\nLin, I.-F., Brown, S.L., Unmarried boomers confront old age: A national portrait (2012) The Gerontologist, 52 (2), pp. 153-165. , https://doi.org/10.1093/geront/gnr141;\nMackenzie, S., Experiences of gender and sexual minority stress among LGBTQ families: The role of community resilience and minority coping (2021) Sexual and gender minority health, 21, pp. 181-206. , https://doi.org/10.1108/S1057-629020210000021013, A. J. LeBlanc, &amp;amp;, B. L. Perry, (Eds.),, (Advances in Medical Sociology, Emerald Publishing;\nMeyer, I.H., (2018) Young people in the U.S. identify as LGB and come out earlier than previous generations. Williams Institute, UCLA School of Law, , https://williamsinstitute.law.ucla.edu/publications/coming-out-milestones-in-us/;\nMeyer, I.H., Krueger, E.A., (2019) Legally married LGB people in the United States [Fact Sheet]. Williams Institute, UCLA School of Law, , https://williamsinstitute.law.ucla.edu/wp-content/uploads/Married-LGB-US-Jun-2019.pdf;\nMeyer, I.H., Russell, S.T., Hammack, P.L., Frost, D.M., Wilson, B.D.M., Minority stress, distress, and suicide attempts in three cohorts of sexual minority adults: A U.S. probability sample (2021) PLoS One, 16 (3). , https://doi.org/10.1371/journal.pone.0246827;\nMorris, W.L., Sinclair, S., DePaulo, B.M., No shelter for singles: The perceived legitimacy of marital status discrimination (2007) Group Processes &amp;amp; Intergroup Relations, 10 (4), pp. 457-470. , https://doi.org/10.1177/1368430207081535;\nMorrow, S.L., Quality and trustworthiness in qualitative research in counseling psychology (2005) Journal of Counseling Psychology, 52 (2), pp. 250-260. , https://doi.org/10.1037/0022-0167.52.2.250;\nMuraco, A., Fredriksen-Goldsen, K., That's what friends do”: Informal caregiving for chronically ill midlife and older lesbian, gay, and bisexual adults (2011) Journal of Social and Personal Relationships, 28 (8), pp. 1073-1092. , https://doi.org/10.1177/0265407511402419;\nMuraco, A., Fredriksen-Goldsen, K.I., Turning points in the lives of lesbian and gay adults age 50 and over (2016) Advances in Life Course Research, 30, pp. 124-132. , https://doi.org/10.1016/j.alcr.2016.06.002;\nOswald, A., Roulston, K., Complex intimacy: Theorizing older gay men's social lives (2020) Journal of Homosexuality, 67, pp. 223-243. , https://doi.org/10.1080/00918369.2018.1536416;\nOswald, R.F., Blume, L.B., Marks, S.R., Decentering heteronormativity: A model of family studies (2005) Sourcebook of family theory &amp;amp; research, pp. 143-167. , V. L. Bengtson, A. C. Acock, K. R. Allen, P. Dilworth-Anderson, D. M. Klein, (Eds.),, Sage Publications;\nPhoenix, C., Why qualitative research is needed in gerontology and how we can do it better (2018) Journal of Gerontology B: Psychological Science Social Science, 73 (7), pp. e81-85. , https://doi.org/10.1093/geronb/gby079;\nPlummer, K., Generational sexualities, subterranean traditions, and the hauntings of the sexual world: Some preliminary remarks (2010) Symbolic Interaction, 33 (2), pp. 163-190. , https://doi.org/10.1525/si.2010.33.2.163;\nReczek, C., Sexual- and gender-minority families: A 2010 to 2020 decade in review (2020) Journal of Marriage and Family, 82 (1), pp. 300-325. , https://doi.org/10.1111/jomf.12607;\nReczek, R., Bosley-Smith, E., How LGBTQ adults maintain ties with rejecting parents: Theorizing “conflict work” as family work (2021) Journal of Marriage and Family, 83 (4), pp. 1134-1153. , https://doi.org/10.1111/jomf.12765;\nReczek, R., Stacey, L., Dunston, C., Friend, foe, or forget ‘em?: The quality of LGBTQ adult sibling relationships (2022) Journal of Marriage and Family, , https://doi.org/10.1111/jomf.12821, Advance Online Publication;\nRich, A., Compulsory heterosexuality and lesbian existence (1980) Signs, 5 (4), pp. 631-660. , https://doi.org/10.1086/493756;\nRoy, K., Zvonkovic, A., Goldberg, A., Sharp, E., LaRossa, R., Sampling richness and qualitative integrity: Challenges for research within families (2015) Journal of Marriage and Family, 77 (1), pp. 243-260. , https://doi.org/10.1111/jomf.12147;\nScherrer, K.S., Fedor, J.P., Family issues for LGBT older adults (2015) The lives of LGBT older adults: Understanding challenges and resilience, pp. 171-192. , https://doi.org/10.1037/14436-008, N. A. Orel, &amp;amp;, C. A. Fruhauf, (Eds.),, American Psychological Association;\nSeitz, S., Pixilated partnerships, overcoming obstacles in qualitative interviews via Skype: A research note (2016) Qualitative Research, 16 (2), pp. 229-235. , https://doi.org/10.1177/1468794115577011;\nSimpson, R., Singleness and self-identity: The significance of partnership status in the narratives of never-married women (2016) Journal of Social and Personal Relationships, 33 (3), pp. 385-400. , https://doi.org/10.1177/0265407515611884;\nStocker, C.M., Gilligan, M., Klopack, E.T., Conger, K.J., Lanthier, R.P., Neppl, T.K., O'Neal, C.W., Wickrama, K.A.S., Sibling relationships in older adulthood: Links with loneliness and well-being (2020) Journal of Family Psychology, 34 (2), pp. 175-185. , https://doi.org/10.1037/fam0000586;\nSullivan, K.M., Acceptance in the domestic environment: The experience of senior housing for lesbian, gay, bisexual, and transgender seniors (2014) Journal of Gerontological Social Work, 57 (2-4), pp. 235-250. , https://doi.org/10.1080/01634372.2013.867002;\nTasker, F., Lavender-Stott, E.S., Lesbian and gay parenting post-heterosexual divorce and separation (2020) LGBT-parent families: Innovations in research and implications for practice, pp. 3-23. , https://doi.org/10.1007/978-3-030-35610-1_1, A. E. Goldberg, &amp;amp;, K. R. Allen, (Eds.),, 2nd ed, Springer;\nThomeer, M.B., Donnelly, R., Reczek, C., Umberson, D., Planning for future care and the end of life: A qualitative analysis of gay, lesbian, and heterosexual couples (2017) Journal of Health and Social Behavior, 58 (4), pp. 473-487. , https://doi.org/10.1177/0022146517735524;\nThomeer, M.B., Reczek, C., LeBlanc, A.J., Social biographies and health among sexual and gender minority people (2021) Sexual and gender minority health, 21, pp. 135-155. , https://doi.org/10.1108/S1057-629020210000021011, A. J. LeBlanc, &amp;amp;, B. L. Perry, (Eds.),, (Advances in Medical Sociology, Emerald Publishing;\nTorres, S., Lacy, G., Life course transitions, personal networks, and social support for LGBTQ+ elders: Implications for physical and mental health (2021) Sexual and gender minority health, 21, pp. 157-179. , https://doi.org/10.1108/S1057-629020210000021012, &amp;amp;, A. J. LeBlanc, &amp;amp;, B. L. Perry, (Eds.),, (Advances in Medical Sociology, Emerald Publishing;\nTrier-Bieniek, A., Framing the telephone interview as a participant-centered tool for qualitative research: A methodological discussion (2012) Qualitative Research, 12 (6), pp. 630-644. , https://doi.org/10.1177/1468794112439005;\nvan Bergen, D.D., Wilson, B.D.M., Russell, S.T., Gordon, A.G., Rothblum, E.D., Parental responses to coming out by lesbian, gay, bisexual, queer, pansexual, or two-spirited people across three age cohorts (2021) Journal of Marriage and Family, 83 (4), pp. 1116-1133. , https://doi.org/10.1111/jomf.12731;\nWaling, A., Lyons, A., Alba, B., Minichiello, V., Barrett, C., Hughes, M., Fredriksen-Goldsen, K., Savage, T., Reflecting on life then and now: Interviews on the life courses of older lesbian women and gay men in Australia (2021) Sexuality Research and Social Policy, , https://doi.org/10.1007/s13178-021-00653-z, Advanced Online Publication;\nWeinstock, J.S., Lesbian ex-lover relationships (2004) Journal of Lesbian Studies, 8 (3-4), pp. 1-8. , https://doi.org/10.1300/J155v08n03_01;\nWeston, K., (1991) Families we choose: Lesbians, gays, kinship, , Columbia University Press;\nWestwood, S., Complicating kinship and inheritance: Older lesbians' and gay men's will-writing in England (2015) Feminist Legal Studies, 23 (2), pp. 181-197. , https://doi.org/10.1007/s10691-015-9287-3","page":"140-158","publisher":"John Wiley and Sons Inc","publisher-place":"School of Education, Counseling, &amp; Human Development, South Dakota State University, Brookings, SD, United States","title":"Not alone: Family experiences across the life course of single, baby boom sexual-minority women","type":"article-journal","volume":"72"},"uris":["http://www.mendeley.com/documents/?uuid=f2821f11-1664-4c3f-8e57-79e7e56a3ea5"]}],"mendeley":{"formattedCitation":"(Acharya et al., 2022; Beise-Zee, 2022; Chabowski and Samiee, 2023; Chen and Cooper-Thomas, 2022; Collings and Wright, 2022; Di Milia and Jiang, 2022; Fernandez et al., 2022; Helkkula and Arnould, 2022; Kang and González-Howard, 2022; Kassberg and Dornberger, 2022; H. Kim et al., 2023; Lavender-Stott and Allen, 2023; Lee and Yoo, 2022; Li et al., 2022; Lund and Wang, 2022; Maitlis, 2022; Mugwagwa et al., 2022; Oliver-Blackburn et al., 2022; Ozaslan et al., 2022; Parente et al., 2022; Schweikl and Obermaier, 2022; Seepana et al., 2022; Trygg and Wenander, 2022; Wu et al., 2022)","plainTextFormattedCitation":"(Acharya et al., 2022; Beise-Zee, 2022; Chabowski and Samiee, 2023; Chen and Cooper-Thomas, 2022; Collings and Wright, 2022; Di Milia and Jiang, 2022; Fernandez et al., 2022; Helkkula and Arnould, 2022; Kang and González-Howard, 2022; Kassberg and Dornberger, 2022; H. Kim et al., 2023; Lavender-Stott and Allen, 2023; Lee and Yoo, 2022; Li et al., 2022; Lund and Wang, 2022; Maitlis, 2022; Mugwagwa et al., 2022; Oliver-Blackburn et al., 2022; Ozaslan et al., 2022; Parente et al., 2022; Schweikl and Obermaier, 2022; Seepana et al., 2022; Trygg and Wenander, 2022; Wu et al., 2022)","previouslyFormattedCitation":"(Acharya et al., 2022; Beise-Zee, 2022; Chabowski and Samiee, 2023; Chen and Cooper-Thomas, 2022; Collings and Wright, 2022; Di Milia and Jiang, 2022; Fernandez et al., 2022; Helkkula and Arnould, 2022; Kang and González-Howard, 2022; Kassberg and Dornberger, 2022; H. Kim et al., 2023; Lavender-Stott and Allen, 2023; Lee and Yoo, 2022; Li et al., 2022; Lund and Wang, 2022; Maitlis, 2022; Mugwagwa et al., 2022; Oliver-Blackburn et al., 2022; Ozaslan et al., 2022; Parente et al., 2022; Schweikl and Obermaier, 2022; Seepana et al., 2022; Trygg and Wenander, 2022; Wu et al., 2022)"},"properties":{"noteIndex":0},"schema":"https://github.com/citation-style-language/schema/raw/master/csl-citation.json"}</w:instrText>
      </w:r>
      <w:r w:rsidR="006A2E29" w:rsidRPr="001518C8">
        <w:rPr>
          <w:rFonts w:ascii="Times New Roman" w:hAnsi="Times New Roman" w:cs="Times New Roman"/>
          <w:sz w:val="24"/>
          <w:szCs w:val="24"/>
          <w:lang w:val="en"/>
        </w:rPr>
        <w:fldChar w:fldCharType="separate"/>
      </w:r>
      <w:r w:rsidR="00330B27" w:rsidRPr="001518C8">
        <w:rPr>
          <w:rFonts w:ascii="Times New Roman" w:hAnsi="Times New Roman" w:cs="Times New Roman"/>
          <w:noProof/>
          <w:sz w:val="24"/>
          <w:szCs w:val="24"/>
          <w:lang w:val="en"/>
        </w:rPr>
        <w:t>(Acharya et al., 2022; Beise-Zee, 2022; Chabowski and Samiee, 2023; Chen and Cooper-Thomas, 2022; Collings and Wright, 2022; Di Milia and Jiang, 2022; Fernandez et al., 2022; Helkkula and Arnould, 2022; Kang and González-Howard, 2022; Kassberg and Dornberger, 2022; H. Kim et al., 2023; Lavender-Stott and Allen, 2023; Lee and Yoo, 2022; Li et al., 2022; Lund and Wang, 2022; Maitlis, 2022; Mugwagwa et al., 2022; Oliver-Blackburn et al., 2022; Ozaslan et al., 2022; Parente et al., 2022; Schweikl and Obermaier, 2022; Seepana et al., 2022; Trygg and Wenander, 2022; Wu et al., 2022)</w:t>
      </w:r>
      <w:r w:rsidR="006A2E29" w:rsidRPr="001518C8">
        <w:rPr>
          <w:rFonts w:ascii="Times New Roman" w:hAnsi="Times New Roman" w:cs="Times New Roman"/>
          <w:sz w:val="24"/>
          <w:szCs w:val="24"/>
          <w:lang w:val="en"/>
        </w:rPr>
        <w:fldChar w:fldCharType="end"/>
      </w:r>
      <w:r w:rsidR="006A2E29" w:rsidRPr="001518C8">
        <w:rPr>
          <w:rFonts w:ascii="Times New Roman" w:hAnsi="Times New Roman" w:cs="Times New Roman"/>
          <w:sz w:val="24"/>
          <w:szCs w:val="24"/>
          <w:lang w:val="en"/>
        </w:rPr>
        <w:t xml:space="preserve">. However, the results of </w:t>
      </w:r>
      <w:r w:rsidR="009F3DB9" w:rsidRPr="001518C8">
        <w:rPr>
          <w:rFonts w:ascii="Times New Roman" w:hAnsi="Times New Roman" w:cs="Times New Roman"/>
          <w:sz w:val="24"/>
          <w:szCs w:val="24"/>
          <w:lang w:val="en"/>
        </w:rPr>
        <w:t>stud</w:t>
      </w:r>
      <w:r w:rsidR="00330B27" w:rsidRPr="001518C8">
        <w:rPr>
          <w:rFonts w:ascii="Times New Roman" w:hAnsi="Times New Roman" w:cs="Times New Roman"/>
          <w:sz w:val="24"/>
          <w:szCs w:val="24"/>
          <w:lang w:val="en"/>
        </w:rPr>
        <w:t>ies</w:t>
      </w:r>
      <w:r w:rsidR="006A2E29" w:rsidRPr="001518C8">
        <w:rPr>
          <w:rFonts w:ascii="Times New Roman" w:hAnsi="Times New Roman" w:cs="Times New Roman"/>
          <w:sz w:val="24"/>
          <w:szCs w:val="24"/>
          <w:lang w:val="en"/>
        </w:rPr>
        <w:t xml:space="preserve"> related to </w:t>
      </w:r>
      <w:r w:rsidR="00D14BAB" w:rsidRPr="001518C8">
        <w:rPr>
          <w:rFonts w:ascii="Times New Roman" w:hAnsi="Times New Roman" w:cs="Times New Roman"/>
          <w:sz w:val="24"/>
          <w:szCs w:val="24"/>
          <w:lang w:val="en"/>
        </w:rPr>
        <w:t xml:space="preserve">Freight forwarders </w:t>
      </w:r>
      <w:r w:rsidR="006A2E29" w:rsidRPr="001518C8">
        <w:rPr>
          <w:rFonts w:ascii="Times New Roman" w:hAnsi="Times New Roman" w:cs="Times New Roman"/>
          <w:sz w:val="24"/>
          <w:szCs w:val="24"/>
          <w:lang w:val="en"/>
        </w:rPr>
        <w:t>are still few</w:t>
      </w:r>
      <w:r w:rsidR="00F07C45" w:rsidRPr="001518C8">
        <w:rPr>
          <w:rFonts w:ascii="Times New Roman" w:hAnsi="Times New Roman" w:cs="Times New Roman"/>
          <w:sz w:val="24"/>
          <w:szCs w:val="24"/>
          <w:lang w:val="en"/>
        </w:rPr>
        <w:t xml:space="preserve"> </w:t>
      </w:r>
      <w:r w:rsidR="008612BB" w:rsidRPr="001518C8">
        <w:rPr>
          <w:rFonts w:ascii="Times New Roman" w:hAnsi="Times New Roman" w:cs="Times New Roman"/>
          <w:sz w:val="24"/>
          <w:szCs w:val="24"/>
          <w:lang w:val="en"/>
        </w:rPr>
        <w:fldChar w:fldCharType="begin" w:fldLock="1"/>
      </w:r>
      <w:r w:rsidR="00C874CD" w:rsidRPr="001518C8">
        <w:rPr>
          <w:rFonts w:ascii="Times New Roman" w:hAnsi="Times New Roman" w:cs="Times New Roman"/>
          <w:sz w:val="24"/>
          <w:szCs w:val="24"/>
          <w:lang w:val="en"/>
        </w:rPr>
        <w:instrText>ADDIN CSL_CITATION {"citationItems":[{"id":"ITEM-1","itemData":{"DOI":"10.1108/IJPDLM-09-2016-0271","ISBN":"0920160271","ISSN":"09600035","abstract":"Purpose: Drawing upon the theory of the resource-based view, the purpose of this paper is to examine the relationships among relational resources, innovation capability and firm performance in the third-party logistics (3PL) industry. Design/methodology/approach: Based on data collected from 203 3PL providers in China, this study adopts the approach of structural equation modeling to examine the hypothesized relationships among relational resources, innovation capability and firm performance. Findings: The results of this research confirm that relational resources have a positive effect on firm performance. However, the effect is not direct, but realized through the mediation of innovation capability. This study indicates that relational resources are important for 3PL providers to achieve superior performance, and innovation capability plays a mediating role between relational resources and firm performance. Originality/value: The main contributions of this paper to the literature are twofold. First, it extends the extant research by highlighting the mediating mechanism of innovation capability in relational resources’ influence on firm performance. Second, it advances the existing perspectives on 3PL firms in the Chinese context and this sheds light on logistics research on emerging markets.","author":[{"dropping-particle":"","family":"Shou","given":"Yongyi","non-dropping-particle":"","parse-names":false,"suffix":""},{"dropping-particle":"","family":"Shao","given":"Jinan","non-dropping-particle":"","parse-names":false,"suffix":""},{"dropping-particle":"","family":"Chen","given":"Anlan","non-dropping-particle":"","parse-names":false,"suffix":""}],"container-title":"International Journal of Physical Distribution and Logistics Management","id":"ITEM-1","issue":"9","issued":{"date-parts":[["2017"]]},"page":"864-883","title":"Relational resources and performance of Chinese third-party logistics providers: The mediating role of innovation capability","type":"article-journal","volume":"47"},"uris":["http://www.mendeley.com/documents/?uuid=07627439-b99a-47a1-a36d-675c64a8036e"]},{"id":"ITEM-2","itemData":{"ISSN":"1366-5545","author":[{"dropping-particle":"","family":"Carbone","given":"Valentina","non-dropping-particle":"","parse-names":false,"suffix":""},{"dropping-particle":"","family":"Stone","given":"Marilyn A","non-dropping-particle":"","parse-names":false,"suffix":""}],"container-title":"Transportation Research Part E: Logistics and Transportation Review","id":"ITEM-2","issue":"6","issued":{"date-parts":[["2005"]]},"page":"495-510","publisher":"Elsevier","title":"Growth and relational strategies used by the European logistics service providers: Rationale and outcomes","type":"article-journal","volume":"41"},"uris":["http://www.mendeley.com/documents/?uuid=ae074ced-f65a-492d-877b-c6c2faa98715"]},{"id":"ITEM-3","itemData":{"ISSN":"0960-0035","author":[{"dropping-particle":"","family":"Balci","given":"Gökcay","non-dropping-particle":"","parse-names":false,"suffix":""},{"dropping-particle":"","family":"Caliskan","given":"Aylin","non-dropping-particle":"","parse-names":false,"suffix":""},{"dropping-particle":"","family":"Yuen","given":"Kum Fai","non-dropping-particle":"","parse-names":false,"suffix":""}],"container-title":"International Journal of Physical Distribution &amp; Logistics Management","id":"ITEM-3","issued":{"date-parts":[["2019"]]},"publisher":"Emerald Publishing Limited","title":"Relational bonding strategies, customer satisfaction, and loyalty in the container shipping market","type":"article-journal"},"uris":["http://www.mendeley.com/documents/?uuid=f6be9292-89a2-4a9f-a630-e9d68316ebc8"]},{"id":"ITEM-4","itemData":{"ISSN":"0925-5273","author":[{"dropping-particle":"","family":"Wong","given":"Chee Yew","non-dropping-particle":"","parse-names":false,"suffix":""},{"dropping-particle":"","family":"Karia","given":"Noorliza","non-dropping-particle":"","parse-names":false,"suffix":""}],"container-title":"International Journal of Production Economics","id":"ITEM-4","issue":"1","issued":{"date-parts":[["2010"]]},"page":"51-67","publisher":"Elsevier","title":"Explaining the competitive advantage of logistics service providers: A resource-based view approach","type":"article-journal","volume":"128"},"uris":["http://www.mendeley.com/documents/?uuid=1cd34117-eb74-4908-8921-dca785484a4d"]},{"id":"ITEM-5","itemData":{"DOI":"10.1108/EBR-06-2017-0127","ISSN":"0955534X (ISSN)","abstract":"Purpose: Faced with increasing competition, the ability to secure and optimise global logistics operations should be regarded as a competitive advantage. In the context of the hitherto little explored field of security and safety programmes, the purpose of this paper is to examine how an Authorised Economic Operator (AEO) certificate may affect the creation of a competitive edge for a freight forwarder. Design/methodology/approach: By using the resource-based view as a theoretical background and a qualitative analysis using an interview grid inspired by the balanced scorecard, this research identifies resources and capabilities linked to the AEO certification. Findings: The findings show two specific groups of resources that contribute to the creation of a competitive advantage. The first category is a process-type resource obtained through the AEO certification, which leads to more formalised and better-executed processes. The second relates to the freight forwarder’s knowledge, know-how and relational skills. Research limitations/implications: This research is developed in a logistics service provider context. It should be equally applied in other contexts and with other methods to provide generalisability. Practical implications: Considering its contribution to an area of study currently under research, the findings may be useful to practitioners as a decision support tool to assess the value of the AEO certification. Originality/value: This paper comes in the context of a yet little explored field, despite practitioners’ questions about custom certifications. © 2018, Emerald Publishing Limited.","author":[{"dropping-particle":"","family":"Houé","given":"T","non-dropping-particle":"","parse-names":false,"suffix":""},{"dropping-particle":"","family":"Murphy","given":"E","non-dropping-particle":"","parse-names":false,"suffix":""}],"container-title":"European Business Review","id":"ITEM-5","issue":"5","issued":{"date-parts":[["2018"]]},"language":"English","note":"Cited By :5\n\nExport Date: 2 April 2023\n\nCorrespondence Address: Houé, T.; Department of Supply Chain Management and Information Systems, France; email: thierry.houe@icn-artem.com\n\nReferences: Amit, R., Schoemaker, P.J.H., Strategic assets and organizational rent (1993) Strategic Management Journal, 14 (1), pp. 33-46; \nAthanasopoulou, P., Relationship quality: a critical literature review and research agenda (2009) European Journal of Marketing, 43 (5-6), pp. 583-610;\nBarney, J.B., Strategic factor markets: expectations, luck and business strategy (1986) Management Science, 32 (10), pp. 1231-1241;\nBarney, J.B., Firm, resources and sustained competitive advantage (1991) Journal of Management, 17 (1), pp. 99-120;\nBarney, J.B., Looking inside for competitive advantage (1995) Academy of Management Perspectives, 9 (4), pp. 49-61;\nBarney, J.B., Purchasing, supply chain management and sustained competitive advantage: the relevance of resource-based theory (2012) Journal of Supply Chain Management, 48 (2), pp. 3-6;\nBarry, J., Supply chain risk in an uncertain global supply chain environment (2004) International Journal of Physical Distribution &amp;amp; Logistics Management, 34 (9), pp. 695-697;\nBrewer, P.C., Speh, T.W., Using the balanced scorecard to measure supply chain performance (2000) Journal of Business Logistics, 21 (1), pp. 75-93;\nCarter, C.R., Kosmol, T., Kaufmann, L., Toward a supply chain practice view (2017) Journal of Supply Chain Management, 53 (1), pp. 114-122;\nChristopher, M., Mena, C., Khan, O., Yurt, O., Approaches to managing global sourcing risk (2011) Supply Chain Management: An International Journal, 16 (2), pp. 67-81;\nCuthbertson, R., Piotrowicz, W., Performance measurement systems in supply chains (2011) International Journal of Productivity and Performance Management, 60 (6), pp. 583-602;\nDarkow, I.-L., Weidmann, M., Lorentz, H., Adaptation of foreign logistics service providers’ resources and capabilities to a new institutional environment (2015) Journal of Supply Chain Management, 51 (1), pp. 27-51;\nDe Wulf, L., Sokol, J.B., (2004) Customs Modernization Initiatives: Case Studies, , The World Bank, Washington, DC;\nDen Butter, F., Liu, J., Tan, Y.H., Using IT to engender trust in government-to-business relationships: the authorized economic operator (AEO) as an example (2012) Government Information Quarterly, 29 (2), pp. 261-274;\n(2007) Authorised Economic Operators: Guidelines, , European Commission, Brussels;\nEisenhardt, K.M., Building theories from case study research (1989) Academy of Management Review, 14 (4), pp. 532-550;\n(2006) AEO pilot report: customs security programme, , http://ec.europa.eu/taxation_customs/resources/documents/customs/policy_issues/customs_security/aeo_pilot_report_en.pdf, (accessed: 10 June 2016;\n(2017) Authorised economic operators - query page, , http://ec.europa.eu/taxation_customs/dds2/eos/aeo_consultation.jsp?Lang=en&amp;amp;holderName=&amp;amp;aeoCountry=FR&amp;amp;certificatesTypes=AEOC&amp;amp;certificatesTypes=AEOF&amp;amp;certificatesTypes=AEOS&amp;amp;Expand=true&amp;amp;offset=1&amp;amp;showRecordsCount=1, (accessed: 8 June 2017;\nFulconis, F., Nollet, J., Paché, G., Purchasing of logistical services: a new view of LSPs’ proactive strategies (2016) European Business Review, 28 (4), pp. 449-466;\nGrant, R.M., The resource-based theory of competitive advantage: implications for strategy formulation (1991) California Management Review, 33 (3), pp. 114-135;\nGutiérrez, X., Hintsa, J., Voluntary supply chain security program: a systematic comparison (2006) The International Conference on Information Systems, Logistics and Supply Chain, , www.cross-border.org/pdf/lyon2006-voluntaryscs-gutierrez-etal-may2006.pdf, Paper Presented at (accessed, 15-17 May, Lyon: :, 12 October 2016;\nHarland, C.M., Brenchley, R., Walker, H., Risk in supply network (2003) Journal of Purchasing &amp;amp; Supply Management, 9 (2), pp. 51-62;\nHintsa, J., Gutiérrez, X., Wieser, P., Hameri, A.P., Supply chain security management: an overview (2009) International Journal of Logistics Systems and Management, 5 (3-4), pp. 344-355;\nHitt, M.A., Relevance of strategic management theory and research for supply chain management (2011) Journal of Supply Chain Management, 47 (1), pp. 9-13;\nHoopes, D.G., Madsen, T.L., Walker, G., Why is there a resource-based view? Toward a theory of competitive heterogeneity (2003) Strategic Management Journal, 24 (10), pp. 889-902;\n(2014) Entreprises exportatrices par activité en 2014, , www.insee.fr/fr/statistiques/2120815, (accessed: 23 May 2017;\nJüttner, U., Peck, H., Christopher, M., Supply chain risk management: outlining an agenda for future research (2003) International Journal of Logistics: Research &amp;amp; Applications, 6 (4), pp. 197-210;\nKaplan, R.S., Norton, D.P., The balanced scorecard: measures that drive performance (1992) Harvard Business Review, 70 (1), pp. 71-79;\nKilubi, I., The strategies of supply chain risk management: a synthesis and classification (2016) International Journal of Logistics Research and Applications, 19 (6), pp. 604-629;\nLi, G., Fan, H., Lee, P.K.C., Cheng, T.C.E., Joint supply chain risk management: an agency and collaboration perspective (2015) International Journal of Production Economics, 164, pp. 83-94;\nMakadok, R., Toward a synthesis of the resource-based view and dynamic-capability views of rent creation (2001) Strategic Management Journal, 22 (5), pp. 387-401;\nManuj, I., Mentzer, J.T., Global supply chain risk management strategies (2008) International Journal of Physical Distribution &amp;amp; Logistics Management, 38 (3), pp. 192-223;\nMelián-González, A., Ma Batista-Canino, R., Sánchez-Medina, A., Identifying and assessing valuable resources and core capabilities in public organizations (2010) International Review of Administrative Sciences, 76 (1), pp. 97-114;\nMiles, M.B., Huberman, A.M., Saldaña, J., (2014) Qualitative Data Analysis: A Methods Sourcebook, , 3rd ed., Sage Publications, Thousand Oaks, CA;\nMuratoglu, K., Performance measurement of supply chain via balanced scorecard: the case of a brewing group (2008) The Business Review, 10 (1), pp. 330-337;\nNarasimhan, R., Kim, S.W., Effect of supply chain integration on the relationship between diversification and performance: evidence from Japanese and Korean firms (2002) Journal of Operations Management, 20 (3), pp. 303-323;\nNewbert, S.L., Empirical research on the resource-based view of the firm: an assessment and suggestions for future research (2007) Strategic Management Journal, 28 (2), pp. 121-146;\nPagell, M., Wu, Z., Building a more complete theory of sustainable supply chain management using case studies of 10 exemplars (2009) Journal of Supply Chain Management, 45 (2), pp. 37-56;\nPeteraf, M., The cornerstones of competitive advantage: a resource-based view (1993) Strategic Management Journal, 14 (3), pp. 179-191;\nPrahalad, C.K., Hamel, G., The core competence of the corporation (1990) Harvard Business Review, 68 (3), pp. 79-91;\nRangel, D.A., de Oliveira, T.K., Leite, M.S.A., Supply chain risk classification: discussion and proposal (2015) International Journal of Production Research, 53 (22), pp. 6868-6887;\nRice, J.B., Caniato, F., Building a secure and resilient supply network (2003) Supply Chain Management Review, 7 (5), pp. 22-30;\nRosanelli, R., Authorized economic operators: costs and benefits of certified supply chain safety and security (2016) Strategic Trade Review, 2 (3), pp. 121-131;\nSarathy, R., Security and the global supply chain (2006) Transportation Journal, 45 (4), pp. 28-52;\nSarpong, S., Traceability and supply chain complexity: confronting the issues and concerns (2014) European Business Review, 26 (3), pp. 271-284;\nSchmidt, C.G., Foerstl, K., Schaltenbrand, B., The supply chain position paradox: green practices and firm performance (2017) Journal of Supply Chain Management, 53 (1), pp. 3-25;\nSheffi, Y., Supply chain management under the threat of international terrorism (2001) International The International Journal of Logistics Management, 12 (2), pp. 2-11;\nSheu, C., Lee, L., Niehoff, B., A voluntary logistics security program and international supply chain partnership (2006) Supply Chain Management: An International Journal, 11 (4), pp. 363-374;\nSirmon, D.G., Hitt, M.A., Ireland, R.D., Managing firm resources in dynamic environments to create value: looking inside the black box (2007) Academy of Management Review, 32 (1), pp. 273-292;\nSirmon, D.G., Hitt, M.A., Ireland, R.D., Gilbert, B.A., Resource orchestration to create competitive advantage: breadth, depth and life cycle effects (2011) Journal of Management, 37 (5), pp. 1390-1412;\nSkipper, J.B., Hanna, J.B., Minimizing supply chain disruption risk through enhanced flexibility (2009) International Journal of Physical Distribution &amp;amp; Logistics Management, 39 (5), pp. 404-427;\nUlaga, W., Eggert, A., Relationship value and relationship quality: broadening the nomological network of business-to-business relationships (2006) European Journal of Marketing, 40 (3-4), pp. 311-327;\nVilko, J., Ritala, P., Edelmann, J., On uncertainty in supply chain risk management (2014) The International Journal of Logistics Management, 25 (1), pp. 3-19;\nWagner, S.M., Bode, C., An empirical examination of supply chain performance along several dimensions of risk (2008) Journal of Business Logistics, 29 (1), pp. 307-325;\nWernerfelt, B., A resource-based view of the firm (1984) Strategic Management Journal, 5 (2), pp. 171-180;\nWieland, A., Wallenburg, C.M., The influence of relational competencies on supply chain resilience: a relational view (2013) International Journal of Physical Distribution &amp;amp; Logistics Management, 43 (4), pp. 300-320;\nWilliamson, O.E., Transaction cost economics: the governance of contractual relation (1979) Journal of Law and Economics, 22 (2), pp. 233-261;\nWilliamson, O.E., (1985) The Economic Institutions of Capitalism: Firms, Markets, Relational Contracting, , Free Press, New York, NY;\nWong, C.Y., Karia, N., Explaining the competitive advantage of logistics service providers: a resource-based view approach (2010) International Journal of Production Economics, 128 (1), pp. 51-67;\nYang, C.C., Wei, H.H., The effect of supply chain security management on security performance in container shipping operations (2013) Supply Chain Management: An International Journal, 18 (1), pp. 74-85;\nYin, R.K., (2013) Case Study Research: Design and Methods, , 5th ed., Sage, Thousand Oaks, CA;\nZsidisin, G., Panelli, A., Upton, R., Purchasing organization involvement in risk assessments, contingency plans, and risk management: an exploratory study (2000) Supply Chain Management: An International Journal, 5 (4), pp. 187-198","page":"591-606","publisher":"Emerald Group Publishing Ltd.","publisher-place":"Department of Supply Chain Management and Information Systems, ICN Business School – University of Lorraine, CEREFIGE, Metz, France","title":"The AEO status as a source of competitive advantage","type":"article-journal","volume":"30"},"uris":["http://www.mendeley.com/documents/?uuid=db139cb0-e910-44bf-8d86-ada69428c4c6"]},{"id":"ITEM-6","itemData":{"DOI":"10.1145/3378539.3393864","ISBN":"9781450371308 (ISBN)","abstract":"The field of Predictive Analytics (PA) provides the possibility to utilize large amounts of data to improve forecasting, data-driven decision-making, and competitive advantage. Especially the transport logistics sector, which is characterized by high business-related uncertainties, time-sensitivity, and volatility, highly benefits from accurate resource and production planning. While success factors and framework conditions of applying PA are well-investigated on a theoretical SCM level, findings on internal and external challenges of transport logistics organizations remain scarce. Therefore, based on a multiple case approach, this study offers in-depth insights into six real-world cases of freight forwarders, ocean carriers, and air carriers. The results uncover both internal and external challenges. From the internal perspective, the biggest challenges are related to the technical implementation including the acquisition of globally generated, internal and external data and its harmonization. In addition, stakeholder management and target setting impede the development of PA. Regarding external challenges, relational and external conditions hamper the application. Therefore, especially actions of third-party institutions in terms of standardization and security enhancements are required. This study contributes to the existing literature in various ways as the systematic identification addresses real-world issues of PA in the neglected but crucial area of transport logistics, discussing urgent research needs and highlighting potential solutions. Additionally, the results offer valuable guidance for managers when implementing PA in transport logistics. © 2020 ACM.","author":[{"dropping-particle":"","family":"Birkel","given":"H","non-dropping-particle":"","parse-names":false,"suffix":""},{"dropping-particle":"","family":"Kopyto","given":"M","non-dropping-particle":"","parse-names":false,"suffix":""},{"dropping-particle":"","family":"Lutz","given":"C","non-dropping-particle":"","parse-names":false,"suffix":""}],"container-title":"2020 Computers and People Research Conference, SIGMIS-CPR 2020","id":"ITEM-6","issued":{"date-parts":[["2020"]]},"language":"English","note":"Conference code: 161241\n\nCited By :2\n\nExport Date: 2 April 2023\n\nReferences: Dean, A., (2014) Applied Predictive Analytics. Principles and Techniques for the Professional Data Analyst, , Wiley, Indianapolis, IN; \nAddo-Tenkorang, R., Helo, P.T., Big data applications in operations/supply-chain management: A literature review (2016) Computers &amp;amp; Industrial Engineering, 101, pp. 528-543. , http://doi.org/10.1016/j.cie.2016.09.023;\nBlackburn, R., Lurz, K., Priese, B., Göb, R., Darkow, I., A predictive analytics approach for demand forecasting in the process industry (2015) International Transactions in Operational Research, 22 (3), pp. 407-428. , http://doi.org/10.1111/itor.12122;\nChen, D.Q., Preston, D.S., Swink, M., How the use of big data analytics affects value creation in supply chain management (2015) Journal of Management Information Systems, 32 (4), pp. 4-39. , http://doi.org/10.1080/07421222.2015.1138364;\nThomas, H., Davenport, Competing on analytics (2006) Harvard Business Review, 84 (1), pp. 98-107. , 134;\nKathleen, M., Eisenhardt, Building theories from case study research (1989) The Academy of Management Review, 14 (4), p. 532. , http://doi.org/10.2307/258557;\nFosso Wamba, S., Akter, S., Edwards, A., Chopin, G., Gnanzou, D., How 'big data' can make big impact: Findings from a systematic review and a longitudinal case study (2015) International Journal of Production Economics, 165, pp. 234-246. , http://doi.org/10.1016/j.ijpe.2014.12.031;\nGalliers, R.D., Newell, S., Shanks, G., Topi, H., Datification and its human, organizational and societal effects: The strategic opportunities and challenges of algorithmic decision-making (2017) The Journal of Strategic Information Systems, 26 (3), pp. 185-190. , http://doi.org/10.1016/j.jsis.2017.08.002;\nGandomi, A., Haider, M., Beyond the hype: Big data concepts, methods, analytics (2015) International Journal of Information Management, 35 (2), pp. 137-144. , http://doi.org/10.1016/j.ijinfomgt.2014.10.007;\nGibbert, M., Ruigrok, W., Wicki, B., What passes as a rigorous case study (2008) Strategic Management Journal, 29 (13), pp. 1465-1474. , http://doi.org/10.1002/smj.722;\nGläser, J., Laudel, G., (2010) Experteninterviews und Qualitative Inhaltsanalyse Als Instrumente Rekonstruierender Untersuchungen, , (4. Auflage). Lehrbuch. VS Verlag, Wiesbaden;\nGunasekaran, A., Papadopoulos, T., Dubey R., S.F., Wamba Stephen, C.J., Hazen, B., Akter, S., Big data and predictive analytics for supply chain and organizational performance (2017) Journal of Business Research, 70, pp. 308-317. , http://doi.org/10.1016/j.jbusres.2016.08.004;\nHahn, G.J., Packowski, J., A perspective on applications of in-memory analytics in supply chain management (2015) Decision Support Systems, 76, pp. 45-52. , http://doi.org/10.1016/j.dss.2015.01.003;\nHazen, B.T., Boone, C.A., Ezell, J.D., Jones-Farmer, L.A., Data quality for data science, predictive analytics, big data in supply chain management: An introduction to the problem and suggestions for research and applications (2014) International Journal of Production Economics, 154, pp. 72-80. , http://doi.org/10.1016/j.ijpe.2014.04.018;\nIlie-Zudor, E., Ekaoórt, A., Kemeny, Z., Buckingham, C., Welch, P., Monostori, L., Advanced predictive-analysis-based decision support for collaborative logistics networks (2015) Supply Chain Management, 20 (4), pp. 369-388. , http://doi.org/10.1108/SCM-10-2014-0323;\nJeble, S., Dubey, R., Childe, S.J., Papadopoulos, T., Roubaud, D., Prakash, A., Impact of big data and predictive analytics capability on supply chain sustainability (2018) International Journal of Logistics Management, 29 (2), pp. 513-538. , http://doi.org/10.1108/IJLM-05-2017-0134;\nKache, F., Seuring, S., Challenges and opportunities of digital information at the intersection of Big Data Analytics and supply chain management (2017) International Journal of Operations &amp;amp; Productions Management, 37 (1), pp. 10-36. , http://doi.org/10.1108/IJOPM-02-2015-0078;\nKwon, O., Lee, N., Shin, B., Data quality management, data usage experience and acquisition intention of big data analytics (2014) International Journal of Information Management, 34 (3), pp. 387-394. , http://doi.org/10.1016/j.ijinfomgt.2014.02.002;\nLechevalier, D., Narayanan, A., Rachuri, S., Towards a domain-specific framework for predictive analytics in manufacturing (2014) IEEE International Conference on Big Data (Big Data), pp. 987-995. , http://doi.org/10.1109/BigData.2014.7004332, 2014. 27-30 Oct. 2014 Washington DC, USA. IEEE, Piscataway, NJ;\nLoebbecke, C., Picot, A., Reflections on societal and business model transformation arising from digitization and big data analytics: A research agenda (2015) The Journal of Strategic Information Systems, 24 (3), pp. 149-157. , http://doi.org/10.1016/j.jsis.2015.08.002;\nLucas Jr. H., C., Agarwal, R., Clemons, E.K., Sawy El, O.A., Weber, B., Impactful research on transformational information technology: An opportunity to inform new audiences (2013) MIS Quarterly, 37 (2), pp. 371-382. , http://doi.org/10.25300/MISQ/2013/37.2.03;\nPhilipp, M., Qualitative inhaltsanalyse (2010) Handbuch Qualitative Forschung in der Psychologie, pp. 601-613. , http://doi.org/10.1007/978-3-531-92052-842, Günter Mey and Katja Mruck, Eds. VS Verlag für Sozialwissenschaften/Springer Fachmedien Wiesbaden, Wiesbaden, Wiesbaden;\nMcAfee, A., Brynjolfsson, E., Big data: The management revolution (2012) Harvard Business Review, 90 (60-61), pp. 68-128;\nSchoenherr, T., Speier-Pero, C., Data science, predictive analytics, big data in supply chain management: Current state and future potential (2015) Journal of Business Logistics, 36 (1), pp. 120-132. , http://doi.org/10.1111/jbl.12082;\nShmueli, Koppius, Predictive analytics in information systems research (2011) MIS Quarterly, 35 (3), p. 553. , http://doi.org/10.2307/23042796;\nUthayasankar, S., Kamal, M.M., Irani, Z., Weerakkody, V., Critical analysis of Big Data challenges and analytical methods (2017) Journal of Business Research, 70, pp. 263-286. , http://doi.org/10.1016/j.jbusres.2016.08.001;\nSmith, G.E., Watson, K.J., Baker, W.H., Pokorski, I.I.J.A., A critical balance: Collaboration and security in the IT-enabled supply chain (2007) International Journal of Production Research, 45 (11), pp. 2595-2613. , http://doi.org/10.1080/00207540601020544;\nTan, K.H., Zhu Zhan, Y., Ji, G., Ye, F., Chang, C., Harvesting big data to enhance supply chain innovation capabilities: An analytic infrastructure based on deduction graph (2015) International Journal of Production Economics, 165, pp. 223-233. , http://doi.org/10.1016/j.ijpe.2014.12.034;\nLuca, U., An algorithm for improved ETAs estimations and potential impacts on supply chain decision making (2018) Procedia Manufacturing, 25, pp. 185-193. , http://doi.org/10.1016/j.promfg.2018.06.073;\nSpoel, S., Amrit, C., Van Hillegersberg, J., Predictive analytics for truck arrival time estimation: A field study at a European distribution centre (2017) International Journal of Production Research, 55 (17), pp. 5062-5078. , http://doi.org/10.1080/00207543.2015.1064183;\nWaller, M.A., Fawcett, S.E., Data science, predictive analytics, big data: A revolution that will transform supply chain design and management (2013) Journal of Business Logistics, 34 (2), pp. 77-84. , http://doi.org/10.1111/jbl.12010;\nWang, G., Gunasekaran, A., Ngai, T.E.W., Papadopoulos, T., Big data analytics in logistics and supply chain management: Certain investigations for research and applications (2016) International Journal of Production Economics, 176, pp. 98-110. , http://doi.org/10.1016/j.ijpe.2016.03.014;\nWilliams, Z., Lueg, J.E., Stephen, A.L., Supply chain security: An overview and research agenda (2008) International Journal of Logistics Management, 19 (2), pp. 254-281. , http://doi.org/10.1108/09574090810895988;\nRobert, K., Yin, (2018) Case Study Research and Applications, , Design and methods Sixth edition SAGE, Los Angeles, London, New Delhi, Singapore, Washington DC, Melbourne;\nZhong, R.Y., Huang, G.Q., Lan, S., Dai, Q.Y., Chen, X., Zhang, T., A big data approach for logistics trajectory discovery from RFID-enabled production data (2015) International Journal of Production Economics, 165, pp. 260-272. , http://doi.org/10.1016/j.ijpe.2015.02.014;\nZhong, R.Y., Newman, S.T., Huang, G.Q., Lan, S., Big Data for supply chain management in the service and manufacturing sectors: Challenges, opportunities, future perspectives (2016) Computers &amp;amp; Industrial Engineering, 101, pp. 572-591. , http://doi.org/10.1016/j.cie.2016.07.013\nA4 - ACM SIGMIS; ITONICS; Prospect Press; Tutum","page":"144-151","publisher":"Association for Computing Machinery, Inc","publisher-place":"Supply Chain Management FAU Erlangen-Nuremberg, Nuremberg, Bavaria, Germany","title":"Challenges of Applying Predictive Analytics in Transport Logistics","type":"paper-conference"},"uris":["http://www.mendeley.com/documents/?uuid=03d3742b-7758-401c-9483-1186f2694b95"]},{"id":"ITEM-7","itemData":{"DOI":"10.1108/13555851011062304","ISSN":"13555855 (ISSN)","abstract":"Purpose – The purpose of this paper is to gain a better understanding of the types of relationships that exist along the supply chain and the capabilities that are needed to manage them effectively. Design/methodology/approach – This is exploratory research as there has been little empirical research into this area. Quantitative data were gathered by using a selfadministered questionnaire, using the Australian road freight industry as the context. There were 132 usable responses. Inferential and descriptive analysis, including factor analysis, confirmatory factor and regression analysis was used to examine the predictive power of relational factors in interfirm relationships. Findings – Three factors were identified as having significant influence on relationships: sharing, power and interdependency. “Sharing” is the willingness of the organisation to share resources with other members of the supply chain. “Power” relates to exercising control based on experience, knowledge and position in the supply chain. “Interdependency” is the relative levels of dependency along the supply chain. Research limitations/implications – The research only looks at the Australian road freight industry; a wider sample including other industries would help to strengthen the generalisability of the findings. Practical implications – When these factors are correlated to the types of relationship, arm's length, cooperation, collaboration and alliances, managerial implications can be identified. The more road freight businesses place importance on power, the less they will cooperate. The greater the importance of sharing and interdependency, the greater is the likelihood of arm's length relationships. Originality/value – This paper makes a contribution by describing empirical work conducted in an underresearched but important area – supply chain relationships in the Australian road freight industry. © 2010, Emerald Group Publishing Limited","author":[{"dropping-particle":"","family":"Ferrer","given":"M","non-dropping-particle":"","parse-names":false,"suffix":""},{"dropping-particle":"","family":"Santa","given":"R","non-dropping-particle":"","parse-names":false,"suffix":""},{"dropping-particle":"","family":"Hyland","given":"P W","non-dropping-particle":"","parse-names":false,"suffix":""},{"dropping-particle":"","family":"Bretherton","given":"P","non-dropping-particle":"","parse-names":false,"suffix":""}],"container-title":"Asia Pacific Journal of Marketing and Logistics","id":"ITEM-7","issue":"3","issued":{"date-parts":[["2010"]]},"language":"English","note":"Cited By :39\n\nExport Date: 2 April 2023\n\nReferences: Anand, B., Khanna, T., Do firms learn to create value? The case of alliances (2000) Strategic Management Journal, 21, pp. 295-315; \nBagozzi, R., Youjae, Y., Lynn, W.P., Assessing construct validity in organizational research (1991) Administrative Science Quarterly, 36, p. 421;\nBallou, R., Gilbert, S., Mukherjee, A., New managerial challenges from supply chain opportunities (2000) Industrial Marketing Management, 29, pp. 7-18;\nBarrat, M.A., Understanding the meaning of collaboration in the supply chain (2004) Supply Chain Management: An International Journal, 9, pp. 30-42;\nBensaou, M., Portfolios of buyer-supplier relationships (1999) Sloan Management Review, 40, pp. 35-44;\nBowersox, D., Closs, D., (1996) Logistical Management; The Integrated Supply Chain Process, , McGraw-Hill, New York, NY;\nBretherton, P., Carswell, P., Trust me – I'm a marketing academic! A cross-disciplinary look at trust (2002) Proceedings of the Academy of Marketing Annual Conference;\nBstieler, L., Trust formation in collaborative new product development (2006) Journal of Production and Innovation Management, 23, pp. 56-72;\nAn overview of the Australian road freight transport industry (2003), Working Paper No. 60, BTRE, available at: www.btre.gov.au/docs/workingpapers/wp60/execsumm.aspx; Chopra, S., Meindl, P., (2001) Strategy, , Prentice Hall, Englewood Cliffs, NJ;\nChristopher, M., (2005) Logistics and Supply Chain Management: Creating Value-adding Networks, , Prentice Hall, Harlow;\nCorsten, D., Kumar, N., Do suppliers benefit from collaborative relationships with large retailers? An empirical investigation of efficient consumer response adoption (2005) Journal of Marketing, 69, pp. 80-94;\nCousin, P.D., A conceptual model for managing long term inter-organisational relationships (2002) European Journal of Supply Chain and Management, 8, pp. 71-82;\nCox, A., Understanding buyer and supplier power: a framework for procurement and supply competence (1997) The Journal of Supply Chain Management, 37, pp. 8-15;\nCox, A., Managing with power: strategies for improving value appropriation from supply relationships (2001) Journal of Supply Chain Management, 37, pp. 42-47;\nDapiran, G.P., Hogarth-Scott, S., Are co-operation and trust being confused with power? An analysis of food retailing in Australia and the UK (2003) International Journal of Retail &amp;amp; Distribution Management, 31, pp. 256-267;\nDas, T., Teng, B., Managing risks in strategic alliances (1999) The Academy of Management Executive, 13, pp. 50-62;\nDas, T., Teng, B.-S., Between trust and control: developing confidence in partner cooperation in alliances (1998) Academy of Management Review, 23, pp. 491-512;\nDas, T.K., Teng, B.S., A risk perception model of alliance structuring (2001) Journal of International Management, 7, pp. 1-29;\nDickson, P.H., Weaver, K.M., Environmental determinants and individual-level moderators of alliance use (1997) Academy of Management Journal, 40, pp. 404-425;\nDore, R., Goodwill and the spirit of market capitalism (1992) The Sociology of Economic Life, pp. 159-180. , in Swedberg, R. and Granovetter, M. (Eds), Westview, Boulder, CO;\nDuclos, L.K., Vokurka, R.J., Lummus, R.R., A conceptual model of supply chain flexibility (2003) Industrial Management and Data System, 103, pp. 446-456;\nDwyer, F., Robert, P., Schurr, H., Sejo, O., Developing buyer-seller relationships (1987) Journal of Marketing, 51, pp. 11-27;\nDwyer, M., Welsh, A., Environmental relationships of the internal political economy of marketing channels (1985) Journal of Marketing Research, 22, pp. 397-414;\nDyer, J.H., Chu, W.J., The role of trustworthiness in reducing transaction costs and improving performance: empirical evidence from the United States, Japan, and Korea (2003) Organization Science, 14, pp. 57-68;\nDyer, J.H., Cho, D.S., Chu, W.J., Strategic supplier segmentation: the next best practice in supply chain management (1998) California Management Review, 40, pp. 57-77;\nEl-Ansary, A.I., Stern, W.L., Power measurement in the distribution channel (1972) Journal of Marketing Research, 27, pp. 31-41;\nEmerson, R., Power-dependence relations (1962) American Sociological Review, 27, pp. 31-41;\nFerrer, M., An exploration of inter-firm relationships in the Australian road freight transport industry (2010), unpublished PhD thesis, CQ University, Rockhampton; Field, A., (2000) Discovering Statistics using SPSS for Windows: Advanced Techniques for the Beginners, , Sage Publications, London;\nFrench, J., Raven, B., The bases of social power (1959) Studies in Social Power, pp. 150-167. , in Cartwright, D. (Ed.), University of Michigan Press, Ann Arbor, MI;\nGolicic, S., Foggin, J., Mentzer, J., Relationships magnitude and its role in interorganizational relationship structure (2003) Journal of Business Logistics, 24, pp. 57-76;\nGordon, B., Small 3PLs make it big (2004) Logistics Quarterly Magazine, 10, pp. 13-16;\nGreen, R., Measuring goodwill trust between groups of people: three years of an oil industry alliance (2003) Strategic Change, 12, pp. 367-379;\nGulati, R., Singh, H., The architecture of cooperation: managing coordination costs and appropriation concerns in strategic alliances (1998) Administrative Science Quarterly, 43, pp. 781-814;\nGummesson, E., (1991) Qualitative Methods in Management Research, , Sage Publications, Newbury Park, CA;\nHair, J., Anderson, R., Tatham, R., Black, W., (1998) Multivariate Data Analysis with Readings, , Prentice-Hall, Englewood Cliffs, NJ;\nHair, J.F., Black, W., Babin, B., Anderson, R., (2010) Multivariate Data Analyisis: a Global Perspective, , Pearson, Upple Saddle River, NJ;\nHingley, M., Power imbalanced relationships: cases from UK fresh food supply (2005) International Journal of Retail &amp;amp; Distribution Management, 33, pp. 551-569;\nHo, R., (2006) Handbook of Univariate and Multivariate Data Analysis and Interpretation with SPSS, , Chapman and Hall/CRC, Boca Raton, FL;\nHoyt, J., Huq, F., Bradford, I., From arms-length to collaborative relationships in the supply chain: an evolutionary process (2000) International Journal of Physical Distribution &amp;amp; Logistics Management, 30, p. 750;\nHyland, P., Ferrer, M., Bretherton, P., The importance of understanding the management of a portfolio of relationships in the supply chain (2005) Proceedings of the 19th ANZAM Conference;\nIreland, R.D., Webb, J.W., A multi-theoric perspective on trust and power in strategic supply chains (2006) Journal of Operation Management, 25, pp. 482-497;\nJagdev, H.-S., Thoben, K.-D., Anatomy of enterprise collaborations (2001) Production Planning and Control, 12, pp. 473-551;\nKarahannas, M., Jones, M., Interorganizational systems and trust in strategic alliances (1999) Proceedings of the International Conference on Information Systems;\nKaufman, A., Wood, C.H., Theyel, G., Collaboration and technology linkages: strategic supplier typology (2000) Strategic Management Journal, 21, pp. 649-663;\nKoenig, H.F., Power-dependence relations and interorganizational communication in marketing channels (1989), PhD thesis, The University of Nebraska-Lincoln, Lincoln; Korczynski, M., The political economy of trust (2000) Journal of Management Studies, 37, pp. 1-21;\nKoulikoff-Souviron, M., Harrison, A., The Pervasive human resource picture in interdependent supply relationships (2007) International Journal of Operations and Production Management, 27, pp. 8-27;\nKrause, D., Ellram, L., Critical elements of supplier development (1997) European Journal of Purchasing and Supply Management, 3, pp. 21-31;\nKumar, N., Scheer, L., Steenkamp, J.-B., Interdependence, punitive capability, and the reciprocation of punitive actions in channel relationships (1998) Journal of Marketing Research, 35, pp. 225-235;\nLa Londe, B., Who do you trust these days? (2002) Supply Chain Review, pp. 9-10. , 1 May;\nLambert, D., Emmelhainz, M., Gardner, J., So you think you want a partner (1996) Marketing Management, 5, pp. 24-41;\nLambert, D.M., Cooper, M.C., Issues in supply chain management (2000) International Marketing Management, 29, pp. 65-83;\nLamming, R., Johnsen, T., Zheng, J., Harland, C., An initial classification of supply networks (2000) International Journal of Operations &amp;amp; Production Management, 20, pp. 675-691;\nMcKnight, D., Cummings, L., Chervany, N., Initial trust formation in new organisational relationships (1998) Academy of Management Review, 23, pp. 473-490;\nMaloni, M., Benton, W., Power influences in the supply chain (2000) Journal of Business Logistics, 21, pp. 49-72;\nMaloni, M.J., Benton, W.C., Supply chain partnerships: opportunities for operations research (1997) European Journal of Operations Research, 21, pp. 49-73;\nMentzer, J., DeWitt, W., Keebler, J., Min, S., Nix, N., Smith, C., Zacharia, Z., What is supply chain management? (2001) Chain Management Oaks, pp. 1-25. , in Mentzer, J. (Ed.), Sage Publications, CA;\nMentzer, J., Min, S., Zacharia, Z.G., The nature of interfirm partnering in supply (2000) Journal of Retailing, 76, pp. 568-594;\nMonczka, R., Petersen, K., Handfield, R., Ragatz, G., Success factors in strategic supplier alliances: the buying company perspective (1998) Decision Sciences, 29, pp. 553-577;\nMoore, K.R., Trust and relationship commitment in logistics alliances: a buyer perspective (1998) The Journal of Supply Chain Management, 34, pp. 24-37;\nMorash, E., Clinton, S., The role of transportation capabilities in international supply chain management (1997) Transportation Journal, 36, pp. 5-17;\nNaudé, P., Buttle, F., Assessing relationship quality (2000) Industrial Marketing Management, 29, pp. 351-361;\nNoordewier, T.G., John, G., Nevin, J.R., Performance outcomes of purchasing arrangements in industrial buyer-vendor relationships (1990) Journal of Marketing, 54, pp. 80-93;\nNooteboom, B., (1999) Inter-firm Alliances, , Routledge, London;\nNooteboom, B., Berger, H., Noorderhaven, N., Effects of trust and governance on relational risk (1997) Academy of Management Journal, 40, pp. 309-338;\nNooteboom, B., De Jong, G., Vosse, R., Network interactions and mutual dependence: a test in the car industry (2000) Industry and Innovation, 7, pp. 117-144;\nO'Leary-Kelly, S.W., Vokurka, R.J., The empirical assessment of construct validity (1998) Journal of Operations Management, 16, pp. 387-405;\nOliver, A., Ebers, M., Networking network studies: an analysis of conceptual configuration in the study of inter-organisational relationships (1998) Organization Studies, 19, pp. 549-583;\nOliver, N., Delbridge, R., The characteristics of high performing supply chains (2002) International Journal of Technology Management, 23, pp. 60-73;\nPfeffer, J., (1997) New Directions for Organization Theory, , Oxford University Press, New York, NY;\nPolenske, K., Competition, collaboration and cooperation: an uneasy triangle in networks of firms and regions (2004) Regional Studies, 38, pp. 1029-1043;\nRaven, B., The bases of power: origins and recent developments (1993) Journal of Social Issues, 49, pp. 227-241;\nReichhart, A., Holweg, M., Creating the customer-responsive supply chain: a reconciliation of concepts (2007) International Journal of Operations and Production Management, 27, pp. 1144-1172;\nRinehart, L., Eckert, J.A., Handfield, R.B., Page, T.J., Atkin, T., Structuring supplier-customer relationships (2004) Journal of Business Logistics, 25, pp. 25-62;\nRokkan, A.I., Haugland, S.A., Developing relational exchange: effectiveness and power (2002) European Journal of Marketing, 36, pp. 211-230;\nRothkegel, S., Erakovic, L., Shepherd, D., Strategic alliances between SMEs and large firms: an exploration of the dynamic process (2006) Management Review, 17, pp. 50-72;\nSako, M., (1992) Prices, , Cambridge University Press, Cambridge;\nSako, M., Does trust improve business performance? (1998) Trust Within and Between Organizations, , in Lane, L. and Bachman, R. (Eds), Oxford University Press, Oxford;\nSekaran, U., (2003) Research Methods for Business: A Skill Building Approach, , John Wiley &amp;amp; Sons, New York, NY;\nSharma, S., (1994) Applied Multivariate Techniques, , John Wiley &amp;amp; Sons, New York, NY;\nSimatupang, T.M., Sridharan, R., The collaborative supply chain (2002) International Journal of Logistics Management, 13, pp. 15-30;\nSimatupang, T.M., Wright, A.C., Sridharan, R., The knowledge of coordination for supply chain integration (2002) Business Process Management Journal, 8, pp. 289-309;\nSimchi-Levi, D., Kaminsky, P., Simchi-Levi, E., (2000) Designing and Managing the Supply Chain: Concepts, , McGraw-Hill, New York, NY;\nSpekman, R., Kamauff, J., Myhr, N., An empirical investigation into supply chain management: a perspective on partnerships (1998) International Journal of Physical Distribution &amp;amp; Logistics Management, 28, pp. 630-650;\nSpekman, R.E., Carraway, R., Making the transition to collaborative buyer–seller relationships: an emerging framework (2006) Industrial Marketing Management, 35, pp. 10-19;\nSteendahl, N., Boer, H., Gertsen, F., Kaltoft, R., The influence of power, trust and political behaviour in the process of collaborative improvement (2004), paper presented at the 5th International CINet Conference, Sydney, Australia, 22-25 September; Svensson, G., Extending trust and mutual trust in business relationships towards a synchronised trust chain in marketing channels (2001) Management Decision, 39, pp. 431-440;\nSwaminathan, J.M., Sadeh, N.M., Smith, S.F., (1997) Effect of Sharing Supplier Capacity Information, , Haas School of Business, University of California, Beverly Hills, CA;\nVaramaki, E., Vesalainen, J., Modelling different types of multilateral co-operation between SMEs (2003) Entrepreneurship and Regional Development, 15, pp. 27-47;\nWathne, K.H., Heide, J.B., Opportunism in Interfirm Relationships: Forms, Outcomes, and Solutions (2000) Journal of Marketing, 64, pp. 36-51;\nWhipple, J.M., Frankel, R., Strategic alliance success factors (2000) The Journal of Supply Chain Management, 36, pp. 21-28;\nWilliamson, O., (1985) The Economic Institutions of Capitalism, , The Free Press, New York, NY;\nWong, A., Tjosvold, D., Zhang, P., Supply chain relationships for customer satisfaction in china: interdependency and cooperative goals (2005) Asia Pacific Journal of Management, 22, pp. 179-199;\nXu, L., Beamon, B.M., Supply chain coordination and cooperation mechanisms: an attribute-based approach (2006) The Journal of Supply Chain Management: A Global Review of Purchasing and Supply, 42, pp. 4-12;\nZeng, M., Chen, Z.P., Achieving cooperation in multiparty alliances: a social dilemma approach to partnership management (2003) Academy of Management Review, 28, pp. 587-605;\nZhang, C., Cavusgil, S.T., Roath, A.S., Manufacturer governance and foreign distributor relationships: do relational norms enhance competitiveness in the export market (2003) Journal of International Business Studies, 34, pp. 550-556;\nZhao, X., Huo, B., Flyn, B., Yeoung, J.H.Y., The impact of power and relationship commitment on the integration between manufacturers and customers in a supply chain (2008) Journal of Operations Management, 26, pp. 368-388","page":"419-440","publisher-place":"Faculty of Business and Informatics, CQ University, Rockhampton, Australia","title":"Relational factors that explain supply chain relationships","type":"article-journal","volume":"22"},"uris":["http://www.mendeley.com/documents/?uuid=c06e5300-10bd-4fbf-9e78-6661b0ea0f5b"]}],"mendeley":{"formattedCitation":"(Balci et al., 2019; Birkel et al., 2020; Carbone and Stone, 2005; Ferrer et al., 2010; Houé and Murphy, 2018; Shou et al., 2017; Wong and Karia, 2010)","plainTextFormattedCitation":"(Balci et al., 2019; Birkel et al., 2020; Carbone and Stone, 2005; Ferrer et al., 2010; Houé and Murphy, 2018; Shou et al., 2017; Wong and Karia, 2010)","previouslyFormattedCitation":"(Balci et al., 2019; Birkel et al., 2020; Carbone and Stone, 2005; Ferrer et al., 2010; Houé and Murphy, 2018; Shou et al., 2017; Wong and Karia, 2010)"},"properties":{"noteIndex":0},"schema":"https://github.com/citation-style-language/schema/raw/master/csl-citation.json"}</w:instrText>
      </w:r>
      <w:r w:rsidR="008612BB" w:rsidRPr="001518C8">
        <w:rPr>
          <w:rFonts w:ascii="Times New Roman" w:hAnsi="Times New Roman" w:cs="Times New Roman"/>
          <w:sz w:val="24"/>
          <w:szCs w:val="24"/>
          <w:lang w:val="en"/>
        </w:rPr>
        <w:fldChar w:fldCharType="separate"/>
      </w:r>
      <w:r w:rsidR="008612BB" w:rsidRPr="001518C8">
        <w:rPr>
          <w:rFonts w:ascii="Times New Roman" w:hAnsi="Times New Roman" w:cs="Times New Roman"/>
          <w:noProof/>
          <w:sz w:val="24"/>
          <w:szCs w:val="24"/>
          <w:lang w:val="en"/>
        </w:rPr>
        <w:t>(Balci et al., 2019; Birkel et al., 2020; Carbone and Stone, 2005; Ferrer et al., 2010; Houé and Murphy, 2018; Shou et al., 2017; Wong and Karia, 2010)</w:t>
      </w:r>
      <w:r w:rsidR="008612BB" w:rsidRPr="001518C8">
        <w:rPr>
          <w:rFonts w:ascii="Times New Roman" w:hAnsi="Times New Roman" w:cs="Times New Roman"/>
          <w:sz w:val="24"/>
          <w:szCs w:val="24"/>
          <w:lang w:val="en"/>
        </w:rPr>
        <w:fldChar w:fldCharType="end"/>
      </w:r>
      <w:r w:rsidR="008612BB" w:rsidRPr="001518C8">
        <w:rPr>
          <w:rFonts w:ascii="Times New Roman" w:hAnsi="Times New Roman" w:cs="Times New Roman"/>
          <w:sz w:val="24"/>
          <w:szCs w:val="24"/>
          <w:lang w:val="en"/>
        </w:rPr>
        <w:t xml:space="preserve">. </w:t>
      </w:r>
      <w:r w:rsidR="00B71324">
        <w:rPr>
          <w:rFonts w:ascii="Times New Roman" w:hAnsi="Times New Roman" w:cs="Times New Roman"/>
          <w:sz w:val="24"/>
          <w:szCs w:val="24"/>
          <w:lang w:val="en"/>
        </w:rPr>
        <w:t xml:space="preserve">This research expands on </w:t>
      </w:r>
      <w:r w:rsidR="00026328">
        <w:rPr>
          <w:rFonts w:ascii="Times New Roman" w:hAnsi="Times New Roman" w:cs="Times New Roman"/>
          <w:sz w:val="24"/>
          <w:szCs w:val="24"/>
          <w:lang w:val="en"/>
        </w:rPr>
        <w:t>previous stud</w:t>
      </w:r>
      <w:r w:rsidR="00CB1C41">
        <w:rPr>
          <w:rFonts w:ascii="Times New Roman" w:hAnsi="Times New Roman" w:cs="Times New Roman"/>
          <w:sz w:val="24"/>
          <w:szCs w:val="24"/>
          <w:lang w:val="en"/>
        </w:rPr>
        <w:t>ies</w:t>
      </w:r>
      <w:r w:rsidR="00B71324">
        <w:rPr>
          <w:rFonts w:ascii="Times New Roman" w:hAnsi="Times New Roman" w:cs="Times New Roman"/>
          <w:sz w:val="24"/>
          <w:szCs w:val="24"/>
          <w:lang w:val="en"/>
        </w:rPr>
        <w:t xml:space="preserve"> </w:t>
      </w:r>
      <w:r w:rsidR="00026328">
        <w:rPr>
          <w:rFonts w:ascii="Times New Roman" w:hAnsi="Times New Roman" w:cs="Times New Roman"/>
          <w:sz w:val="24"/>
          <w:szCs w:val="24"/>
          <w:lang w:val="en"/>
        </w:rPr>
        <w:t>to</w:t>
      </w:r>
      <w:r w:rsidR="00B71324">
        <w:rPr>
          <w:rFonts w:ascii="Times New Roman" w:hAnsi="Times New Roman" w:cs="Times New Roman"/>
          <w:sz w:val="24"/>
          <w:szCs w:val="24"/>
          <w:lang w:val="en"/>
        </w:rPr>
        <w:t xml:space="preserve"> look at relation</w:t>
      </w:r>
      <w:r w:rsidR="00026328">
        <w:rPr>
          <w:rFonts w:ascii="Times New Roman" w:hAnsi="Times New Roman" w:cs="Times New Roman"/>
          <w:sz w:val="24"/>
          <w:szCs w:val="24"/>
          <w:lang w:val="en"/>
        </w:rPr>
        <w:t>al</w:t>
      </w:r>
      <w:r w:rsidR="00B71324">
        <w:rPr>
          <w:rFonts w:ascii="Times New Roman" w:hAnsi="Times New Roman" w:cs="Times New Roman"/>
          <w:sz w:val="24"/>
          <w:szCs w:val="24"/>
          <w:lang w:val="en"/>
        </w:rPr>
        <w:t xml:space="preserve"> resources to improve competitive advantage.</w:t>
      </w:r>
    </w:p>
    <w:p w14:paraId="25876F6D" w14:textId="48E61AD2" w:rsidR="005E687B" w:rsidRPr="001518C8" w:rsidRDefault="002F0E59" w:rsidP="000437BB">
      <w:pPr>
        <w:jc w:val="both"/>
        <w:rPr>
          <w:rFonts w:ascii="Times New Roman" w:hAnsi="Times New Roman" w:cs="Times New Roman"/>
          <w:sz w:val="24"/>
          <w:szCs w:val="24"/>
          <w:lang w:val="en"/>
        </w:rPr>
      </w:pPr>
      <w:r w:rsidRPr="002F0E59">
        <w:rPr>
          <w:rStyle w:val="rynqvb"/>
          <w:rFonts w:ascii="Times New Roman" w:hAnsi="Times New Roman" w:cs="Times New Roman"/>
          <w:sz w:val="24"/>
          <w:szCs w:val="24"/>
          <w:lang w:val="en"/>
        </w:rPr>
        <w:t>This study extends the existing literature</w:t>
      </w:r>
      <w:r w:rsidRPr="001518C8">
        <w:rPr>
          <w:rFonts w:ascii="Times New Roman" w:hAnsi="Times New Roman" w:cs="Times New Roman"/>
          <w:sz w:val="24"/>
          <w:szCs w:val="24"/>
          <w:lang w:val="en"/>
        </w:rPr>
        <w:t xml:space="preserve"> </w:t>
      </w:r>
      <w:r w:rsidR="00670FEB" w:rsidRPr="001518C8">
        <w:rPr>
          <w:rFonts w:ascii="Times New Roman" w:hAnsi="Times New Roman" w:cs="Times New Roman"/>
          <w:sz w:val="24"/>
          <w:szCs w:val="24"/>
          <w:lang w:val="en"/>
        </w:rPr>
        <w:t xml:space="preserve">to examine </w:t>
      </w:r>
      <w:r w:rsidR="00C80A45">
        <w:rPr>
          <w:rFonts w:ascii="Times New Roman" w:hAnsi="Times New Roman" w:cs="Times New Roman"/>
          <w:sz w:val="24"/>
          <w:szCs w:val="24"/>
          <w:lang w:val="en"/>
        </w:rPr>
        <w:t>I</w:t>
      </w:r>
      <w:r w:rsidR="00670FEB" w:rsidRPr="001518C8">
        <w:rPr>
          <w:rFonts w:ascii="Times New Roman" w:hAnsi="Times New Roman" w:cs="Times New Roman"/>
          <w:sz w:val="24"/>
          <w:szCs w:val="24"/>
          <w:lang w:val="en"/>
        </w:rPr>
        <w:t xml:space="preserve">ncoterm and relational resources to improve competitive advantage. None of </w:t>
      </w:r>
      <w:r w:rsidR="005E687B" w:rsidRPr="001518C8">
        <w:rPr>
          <w:rFonts w:ascii="Times New Roman" w:hAnsi="Times New Roman" w:cs="Times New Roman"/>
          <w:sz w:val="24"/>
          <w:szCs w:val="24"/>
          <w:lang w:val="en"/>
        </w:rPr>
        <w:t xml:space="preserve">the </w:t>
      </w:r>
      <w:r w:rsidR="00670FEB" w:rsidRPr="001518C8">
        <w:rPr>
          <w:rFonts w:ascii="Times New Roman" w:hAnsi="Times New Roman" w:cs="Times New Roman"/>
          <w:sz w:val="24"/>
          <w:szCs w:val="24"/>
          <w:lang w:val="en"/>
        </w:rPr>
        <w:t xml:space="preserve">previous studies about </w:t>
      </w:r>
      <w:r w:rsidR="00C80A45">
        <w:rPr>
          <w:rFonts w:ascii="Times New Roman" w:hAnsi="Times New Roman" w:cs="Times New Roman"/>
          <w:sz w:val="24"/>
          <w:szCs w:val="24"/>
          <w:lang w:val="en"/>
        </w:rPr>
        <w:t>I</w:t>
      </w:r>
      <w:r w:rsidR="00670FEB" w:rsidRPr="001518C8">
        <w:rPr>
          <w:rFonts w:ascii="Times New Roman" w:hAnsi="Times New Roman" w:cs="Times New Roman"/>
          <w:sz w:val="24"/>
          <w:szCs w:val="24"/>
          <w:lang w:val="en"/>
        </w:rPr>
        <w:t xml:space="preserve">ncoterm and relational resources associated with resource-based views is an </w:t>
      </w:r>
      <w:r w:rsidR="005E687B" w:rsidRPr="001518C8">
        <w:rPr>
          <w:rFonts w:ascii="Times New Roman" w:hAnsi="Times New Roman" w:cs="Times New Roman"/>
          <w:sz w:val="24"/>
          <w:szCs w:val="24"/>
          <w:lang w:val="en"/>
        </w:rPr>
        <w:t>exci</w:t>
      </w:r>
      <w:r w:rsidR="00670FEB" w:rsidRPr="001518C8">
        <w:rPr>
          <w:rFonts w:ascii="Times New Roman" w:hAnsi="Times New Roman" w:cs="Times New Roman"/>
          <w:sz w:val="24"/>
          <w:szCs w:val="24"/>
          <w:lang w:val="en"/>
        </w:rPr>
        <w:t>ting topic of this study. Moreover</w:t>
      </w:r>
      <w:r w:rsidR="005E687B" w:rsidRPr="001518C8">
        <w:rPr>
          <w:rFonts w:ascii="Times New Roman" w:hAnsi="Times New Roman" w:cs="Times New Roman"/>
          <w:sz w:val="24"/>
          <w:szCs w:val="24"/>
          <w:lang w:val="en"/>
        </w:rPr>
        <w:t>,</w:t>
      </w:r>
      <w:r w:rsidR="00670FEB" w:rsidRPr="001518C8">
        <w:rPr>
          <w:rFonts w:ascii="Times New Roman" w:hAnsi="Times New Roman" w:cs="Times New Roman"/>
          <w:sz w:val="24"/>
          <w:szCs w:val="24"/>
          <w:lang w:val="en"/>
        </w:rPr>
        <w:t xml:space="preserve"> </w:t>
      </w:r>
      <w:r w:rsidR="00EB5109">
        <w:rPr>
          <w:rFonts w:ascii="Times New Roman" w:hAnsi="Times New Roman" w:cs="Times New Roman"/>
          <w:sz w:val="24"/>
          <w:szCs w:val="24"/>
          <w:lang w:val="en"/>
        </w:rPr>
        <w:t xml:space="preserve">This study </w:t>
      </w:r>
      <w:r w:rsidR="009323DF">
        <w:rPr>
          <w:rFonts w:ascii="Times New Roman" w:hAnsi="Times New Roman" w:cs="Times New Roman"/>
          <w:sz w:val="24"/>
          <w:szCs w:val="24"/>
          <w:lang w:val="en"/>
        </w:rPr>
        <w:t>concerns</w:t>
      </w:r>
      <w:r w:rsidR="00EB5109">
        <w:rPr>
          <w:rFonts w:ascii="Times New Roman" w:hAnsi="Times New Roman" w:cs="Times New Roman"/>
          <w:sz w:val="24"/>
          <w:szCs w:val="24"/>
          <w:lang w:val="en"/>
        </w:rPr>
        <w:t xml:space="preserve"> </w:t>
      </w:r>
      <w:r w:rsidR="00670FEB" w:rsidRPr="001518C8">
        <w:rPr>
          <w:rFonts w:ascii="Times New Roman" w:hAnsi="Times New Roman" w:cs="Times New Roman"/>
          <w:sz w:val="24"/>
          <w:szCs w:val="24"/>
          <w:lang w:val="en"/>
        </w:rPr>
        <w:t xml:space="preserve">the Freight Forwarders industry in Jakarta, Indonesia. </w:t>
      </w:r>
      <w:r w:rsidR="00B71324">
        <w:rPr>
          <w:rFonts w:ascii="Times New Roman" w:hAnsi="Times New Roman" w:cs="Times New Roman"/>
          <w:sz w:val="24"/>
          <w:szCs w:val="24"/>
          <w:lang w:val="en"/>
        </w:rPr>
        <w:t>The study is pertinent and helpful to managers and businesses because Jakarta is still the center of Indonesia's export-import activities.</w:t>
      </w:r>
    </w:p>
    <w:p w14:paraId="57CA6271" w14:textId="77777777" w:rsidR="00193439" w:rsidRDefault="00193439" w:rsidP="00193439">
      <w:pPr>
        <w:pStyle w:val="ListParagraph"/>
        <w:numPr>
          <w:ilvl w:val="0"/>
          <w:numId w:val="3"/>
        </w:numPr>
        <w:ind w:left="284" w:hanging="284"/>
        <w:jc w:val="both"/>
        <w:rPr>
          <w:rFonts w:ascii="Times New Roman" w:hAnsi="Times New Roman" w:cs="Times New Roman"/>
          <w:b/>
          <w:bCs/>
          <w:sz w:val="24"/>
          <w:szCs w:val="24"/>
          <w:lang w:val="en"/>
        </w:rPr>
      </w:pPr>
      <w:r>
        <w:rPr>
          <w:rFonts w:ascii="Times New Roman" w:hAnsi="Times New Roman" w:cs="Times New Roman"/>
          <w:b/>
          <w:bCs/>
          <w:sz w:val="24"/>
          <w:szCs w:val="24"/>
          <w:lang w:val="en"/>
        </w:rPr>
        <w:t>Literature review</w:t>
      </w:r>
    </w:p>
    <w:p w14:paraId="0A2F6B96" w14:textId="77777777" w:rsidR="00330B27" w:rsidRPr="00193439" w:rsidRDefault="00193439" w:rsidP="00193439">
      <w:pPr>
        <w:pStyle w:val="ListParagraph"/>
        <w:numPr>
          <w:ilvl w:val="1"/>
          <w:numId w:val="3"/>
        </w:numPr>
        <w:ind w:left="426" w:hanging="426"/>
        <w:jc w:val="both"/>
        <w:rPr>
          <w:rFonts w:ascii="Times New Roman" w:hAnsi="Times New Roman" w:cs="Times New Roman"/>
          <w:b/>
          <w:bCs/>
          <w:sz w:val="24"/>
          <w:szCs w:val="24"/>
          <w:lang w:val="en"/>
        </w:rPr>
      </w:pPr>
      <w:r>
        <w:rPr>
          <w:rFonts w:ascii="Times New Roman" w:hAnsi="Times New Roman" w:cs="Times New Roman"/>
          <w:b/>
          <w:bCs/>
          <w:sz w:val="24"/>
          <w:szCs w:val="24"/>
          <w:lang w:val="en"/>
        </w:rPr>
        <w:t>Re</w:t>
      </w:r>
      <w:r w:rsidRPr="00193439">
        <w:rPr>
          <w:rFonts w:ascii="Times New Roman" w:hAnsi="Times New Roman" w:cs="Times New Roman"/>
          <w:b/>
          <w:bCs/>
          <w:sz w:val="24"/>
          <w:szCs w:val="24"/>
          <w:lang w:val="en"/>
        </w:rPr>
        <w:t>source-base view theory</w:t>
      </w:r>
    </w:p>
    <w:p w14:paraId="583F077F" w14:textId="3A1B716E" w:rsidR="00330B27" w:rsidRPr="00193439" w:rsidRDefault="00B71324" w:rsidP="00193439">
      <w:pPr>
        <w:jc w:val="both"/>
      </w:pPr>
      <w:r>
        <w:rPr>
          <w:rFonts w:ascii="Times New Roman" w:hAnsi="Times New Roman" w:cs="Times New Roman"/>
          <w:sz w:val="24"/>
          <w:szCs w:val="24"/>
        </w:rPr>
        <w:t xml:space="preserve">The resource-based view </w:t>
      </w:r>
      <w:r w:rsidR="007A3076">
        <w:rPr>
          <w:rFonts w:ascii="Times New Roman" w:hAnsi="Times New Roman" w:cs="Times New Roman"/>
          <w:sz w:val="24"/>
          <w:szCs w:val="24"/>
        </w:rPr>
        <w:t xml:space="preserve">believes that a firm is a group of resources needed to complete tasks that </w:t>
      </w:r>
      <w:r w:rsidR="009A404F">
        <w:rPr>
          <w:rFonts w:ascii="Times New Roman" w:hAnsi="Times New Roman" w:cs="Times New Roman"/>
          <w:sz w:val="24"/>
          <w:szCs w:val="24"/>
        </w:rPr>
        <w:t>enhance</w:t>
      </w:r>
      <w:r w:rsidR="00A74C51">
        <w:rPr>
          <w:rFonts w:ascii="Times New Roman" w:hAnsi="Times New Roman" w:cs="Times New Roman"/>
          <w:sz w:val="24"/>
          <w:szCs w:val="24"/>
        </w:rPr>
        <w:t xml:space="preserve"> its long-term profitability and competitive advantage </w:t>
      </w:r>
      <w:r w:rsidR="00330B27" w:rsidRPr="00193439">
        <w:rPr>
          <w:rFonts w:ascii="Times New Roman" w:hAnsi="Times New Roman" w:cs="Times New Roman"/>
          <w:sz w:val="24"/>
          <w:szCs w:val="24"/>
          <w:lang w:val="en"/>
        </w:rPr>
        <w:fldChar w:fldCharType="begin" w:fldLock="1"/>
      </w:r>
      <w:r w:rsidR="00330B27" w:rsidRPr="00193439">
        <w:rPr>
          <w:rFonts w:ascii="Times New Roman" w:hAnsi="Times New Roman" w:cs="Times New Roman"/>
          <w:sz w:val="24"/>
          <w:szCs w:val="24"/>
          <w:lang w:val="en"/>
        </w:rPr>
        <w:instrText>ADDIN CSL_CITATION {"citationItems":[{"id":"ITEM-1","itemData":{"ISSN":"0008-1256","author":[{"dropping-particle":"","family":"Grant","given":"Robert M","non-dropping-particle":"","parse-names":false,"suffix":""}],"container-title":"California management review","id":"ITEM-1","issue":"3","issued":{"date-parts":[["1991"]]},"page":"114-135","publisher":"SAGE Publications Sage CA: Los Angeles, CA","title":"The resource-based theory of competitive advantage: implications for strategy formulation","type":"article-journal","volume":"33"},"uris":["http://www.mendeley.com/documents/?uuid=6a678ad1-cd3b-49d2-89db-4fdc52c0aa61"]},{"id":"ITEM-2","itemData":{"ISSN":"0143-2095","author":[{"dropping-particle":"","family":"Wernerfelt","given":"Birger","non-dropping-particle":"","parse-names":false,"suffix":""}],"container-title":"Strategic management journal","id":"ITEM-2","issue":"2","issued":{"date-parts":[["1984"]]},"page":"171-180","publisher":"Wiley Online Library","title":"A resource‐based view of the firm","type":"article-journal","volume":"5"},"uris":["http://www.mendeley.com/documents/?uuid=1b3f81f5-64af-4536-9b70-bfb00289ad32"]}],"mendeley":{"formattedCitation":"(Grant, 1991; Wernerfelt, 1984)","plainTextFormattedCitation":"(Grant, 1991; Wernerfelt, 1984)","previouslyFormattedCitation":"(Grant, 1991; Wernerfelt, 1984)"},"properties":{"noteIndex":0},"schema":"https://github.com/citation-style-language/schema/raw/master/csl-citation.json"}</w:instrText>
      </w:r>
      <w:r w:rsidR="00330B27" w:rsidRPr="00193439">
        <w:rPr>
          <w:rFonts w:ascii="Times New Roman" w:hAnsi="Times New Roman" w:cs="Times New Roman"/>
          <w:sz w:val="24"/>
          <w:szCs w:val="24"/>
          <w:lang w:val="en"/>
        </w:rPr>
        <w:fldChar w:fldCharType="separate"/>
      </w:r>
      <w:r w:rsidR="00330B27" w:rsidRPr="00193439">
        <w:rPr>
          <w:rFonts w:ascii="Times New Roman" w:hAnsi="Times New Roman" w:cs="Times New Roman"/>
          <w:noProof/>
          <w:sz w:val="24"/>
          <w:szCs w:val="24"/>
          <w:lang w:val="en"/>
        </w:rPr>
        <w:t>(Grant, 1991; Wernerfelt, 1984)</w:t>
      </w:r>
      <w:r w:rsidR="00330B27" w:rsidRPr="00193439">
        <w:rPr>
          <w:rFonts w:ascii="Times New Roman" w:hAnsi="Times New Roman" w:cs="Times New Roman"/>
          <w:sz w:val="24"/>
          <w:szCs w:val="24"/>
          <w:lang w:val="en"/>
        </w:rPr>
        <w:fldChar w:fldCharType="end"/>
      </w:r>
      <w:r w:rsidR="00330B27" w:rsidRPr="00193439">
        <w:rPr>
          <w:rFonts w:ascii="Times New Roman" w:hAnsi="Times New Roman" w:cs="Times New Roman"/>
          <w:sz w:val="24"/>
          <w:szCs w:val="24"/>
          <w:lang w:val="en"/>
        </w:rPr>
        <w:t xml:space="preserve">. </w:t>
      </w:r>
      <w:r w:rsidR="00193439" w:rsidRPr="00193439">
        <w:rPr>
          <w:rFonts w:ascii="Times New Roman" w:hAnsi="Times New Roman" w:cs="Times New Roman"/>
          <w:sz w:val="24"/>
          <w:szCs w:val="24"/>
        </w:rPr>
        <w:t>The literature elaborates on this viewpoint by separating resources from capabilities: resources are physical and immaterial assets that companies might use in their production processes, such as tools, personnel, operations, or finances</w:t>
      </w:r>
      <w:r w:rsidR="00193439">
        <w:rPr>
          <w:rFonts w:ascii="Times New Roman" w:hAnsi="Times New Roman" w:cs="Times New Roman"/>
          <w:sz w:val="24"/>
          <w:szCs w:val="24"/>
        </w:rPr>
        <w:t xml:space="preserve"> </w:t>
      </w:r>
      <w:r w:rsidR="00330B27" w:rsidRPr="00193439">
        <w:rPr>
          <w:rFonts w:ascii="Times New Roman" w:hAnsi="Times New Roman" w:cs="Times New Roman"/>
          <w:sz w:val="24"/>
          <w:szCs w:val="24"/>
        </w:rPr>
        <w:fldChar w:fldCharType="begin" w:fldLock="1"/>
      </w:r>
      <w:r w:rsidR="00330B27" w:rsidRPr="00193439">
        <w:rPr>
          <w:rFonts w:ascii="Times New Roman" w:hAnsi="Times New Roman" w:cs="Times New Roman"/>
          <w:sz w:val="24"/>
          <w:szCs w:val="24"/>
        </w:rPr>
        <w:instrText>ADDIN CSL_CITATION {"citationItems":[{"id":"ITEM-1","itemData":{"ISSN":"0149-2063","author":[{"dropping-particle":"","family":"Barney","given":"Jay B","non-dropping-particle":"","parse-names":false,"suffix":""}],"container-title":"Journal of management","id":"ITEM-1","issue":"6","issued":{"date-parts":[["2001"]]},"page":"643-650","publisher":"Sage Publications Sage CA: Thousand Oaks, CA","title":"Resource-based theories of competitive advantage: A ten-year retrospective on the resource-based view","type":"article-journal","volume":"27"},"uris":["http://www.mendeley.com/documents/?uuid=d9c883b9-4da1-49ec-bf8f-7835870e1738"]},{"id":"ITEM-2","itemData":{"ISSN":"0008-1256","author":[{"dropping-particle":"","family":"Grant","given":"Robert M","non-dropping-particle":"","parse-names":false,"suffix":""}],"container-title":"California management review","id":"ITEM-2","issue":"3","issued":{"date-parts":[["1991"]]},"page":"114-135","publisher":"SAGE Publications Sage CA: Los Angeles, CA","title":"The resource-based theory of competitive advantage: implications for strategy formulation","type":"article-journal","volume":"33"},"uris":["http://www.mendeley.com/documents/?uuid=6a678ad1-cd3b-49d2-89db-4fdc52c0aa61"]}],"mendeley":{"formattedCitation":"(Barney, 2001; Grant, 1991)","plainTextFormattedCitation":"(Barney, 2001; Grant, 1991)","previouslyFormattedCitation":"(Barney, 2001; Grant, 1991)"},"properties":{"noteIndex":0},"schema":"https://github.com/citation-style-language/schema/raw/master/csl-citation.json"}</w:instrText>
      </w:r>
      <w:r w:rsidR="00330B27" w:rsidRPr="00193439">
        <w:rPr>
          <w:rFonts w:ascii="Times New Roman" w:hAnsi="Times New Roman" w:cs="Times New Roman"/>
          <w:sz w:val="24"/>
          <w:szCs w:val="24"/>
        </w:rPr>
        <w:fldChar w:fldCharType="separate"/>
      </w:r>
      <w:r w:rsidR="00330B27" w:rsidRPr="00193439">
        <w:rPr>
          <w:rFonts w:ascii="Times New Roman" w:hAnsi="Times New Roman" w:cs="Times New Roman"/>
          <w:noProof/>
          <w:sz w:val="24"/>
          <w:szCs w:val="24"/>
        </w:rPr>
        <w:t>(Barney, 2001; Grant, 1991)</w:t>
      </w:r>
      <w:r w:rsidR="00330B27" w:rsidRPr="00193439">
        <w:rPr>
          <w:rFonts w:ascii="Times New Roman" w:hAnsi="Times New Roman" w:cs="Times New Roman"/>
          <w:sz w:val="24"/>
          <w:szCs w:val="24"/>
        </w:rPr>
        <w:fldChar w:fldCharType="end"/>
      </w:r>
      <w:r w:rsidR="00330B27" w:rsidRPr="00193439">
        <w:rPr>
          <w:rFonts w:ascii="Times New Roman" w:hAnsi="Times New Roman" w:cs="Times New Roman"/>
          <w:sz w:val="24"/>
          <w:szCs w:val="24"/>
        </w:rPr>
        <w:t xml:space="preserve">. </w:t>
      </w:r>
      <w:r>
        <w:rPr>
          <w:rFonts w:ascii="Times New Roman" w:hAnsi="Times New Roman" w:cs="Times New Roman"/>
          <w:sz w:val="24"/>
          <w:szCs w:val="24"/>
          <w:lang w:val="en"/>
        </w:rPr>
        <w:t xml:space="preserve">Utilizing resources to execute tasks that advance desired objectives is </w:t>
      </w:r>
      <w:r w:rsidR="00AC506E">
        <w:rPr>
          <w:rFonts w:ascii="Times New Roman" w:hAnsi="Times New Roman" w:cs="Times New Roman"/>
          <w:sz w:val="24"/>
          <w:szCs w:val="24"/>
          <w:lang w:val="en"/>
        </w:rPr>
        <w:t xml:space="preserve">a </w:t>
      </w:r>
      <w:r>
        <w:rPr>
          <w:rFonts w:ascii="Times New Roman" w:hAnsi="Times New Roman" w:cs="Times New Roman"/>
          <w:sz w:val="24"/>
          <w:szCs w:val="24"/>
          <w:lang w:val="en"/>
        </w:rPr>
        <w:t>capability</w:t>
      </w:r>
      <w:r w:rsidR="00330B27" w:rsidRPr="00193439">
        <w:rPr>
          <w:rFonts w:ascii="Times New Roman" w:hAnsi="Times New Roman" w:cs="Times New Roman"/>
          <w:sz w:val="24"/>
          <w:szCs w:val="24"/>
          <w:lang w:val="en"/>
        </w:rPr>
        <w:t xml:space="preserve"> </w:t>
      </w:r>
      <w:r w:rsidR="00330B27" w:rsidRPr="00193439">
        <w:rPr>
          <w:rFonts w:ascii="Times New Roman" w:hAnsi="Times New Roman" w:cs="Times New Roman"/>
          <w:sz w:val="24"/>
          <w:szCs w:val="24"/>
        </w:rPr>
        <w:fldChar w:fldCharType="begin" w:fldLock="1"/>
      </w:r>
      <w:r w:rsidR="00330B27" w:rsidRPr="00193439">
        <w:rPr>
          <w:rFonts w:ascii="Times New Roman" w:hAnsi="Times New Roman" w:cs="Times New Roman"/>
          <w:sz w:val="24"/>
          <w:szCs w:val="24"/>
        </w:rPr>
        <w:instrText>ADDIN CSL_CITATION {"citationItems":[{"id":"ITEM-1","itemData":{"DOI":"10.1002/smj.4250140105","ISSN":"10970266","abstract":"We build on an emerging strategy literature that views the firm as a bundle of resources and capabilities, and examine conditions that contribute to the realization of sustainable economic rents. Because of (1) resource‐market imperfections and (2) discretionary managerial decisions about resource development and deployment, we expect firms to differ (in and out of equilibrium) in the resources and capabilities they control. This asymmetry in turn can be a source of sustainable economic rent. The paper focuses on the linkages between the industry analysis framework, the resource‐based view of the firm, behavioral decision biases and organizational implementation issues. It connects the concept of Strategic Industry Factors at the market level with the notion of Strategic Assets at the firm level. Organizational rent is shown to stem from imperfect and discretionary decisions to develop and deploy selected resources and capabilities, made by boundedly rational managers facing high uncertainty, complexity, and intrafirm conflict. Copyright © 1993 John Wiley &amp; Sons, Ltd.","author":[{"dropping-particle":"","family":"Amit","given":"Raphael","non-dropping-particle":"","parse-names":false,"suffix":""},{"dropping-particle":"","family":"Schoemaker","given":"Paul J.H.","non-dropping-particle":"","parse-names":false,"suffix":""}],"container-title":"Strategic Management Journal","id":"ITEM-1","issue":"1","issued":{"date-parts":[["1993"]]},"page":"33-46","title":"Strategic assets and organizational rent","type":"article-journal","volume":"14"},"uris":["http://www.mendeley.com/documents/?uuid=1d7d307b-5932-4fcd-a204-b65309915ed3"]}],"mendeley":{"formattedCitation":"(Amit and Schoemaker, 1993)","plainTextFormattedCitation":"(Amit and Schoemaker, 1993)","previouslyFormattedCitation":"(Amit and Schoemaker, 1993)"},"properties":{"noteIndex":0},"schema":"https://github.com/citation-style-language/schema/raw/master/csl-citation.json"}</w:instrText>
      </w:r>
      <w:r w:rsidR="00330B27" w:rsidRPr="00193439">
        <w:rPr>
          <w:rFonts w:ascii="Times New Roman" w:hAnsi="Times New Roman" w:cs="Times New Roman"/>
          <w:sz w:val="24"/>
          <w:szCs w:val="24"/>
        </w:rPr>
        <w:fldChar w:fldCharType="separate"/>
      </w:r>
      <w:r w:rsidR="00330B27" w:rsidRPr="00193439">
        <w:rPr>
          <w:rFonts w:ascii="Times New Roman" w:hAnsi="Times New Roman" w:cs="Times New Roman"/>
          <w:noProof/>
          <w:sz w:val="24"/>
          <w:szCs w:val="24"/>
        </w:rPr>
        <w:t>(Amit and Schoemaker, 1993)</w:t>
      </w:r>
      <w:r w:rsidR="00330B27" w:rsidRPr="00193439">
        <w:rPr>
          <w:rFonts w:ascii="Times New Roman" w:hAnsi="Times New Roman" w:cs="Times New Roman"/>
          <w:sz w:val="24"/>
          <w:szCs w:val="24"/>
        </w:rPr>
        <w:fldChar w:fldCharType="end"/>
      </w:r>
      <w:r w:rsidR="00330B27" w:rsidRPr="00193439">
        <w:rPr>
          <w:rFonts w:ascii="Times New Roman" w:hAnsi="Times New Roman" w:cs="Times New Roman"/>
          <w:sz w:val="24"/>
          <w:szCs w:val="24"/>
        </w:rPr>
        <w:t xml:space="preserve">. </w:t>
      </w:r>
      <w:r>
        <w:rPr>
          <w:rFonts w:ascii="Times New Roman" w:hAnsi="Times New Roman" w:cs="Times New Roman"/>
          <w:sz w:val="24"/>
          <w:szCs w:val="24"/>
          <w:lang w:val="en"/>
        </w:rPr>
        <w:t xml:space="preserve">It is </w:t>
      </w:r>
      <w:r w:rsidR="00AC506E">
        <w:rPr>
          <w:rFonts w:ascii="Times New Roman" w:hAnsi="Times New Roman" w:cs="Times New Roman"/>
          <w:sz w:val="24"/>
          <w:szCs w:val="24"/>
          <w:lang w:val="en"/>
        </w:rPr>
        <w:t xml:space="preserve">the </w:t>
      </w:r>
      <w:r>
        <w:rPr>
          <w:rFonts w:ascii="Times New Roman" w:hAnsi="Times New Roman" w:cs="Times New Roman"/>
          <w:sz w:val="24"/>
          <w:szCs w:val="24"/>
          <w:lang w:val="en"/>
        </w:rPr>
        <w:t>presumpt</w:t>
      </w:r>
      <w:r w:rsidR="00AC506E">
        <w:rPr>
          <w:rFonts w:ascii="Times New Roman" w:hAnsi="Times New Roman" w:cs="Times New Roman"/>
          <w:sz w:val="24"/>
          <w:szCs w:val="24"/>
          <w:lang w:val="en"/>
        </w:rPr>
        <w:t>ion</w:t>
      </w:r>
      <w:r>
        <w:rPr>
          <w:rFonts w:ascii="Times New Roman" w:hAnsi="Times New Roman" w:cs="Times New Roman"/>
          <w:sz w:val="24"/>
          <w:szCs w:val="24"/>
          <w:lang w:val="en"/>
        </w:rPr>
        <w:t xml:space="preserve"> that resources are heterogeneous and only partially transferrable between businesses </w:t>
      </w:r>
      <w:r w:rsidR="00330B27" w:rsidRPr="00193439">
        <w:rPr>
          <w:rFonts w:ascii="Times New Roman" w:hAnsi="Times New Roman" w:cs="Times New Roman"/>
          <w:sz w:val="24"/>
          <w:szCs w:val="24"/>
          <w:lang w:val="en"/>
        </w:rPr>
        <w:fldChar w:fldCharType="begin" w:fldLock="1"/>
      </w:r>
      <w:r w:rsidR="00330B27" w:rsidRPr="00193439">
        <w:rPr>
          <w:rFonts w:ascii="Times New Roman" w:hAnsi="Times New Roman" w:cs="Times New Roman"/>
          <w:sz w:val="24"/>
          <w:szCs w:val="24"/>
          <w:lang w:val="en"/>
        </w:rPr>
        <w:instrText>ADDIN CSL_CITATION {"citationItems":[{"id":"ITEM-1","itemData":{"ISSN":"0149-2063","author":[{"dropping-particle":"","family":"Barney","given":"Jay B","non-dropping-particle":"","parse-names":false,"suffix":""}],"container-title":"Journal of management","id":"ITEM-1","issue":"6","issued":{"date-parts":[["2001"]]},"page":"643-650","publisher":"Sage Publications Sage CA: Thousand Oaks, CA","title":"Resource-based theories of competitive advantage: A ten-year retrospective on the resource-based view","type":"article-journal","volume":"27"},"uris":["http://www.mendeley.com/documents/?uuid=d9c883b9-4da1-49ec-bf8f-7835870e1738"]}],"mendeley":{"formattedCitation":"(Barney, 2001)","plainTextFormattedCitation":"(Barney, 2001)","previouslyFormattedCitation":"(Barney, 2001)"},"properties":{"noteIndex":0},"schema":"https://github.com/citation-style-language/schema/raw/master/csl-citation.json"}</w:instrText>
      </w:r>
      <w:r w:rsidR="00330B27" w:rsidRPr="00193439">
        <w:rPr>
          <w:rFonts w:ascii="Times New Roman" w:hAnsi="Times New Roman" w:cs="Times New Roman"/>
          <w:sz w:val="24"/>
          <w:szCs w:val="24"/>
          <w:lang w:val="en"/>
        </w:rPr>
        <w:fldChar w:fldCharType="separate"/>
      </w:r>
      <w:r w:rsidR="00330B27" w:rsidRPr="00193439">
        <w:rPr>
          <w:rFonts w:ascii="Times New Roman" w:hAnsi="Times New Roman" w:cs="Times New Roman"/>
          <w:noProof/>
          <w:sz w:val="24"/>
          <w:szCs w:val="24"/>
          <w:lang w:val="en"/>
        </w:rPr>
        <w:t>(Barney, 2001)</w:t>
      </w:r>
      <w:r w:rsidR="00330B27" w:rsidRPr="00193439">
        <w:rPr>
          <w:rFonts w:ascii="Times New Roman" w:hAnsi="Times New Roman" w:cs="Times New Roman"/>
          <w:sz w:val="24"/>
          <w:szCs w:val="24"/>
          <w:lang w:val="en"/>
        </w:rPr>
        <w:fldChar w:fldCharType="end"/>
      </w:r>
      <w:r w:rsidR="00330B27" w:rsidRPr="00193439">
        <w:rPr>
          <w:rFonts w:ascii="Times New Roman" w:hAnsi="Times New Roman" w:cs="Times New Roman"/>
          <w:sz w:val="24"/>
          <w:szCs w:val="24"/>
          <w:lang w:val="en"/>
        </w:rPr>
        <w:t>. If these resources are valuable, rare, inimitable, and non-subs</w:t>
      </w:r>
      <w:r w:rsidR="005E687B" w:rsidRPr="00193439">
        <w:rPr>
          <w:rFonts w:ascii="Times New Roman" w:hAnsi="Times New Roman" w:cs="Times New Roman"/>
          <w:sz w:val="24"/>
          <w:szCs w:val="24"/>
          <w:lang w:val="en"/>
        </w:rPr>
        <w:t>t</w:t>
      </w:r>
      <w:r w:rsidR="00330B27" w:rsidRPr="00193439">
        <w:rPr>
          <w:rFonts w:ascii="Times New Roman" w:hAnsi="Times New Roman" w:cs="Times New Roman"/>
          <w:sz w:val="24"/>
          <w:szCs w:val="24"/>
          <w:lang w:val="en"/>
        </w:rPr>
        <w:t xml:space="preserve">itutable, </w:t>
      </w:r>
      <w:r w:rsidR="00541AB8">
        <w:rPr>
          <w:rFonts w:ascii="Times New Roman" w:hAnsi="Times New Roman" w:cs="Times New Roman"/>
          <w:sz w:val="24"/>
          <w:szCs w:val="24"/>
          <w:lang w:val="en"/>
        </w:rPr>
        <w:t xml:space="preserve">they could very well be able to give them an advantage in the market </w:t>
      </w:r>
      <w:r w:rsidR="00330B27" w:rsidRPr="00193439">
        <w:rPr>
          <w:rFonts w:ascii="Times New Roman" w:hAnsi="Times New Roman" w:cs="Times New Roman"/>
          <w:sz w:val="24"/>
          <w:szCs w:val="24"/>
          <w:lang w:val="en"/>
        </w:rPr>
        <w:fldChar w:fldCharType="begin" w:fldLock="1"/>
      </w:r>
      <w:r w:rsidR="00330B27" w:rsidRPr="00193439">
        <w:rPr>
          <w:rFonts w:ascii="Times New Roman" w:hAnsi="Times New Roman" w:cs="Times New Roman"/>
          <w:sz w:val="24"/>
          <w:szCs w:val="24"/>
          <w:lang w:val="en"/>
        </w:rPr>
        <w:instrText>ADDIN CSL_CITATION {"citationItems":[{"id":"ITEM-1","itemData":{"ISSN":"0143-2095","author":[{"dropping-particle":"","family":"Wernerfelt","given":"Birger","non-dropping-particle":"","parse-names":false,"suffix":""}],"container-title":"Strategic management journal","id":"ITEM-1","issue":"2","issued":{"date-parts":[["1984"]]},"page":"171-180","publisher":"Wiley Online Library","title":"A resource‐based view of the firm","type":"article-journal","volume":"5"},"uris":["http://www.mendeley.com/documents/?uuid=1b3f81f5-64af-4536-9b70-bfb00289ad32"]}],"mendeley":{"formattedCitation":"(Wernerfelt, 1984)","plainTextFormattedCitation":"(Wernerfelt, 1984)","previouslyFormattedCitation":"(Wernerfelt, 1984)"},"properties":{"noteIndex":0},"schema":"https://github.com/citation-style-language/schema/raw/master/csl-citation.json"}</w:instrText>
      </w:r>
      <w:r w:rsidR="00330B27" w:rsidRPr="00193439">
        <w:rPr>
          <w:rFonts w:ascii="Times New Roman" w:hAnsi="Times New Roman" w:cs="Times New Roman"/>
          <w:sz w:val="24"/>
          <w:szCs w:val="24"/>
          <w:lang w:val="en"/>
        </w:rPr>
        <w:fldChar w:fldCharType="separate"/>
      </w:r>
      <w:r w:rsidR="00330B27" w:rsidRPr="00193439">
        <w:rPr>
          <w:rFonts w:ascii="Times New Roman" w:hAnsi="Times New Roman" w:cs="Times New Roman"/>
          <w:noProof/>
          <w:sz w:val="24"/>
          <w:szCs w:val="24"/>
          <w:lang w:val="en"/>
        </w:rPr>
        <w:t>(Wernerfelt, 1984)</w:t>
      </w:r>
      <w:r w:rsidR="00330B27" w:rsidRPr="00193439">
        <w:rPr>
          <w:rFonts w:ascii="Times New Roman" w:hAnsi="Times New Roman" w:cs="Times New Roman"/>
          <w:sz w:val="24"/>
          <w:szCs w:val="24"/>
          <w:lang w:val="en"/>
        </w:rPr>
        <w:fldChar w:fldCharType="end"/>
      </w:r>
      <w:r w:rsidR="00330B27" w:rsidRPr="00193439">
        <w:rPr>
          <w:rFonts w:ascii="Times New Roman" w:hAnsi="Times New Roman" w:cs="Times New Roman"/>
          <w:sz w:val="24"/>
          <w:szCs w:val="24"/>
          <w:lang w:val="en"/>
        </w:rPr>
        <w:t xml:space="preserve">. </w:t>
      </w:r>
      <w:r w:rsidR="007A3076">
        <w:rPr>
          <w:rFonts w:ascii="Times New Roman" w:hAnsi="Times New Roman" w:cs="Times New Roman"/>
          <w:sz w:val="24"/>
          <w:szCs w:val="24"/>
          <w:lang w:val="en"/>
        </w:rPr>
        <w:t xml:space="preserve">This idea asserts that resources lead to </w:t>
      </w:r>
      <w:r w:rsidR="007A3076">
        <w:rPr>
          <w:rFonts w:ascii="Times New Roman" w:hAnsi="Times New Roman" w:cs="Times New Roman"/>
          <w:sz w:val="24"/>
          <w:szCs w:val="24"/>
          <w:lang w:val="en"/>
        </w:rPr>
        <w:lastRenderedPageBreak/>
        <w:t>business variations</w:t>
      </w:r>
      <w:r w:rsidR="008E28F1">
        <w:rPr>
          <w:rFonts w:ascii="Times New Roman" w:hAnsi="Times New Roman" w:cs="Times New Roman"/>
          <w:sz w:val="24"/>
          <w:szCs w:val="24"/>
          <w:lang w:val="en"/>
        </w:rPr>
        <w:t xml:space="preserve"> </w:t>
      </w:r>
      <w:r w:rsidR="00330B27" w:rsidRPr="00193439">
        <w:rPr>
          <w:rFonts w:ascii="Times New Roman" w:hAnsi="Times New Roman" w:cs="Times New Roman"/>
          <w:sz w:val="24"/>
          <w:szCs w:val="24"/>
          <w:lang w:val="en"/>
        </w:rPr>
        <w:fldChar w:fldCharType="begin" w:fldLock="1"/>
      </w:r>
      <w:r w:rsidR="00330B27" w:rsidRPr="00193439">
        <w:rPr>
          <w:rFonts w:ascii="Times New Roman" w:hAnsi="Times New Roman" w:cs="Times New Roman"/>
          <w:sz w:val="24"/>
          <w:szCs w:val="24"/>
          <w:lang w:val="en"/>
        </w:rPr>
        <w:instrText>ADDIN CSL_CITATION {"citationItems":[{"id":"ITEM-1","itemData":{"ISSN":"0020-7543","author":[{"dropping-particle":"","family":"Adebanjo","given":"Dotun","non-dropping-particle":"","parse-names":false,"suffix":""},{"dropping-particle":"","family":"Teh","given":"Pei-Lee","non-dropping-particle":"","parse-names":false,"suffix":""},{"dropping-particle":"","family":"Ahmed","given":"Pervaiz K","non-dropping-particle":"","parse-names":false,"suffix":""}],"container-title":"International journal of production research","id":"ITEM-1","issue":"4","issued":{"date-parts":[["2018"]]},"page":"1708-1721","publisher":"Taylor &amp; Francis","title":"The impact of supply chain relationships and integration on innovative capabilities and manufacturing performance: the perspective of rapidly developing countries","type":"article-journal","volume":"56"},"uris":["http://www.mendeley.com/documents/?uuid=bcacfa30-53eb-4563-896d-534923ad752d"]}],"mendeley":{"formattedCitation":"(Adebanjo et al., 2018)","plainTextFormattedCitation":"(Adebanjo et al., 2018)","previouslyFormattedCitation":"(Adebanjo et al., 2018)"},"properties":{"noteIndex":0},"schema":"https://github.com/citation-style-language/schema/raw/master/csl-citation.json"}</w:instrText>
      </w:r>
      <w:r w:rsidR="00330B27" w:rsidRPr="00193439">
        <w:rPr>
          <w:rFonts w:ascii="Times New Roman" w:hAnsi="Times New Roman" w:cs="Times New Roman"/>
          <w:sz w:val="24"/>
          <w:szCs w:val="24"/>
          <w:lang w:val="en"/>
        </w:rPr>
        <w:fldChar w:fldCharType="separate"/>
      </w:r>
      <w:r w:rsidR="00330B27" w:rsidRPr="00193439">
        <w:rPr>
          <w:rFonts w:ascii="Times New Roman" w:hAnsi="Times New Roman" w:cs="Times New Roman"/>
          <w:noProof/>
          <w:sz w:val="24"/>
          <w:szCs w:val="24"/>
          <w:lang w:val="en"/>
        </w:rPr>
        <w:t>(Adebanjo et al., 2018)</w:t>
      </w:r>
      <w:r w:rsidR="00330B27" w:rsidRPr="00193439">
        <w:rPr>
          <w:rFonts w:ascii="Times New Roman" w:hAnsi="Times New Roman" w:cs="Times New Roman"/>
          <w:sz w:val="24"/>
          <w:szCs w:val="24"/>
          <w:lang w:val="en"/>
        </w:rPr>
        <w:fldChar w:fldCharType="end"/>
      </w:r>
      <w:r w:rsidR="00330B27" w:rsidRPr="00193439">
        <w:rPr>
          <w:rFonts w:ascii="Times New Roman" w:hAnsi="Times New Roman" w:cs="Times New Roman"/>
          <w:sz w:val="24"/>
          <w:szCs w:val="24"/>
          <w:lang w:val="en"/>
        </w:rPr>
        <w:t xml:space="preserve">. </w:t>
      </w:r>
      <w:r w:rsidR="008E28F1">
        <w:rPr>
          <w:rFonts w:ascii="Times New Roman" w:hAnsi="Times New Roman" w:cs="Times New Roman"/>
          <w:sz w:val="24"/>
          <w:szCs w:val="24"/>
          <w:lang w:val="en"/>
        </w:rPr>
        <w:t xml:space="preserve">Similarly, freight forwarders businesses in the same sector perform differently </w:t>
      </w:r>
      <w:r w:rsidR="00C45A96">
        <w:rPr>
          <w:rFonts w:ascii="Times New Roman" w:hAnsi="Times New Roman" w:cs="Times New Roman"/>
          <w:sz w:val="24"/>
          <w:szCs w:val="24"/>
          <w:lang w:val="en"/>
        </w:rPr>
        <w:t>due to</w:t>
      </w:r>
      <w:r w:rsidR="008E28F1">
        <w:rPr>
          <w:rFonts w:ascii="Times New Roman" w:hAnsi="Times New Roman" w:cs="Times New Roman"/>
          <w:sz w:val="24"/>
          <w:szCs w:val="24"/>
          <w:lang w:val="en"/>
        </w:rPr>
        <w:t xml:space="preserve"> variations in their resource base.</w:t>
      </w:r>
    </w:p>
    <w:p w14:paraId="6C873952" w14:textId="77777777" w:rsidR="00D93CA8" w:rsidRDefault="00EB5109" w:rsidP="008D3E2D">
      <w:pPr>
        <w:tabs>
          <w:tab w:val="left" w:pos="426"/>
        </w:tabs>
        <w:jc w:val="both"/>
        <w:rPr>
          <w:rFonts w:ascii="Times New Roman" w:hAnsi="Times New Roman" w:cs="Times New Roman"/>
          <w:sz w:val="24"/>
          <w:szCs w:val="24"/>
        </w:rPr>
      </w:pPr>
      <w:r>
        <w:rPr>
          <w:rFonts w:ascii="Times New Roman" w:hAnsi="Times New Roman" w:cs="Times New Roman"/>
          <w:sz w:val="24"/>
          <w:szCs w:val="24"/>
          <w:lang w:val="en"/>
        </w:rPr>
        <w:t xml:space="preserve">Organizations can strategically position themselves and acquire a sustained competitive advantage </w:t>
      </w:r>
      <w:r w:rsidR="009323DF">
        <w:rPr>
          <w:rFonts w:ascii="Times New Roman" w:hAnsi="Times New Roman" w:cs="Times New Roman"/>
          <w:sz w:val="24"/>
          <w:szCs w:val="24"/>
          <w:lang w:val="en"/>
        </w:rPr>
        <w:t>using</w:t>
      </w:r>
      <w:r>
        <w:rPr>
          <w:rFonts w:ascii="Times New Roman" w:hAnsi="Times New Roman" w:cs="Times New Roman"/>
          <w:sz w:val="24"/>
          <w:szCs w:val="24"/>
          <w:lang w:val="en"/>
        </w:rPr>
        <w:t xml:space="preserve"> strategic resources</w:t>
      </w:r>
      <w:r w:rsidR="008E28F1">
        <w:rPr>
          <w:rFonts w:ascii="Times New Roman" w:hAnsi="Times New Roman" w:cs="Times New Roman"/>
          <w:sz w:val="24"/>
          <w:szCs w:val="24"/>
          <w:lang w:val="en"/>
        </w:rPr>
        <w:t xml:space="preserve">. However, in the current </w:t>
      </w:r>
      <w:r w:rsidR="00AC506E">
        <w:rPr>
          <w:rFonts w:ascii="Times New Roman" w:hAnsi="Times New Roman" w:cs="Times New Roman"/>
          <w:sz w:val="24"/>
          <w:szCs w:val="24"/>
          <w:lang w:val="en"/>
        </w:rPr>
        <w:t>competition period</w:t>
      </w:r>
      <w:r w:rsidR="008E28F1">
        <w:rPr>
          <w:rFonts w:ascii="Times New Roman" w:hAnsi="Times New Roman" w:cs="Times New Roman"/>
          <w:sz w:val="24"/>
          <w:szCs w:val="24"/>
          <w:lang w:val="en"/>
        </w:rPr>
        <w:t>, managers must guard sensitive information in relationships of inter-company competitive cooperation and concentrate on strategic orientation in Industry 4.0</w:t>
      </w:r>
      <w:r w:rsidR="00330B27" w:rsidRPr="001518C8">
        <w:rPr>
          <w:rFonts w:ascii="Times New Roman" w:hAnsi="Times New Roman" w:cs="Times New Roman"/>
          <w:sz w:val="24"/>
          <w:szCs w:val="24"/>
        </w:rPr>
        <w:fldChar w:fldCharType="begin" w:fldLock="1"/>
      </w:r>
      <w:r w:rsidR="00E74D22" w:rsidRPr="001518C8">
        <w:rPr>
          <w:rFonts w:ascii="Times New Roman" w:hAnsi="Times New Roman" w:cs="Times New Roman"/>
          <w:sz w:val="24"/>
          <w:szCs w:val="24"/>
        </w:rPr>
        <w:instrText>ADDIN CSL_CITATION {"citationItems":[{"id":"ITEM-1","itemData":{"DOI":"10.1016/j.indmarman.2023.02.012","ISSN":"00198501 (ISSN)","abstract":"When firms collaborate with their competitors (i.e., engage in coopetition), individual managers play a pivotal role in protecting their firm's sensitive knowledge from potential misuse by partners. But which managers are more successful in performing this role? To better understand the senior-level human resources who help secure a firm's competitive advantage, we build on the Upper Echelons Theory and explore how managers' cognitions and values, as expressed in their demographic characteristics, influence knowledge protection in coopetitive relationships. To test our hypotheses, we use multi-source, time-lagged data on a sample of 176 small and medium-sized firms involved in coopetition. Our results suggest that managers' tenure and female gender relate positively to knowledge protection, which in turn contributes to subsequent firm performance, whereas managers' age and higher education impact knowledge protection negatively. On this basis, our study helps develop micro-macro linkages between the Upper Echelons Theory and the Resource-Based View, and reveals how different managerial characteristics influence knowledge protection, thereby threatening or securing sustainable firm performance. We discuss the implications for knowledge protection processes and human resource management. © 2023 The Authors","author":[{"dropping-particle":"","family":"Raza-Ullah","given":"T","non-dropping-particle":"","parse-names":false,"suffix":""},{"dropping-particle":"","family":"Stadtler","given":"L","non-dropping-particle":"","parse-names":false,"suffix":""},{"dropping-particle":"","family":"Fernandez","given":"A.-S.","non-dropping-particle":"","parse-names":false,"suffix":""}],"container-title":"Industrial Marketing Management","id":"ITEM-1","issued":{"date-parts":[["2023"]]},"language":"English","note":"Export Date: 2 April 2023\n\nCODEN: IMMAD\n\nCorrespondence Address: Raza-Ullah, T.; Nottingham Business SchoolUnited Kingdom; email: tatbeeq.razaullah@ntu.ac.uk\n\nFunding details: Jan Wallanders och Tom Hedelius Stiftelse samt Tore Browaldhs Stiftelse, W18- 0024\n\nFunding text 1: The first author acknowledges the financial support from Jan Wallanders och Tom Hedelius Stiftelse samt Tore Browaldhs Stiftelse ( W18- 0024 ).\n\nReferences: Anokhin, S., Ortqvist, D., Thorgren, S., Wincent, J., Corporate venturing Deal syndication and innovation: The information exchange paradox (2011) Long Range Planning, 44 (2), pp. 134-151; \nArmstrong, J.S., Overton, T.S., Estimating nonresponse bias in mail surveys (1977) Journal of Marketing Research, 14 (3), pp. 396-402;\nArslan, B., The interplay of competitive and cooperative behavior and differential benefits in alliances (2018) Strategic Management Journal, 39 (12), pp. 3222-3246;\nBao, S., Fainshmidt, S., Nair, A., Vracheva, V., Women in upper echelons of management, tenure and legal risk (2014) British Journal of Management, 25 (2), pp. 388-405;\nBarney, J., Firm resources and sustained competitive advantage (1991) Journal of Management, 17 (1), pp. 99-120;\nBarney, J.B., Ketchen, D.J., Jr., Wright, M., Resource-based theory and the value creation framework (2021) Journal of Management, 47 (7), pp. 1936-1955;\nBarrett, G., Dooley, L., Bogue, J., Open innovation within high-tech SMEs: A study of the entrepreneurial founder's influence on open innovation practices (2021) Technovation, 103;\nBecerra, M., Lunnan, R., Huemer, L., Trustworthiness, risk, and the transfer of tacit and explicit knowledge between alliance partners (2008) Journal of Management Studies, 45 (4), pp. 691-713;\nBengtsson, M., Eriksson, J., Wincent, J., Co-opetition dynamics-an outline for further inquiry (2010) Competitiveness Review, 20 (2), pp. 194-214;\nBengtsson, M., Kock, S., “Coopetition” in business networks—To cooperate and compete simultaneously (2000) Industrial Marketing Management, 29 (5), pp. 411-426;\nBengtsson, M., Raza-Ullah, T., (n.d.). Paradoxical tensions at multiple levels and top management team cross-level bridging in coopetition: A conceptual model. Strategic Management Review; Bengtsson, M., Raza-Ullah, T., Srivastava, M.K., Looking different vs thinking differently: Impact of TMT diversity on coopetition capability (2020) Long Range Planning, 53 (1);\nBogers, M., Foss, N.J., Lyngsie, J., The “human side” of open innovation: The role of employee diversity in firm-level openness (2018) Research Policy, 47 (1), pp. 218-231;\nBouncken, R.B., Fredrich, V., Joint knowledge creation and protection in coopetitive business model innovation (2016) Academy of management proceedings, 2016, p. 17093. , Briarcliff Manor, NY 10510: Academy of Management No. 1;\nBouty, I., Interpersonal and interaction influences on informal resource exchanges between R&amp;amp;D researchers across organizational boundaries (2000) Academy of Management Journal, 43 (1), pp. 50-65;\nBromiley, P., Rau, D., Social, behavioral, and cognitive influences on upper echelons during strategy process: A literature review (2016) Journal of Management, 42 (1), pp. 174-202;\nByrnes, J.P., Miller, D.C., Schafer, W.D., Gender differences in risk taking: A meta-analysis (1999) Psychological Bulletin, 125 (3), pp. 367-383;\nCannella, A.A., Park, J.-H., Lee, H.-U., Top management team functional background diversity and firm performance: Examining the roles of team member colocation and environmental uncertainty (2008) Academy of Management Journal, 51 (4), pp. 768-784;\nCarstensen, L.L., Mikels, J.A., At the intersection of emotion and cognition: Aging and the positivity effect (2005) Current Directions in Psychological Science, 14 (3), pp. 117-121;\nChang, S.-J., Van Witteloostuijn, A., Eden, L., From the editors: Common method variance in international business research (2010) Journal of International Business Studies, 41 (2), pp. 178-184;\nCombs, J., Liu, Y., Hall, A., Ketchen, D., How much do high‐performance work practices matter? A meta‐analysis of their effects on organizational performance (2006) Personnel Psychology, 59 (3), pp. 501-528;\nCrick, J.M., Moderators affecting the relationship between coopetition and company performance (2019) Journal of Business &amp;amp; Industrial Marketing, 34 (2), pp. 518-531;\nCrook, T.R., Todd, S.Y., Combs, J.G., Woehr, D.J., Ketchen, D.J., Jr., Does human capital matter? A meta-analysis of the relationship between human capital and firm performance (2011) Journal of Applied Psychology, 96 (3), p. 443;\nCyert, R.M., March, J.G., A behavioral theory of the firm (1963), 2. , Englewood Cliffs, NJ; Du, J.S., The up- and downside of collaboration in core and non-core technologies ? Selective, contingent, and orchestrated openness in R&amp;amp;D collaborations (2021) Industrial Marketing Management, 94, pp. 187-201;\nEagly, A.H., Carli, L.L., The female leadership advantage: An evaluation of the evidence (2003) The Leadership Quarterly, 14 (6), pp. 807-834;\nEstrada, I., Faems, D., de Faria, P., Coopetition and product innovation performance: The role of internal knowledge sharing mechanisms and formal knowledge protection mechanisms (2016) Industrial Marketing Management, 53, pp. 56-65;\nFaems, D., Janssens, M., Van Looy, B., Managing the co-operation–competition dilemma in R&amp;amp;D alliances: A multiple case study in the advanced materials industry (2010) Creativity and Innovation Management, 19 (1), pp. 3-22;\nde Faria, P., Sofka, W., Knowledge protection strategies of multinational firms-a cross-country comparison (2010) Research Policy, 39 (7), pp. 956-968;\nFernandez, A.S., Chiambaretto, P., Managing tensions related to information in coopetition (2016) Industrial Marketing Management, 53, pp. 66-76;\nFerrier, W.J., Navigating the competitive landscape: The drivers and consequences of competitive aggressiveness (2001) Academy of Management Journal, 44 (4), pp. 858-877;\nFinkelstein, S., Cannella, S.F.B., Hambrick, D.C., Cannella, A.A., Strategic leadership: Theory and research on executives, top management teams, and boards (2009), Oxford University Press USA; Gast, J., Gundolf, K., Harms, R., Collado, E.M., Knowledge management and coopetition: How do cooperating competitors balance the needs to share and protect their knowledge? (2019) Industrial Marketing Management, 77, pp. 65-74;\nGnyawali, D.R., Park, B.-J.R., Co-opetition between giants: Collaboration with competitors for technological innovation (2011) Research Policy, 40 (5), pp. 650-663;\nGrant, R.M., Toward a knowledge-based theory of the firm (1996) Strategic Management Journal, 17 (S2), pp. 109-122;\nGrant Thornton, Women in Business 2021: A window of Opportunity (2021), https://www.grantthornton.global/en/insights/women-in-business-2021/; Hagedoorn, J., Zobel, A.-K., The role of contracts and intellectual property rights in open innovation (2015) Technology Analysis &amp;amp; Strategic Management, 27 (9), pp. 1050-1067;\nHair, J.F., Hult, G.T.M., Ringle, C., Sarstedt, M., A primer on partial least squares structural equation modeling (PLS-SEM) (2017), 2nd ed. Sage Publications Los Angeles; Hambrick, D.C., Upper echelons theory: An update (2007) Academy of Management Review, 32 (2), pp. 334-343;\nHambrick, D.C., Mason, P.A., Upper echelons: The organization as a reflection of its top managers (1984) Academy of Management Review, 9 (2), pp. 193-206;\nHardy, C., Lawrence, T.B., Grant, D., Discourse and collaboration: The role of conversations and collective identity (2005) Academy of Management Review, 30 (1), pp. 58-77;\nHult, G.T.M., Hair, F., Jr., Proksch, D., Sarstedt, M., Pinkwart, A., Ringle, C.M., Addressing endogeneity in international marketing applications of partial least squares structural equation modeling (2018) Journal of International Marketing, 26 (3), pp. 1-21;\nHurmelinna-Laukkanen, P., Enabling collaborative innovation–knowledge protection for knowledge sharing (2011) European Journal of Innovation Management, 14 (3), pp. 303-321;\nJarvenpaa, S.L., Majchrzak, A., Interactive self-regulatory theory for sharing and protecting in Interorganizational collaborations (2016) Academy of Management Review, 41 (1), pp. 9-27;\nJeong, S.-H., Harrison, D.A., Glass breaking, strategy making, and value creating: Meta-analytic outcomes of women as CEOs and TMT members (2017) Academy of Management Journal, 60 (4), pp. 1219-1252;\nJohn, O.P., Srivastava, S., The big five trait taxonomy: History, measurement, and theoretical perspectives (1999) Handbook of Personality: Theory and Research, 2 (1999), pp. 102-138;\nKale, P., Singh, H., Perlmutter, H., Learning and protection of proprietary assets in strategic alliances: Building relational capital (2000) Strategic Management Journal, 21 (3), pp. 217-237;\nKauppila, O.P., Alliance management capability and firm performance: Using resource-based theory to look inside the process black box (2015) Long Range Planning, 48 (3), pp. 151-167;\nKhanna, T., Gulati, R., Nohria, N., The dynamics of learning alliances: Competition, cooperation, and relative scope (1998) Strategic Management Journal, 19 (3), pp. 193-210;\nKiesler, S., Sproull, L., Managerial response to changing environments: Perspectives on problem sensing from social cognition (1982) Administrative Science Quarterly, 27 (4), pp. 548-570;\nKogut, B., Zander, U., Knowledge of the firm, combinative capabilities, and the replication of technology (1992) Organization Science, 3 (3), pp. 383-397;\nLaursen, K., Salter, A., Open for innovation: The role of openness in explaining innovation performance among UK manufacturing firms (2006) Strategic Management Journal, 27 (2), pp. 131-150;\nLewicki, R.J., McAllister, D.J., Bies, R.J., Trust and distrust: New relationships and realities (1998) Academy of Management Review, 23 (3), pp. 438-458;\nLewis, B.W., Walls, J.L., Dowell, G.W., Difference in degrees: CEO characteristics and firm environmental disclosure (2014) Strategic Management Journal, 35 (5), pp. 712-722;\nLiebeskind, J.P., Keeping organizational secrets: Protective institutional mechanisms and their costs (1997) Industrial and Corporate Change, 6 (3), pp. 623-663;\nLifshitz-Assaf, H., Dismantling knowledge boundaries at NASA: The critical role of professional identity in open innovation (2018) Administrative Science Quarterly, 63 (4), pp. 746-782;\nLiu, D., Fisher, G., Chen, G.L., CEO attributes and firm performance: A sequential mediation process model (2018) Academy of Management Annals, 12 (2), pp. 789-816;\nLiu, X., Zhang, L., Gupta, A., Zheng, X., Wu, C., Upper echelons and intra-organizational learning: How executive narcissism affects knowledge transfer among business units (2022) Strategic Management Journal, 43 (11), pp. 2351-2381;\nManzini, R., Lazzarotti, V., Pellegrini, L., IP and open innovation: Theory and practice (2012) International Journal of Technology Marketing, 22 72), pp. 119-134;\nMarch, J.G., Simon, H.A., (1958) Organizations, , Wiley New York;\nMeuleman, M., Amess, K., Wright, M., Scholes, L., Agency, strategic entrepreneurship, and the performance of private equity-backed buyouts (2009) Entrepreneurship Theory and Practice, 33 (1), pp. 213-239;\nMiller, D., Stale in the saddle: CEO tenure and the match between organization and environment (1991) Management Science, 37 (1), pp. 34-52;\nNeely, B.H., Jr., Lovelace, J.B., Cowen, A.P., Hiller, N.J., Metacritiques of upper echelons theory: Verdicts and recommendations for future research (2020) Journal of Management, 46 (6), pp. 1029-1062;\nNorman, P.M., Are your secrets safe? Knowledge protection in strategic alliances (2001) Business Horizons, 44 (6), pp. 51-61;\nNorth, M.S., A GATE to understanding “older” workers: Generation, age, tenure, experience (2019) Academy of Management Annals, 13 (2), pp. 414-443;\nOlander, H., Hurmelinna-Laukkanen, P., Heilmann, P., Human resources - strength and weakness in protection of intellectual capital (2015) Journal of Intellectual Capital, 16 (4), pp. 742-762;\nOxley, J.E., Sampson, R.C., The scope and governance of international R&amp;amp;D alliances (2004) Strategic Management Journal, 25 (8-9), pp. 723-749;\nPark, S., Gupta, S., Handling endogenous regressors by joint estimation using copulas (2012) Marketing Science, 31 (4), pp. 567-586;\nParmigiani, A., Rivera-Santos, M., Clearing a path through the forest: A meta-review of interorganizational relationships (2011) Journal of Management, 37 (4), pp. 1108-1136;\nPloyhart, R.E., Resources for what? Understanding performance in the resource-based view and strategic human capital resource literatures (2021) Journal of Management, 47 (7), pp. 1771-1786;\nPodsakoff, P.M., MacKenzie, S.B., Lee, J.-Y., Podsakoff, N.P., Common method biases in behavioral research: A critical review of the literature and recommended remedies (2003) Journal of Applied Psychology, 88 (5), pp. 879-903;\nPost, C., Byron, K., Women on boards and firm financial performance: A meta-analysis (2015) Academy of Management Journal, 58 (5), pp. 1546-1571;\nRaza-Ullah, T., Experiencing the paradox of coopetition: A moderated mediation framework explaining the paradoxical tension–performance relationship (2020) Long Range Planning, 53 (1);\nRaza-Ullah, T., When does (not) a coopetitive relationship matter to performance? An empirical investigation of the role of multidimensional trust and distrust (2021) Industrial Marketing Management, 96, pp. 86-99;\nRaza-Ullah, T., Bengtsson, M., Gnyawali, D.R., The nature, consequences, and management of emotions in interfirm paradoxical relationships—A conceptual framework (2020) Scandinavian Journal of Management, 36 (4);\nRitala, P., Coopetition strategy - when is it successful? Empirical evidence on innovation and market performance (2012) British Journal of Management, 23 (3), pp. 307-324;\nRothaermel, F.T., Hitt, M.A., Jobe, L.A., Balancing vertical integration and strategic outsourcing: Effects on product portfolio, product success, and firm performance (2006) Strategic Management Journal, 27 (11), pp. 1033-1056;\nRouyre, A., Fernandez, A.-S., Managing knowledge sharing-protecting tensions in coupled innovation projects among several competitors (2019) California Management Review, 62 (1), pp. 95-120;\nSalter, A., Criscuolo, P., Ter Wal, A.L., Coping with open innovation: Responding to the challenges of external engagement in R&amp;amp;D (2014) California Management Review, 56 (2), pp. 77-94;\nSeepana, C., Paulraj, A., Huq, F.A., The architecture of coopetition: Strategic intent, ambidextrous managers, and knowledge sharing (2020) Industrial Marketing Management, 91, pp. 100-113;\nSerfling, M.A., CEO age and the riskiness of corporate policies (2014) Journal of Corporate Finance, 25, pp. 251-273;\nSharif, S.M.F., Yang, N.D., Rehman, A.U., Kanwal, F., WangDu, F.M., Protecting organizational competitiveness from the hazards of knowledge leakage through HRM (2021) Management Decision, 59 (10), pp. 2405-2420;\nSquire, B., Cousins, P.D., Brown, S., Cooperation and knowledge transfer within buyer-supplier relationships: The moderating properties of trust, relationship duration and supplier performance (2009) British Journal of Management, 20 (4), pp. 461-477;\nTorrès, O., Julien, P.A., Specificity and denaturing of small business (2005) International Small Business Journal, 23 (4), pp. 355-377;\nWadhwa, A., Freitas, I.M.B., Sarkar, M.B., The paradox of openness and value protection strategies: effect of extramural R&amp;amp;D on innovative performance (2017) Organization Science, 28 (5), pp. 873-893;\nWang, G., Holmes, R.M., Jr., Oh, I.S., Zhu, W., Do CEOs matter to firm strategic actions and firm performance? A meta-analytic investigation based on upper echelons theory (2016) Personnel Psychology, 69 (4), pp. 775-862;\n(2020), https://www.weforum.org/reports/the-future-of-jobs-report-2020/, WEF [World Economic Forum]. The future of jobs report 2020. Geneva, retrieved from; Wiersema, M.F., Bantel, K.A., Top management team demography and corporate strategic change (1992) Academy of Management Journal, 35 (1), pp. 91-121;\nYang, S.-M., Fang, S.-C., Fang, S.-R., Chou, C.-H., Knowledge exchange and knowledge protection in interorganizational learning: The ambidexterity perspective (2014) Industrial Marketing Management, 43 (2), pp. 346-358;\nYu, C., Yang, H., Sun, H., Lin, Z., Rivals or collaborators? Relational ambidexterity and absorption speed (2022) Journal of Management, 48 (7), pp. 1918-1947","page":"85-95","publisher":"Elsevier Inc.","publisher-place":"Nottingham Business School, United Kingdom","title":"The individual manager in the spotlight: Protecting sensitive knowledge in inter-firm coopetition relationships","type":"article-journal","volume":"110"},"uris":["http://www.mendeley.com/documents/?uuid=c24ee765-113a-4153-9521-d7669daa5956"]},{"id":"ITEM-2","itemData":{"DOI":"10.1016/j.jclepro.2023.136765","ISSN":"09596526 (ISSN)","abstract":"We explore the relationship between strategic orientations (market orientation and entrepreneurial orientation), organizational ambidexterity, and sustained competitive advantage under the mediation of Industry 4.0 readiness. Based on data from a sample of 144 SMEs belonging to different economic sectors, we employed partial least squares–structural equation modeling to test our hypotheses. Empirical research suggests that market orientation and entrepreneurial orientation have a favorable relationship with Industry 4.0 readiness and sustainable competitive advantage. Moreover, our findings reveal that entrepreneurial orientation has a greater effect on SCA than market orientation in emerging markets. Furthermore, Industry 4.0 readiness acts as a full intermediary between strategic orientations and sustainable competitive advantage. This study contributes to the existing literature by exploring the relationship between strategic orientation and sustainable competitive advantage through Industry 4.0 as the mediator. SMEs’ managers can use these findings to rethink their technology adoption strategies and exploitative and explorative approaches. © 2023 Elsevier Ltd","author":[{"dropping-particle":"","family":"Ed-Dafali","given":"S","non-dropping-particle":"","parse-names":false,"suffix":""},{"dropping-particle":"","family":"Al-Azad","given":"M S","non-dropping-particle":"","parse-names":false,"suffix":""},{"dropping-particle":"","family":"Mohiuddin","given":"M","non-dropping-particle":"","parse-names":false,"suffix":""},{"dropping-particle":"","family":"Reza","given":"M N H","non-dropping-particle":"","parse-names":false,"suffix":""}],"container-title":"Journal of Cleaner Production","id":"ITEM-2","issued":{"date-parts":[["2023"]]},"language":"English","note":"Export Date: 2 April 2023\n\nCODEN: JCROE\n\nCorrespondence Address: Mohiuddin, M.; Dept. of Management, Canada; email: Muhammad.mohiuddin@fsa.ulaval.ca\n\nFunding text 1: The authors would like to thank the journal editorial team and the anonymous reviewers for extremely helpful suggestions and constructive feedback, which have significantly helped to improve the quality of this paper.\n\nReferences: Al-Azad, M.S., Mohiuddin, M., Su, Z., The client and service provider relationship in it outsourcing project Success: the moderating effects of organizational attitudes on knowledge sharing and partnership quality (2022) J. Global Inf. Manag., 30 (1), pp. 1-27; \nAnderson, B.S., Kreiser, P.M., Kuratko, D.F., Hornsby, J.S., Eshima, Y., Reconceptualizing entrepreneurial orientation (2015) Strat. Manag. J., 36 (10), pp. 1579-1596;\nArsawan, I.W.E., Koval, V., Rajiani, I., Rustiarini, N.W., Supartha, W.G., Suryantini, N.P.S., Leveraging knowledge sharing and innovation culture into SMEs sustainable competitive advantage (2020) Int. J. Prod. Perform. Manag., 71 (2);\nAlpkan, L.Ü., Şanal, M., Ayden, Y.Ü., Market orientation, ambidexterity and performance outcomes (2012) Proc. Soc. Behav. Sci., 41 (1), pp. 461-468;\nBag, S., Gupta, S., Kumar, S., Industry 4.0 adoption and 10R advance manufacturing capabilities for sustainable development (2021) Int. J. Prod. Econ., 231;\nBag, S., Yadav, G., Dhamija, P., Kataria, K.K., Key resources for industry 4.0 adoption and its effect on sustainable production and circular economy: an empirical study (2021) J. Clean. Prod., 281;\nBaker, W.E., Sinkula, J.M., The complementary effects of market orientation and entrepreneurial orientation on profitability in small businesses (2009) J. Small Bus. Manag., 47 (4), pp. 443-464;\nBal, H.Ç., Erkan, Ç., Industry 4.0 and competitiveness (2019) Proc. Comput. Sci., 158, pp. 625-631;\nBarney, J.B., Gaining and Sustaining Competitive Advantage (1997), Addison-Wesley Reading, MA; Belhadi, A., Kamble, S., Gunasekaran, A., Mani, V., Analyzing the mediating role of organizational ambidexterity and digital business transformation on industry 4.0 capabilities and sustainable supply chain performance (2021) Supply Chain Manag.: Int. J.;\nBusenitz, L.W., Moesel, D.D., Fiet, J.O., Barney, J.B., The framing of perceptions of fairness in the relationship between venture capitalists and new venture teams (1997) Entrepren. Theor. Pract., 21 (3), pp. 5-22;\nCake, D.A., Agrawal, V., Gresham, G., Johansen, D., Di Benedetto, A., Strategic orientations, marketing capabilities and radical innovation launch success (2020) J. Bus. Ind. Market., 35 (10), pp. 1527-1537;\nClauss, T., Kraus, S., Kallinger, F.L., Bican, P.M., Brem, A., Kailer, N., Organizational ambidexterity and competitive advantage: the role of strategic agility in the exploration-exploitation paradox (2020) J. Innov. Knowl. 6(4), 203-213.;\nCovin, J.G., Miller, D., International entrepreneurial orientation: conceptual considerations, research themes, measurement issues, and future research directions (2014) Enterpren. Theor. Pract., 38 (1), pp. 11-44;\nCovin, J.G., Wales, W.J., The measurement of entrepreneurial orientation (2012) Enterpren. Theor. Pract., 36 (4), pp. 677-702;\nCovin, J.G., Wales, W.J., Crafting High-Impact Entrepreneurial Orientation Research: Some Suggested Guidelines (2019), SAGE Publications Sage CA Los Angeles, CA; Chahal, H., Bakshi, P., Examining intellectual capital and competitive advantage relationship: role of innovation and organizational learning (2015) Int. J. Bank Market., 33 (3);\nDe Clercq, D., Thongpapanl, N.T., Dimov, D., Shedding new light on the relationship between contextual ambidexterity and firm performance: an investigation of internal contingencies (2013) Technovation, 33 (4-5), pp. 119-132;\nDezi, L., Battisti, E., Ferraris, A., Papa, A., The link between mergers and acquisitions and innovation: A systematic literature review (2018) Manag. Res. Rev., 41 (6), pp. 716-752;\nDurand, R., Predicting a firm's forecasting ability: The roles of organizational illusion of control and organizational attention (2003) Strat. Manag. J., 24 (9), pp. 821-838;\nFornell, C., Larcker, D.F., Evaluating structural equation models with unobservable variables and measurement error (1981) J. Market. Res., 18 (1), pp. 39-50;\nGatignon, H., Xuereb, J.-M., Strategic orientation of the firm and new product performance (1997) J. Market. Res., 34 (1), pp. 77-90;\nGe, G.L., Ding, D.Z., Market orientation, competitive strategy and firm performance: an empirical study of Chinese firms (2005) J. Global Market., 18 (3-4), pp. 115-142;\nGeng, Y., Maimaituerxun, M., Research progress of green marketing in sustainable consumption based on CiteSpace analysis (2022) Sage Open, 12 (3);\nGeng, Y., Zhu, R., Maimaituerxun, M., Bibliometric review of carbon neutrality with CiteSpace: evolution, trends, and framework (2022) Environ. Sci. Pollut. Control Ser., 29 (51), pp. 76668-76686;\nGhantous, N., Alnawas, I., The differential and synergistic effects of market orientation and entrepreneurial orientation on hotel ambidexterity (2020) J. Retailing Consum. Serv., 55;\nGibson, C.B., Birkinshaw, J., The antecedents, consequences, and mediating role of organizational ambidexterity (2004) Acad. Manag. J., 47 (2), pp. 209-226;\nGotteland, D., Shock, J., Sarin, S., Strategic orientations, marketing proactivity and firm market performance (2020) Ind. Market. Manag., 91, pp. 610-620;\nGruber-Muecke, T., Hofer, K.M., Market orientation, entrepreneurial orientation and performance in emerging markets (2015) Int. J. Emerg. Mark., 10 (3), pp. 560-571;\nHair, J.F., Ringle, C.M., Sarstedt, M., PLS-SEM: indeed a silver bullet (2011) J. Market. Theor. Pract., 19 (2), pp. 139-152;\nHair, J.F., Risher, J.J., Sarstedt, M., Ringle, C.M., When to Use and How to Report the Results of PLS-SEM. European Business Review (2019); Hassen, Y., Singh, A., The effect of market orientation on the performance of small and medium enterprises in case of Amhara region, Ethiopia (2020) J. New Bus. Ventur., 1 (1-2), pp. 92-109;\nHenseler, J., Ringle, C.M., Sinkovics, R.R., The use of partial least squares path modeling in international marketing (2009) New challenges to international marketing, , Emerald Group Publishing Limited UK;\nHerrero, S.T., Nicholls, L., Strengers, Y., Smart home technologies in everyday life: do they address key energy challenges in households? (2018) Curr. Opin. Environ. Sustain., 31, pp. 65-70;\nHooley, G., Greenley, G., Fahy, J., Cadogan, J., Market-focused resources, competitive positioning and firm performance (2001) J. Market. Manag., 17 (5-6), pp. 503-520;\nHossain, M.S., Hussain, K., Kannan, S., Kunju Raman Nair, S.K., Determinants of sustainable competitive advantage from resource-based view: implications for hotel industry (2021) J. Hospit. Tourism Insights., 5 (1), pp. 79-98;\nHoyer, C., Gunawan, I., Reaiche, C.H., The implementation of industry 4.0 - a systematic literature review of the key factors (2020) Syst. Res. Behav. Sci., 37 (4), pp. 557-578;\nJafari-Sadeghi, V., Garcia-Perez, A., Candelo, E., Couturier, J., Exploring the impact of digital transformation on technology entrepreneurship and technological market expansion: the role of technology readiness, exploration and exploitation (2021) J. Bus. Res., 124, pp. 100-111;\nJaworski, B.J., Kohli, A.K., Market orientation: antecedents and consequences (1993) J. Market., 57 (3), pp. 53-70;\nJayashree, S., Reza, M.N.H., Malarvizhi, C.A.N., Mohiuddin, M., Industry 4.0 implementation and Triple Bottom Line sustainability: an empirical study on small and medium manufacturing firms (2021) Heliyon, 7 (8);\nJoshi, S., Saxena, S., Godbole, T., Developing smart cities: An integrated framework (2016) Procedia Comput. Sci., 93, pp. 902-909;\nJurksiene, L., Pundziene, A., The relationship between dynamic capabilities and firm competitive advantage (2016) Eur. Bus. Rev., 28 (4), pp. 431-448;\nKamble, S., Gunasekaran, A., Dhone, N.C., Industry 4.0 and lean manufacturing practices for sustainable organisational performance in Indian manufacturing companies (2019) Int. J. Prod. Res., 58 (5), pp. 1319-1337;\nKhedhaouria, A., Nakara, W.A., Gharbi, S., Bahri, C., The relationship between organizational culture and small‐firm performance: entrepreneurial orientation as mediator (2020) Eur. Manag. Rev., 17 (2), pp. 515-528;\nKiyabo, K., Isaga, N., Entrepreneurial orientation, competitive advantage, and SMEs' performance: application of firm growth and personal wealth measures (2020) J. Innovat. Entrepren., 9 (1), pp. 1-15;\nKock, N., Hadaya, P., Minimum sample size estimation in PLS‐SEM: the inverse square root and gamma‐exponential methods (2018) Inf. Syst. J., 28 (1), pp. 227-261;\nKollmann, T., Stöckmann, C., Filling the entrepreneurial orientation–performance gap: the mediating effects of exploratory and exploitative innovations (2014) Enterpren. Theor. Pract., 38 (5), pp. 1001-1026;\nKristal, S., Baumgarth, C., Henseler, J., Performative corporate brand identity in industrial markets: The case of German prosthetics manufacturer Ottobock (2020) J. Bus. Res., 114, pp. 240-253;\nLangerak, F., Hultink, E.J., Robben, H.S., The impact of market orientation, product advantage, and launch proficiency on new product performance and organizational performance (2004) J. Prod. Innovat. Manag., 21 (2), pp. 79-94;\nLongo, F., Nicoletti, L., Padovano, A., Smart operators in industry 4.0: a human-centered approach to enhance operators' capabilities and competencies within the new smart factory context (2017) Comput. Ind. Eng., 113, pp. 144-159;\nLu, Y., Li, G., Luo, Z., Anwar, M., Zhang, Y., Does intellectual capital spur sustainable competitive advantage and sustainable growth?: a study of Chinese and Pakistani firms (2021) Sage Open, 11 (1);\nMarch, J.G., Exploration and exploitation in organizational learning (1991) Organ. Sci., 2 (1), pp. 71-87;\nMaury, B., Sustainable competitive advantage and profitability persistence: sources versus outcomes for assessing advantage (2018) J. Bus. Res., 84, pp. 100-113;\nMorgan, N.A., Vorhies, D.W., Mason, C.H., Market orientation, marketing capabilities, and firm performance (2009) Strat. Manag. J., 30 (8), pp. 909-920;\nMills, C., Pawson, K., Integrating motivation, risk-taking and self-identity: A typology of ICT enterprise development narratives (2012) Int. Small Bus. J., 30 (5), pp. 584-606;\nMishra, C.S., Does managerial ability drive firm innovativeness? (2019) IEEE Trans. Eng. Manag., 68 (4), pp. 1139-1154;\nMishra, C.S., Managerial ability and strategic orientation (2022) Rev. Manag. Sci., pp. 1-31;\nMohiuddin, M., Matei, M., Al-Azad, S., Su, Z., ICTs in knowledge sharing and organization culture: case study of a center for continuing education (2022) Int. J. Knowl. Manag., 18 (1), pp. 1-19;\nNarver, J.C., Slater, S.F., The effect of a market orientation on business profitability (1990) J. Market., 54 (4), pp. 20-35;\nNeumann, W.P., Winkelhaus, S., Grosse, E.H., Glock, C.H., Industry 4.0 and the human factor – a systems framework and analysis methodology for successful development (2021) Int. J. Prod. Econ., 233;\nNguyen, T.D., Barrett, N.J., The adoption of the internet by export firms in transitional markets (2006) Asia Pacific Journal of Marketing and Logistics, 18 (1), pp. 29-42;\nNunnally, J.C., Bernstein, I.H., (1994) Psychological theory, pp. 131-147. , McGraw Hill New York;\nPan, C., Jiang, Y., Wang, M., Xu, S., Xu, M., Dong, Y., How can agricultural corporate build sustainable competitive advantage through green intellectual capital? A new environmental management approach to green agriculture (2021) Int. J. Environ. Res. Public Health, 18 (15), p. 7900;\nParasuraman, A., Colby, C.L., An updated and streamlined technology readiness index: TRI 2.0 (2015) J. Serv. Res., 18 (1), pp. 59-74;\nPatel, P.C., Terjesen, S., Li, D., Enhancing effects of manufacturing flexibility through operational absorptive capacity and operational ambidexterity (2012) J. Oper. Manag., 30 (3), pp. 201-220;\nPosch, A., Garaus, C., Boon or curse? A contingent view on the relationship between strategic planning and organizational ambidexterity (2020) Long Range Plann., 53 (6), p. 101878;\nPratono, A.H., Darmasetiawan, N.K., Yudiarso, A., Jeong, B.G., Achieving Sustainable Competitive Advantage through Green Entrepreneurial Orientation and Market Orientation (2019), The Bottom Line; Raisch, S., Birkinshaw, J., Probst, G., Tushman, M.L., Organizational ambidexterity: balancing exploitation and exploration for sustained performance (2009) Organ. Sci., 20 (4), pp. 685-695;\nRauch, A., Wiklund, J., Lumpkin, G.T., Frese, M., Entrepreneurial orientation and business performance: an assessment of past research and suggestions for the future (2009) Enterpren. Theor. Pract., 33 (3), pp. 761-787;\nReinartz, W., Haenlein, M., Henseler, J., An empirical comparison of the efficacy of covariance-based and variance-based SEM (2009) Int. J. Res. Market., 26 (4), pp. 332-344;\nSahi, G.K., Gupta, M.C., Cheng, T.C.E., The effects of strategic orientation on operational ambidexterity: a study of indian SMEs in the industry 4.0 era (2020) Int. J. Prod. Econ., 220;\nSarstedt, M., Ringle, C.M., Hair, J.F., Partial least squares structural equation modeling (2017) Handb. Mark. Res., 26, pp. 1-40;\nSharma, M., Kamble, S., Mani, V., Sehrawat, R., Belhadi, A., Sharma, V., Industry 4.0 adoption for sustainability in multi-tier manufacturing supply chain in emerging economies (2021) J. Clean. Prod., 281;\nSong, L., Jing, L., Strategic orientation and performance of new ventures: empirical studies based on entrepreneurial activities in China (2017) Int. Enterpren. Manag. J., 13 (4), pp. 989-1012;\nSony, M., Naik, S., Critical factors for the successful implementation of Industry 4.0: a review and future research direction (2019) Prod. Plann. Control, 31 (10), pp. 799-815;\nStentoft, J., Adsbøll Wickstrøm, K., Philipsen, K., Haug, A., Drivers and barriers for Industry 4.0 readiness and practice: empirical evidence from small and medium-sized manufacturers (2020) Prod. Plann. Control, pp. 1-18;\nStentoft, J., Wickstrøm, K.A., Haug, A., Philipsen, K., Cost-driven motives to relocate manufacturing abroad among small- and medium-sized manufacturers (2020) J. Manuf. Technol. Manag., 32 (3), pp. 646-666. , ahead-of-print(ahead-of-print);\nTenenhaus, M., Vinzi, V.E., Chatelin, Y.M., Lauro, C., PLS path modeling (2005) Comput. Stat. Data Anal., 48 (1), pp. 159-205;\nTortorella, G., Miorando, R., Caiado, R., Nascimento, D., Portioli Staudacher, A., The mediating effect of employees' involvement on the relationship between Industry 4.0 and operational performance improvement (2021) Total Qual. Manag. Bus. Excel., 32 (1-2), pp. 119-133;\nTortorella, G.L., Cawley Vergara, A.M., Garza-Reyes, J.A., Sawhney, R., Organizational learning paths based upon industry 4.0 adoption: an empirical study with Brazilian manufacturers (2020) Int. J. Prod. Econ., 219, pp. 284-294;\nTuan, L.T., Organizational ambidexterity, entrepreneurial orientation, and I-deals: the moderating role of CSR (2016) J. Bus. Ethics, 135 (1), pp. 145-159;\nVenkatraman, N., Ramanujam, V., Measurement of business performance in strategy research: A comparison of approaches (1986) Acad. Manag. Rev., 11 (4), pp. 801-814;\nWales, W.J., Gupta, V.K., Mousa, F.-T., Empirical research on entrepreneurial orientation: an assessment and suggestions for future research (2011) Int. Small Bus. J.: Res. Entrepren., 31 (4), pp. 357-383;\nWales, W.J., Kraus, S., Filser, M., Stöckmann, C., Covin, J.G., The status quo of research on entrepreneurial orientation: conversational landmarks and theoretical scaffolding (2021) J. Bus. Res., 128, pp. 564-577;\nWamba, S.F., Gunasekaran, A., Akter, S., Ren, S.J.-F., Dubey, R., Childe, S.J., Big data analytics and firm performance: effects of dynamic capabilities (2017) J. Bus. Res., 70, pp. 356-365;\nWeerawardena, J., O'Cass, A., Exploring the characteristics of the market-driven firms and antecedents to sustained competitive advantage (2004) Ind. Market. Manag., 33 (5), pp. 419-428;\nWiggins, R.R., Ruefli, T.W., Sustained competitive advantage: Temporal dynamics and the incidence and persistence of superior economic performance (2002) Org. Sci., 13 (1), pp. 81-105;\nWolf, P., Kaudela-Baum, S., Meissner, J.O., Exploring innovating cultures in small and medium-sized enterprises: findings from Central Switzerland (2012) Int. Small Bus. J., 30 (3), pp. 242-274;\nZhang, D.D., Bruning, E., Personal characteristics and strategic orientation: entrepreneurs in Canadian manufacturing companies (2011) Int. J. Entrepren. Behav. Res., 17 (1), pp. 82-103;\nZhang, J.A., Edgar, F., Geare, A., O'Kane, C., The interactive effects of entrepreneurial orientation and capability-based HRM on firm performance: the mediating role of innovation ambidexterity (2016) Ind. Market. Manag., 59, pp. 131-143;\nZhou, Z.H., Chawla, N.V., Jin, Y., Williams, G.J., Big data opportunities and challenges: Discussions from data analytics perspectives [discussion forum] (2014) IEEE Comput. intell. Mag., 9 (4), pp. 62-74;\nZhou, K.Z., Yim, C.K., Tse, D.K., The effects of strategic orientations on technology-and market-based breakthrough innovations (2005) J. Market., 69 (2), pp. 42-60","publisher":"Elsevier Ltd","publisher-place":"National School of Commerce and Management (ENCG) El Jadida, Chouaib Doukkali University (Morocco), Postal Address: Angle Ahmed Chaouki and Rue de Fes, B.P.:122 El Jadida24000, Morocco","title":"Strategic orientations, organizational ambidexterity, and sustainable competitive advantage: Mediating role of industry 4.0 readiness in emerging markets","type":"article-journal","volume":"401"},"uris":["http://www.mendeley.com/documents/?uuid=479aa94a-d5bc-4527-bc84-3c830ec16e80"]}],"mendeley":{"formattedCitation":"(Ed-Dafali et al., 2023; Raza-Ullah et al., 2023)","plainTextFormattedCitation":"(Ed-Dafali et al., 2023; Raza-Ullah et al., 2023)","previouslyFormattedCitation":"(Ed-Dafali et al., 2023; Raza-Ullah et al., 2023)"},"properties":{"noteIndex":0},"schema":"https://github.com/citation-style-language/schema/raw/master/csl-citation.json"}</w:instrText>
      </w:r>
      <w:r w:rsidR="00330B27" w:rsidRPr="001518C8">
        <w:rPr>
          <w:rFonts w:ascii="Times New Roman" w:hAnsi="Times New Roman" w:cs="Times New Roman"/>
          <w:sz w:val="24"/>
          <w:szCs w:val="24"/>
        </w:rPr>
        <w:fldChar w:fldCharType="separate"/>
      </w:r>
      <w:r w:rsidR="00330B27" w:rsidRPr="001518C8">
        <w:rPr>
          <w:rFonts w:ascii="Times New Roman" w:hAnsi="Times New Roman" w:cs="Times New Roman"/>
          <w:noProof/>
          <w:sz w:val="24"/>
          <w:szCs w:val="24"/>
        </w:rPr>
        <w:t>(Ed-Dafali et al., 2023; Raza-Ullah et al., 2023)</w:t>
      </w:r>
      <w:r w:rsidR="00330B27" w:rsidRPr="001518C8">
        <w:rPr>
          <w:rFonts w:ascii="Times New Roman" w:hAnsi="Times New Roman" w:cs="Times New Roman"/>
          <w:sz w:val="24"/>
          <w:szCs w:val="24"/>
        </w:rPr>
        <w:fldChar w:fldCharType="end"/>
      </w:r>
      <w:r w:rsidR="00330B27" w:rsidRPr="001518C8">
        <w:rPr>
          <w:rFonts w:ascii="Times New Roman" w:hAnsi="Times New Roman" w:cs="Times New Roman"/>
          <w:sz w:val="24"/>
          <w:szCs w:val="24"/>
        </w:rPr>
        <w:t xml:space="preserve">. </w:t>
      </w:r>
      <w:r w:rsidR="00330B27" w:rsidRPr="001518C8">
        <w:rPr>
          <w:rFonts w:ascii="Times New Roman" w:hAnsi="Times New Roman" w:cs="Times New Roman"/>
          <w:sz w:val="24"/>
          <w:szCs w:val="24"/>
          <w:lang w:val="en"/>
        </w:rPr>
        <w:t xml:space="preserve">Many studies have proven that resource base view can improve the company's competitive advantage in each industry </w:t>
      </w:r>
      <w:r w:rsidR="00330B27" w:rsidRPr="001518C8">
        <w:rPr>
          <w:rFonts w:ascii="Times New Roman" w:hAnsi="Times New Roman" w:cs="Times New Roman"/>
          <w:sz w:val="24"/>
          <w:szCs w:val="24"/>
          <w:lang w:val="en"/>
        </w:rPr>
        <w:fldChar w:fldCharType="begin" w:fldLock="1"/>
      </w:r>
      <w:r w:rsidR="00E74D22" w:rsidRPr="001518C8">
        <w:rPr>
          <w:rFonts w:ascii="Times New Roman" w:hAnsi="Times New Roman" w:cs="Times New Roman"/>
          <w:sz w:val="24"/>
          <w:szCs w:val="24"/>
          <w:lang w:val="en"/>
        </w:rPr>
        <w:instrText>ADDIN CSL_CITATION {"citationItems":[{"id":"ITEM-1","itemData":{"DOI":"10.1016/j.techsoc.2023.102227","ISSN":"0160791X (ISSN)","abstract":"The topic of twin transition is playing a key role within the current literature. There is also growing interest amongst researchers, managers, and policy makers to explore this phenomenon. This study investigates whether the pursuit of twin transition can enhance a company's green-based competitive advantage (CA). The authors conducted a PLS-SEM analysis to examine 459 responses collected through purposive technique. A regression analysis was used to further investigate the obtained data. Technological innovation is adopted as a mediator, whereas green work climate perception (GWCP) is adopted as a moderator. The findings suggest that IoT, green human resource management (HRM), and investment in environmental management strategies are directly and indirectly linked with a company's green CA. This study offers concrete suggestions on how the pursuit of environmentally-friendly and technological factors affect a company's green CA. This study makes the following contributions. First, technological innovation and green work climate perception increase green CA. Second, GWCP positively strengthens the relationship between technological innovation and green CA. The empirical findings suggest that management seeking to improve green CA can do so by adopting twin transition. This study further develops the literature on twin transition because it incorporates IoT, green HRM, investment in environmental management, technological innovation, and green work climate perception to measure green CA through the theoretical lens of natural resource-based view theory. © 2023","author":[{"dropping-particle":"","family":"Rehman","given":"S U","non-dropping-particle":"","parse-names":false,"suffix":""},{"dropping-particle":"","family":"Giordino","given":"D","non-dropping-particle":"","parse-names":false,"suffix":""},{"dropping-particle":"","family":"Zhang","given":"Q","non-dropping-particle":"","parse-names":false,"suffix":""},{"dropping-particle":"","family":"Alam","given":"G M","non-dropping-particle":"","parse-names":false,"suffix":""}],"container-title":"Technology in Society","id":"ITEM-1","issued":{"date-parts":[["2023"]]},"language":"English","note":"Export Date: 2 April 2023\n\nCorrespondence Address: Zhang, Q.; Research Institute of Business Analytics and Supply Chain Management, Nanshan District, Guandong, China; email: q.yu.zhang@gmail.com\n\nFunding details: National Office for Philosophy and Social Sciences, NPOPSS, 21AGL014\n\nFunding text 1: This research was supported by Key Project of National Social Science Foundation of China ( 21AGL014 ).\n\nFunding text 2: Professor Gazi Mahabubul Alam, PhD, FRSA is an internationally recognised Public Policy Analyst with an especial focus to Higher Education. Countries of his work experience include Malaysia, Bangladesh, UK, Canada and the USA. He works for both institute of Higher Education and Partner for Development. Before he moved to the University Putra Malaysia, He was a professor at the University of Malaya and East West University. Alam acquired MA in International Education and Development from the University of Sussex and a PhD from the University of Nottingham. He received a distinguished fellowship from the Royal Society of Arts. He has published a number of papers and they received a notable amount of citation in the Scopus and ISI indexed. His paper on private Higher Education received best citation award from the Web of Science.\n\nReferences: Kraus, S., Rehman, S.U., García, F.J.S., Corporate social responsibility and environmental performance: the mediating role of environmental strategy and green innovation (2020) Technol. Forecast. Soc. Change, 160; \nKraus, S., Sustainable entrepreneurship orientation: a reflection on status-quo research on factors facilitating responsible managerial practices (2018) Sustainability, 10 (2), p. 444;\nGerli, P., The hidden power of emotions: how psychological factors influence skill development in smart technology adoption (2022) Technol. Forecast. Soc. Change, 180;\nDavenport, M., Combining theory and wisdom in pragmatic, scenario-based decision support for sustainable development (2019) J. Environ. Plann. Manag., 62 (4), pp. 692-716;\nBresciani, S., Environmental MCS package, perceived environmental uncertainty and green performance: in green dynamic capabilities and investment in environmental management perspectives (2023) Rev. Int. Bus. Strat., 33 (1), pp. 105-126;\nDeclaration, M., A Green and Digital Transformation of the EU (2021), Digital Day; El Hilali, W., El Manouar, A., Idrissi, M.A.J., Reaching sustainability during a digital transformation: a PLS approach (2020) Int. J. Innovat. Sci., 12 (1), pp. 52-79;\nAl Mashkoor, I.A., The impact of green activity-based costing and green supply chain practices on environmental performance oil refineries in Iraq (2022) Int. J. Econ. Finance Stud., 14 (4), pp. 96-113;\nNingning, M., Mengze, Z., Impact of technological orientation on sustainability financial inclusion and economic growth: role of environmental CSR strategy (2022) Int. J. Econ. Finance Stud., 14 (4), pp. 19-44;\nAkram, K., Factors affecting environmental performance during the covid-19 period in the leather industry: a moderated-mediation approach (2022) J. Compet., 14 (1), pp. 5-22;\nBresciani, S., The role of environmental management accounting and environmental knowledge management practices influence on environmental performance: mediated-moderated model (2022) J. Knowl. Manag., , ahead-of-print(ahead-of-print);\nKaramaşa, Ç., Ranking value-creating green approach practices and choosing ideal green marketing strategy for logistics companies (2021) Operat. Res. Eng. Sci.: Theor. Appl., 4 (3), pp. 21-38;\nZhai, X., An, Y., The relationship between technological innovation and green transformation efficiency in China: an empirical analysis using spatial panel data (2021) Technol. Soc., 64;\nWang, L., Will researching digital technology really empower green development? (2021) Technol. Soc., 66;\nAlraja, M.N., Technological innovation, sustainable green practices and SMEs sustainable performance in times of crisis (COVID-19 pandemic) (2022) Inf. Syst. Front, pp. 1-25;\nRojko, A., Industry 4.0 concept: background and overview (2017) Int. J. Interact. Mobile Technol., 11 (5);\nReiman, A., Human factors and ergonomics in manufacturing in the industry 4.0 context–A scoping review (2021) Technol. Soc., 65;\nBresciani, S., Dabić, M., Bertello, A., Collaborative Technological Development for Addressing Grand Challenges: Opportunities, Limitations, and New Frameworks (2022), Elsevier; Bresciani, S., Opening up the black box on digitalization and agility: key drivers and main outcomes (2022) Technol. Forecast. Soc. Change, 178;\nPal, D., Zhang, X., Siyal, S., Prohibitive factors to the acceptance of Internet of Things (IoT) technology in society: a smart-home context using a resistive modelling approach (2021) Technol. Soc., 66;\nNeumann, W.P., Industry 4.0 and the human factor–A systems framework and analysis methodology for successful development (2021) Int. J. Prod. Econ., 233;\nOztemel, E., Gursev, S., Literature review of Industry 4.0 and related technologies (2020) J. Intell. Manuf., 31 (1), pp. 127-182;\nBertello, A., Big data analytics (BDA) and degree of internationalization: the interplay between governance of BDA infrastructure and BDA capabilities (2021) J. Manag. Govern., 25 (4), pp. 1035-1055;\nCoskun-Setirek, A., Tanrikulu, Z., Digital innovations-driven business model regeneration: a process model (2021) Technol. Soc., 64;\nRehman, S.U., Nexus among intellectual capital, interorganizational learning, industrial Internet of things technology and innovation performance: a resource-based perspective (2021) J. Intellect. Cap., , ahead-of-print(ahead-of-print);\nTang, C.-P., Huang, T.C.-K., Wang, S.-T., The impact of Internet of things implementation on firm performance (2018) Telematics Inf., 35 (7), pp. 2038-2053;\nZelbst, P.J., The impact of RFID, IIoT, and Blockchain technologies on supply chain transparency (2019) J. Manuf. Technol. Manag., 31 (3), pp. 441-457;\nBresciani, S., Ferraris, A., Del Giudice, M., The management of organizational ambidexterity through alliances in a new context of analysis: internet of Things (IoT) smart city projects (2018) Technol. Forecast. Soc. Change, 136, pp. 331-338;\nGupta, H., Strategies to overcome barriers to innovative digitalisation technologies for supply chain logistics resilience during pandemic (2022) Technol. Soc., 69;\nOzdemir, D., Supply chain resilience during the COVID-19 pandemic (2022) Technol. Soc., 68;\nJermsittiparsert, K., Somjai, S., Chienwattanasook, K., Era of industry 4.0 technologies and environmental performance of Thailand's Garment Industry: role of lean manufacturing and green supply chain management practices (2020) Agile Business Leadership Methods For Industry 4.0, pp. 285-302. , Emerald Publishing Limited;\nGadekar, R., Sarkar, B., Gadekar, A., Investigating the relationship among Industry 4.0 drivers, adoption, risks reduction, and sustainable organizational performance in manufacturing industries: an empirical study (2022) Sustain. Prod. Consum., 31, pp. 670-692;\nFerraris, A., Big data analytics capabilities and knowledge management: impact on firm performance (2019) Manag. Decis., 57 (8), pp. 1923-1936;\nBhatti, M.A., SME's sustainability and success performance: the role of green management practices, technology innovation, human capital and value proposition (2022) Int. J. Ebus. eGovernment Stud., 14 (2), pp. 112-125;\nWei, Z., Sun, L., How to leverage manufacturing digitalization for green process innovation: an information processing perspective (2021) Ind. Manag. Data Syst., 121 (5), pp. 1026-1044;\nFallahpour, A., Green sourcing in the era of industry 4.0: towards green and digitalized competitive advantages (2021) Ind. Manag. Data Syst., 121 (9), pp. 1997-2025;\nPolas, M.R.H., Blockchain technology as a game changer for green innovation: green entrepreneurship as a roadmap to green economic sustainability in Peru (2022) J. Open Innov. Technol. Market Compl., 8 (2), p. 62;\nAl-Khatib, A.W., Internet of things, big data analytics and operational performance: the mediating effect of supply chain visibility (2023) J. Manuf. Technol. Manag., 34 (1), pp. 1-24;\nBroccardo, L., How digitalization supports a sustainable business model: a literature review (2023) Technol. Forecast. Soc. Change, 187;\nYong, J.Y., Nexus between green intellectual capital and green human resource management (2019) J. Clean. Prod., 215, pp. 364-374;\nRehman, S.U., Analyzing the relationship between green innovation and environmental performance in large manufacturing firms (2021) Technol. Forecast. Soc. Change, 163;\nBombiak, E., Marciniuk-Kluska, A., Green human resource management as a tool for the sustainable development of enterprises: polish young company experience (2018) Sustainability, 10 (6), p. 1739;\nTang, G., Green human resource management practices: scale development and validity (2018) Asia Pac. J. Hum. Resour., 56 (1), pp. 31-55;\nMuisyo, P.K., The effect of green HRM practices on green competitive advantage of manufacturing firms (2021) J. Manuf. Technol. Manag., 33 (1), pp. 22-40;\nRenwick, D.W., Contemporary developments in Green (environmental) HRM scholarship (2016) Int. J. Hum. Resour. Manag., 27 (2), pp. 114-128;\nChaudhary, R., Green human resource management and employee green behavior: an empirical analysis (2020) Corp. Soc. Responsib. Environ. Manag., 27 (2), pp. 630-641;\nYong, J.Y., Pathways towards sustainability in manufacturing organizations: empirical evidence on the role of green human resource management (2020) Bus. Strat. Environ., 29 (1), pp. 212-228;\nMuisyo, P.K., Implications of green HRM on the firm's green competitive advantage: the mediating role of enablers of green culture (2021) J. Manuf. Technol. Manag., 33 (2), pp. 308-333;\nHameed, Z., How GHRM is related to green creativity? A moderated mediation model of green transformational leadership and green perceived organizational support (2022) Int. J. Manpow., 43 (3), pp. 595-613;\nPower, D., Competitive goals and plant investment in environment and safety practices: moderating effect of national culture (2015) Decis. Sci. J., 46 (1), pp. 63-100;\nAwan, U., Arnold, M.G., Gölgeci, I., Enhancing green product and process innovation: towards an integrative framework of knowledge acquisition and environmental investment (2021) Bus. Strat. Environ., 30 (2), pp. 1283-1295;\nNorton, T.A., Zacher, H., Ashkanasy, N.M., Organisational sustainability policies and employee green behaviour: the mediating role of work climate perceptions (2014) J. Environ. Psychol., 38, pp. 49-54;\nKhanra, S., A resource‐based view of green innovation as a strategic firm resource: present status and future directions (2022) Bus. Strat. Environ., 31 (4), pp. 1395-1413;\nArici, H.E., Uysal, M., Leadership, green innovation, and green creativity: a systematic review (2022) Serv. Ind. J., 42 (5-6), pp. 280-320;\nZhang, Y., Critical success factors of green innovation: technology, organization and environment readiness (2020) J. Clean. Prod., 264;\nHart, S.L., A natural-resource-based view of the firm (1995) Acad. Manag. Rev., 20 (4), pp. 986-1014;\nBarney, J., Firm resources and sustained competitive advantage (1991) J. Manag., 17 (1), pp. 99-120;\nHart, S.L., Dowell, G., Invited editorial: a natural-resource-based view of the firm: fifteen years after (2011) J. Manag., 37 (5), pp. 1464-1479;\nNara, E.O.B., Expected impact of industry 4.0 technologies on sustainable development: a study in the context of Brazil's plastic industry (2021) Sustain. Prod. Consum., 25, pp. 102-122;\nMalik, S.Y., Pathways towards sustainability in organizations: empirical evidence on the role of green human resource management practices and green intellectual capital (2020) Sustainability, 12 (8), p. 3228;\nSingh, S.K., Green innovation and environmental performance: the role of green transformational leadership and green human resource management (2020) Technol. Forecast. Soc. Change, 150;\nBhatti, S.H., Exploring the impact of green human resource management on environmental performance: the roles of perceived organizational support and innovative environmental behavior (2021) Int. J. Manpow., 43 (3), pp. 742-762;\nAfum, E., Internal environmental management and green human resource management: significant catalysts for improved corporate reputation and performance (2021) Benchmark Int. J., 28 (10), pp. 3074-3101;\nPagell, M., Krumwiede, D., Sheu, C., Efficacy of environmental and supplier relationship investments—moderating effects of external environment (2007) Int. J. Prod. Res., 45 (9), pp. 2005-2028;\nRehman, S.U., The role of environmental management control systems for ecological sustainability and sustainable performance (2020) Manag. Decis., 59 (9), pp. 2217-2237;\nEl-Haddadeh, R., Digital innovation dynamics influence on organisational adoption: the case of cloud computing services (2020) Inf. Syst. Front, 22 (4), pp. 985-999;\nEasterby‐Smith, M., Lyles, M.A., Peteraf, M.A., Dynamic capabilities: current debates and future directions (2009) Br. J. Manag., 20, pp. S1-S8;\nTortorella, G.L., A comparison on Industry 4.0 and Lean Production between manufacturers from emerging and developed economies (2021) Total Qual. Manag. Bus. Excel., 32 (11-12), pp. 1249-1270;\nXu, L.D., Xu, E.L., Li, L., Industry 4.0: state of the art and future trends (2018) Int. J. Prod. Res., 56 (8), pp. 2941-2962;\nPoma, L., Al Shawwa, H., Rau, C., Industry 4.0 and internal knowledge management the case of corporate academies in Emilia-Romagna region (2021) Transnatl. Market. J., 9 (1), pp. 33-54;\nMorrar, R., Arman, H., Mousa, S., The fourth industrial revolution (Industry 4.0): a social innovation perspective (2017) Technol. Innov. Manag. Rev., 7 (11), pp. 12-20;\nDadkhah, M., Lagzian, M., Santoro, G., How can health professionals contribute to the internet of things body of knowledge: a phenomenography study (2019) VINE J. Info. Knowl. Manag. Syst., 49 (2), pp. 229-240;\nEhret, M., Wirtz, J., Unlocking value from machines: business models and the industrial internet of things (2017) J. Market. Manag., 33 (1-2), pp. 111-130;\nSchroeder, A., Capturing the benefits of industry 4.0: a business network perspective (2019) Prod. Plann. Control, 30 (16), pp. 1305-1321;\nCapik, P., Backshoring: towards international business and economic geography research agenda (2017) Break. Global Value Chain, 30, pp. 141-155;\nSarkis, J., Kouhizadeh, M., Zhu, Q.S., Digitalization and the greening of supply chains (2021) Ind. Manag. Data Syst., 121 (1), pp. 65-85;\nKramar, R., Beyond strategic human resource management: is sustainable human resource management the next approach? (2014) Int. J. Hum. Resour. Manag., 25 (8), pp. 1069-1089;\nOng, J.O., Djamil, M., Eny Ariyanto, S., Green human resource management model in increasing the competitive advantage of consumer goods companies (2022) Int. J. Ebus. eGovernment Stud., 14 (2), pp. 95-111;\nMishra, R., Sarkar, S., Kiranmai, J., Green HRM: innovative approach in Indian public enterprises (2014) World Rev. Sci. Technol. Sustain. Dev., 11 (1), pp. 26-42;\nLubis, H., Pratama, K., HR related antecedes to Sustainability reporting in Indonesian public listed firm: the mediating role of employee committeemen (2022) Cuad. Econ., 45 (128), pp. 87-97;\nWei, L.-Q., Liu, J., Herndon, N.C., SHRM and product innovation: Testing the moderating effects of organizational culture and structure in Chinese firms (2011) Int. J. Hum. Resour. Manag., 22 (1), pp. 19-33;\nJimenez-Jimenez, D., Sanz-Valle, R., Could HRM support organizational innovation? (2008) Int. J. Hum. Resour. Manag., 19 (7), pp. 1208-1221;\nVerburg, R.M., Den Hartog, D.N., Koopman, P.L., Configurations of human resource management practices: a model and test of internal fit (2007) Int. J. Hum. Resour. Manag., 18 (2), pp. 184-208;\nAwan, U., Impact of social supply chain practices on social sustainability performance in manufacturing firms (2019) Int. J. Innovat. Sustain. Dev., 13 (2), pp. 198-219;\nOrtas, E., Burritt, R.L., Moneva, J.M., Socially Responsible Investment and cleaner production in the Asia Pacific: does it pay to be good? (2013) J. Clean. Prod., 52, pp. 272-280;\nKlassen, R.D., Vachon, S., Collaboration and evaluation in the supply chain: the impact on plant‐level environmental investment (2003) Prod. Oper. Manag., 12 (3), pp. 336-352;\nZainalabideen, A.-H., The relationship among production innovation, technology innovation, process innovation, management innovation and business performance of the pharmaceutical industry in Iraq: mediating role of information system (2022) Int. J. Oper. Quant. Manag., 28 (2), pp. 397-417;\nAhmed, M.D., The relationship among digital innovation, digital marketing, digital technology, and corporate performance: mediating role of green supply chain management of Iraq textile industry (2022) Int. J. Oper. Quant. Manag., 28 (2), pp. 486-505;\nLee, V.-H., Creating technological innovation via green supply chain management: an empirical analysis (2014) Expert Syst. Appl., 41 (16), pp. 6983-6994;\nChiou, T.-Y., The influence of greening the suppliers and green innovation on environmental performance and competitive advantage in Taiwan (2011) Transport. Res. E Logist. Transport. Rev., 47 (6), pp. 822-836;\nWalker, R.M., Chen, J., Aravind, D., Management innovation and firm performance: an integration of research findings (2015) Eur. Manag. J., 33 (5), pp. 407-422;\nXu, J., Intellectual capital, technological innovation and firm performance: evidence from China's manufacturing sector (2019) Sustainability, 11 (19), p. 5328;\nWang, K.-H., Is technological innovation making world&amp;quot; Greener&amp;quot;? An evidence from changing growth story of China (2021) Technol. Forecast. Soc. Change, 165;\nKhan, M.T., Green supply chain management practices' impact on operational performance with the mediation of technological innovation (2022) Sustainability, 14 (6), p. 3362;\nNorton, T.A., Employee green behavior: a theoretical framework, multilevel review, and future research agenda (2015) Organ. Environ., 28 (1), pp. 103-125;\nDumont, J., Shen, J., Deng, X., Effects of green HRM practices on employee workplace green behavior: the role of psychological green climate and employee green values (2017) Hum. Resour. Manag., 56 (4), pp. 613-627;\nJabbour, C.J.C., How green are HRM practices, organizational culture, learning and teamwork? A Brazilian study (2011) Ind. Commerc. Train., 43 (2), pp. 98-105;\nSaleem, H., Big data use and its outcomes in supply chain context: the roles of information sharing and technological innovation (2020) J. Enterprise Inf. Manag., 34 (4), pp. 1121-1143;\nChen, Y.-S., Chang, C.-H., The determinants of green product development performance: green dynamic capabilities, green transformational leadership, and green creativity (2013) J. Bus. Ethics, 116 (1), pp. 107-119;\nSun, H., Clean and green: the relevance of hotels' website quality and environmental management initiatives for green customer loyalty (2022) Br. Food J., 124 (12), pp. 4266-4285;\nPrabowo, H., Sinaga, O., The effect of information and communication technology on competitive advantage of international business in Indonesia (2021) Croat. Int. Relat. Rev., 27 (88), pp. 205-222;\nAlmoussawi, Z.A., Moderating the role of green trust in the relationship of green brand positioning, green marketing, green production, and green consumer value on green purchase intention of university students in Iraq (2022) Transnatl. Market. J., 10 (3), pp. 738-750;\nChidambaram, V., Shanmugam, K., Sivamani, B., Effect of project team integration on the performance of Indian construction project: SMART PLS Structural Equation Approach (2021) Int. J. Construct. Supply Chain Manag., 11 (1), pp. 1-20;\nRehman, S.U., Intellectual capital, knowledge management and competitive advantage: a resource orchestration perspective (2021) J. Knowl. Manag., 26 (7), pp. 1705-1731;\nRehman, S.U., Intellectual capital and innovative performance: a mediation-moderation perspective (2021) J. Intellect. Cap., 23 (5), pp. 998-1024;\nRehman, S.U., MCS package and entrepreneurial competency influence on business performance: the moderating role of business strategy (2023) Eur. J. Manag. Bus. Econ., 32 (1), pp. 1-23;\nPodsakoff, P.M., Organ, D.W., Self-reports in organizational research: problems and prospects (1986) J. Manag., 12 (4), pp. 531-544;\nRehman, S.U., Environmental Sustainability Orientation and Corporate Social Responsibility Influence on Environmental Performance of Small and Medium Enterprises: the Mediating Effect of Green Capability (2022), Corporate Social Responsibility and Environmental Management ahead-of-print(ahead-of-print); Podsakoff, P.M., Common method biases in behavioral research: a critical review of the literature and recommended remedies (2003) J. Appl. Psychol., 88 (5), p. 879;\nKock, N., Common method bias in PLS-SEM: a full collinearity assessment approach (2015) Int. J. e-Collaboration, 11 (4), pp. 1-10;\nHair, J.F., A Primer on Partial Least Squares Structural Equation Modeling (PLS-SEM) (2017), second ed. Sage Publications Thousand Oaks; Hair, J.F., A Primer on Partial Least Squares Structural Equation Modeling (PLS-SEM) (2016), Sage Publications; Chin, W.W., How to write up and report PLS analyses (2010) Handbook of Partial Least Squares, pp. 655-690. , Springer;\nKock, N., Lynn, G., Lateral collinearity and misleading results in variance-based SEM: a","publisher":"Elsevier Ltd","publisher-place":"Research Institute of Business Analytics and Supply Chain Management, College of Management, Shenzhen University, Nanshan District, Guandong, Shenzhen, 518060, China","title":"Twin transitions &amp; industry 4.0: Unpacking the relationship between digital and green factors to determine green competitive advantage","type":"article-journal","volume":"73"},"uris":["http://www.mendeley.com/documents/?uuid=2320cdfb-59f3-477e-ba86-373d89563c3a"]},{"id":"ITEM-2","itemData":{"DOI":"10.1016/j.jbusres.2023.113722","ISSN":"01482963 (ISSN)","abstract":"Although conventional wisdom suggests that customers are critical to a firm's success, research remains inadequate on how to balance the firm's orientations toward different stakeholder groups for sustainable competitive advantage. In this study, drawing on both stakeholder theory and resource-based view, we investigate a firm's orientation toward three important stakeholder groups—customers, employees, and society—and examine their interactions and performance implications. We collected both archival and survey data from 180 Chinese firms to test our conceptual model. Our results demonstrate that customer orientation has a positive impact on market performance, but a negative impact on financial performance. More importantly, our findings illustrate that societal orientation can complement customer orientation to create stronger market performance, while employee orientation can buffer the negative impact of customer orientation on financial performance. We discuss the theoretical contributions and managerial implications, along with future research avenues, at the end of the article. © 2023 Elsevier Inc.","author":[{"dropping-particle":"","family":"Lee","given":"R P","non-dropping-particle":"","parse-names":false,"suffix":""},{"dropping-particle":"","family":"Wei","given":"S","non-dropping-particle":"","parse-names":false,"suffix":""}],"container-title":"Journal of Business Research","id":"ITEM-2","issued":{"date-parts":[["2023"]]},"language":"English","note":"Export Date: 2 April 2023\n\nCODEN: JBRED\n\nCorrespondence Address: Lee, R.P.; College of Business, United States; email: rlee3@fsu.edu\n\nFunding text 1: None.\n\nReferences: Akgün, A.E., Keskin, H., Byrne, J.C., Procedural justice climate in new product development teams: Antecedents and consequences (2010) Journal of Product Innovation Management, 27 (7), pp. 1096-1111; \nBabu, M.M., Liu, H., Jayawardhena, C., Dey, B.L., Impact of market orientation on firm's customer-based performance: The moderating role of employee orientation (2019) Journal of Marketing Management, 35 (7-8), pp. 662-692;\nBagozzi, R.P., Yi, Y., Philips, L.W., Assessing construct validity in organizational research (1991) Administrative Science Quarterly, 36 (4), pp. 421-458;\nBarney, J.B., Strategic factor markets: Expectations, luck, and business strategy (1986) Management Science, 9 (October), pp. 1231-1241;\nBarney, J.B., Firm resources and sustained competitive advantage (1991) Journal of Management, 17 (1), pp. 99-120;\nBateman, T.S., Strasser, S., A longitudinal analysis of the antecedents of organizational commitment (1984) Academy of Management Journal, 27 (1), pp. 95-112;\nBeatty, S.E., An exploratory study of organizational values with a focus on people orientation (1988) Journal of Retailing, 64 (4), pp. 405-426;\nBell, S.J., Menguc, B., Stefani, S.L., When customers disappoint: A model of relational internal marketing and customer complaints (2004) Journal of the Academy of Marketing Science, 32 (2), pp. 112-126;\nBettencourt, L.A., Brown, S.W., Role stressors and customer-oriented boundary-spanning behaviors in service organizations (2003) Journal of the Academy of Marketing Science, 31 (4), pp. 394-408;\nBhagwat, Y., Warren, N.L., Beck, J.T., Watson, G.F., IV, Corporate sociopolitical activism and firm value (2020) Journal of Marketing, 84 (5), pp. 1-21;\nBhardwaj, P., Chatterjee, P., Demir, K.D., Turut, O., When and how is corporate social responsibility profitable? (2018) Journal of Business Research, 84, pp. 206-219;\nBrik, A.B., Rettab, B., Mellahi, K., Market orientation, corporate social responsibility, and business performance (2011) Journal of Business Ethics, 99 (3), pp. 307-324;\nChurchill, G.A.J., A paradigm for developing better measures of marketing constructs (1979) Journal of Marketing Research, 16 (February), pp. 67-73;\nCrittenden, V.L., Crittenden, W., Ferrell, L., Ferrell, O.C., Pinney, C., Market-oriented sustainability: A conceptual framework and propositions (2011) Journal of Academy of Marketing Science, 39 (1), pp. 71-85;\nFeng, T., Wang, D., Lawton, A., Luo, B.N., Customer orientation and firm performance: The joint moderating effects of ethical leadership and competitive intensity (2017) Journal of Business Research, 100, pp. 111-121;\nFerrell, O.C., (2010), pp. 93-96. , Gonzalez-Padron, Hult, G. T. M., &amp;amp; Maignan, I. From market orientation to stakeholder orientation. Journal of Public Policy &amp;amp; Marketing, 29(1); Fornell, C., Larcker, D.F., Evaluating structural equation models with unobservable variables and measurement error (1981) Journal of Marketing Research, 18 (February), pp. 39-50;\nFreeman, E.R., Managing for stakeholders: Trade-offs or value creation (2010) Journal of Business Ethics, 96, pp. 7-9;\nGroening, C., Mittal, V., Zhang, Y.A., Cross-validation of customer and employee signals and firm valuation (2016) Journal of Marketing Research, 53 (1), pp. 61-76;\nHe, H., Kim, S., Gustafsson, A., What can we learn from #StopHateForProfit boycott regarding corporate social irresponsibility and corporate social responsibility? (2021) Journal of Business Research, 131, pp. 217-226;\nHo, J., Plewa, C., Recipes for new product success: The interplay between orientations and environmental turbulence (2021) Journal of Business Research, 35 (8), pp. 1345-1357;\nHomburg, C., Müller, M., Klarmann, M., When should the customer really be king? On the optimum level of salesperson customer orientation in sales encounters (2011) Journal of Marketing, 75 (2), pp. 55-74;\nHult, G.T.M., Mena, J.A., Ferrell, O.C., Ferrell, L., Stakeholder marketing: A definition and conceptual framework (2011) AMS Review, 1 (1), pp. 44-65;\nIfie, K., Customer orientation of frontline employees and organizationalcommitment (2014) Service Industries Journal, 3 (8), pp. 699-714;\nItani, O.S., Goad, E.A., Jaramillo, F., Building customer relationships while achieving sales performance results: Is listening the Holy grail of sales? (2019) Journal of Business Research, 102, pp. 120-130;\nJames, L.R., Aggregation bias in estimates of perceptual agreement (1982) Journal of Applied Psychology, 67 (2), pp. 219-229;\nJames, L.R., Demaree, R.G., Wolf, G., Estimating within-group interrater reliability with and without response bias (1984) Journal of Applied Psychology, 69 (1), pp. 85-98;\nJaworski, B.J., Kohli, A.K., Market orientation: Antecedents and consequences (1993) Journal of marketing, 57 (3), pp. 53-70;\nJhamb, D., Kampani, N., Arya, V., Embracing the employee orientation: Does customer relationship matterin brand building? (2022) Benchmarking: An International Journal, 29 (2), pp. 411-433;\nJohnson, R.E., Chang, C.-H.-D., Yang, L.-Q., Commitment and motivation at work: The relevance of employee identity and regulatory focus (2010) Academy of Management Review, 35 (2), pp. 226-245;\nKang, G.-D., James, J., Revisiting the concept of a societal orientation: Conceptualization and delineation (2006) Journal of Business Ethics, 73, pp. 301-318;\nKatsikeas, C.S., Morgan, N.A., Leonidou, L.C., Hult, G.T.M., Assessing performance outcomes in marketing (2016) Journal of Marketing, 80 (2), pp. 1-20;\nKiessling, T., Isaksson, L., Yasar, B., Market orientation and CSR: Performance implications (2016) Journal of Business Ethics, 137 (2), pp. 269-284;\nKirca, A.H., Jayachandran, S., Bearden, W.O., Market orientation: A meta-analytic review and assessment of its antecedents and impact on performance (2005) Journal of Marketing, 69, pp. 24-41;\nKozlenkova, I., Samaha, S., Palmatier, R., Resource-based theory in marketing (2014) Journal of the Academy of Marketing Science, 42 (1), pp. 1-21;\nLi, X., Wang, C., Hamari, J., Frontline employees' compliance with fuzzy requests: A request-appraisal-behavior perspective (2021) Journal of Business Research, 131, pp. 55-68;\nLindell, M.K., Whitney, D.J., Accounting for common method variance in cross-sectional research designs (2001) Journal of Applied Psychology, 86 (1), pp. 114-121;\nLiu, X., Liu, X., Reid, C.D., Stakeholder orientations and cost management (2019) Contemporary Accounting Research, 36 (1), pp. 486-512;\nLuk, C.-L., Yau, O.H.M., Tse, A.C.B., Sin, L.Y.M., Chow, R.P.M., Stakeholder orientation and business performance: The case of service companies in China (2005) Journal of International Marketing, 13 (1), pp. 89-110;\nMaignan, I., Ferrell, O.C., Corporate social responsibility and marketing: An integrative framework (2004) Journal of the Academy of Marketing Science, 32 (1), pp. 3-19;\nMariadoss, B.J., Chi, T., Tansuhaj, P., Pomirleanu, N., Influences of firm orientations on sustainable supply chain management (2016) Journal of Business Research, pp. 3406-3414;\nMcWilliams, A., Siegel, D., Corporate social responsibility: A theory of the firm perspective (2001) Academy of Management Review, 26 (1), pp. 117-127;\nMcWilliams, A., Siegel, D.S., Creating and capturing value: Strategic corporate social responsibility, resource-based theory, and sustainable competitive advantage (2011) Journal of Management, 37 (5), pp. 1480-1495;\nMerlo, O., Auh, S., The effects of entrepreneurial orientation, market orientation, and marketing subunit influence on firm performance (2009) Marketing Letters, 20 (3), pp. 295-311;\nMiller, D., Merrilees, B., Rebuilding community corporate brands: A total stakeholder involvement approach (2013) Journal of Business Research, 66 (2), pp. 172-179;\nMirzaei, A., Wilkie, D.C., Siuki, H., Woke brand activism authenticity or the lack of it (2022) Journal of Business Research, 139, pp. 1-12;\nMorgan, N.A., Vorhies, D.W., Mason, C.H., Market orientation, marketing capabilities, and firm performance (2009) Strategic Management Journal, 30, pp. 909-920;\nNarver, J.C., Slater, S.F., The effect of a market orientation on business profitability (1990) Journal of Marketing, 54 (October), pp. 20-35;\nPark, C., Jun, J., Lee, T., Lee, H., Customer orientation or employee orientation: Which matters more? The moderating role of firm size (2018) Journal of Business &amp;amp; Industrial Marketing, 33 (7), pp. 1001-1011;\nPfajfar, G., Shoham, A., Malecka, A., Zalaznik, M., Value of corporate social responsibility for multiple stakeholders and social impact – Relationship marketing perspective (2022) Journal of Business Research, 143, pp. 46-61;\nPing, R.A., Jr., A parsimonious estimating technique for interaction and quadratic latent variables (1995) Journal of Marketing Research, 32 (3), pp. 336-347;\nPodsakoff, P.M., MacKenzie, S.B., Lee, J.-Y., Podsakoff, N.P., Common method biases in behavior research: A critical review of the literature and recommended remedies (2003) Journal of Applied Psychology, 88 (5), pp. 879-903;\nRobertson, T.S., Hamilton, R., Jap, S.D., Commentary: Many (un)happy returns? The changing nature of retail product returns and future research directions (2020) Journal of Retailing, 96 (2), pp. 172-177;\nSarkar, M.B., Echambadi, R.A.J., Harrison, J.S., Alliance entrepreneurship and firm market performance (2001) Strategic Management Journal, 22 (6-7), pp. 701-711;\nSirmon, D.G., Hitt, M.A., Ireland, R.D., Gilbert, B.A., Resource orchestration to create competitive advantage: Breadth, depth, and life cycle effects (2011) Journal of Management, 37 (5), pp. 1390-1412;\nSmith, N.C., Drumwright, M.E., Gentile, M.C., The new marketing myopia (2010) Journal of Public Policy &amp;amp; Marketing, 29 (1), pp. 4-11;\nSteenkamp, J.-B.-E.-M., Maydeu-Olivares, A., An updated paradigm for evaluating measurement invariance incorporating common method variance and its assessment (2021) Journal of the Academy of Marketing Science, 49 (5), pp. 5-29;\nSun, X., Zhang, Q., Building digital incentives for digital customer orientation in platform ecosystems (2021) Journal of Business Research, 137, pp. 555-566;\nTsarenko, Y., Mavondo, F.T., Gabbott, M., Hooley, G., Greenly, G., Trade-offs in customer-employee focus: Implications on boundary-spanning capabilities (2004) Journal of Euromarketing, 14 (2), pp. 105-124;\nTuli, K.R., Kohli, A.K., Bharadwaj, S.G., Rethinking customer solutions: From product bundles to relational processes (2007) Journal of Marketing, 71 (3), pp. 1-17;\nVaradarajan, R., Innovating for sustainability: A framework for sustainable innovations and a model of sustainable innovations orientation (2017) Journal of the Academy of Marketing Science, 45 (1), pp. 14-36;\nVillagra, N., Monfort, A., (2021), pp. 319-326. , Mendez-Suarez. Firm value impact of corporate activism: Facebook and the stop hate for profit campaign. Journal of Business Research, 137; Voon, B.H., Linking a service-driven market orientation to service quality (2006) Managing Service Quality, 16 (6), pp. 595-619;\nVoon, B.H., SERVMO: A measure for service-driven market orientation in higher education (2007) Journal of Marketing for Higher Education, 17 (2), pp. 216-237;\nWachter, K., Vitell, S.J., Shelton, R.K., Park, K., Exploring consumer orientation toward returns: Unethical dimensions (2012) Business Ethics: A European Review, 21 (1), pp. 115-128;\nWei, Y., Samiee, S., Lee, R., The influence of organic organizational cultures, market responsiveness, and product strategy on firm performance in an emerging market (2014) Journal of the Academy of Marketing Science, 42 (1), pp. 49-70;\nYau, O.H.M., Chow, R.P.M., Sin, L.Y.M., Tse, A.C.B., Luk, C.L., Lee, J.S.Y., Developing a scale for stakeholder orientation (2007) European Journal of Marketing, 41 (11-12), pp. 1306-1327;\nYeung, M.C.H., Ennew, C.T., From customer satisfaction to profitability (2000) Journal of Strategic Marketing, 8 (4), pp. 313-326;\nZhang, J., Employee orientation and performance: An exploration of the mediating role of customer orientation (2010) Journal of Business Ethics, 91, pp. 111-121","publisher":"Elsevier Inc.","publisher-place":"College of Business, Florida State University, United States","title":"Do employee orientation and societal orientation matter in the customer orientation—Performance link?","type":"article-journal","volume":"159"},"uris":["http://www.mendeley.com/documents/?uuid=865fd3d2-e341-4549-9f40-19f9f9937ed4"]},{"id":"ITEM-3","itemData":{"DOI":"10.1016/j.tourman.2022.104663","ISSN":"02615177 (ISSN)","abstract":"Despite the growing importance of dual-branded hotels, research on this trend is lacking. This study investigates the effect of resource-based entry strategies for dual-branded hotels vis-à-vis incumbent market competition on performance. Using a hierarchical linear model, we found that best performance is achieved by dual-branded hotels that pursue a diversification strategy by entering the market with one brand above and one brand below the mode class of the market. Dual-branded hotels can thus achieve competitive advantage by exploiting superior financial resources and tourism destinations are able to gain monetary advantage from resources employed by dual-branded hotels. This study extends current research on dual-branded hotels by investigating entry strategies and contributes to the resource-based view literature by investigating dual-brands’ resource exploitation and resource spillovers in agglomerated markets. © 2022","author":[{"dropping-particle":"","family":"Bianco","given":"S","non-dropping-particle":"","parse-names":false,"suffix":""},{"dropping-particle":"","family":"Singal","given":"M","non-dropping-particle":"","parse-names":false,"suffix":""},{"dropping-particle":"","family":"Zach","given":"F J","non-dropping-particle":"","parse-names":false,"suffix":""},{"dropping-particle":"","family":"Nicolau","given":"J L","non-dropping-particle":"","parse-names":false,"suffix":""}],"container-title":"Tourism Management","id":"ITEM-3","issued":{"date-parts":[["2023"]]},"language":"English","note":"Export Date: 2 April 2023\n\nCorrespondence Address: Bianco, S.; West Campus Drive Blacksburg, Wallace Hall 342295, United States; email: simobia@vt.edu\n\nReferences: Alin, A., Multicollinearity (2010) Wiley interdisciplinary reviews: Computational Statistics, 2 (3), pp. 370-374; \nBalaguer, J., Pernías, J.C., Relationship between spatial agglomeration and hotel prices. Evidence from business and tourism consumers (2013) Tourism Management, 36, pp. 391-400;\nBarney, J., Firm resources and sustained competitive advantage (1991) Journal of Management, 17 (1), pp. 99-120;\nBarney, J.B., Looking inside for competitive advantage (1995) The Academy of Management Executive, 9 (4), pp. 49-61. , http://www.jstor.org/stable/4165288, 1993-2005;\nCamisón, C., Forés, B., Is tourism firm competitiveness driven by different internal or external specific factors?: New empirical evidence from Spain (2015) Tourism Management, 48, pp. 477-499;\nCanina, L., Enz, C.A., Harrison, J.S., Agglomeration effects and strategic orientations: Evidence from the US lodging industry (2005) Academy of Management Journal, 48 (4), pp. 565-581;\nChung, W., Kalnins, A., Agglomeration effects and performance: A test of the Texas lodging industry (2001) Strategic Management Journal, 22 (10), pp. 969-988;\nDev, C., Steiner, E., Do dual-branded hotels outperform single-branded hotels? (2020) Cornell Center for Hospitality Research, 20 (1), pp. 1-16;\nEspino-Rodríguez, T.F., Padrón-Robaina, V., A resource-based view of outsourcing and its implications for organizational performance in the hotel sector (2005) Tourism Management, 26 (5), pp. 707-721;\nFang, L., Li, H., Li, M., Does hotel location tell a true story? Evidence from geographically weighted regression analysis of hotels in Hong Kong (2019) Tourism Management, 72, pp. 78-91;\nFisher, G., Kotha, S., Lahiri, A., Changing with the times: An integrated view of identity, legitimacy, and new venture life cycles (2016) Academy of Management Review, 41 (3), pp. 383-409;\nFreedman, M.L., Kosová, R., Agglomeration, product heterogeneity and firm entry (2012) Journal of Economic Geography, 12 (3), pp. 601-626;\nGonzález-Rodríguez, M.R., Jiménez-Caballero, J.L., Martín-Samper, R.C., Köseoglu, M.A., Okumus, F., Revisiting the link between business strategy and performance: Evidence from hotels (2018) International Journal of Hospitality Management, 72, pp. 21-31;\nHess, D., How dual brands work together, maintain brand identity (2018) Hotel News Now, , https://www.costar.com/article/1466285984/how-dual-brands-work-together-maintain-brand-identity;\nHeung, V.C., Zhang, H., Jiang, C., International franchising: Opportunities for China's state-owned hotels? (2008) International Journal of Hospitality Management, 27 (3), pp. 368-380;\nHuang, L., Building a barrier-to-imitation strategy model in the travel agency industry (2013) Current Issues in Tourism, 16 (4), pp. 313-326;\nKalnins, A., Chung, W., Resource-seeking agglomeration: A study of market entry in the lodging industry (2004) Strategic Management Journal, 25 (7), pp. 689-699;\nKim, M., Tang, C.-H., Operating synergy and marketplace performance of dual-branded hotels (2021) International Journal of Hospitality Management, 98;\nKim, M., Tang, C.-H., Roehl, W.S., The effect of hotel's dual-branding on willingness-to-pay and booking intention: A luxury/upper-upscale combination (2017) Journal of Revenue and Pricing Management, 17 (4), pp. 256-275;\nKim, Y.R., Williams, A.M., Park, S., Chen, J.L., Spatial spillovers of agglomeration economies and productivity in the tourism industry: The case of the UK (2021) Tourism Management, 82;\nKruesi, M., Kim, P.B., Hemmington, N., Evaluating foreign market entry mode theories from a hotel industry perspective (2017) International Journal of Hospitality Management, 62, pp. 88-100;\nLee, S.K., Jang, S., Conditional agglomeration externalities in lodging markets (2015) Journal of Hospitality &amp;amp; Tourism Research, 39 (4), pp. 540-559;\nLeonidou, L.C., Leonidou, C.N., Fotiadis, T.A., Zeriti, A., Resources and capabilities as drivers of hotel environmental marketing strategy: Implications for competitive advantage and performance (2013) Tourism Management, 35, pp. 94-110;\nLin, Y.-C., Evaluation of co-branded hotels in the Taiwanese market: The role of brand familiarity and brand fit (2013) International Journal of Contemporary Hospitality Management, 25;\nLine, N.D., Runyan, R.C., Destination marketing and the service-dominant logic: A resource-based operationalization of strategic marketing assets (2014) Tourism Management, 43, pp. 91-102;\nManoharan, A., Madera, J.M., Singal, M., Walking the talk in diversity management: Exploring links between strategic statements, management practices, and external recognition (2021) International Journal of Hospitality Management, 94;\nMarco-Lajara, B., Zaragoza-Sáez, P.D.C., Claver-Cortés, E., Úbeda-García, M., García-Lillo, F., Tourist districts and internationalization of hotel firms (2016) Tourism Management, 61, pp. 451-464;\nMazzeo, M.J., Product choice and oligopoly market structure (2002) The RAND Journal of Economics, pp. 221-242;\nMcCann, B.T., Folta, T.B., Location matters: Where we have been and where we might go in agglomeration research (2008) Journal of Management, 34 (3), pp. 532-565;\nMcCann, B.T., Vroom, G., Pricing response to entry and agglomeration effects (2010) Strategic Management Journal, 31 (3), pp. 284-305;\nNewey, W.K., West, K.D., (1986) A simple, positive semi-definite, heteroskedasticity and autocorrelation consistent covariance matrix;\nPenrose, E.T., The theory of the growth of the firm (1959), Oxford University Press Oxford; Peteraf, M.A., The cornerstones of competitive advantage: A resource-based view (1993) Strategic Management Journal, 14 (3), pp. 179-191;\nSchwartz, Z., Webb, T., Resource similarity, market commonality, and spatial distribution of hotel competitive sets (2021) Journal of Hospitality &amp;amp; Tourism Research;\nSuccurro, M., Boffa, F., Patenting patterns in the tourism industry: Evidence from Italy (2018) International Journal of Tourism Research, 20 (4), pp. 538-541;\nVan Der Rest, J.-P., Roper, A., Wang, X.L., Why is a change of company pricing policy so hard to implement? (2018) International Journal of Hospitality Management, 69, pp. 30-40;\nWhyte, P., (2021) What next for dual-brand hotels? Hospitality Insights, , https://doi.org/https://www.hospitalityinsights.com/content/what-next-for-dual-brand-hotels, 06/18/2021;\nWoo, L., Mun, S.G., Types of agglomeration effects and location choices of international hotels in an emerging market (2020) Tourism Management, 77;\nYang, Y., Luo, H., Law, R., Theoretical, empirical, and operational models in hotel location research (2014) International Journal of Hospitality Management, 36, pp. 209-220;\nYu, T., Cannella, A.A., Jr., A comprehensive review of multimarket competition research (2013) Journal of Management, 39 (1), pp. 76-109","publisher":"Elsevier Ltd","publisher-place":"Howard Feiertag Department of Hospitality and Tourism ManagementPamplin College of Business Virginia Tech BlacksburgVA, United States","title":"Dual-branded hotels: Resource-based entry strategies in agglomerated markets","type":"article-journal","volume":"95"},"uris":["http://www.mendeley.com/documents/?uuid=be41c686-af7e-4188-a5b9-a9a773089f85"]},{"id":"ITEM-4","itemData":{"DOI":"10.1016/j.ijgeop.2023.01.002","ISSN":"25774441 (ISSN)","abstract":"This paper aims to explain the process of developing creative strategies for empowering community capabilities and local resources in managing geotourism in the Ijen Geopark development area of the Bondowoso region. The location is in the Ijen District as a depiction area for developing the Ijen Geopark. The perspective used in this study is a resource-based view with valuable, rare, imitable, non-substitutable (VRIN) analysis to identify the effectiveness of the performance of local geotourism resources. The results showed that the daily management of geoparks has collaborated with institutions in rural areas in building sustainable competitive advantages to manage geotourism oriented to VRIN criteria in the delineation area of the development of the Ijen Geopark. © 2023 Elsevier B.V.","author":[{"dropping-particle":"","family":"Mastika","given":"I K","non-dropping-particle":"","parse-names":false,"suffix":""},{"dropping-particle":"","family":"Harsono","given":"S S","non-dropping-particle":"","parse-names":false,"suffix":""},{"dropping-particle":"","family":"Khristianto","given":"W","non-dropping-particle":"","parse-names":false,"suffix":""},{"dropping-particle":"","family":"Oktawirani","given":"P","non-dropping-particle":"","parse-names":false,"suffix":""},{"dropping-particle":"","family":"Hutama","given":"P S","non-dropping-particle":"","parse-names":false,"suffix":""}],"container-title":"International Journal of Geoheritage and Parks","id":"ITEM-4","issue":"1","issued":{"date-parts":[["2023"]]},"language":"English","note":"Export Date: 2 April 2023\n\nCorrespondence Address: Mastika, I.K.; Business Administration Program, Jl. Kalimantan 57, East Java, Indonesia; email: i.ketut.mastika@unej.ac.id\n\nFunding details: Universitas Jember, UNEJ\n\nFunding text 1: The authors are grateful to the editors and reviewers for their suggestions, the Head Department of Tourism, Culture, Youth and Sports Office of Bondowoso Regency, the staff, the Daily Management Chairman, and the team members for their help and hospitality during this research. The authors also express gratitude to University of Jember for the funding support in this research.\n\nReferences: Ansell, C., Gash, A., Collaborative governance in theory and practice (2008) Journal of Public Administration Research and Theory, 18 (4), pp. 543-571; \nAstuti, R.S., Harsono, H., Rachim, A., Collaborative governance in the perspective of public administration (2020), Diponegoro University Press, Indonesia Semarang; Awad, J., Arar, M., Jung, C., Boudiaf, B., The comparative analysis for the new approach to three tourism-oriented heritage districts in the United Arab Emirates (2022) Heritage, 5 (3), pp. 2464-2487;\nAzheri, B., Corporate social responsibility: Dari voluntary menjadi mandatory (2012), Rajagrafindo Persada Jakarta; Barney, J.B., Resource-based theories of competitive advantage: A ten year retrospective on the resource-based view (2001) Journal of Management, 27 (6), pp. 643-650;\nBingham, L.B., O&amp;quot; Leary, R., Big ideas in collaborative public management (2015), Routledge New York, NY; Briggs, A., Dowling, R., Newsome, D., Geoparks: Learning from Australia (2021) Journal of Tourism Futures, , (In press);\nCai, Y., Amaral, M., The Triple Helix model and the future of innovation: A reflection on the triple Helix research agenda (2021) Triple Helix, 8 (20), pp. 217-229. , https://www.brill.com, 01/08/2022, 12.16 WIB;\nDossier Ijen Geopark, Aspiring UNESCO Global GeoPark, Ijen GeoPark. (2018), http://geopark-ijen.jatimprov.go.id/, Retrieved from; Drew, S., van den Bergh, J.C.J.M., Scientists’ views on economic growth versus the environment: A questionnaire survey among economists and non-economists (2017) Global Environmental Change, 46 (8), pp. 88-103;\nDuran, D.C., Gogan, L.M., Artene, A., Duran, V., The components of sustainable development: A possible approach (2015) Procedia Economics and Finance, 26 (15), pp. 806-811;\nDwijayanthi, P.T., Jones, K., Satyawati, N.G.A.D., Indigenous people, economic development and sustainable tourism: A comparative analysis between Bali Indonesia and Australia (2017) Udayana Journal of Law and Culture, 1 (1), pp. 16-30;\nErfurt-Cooper, P., Volcanic tourist destinations (2014) Heidelberg: Springer. Geoheritage;\nEtzkowitz, H., Triple Helix clusters: Boundary permeability at university-industry government interfaces as a regional innovation strategy (2012) Environment and Planning C: Government &amp;amp; Policy, 5, pp. 766-779;\nFauzi, A., Octavianus, A., The measurement of sustainable development in Indonesia (2014) Jurnal Ekonomi Pembangunan, 15 (1), pp. 68-83;\nGinting, N., Lathersia, R., Putri, R.A., Munazirah Yazib, P.A.D., Salsabilla, A., Kajian teoritis: Pariwisata berkelanjutan berdasarkan distinctiveness [Theoretical studies: Pariwisata distinctiveness-based progress] (2020) Talenta Conference Series: Energy &amp;amp; Engineering (EE), 3 (1), pp. 74-82;\nGiriati, Model keunggulan dinamis dalam persfektif resource based [Dynamic superiority model in resource-based perspective]. (2021), https://pascasarjanafe.untan.ac.id/wp-content/uploads/2021/11/41.pdf, Retrieved from; Hamsani, Khairiyansyah, The opportunity of SMEs development by Triple Helix ABG method in supporting creative economy in Pangkalpinang City (2018) Integrated Journal of Business and Economics, 2 (1), pp. 76-83;\nHerliana, S., Regional innovation cluster for small and medium enterprises (SME): A Triple Helix concept (2015) Procedia - Social and Behavioral Sciences, 169, pp. 151-160;\nHermawan, H., Brahmanto, E., Geotourism: Conservation-based tourism planning (2018), PT Nasya Expanding Management Central Java; Herrera-Franco, G., Montalván-Burbano, N., Carrión-Mero, P., Jaya-Montalvo, M., Gurumendi-Noriega, M., Worldwide research on geoparks through bibliometric analysis (2021) Journal of Sustainability, 13 (3), p. 1175;\nIkhsan, A., Definition, components and measurements of intellectual capital. (2008), https://www.kajianpustaka.com/2017/09/intellectualcapital, Retrieved from; Jardon, C.M., Dasilva, A., Intellectual capital and environmental concern in subsistence small businesses (2017) Management of Environmental Quality, 28 (2), pp. 214-230;\nKoschmann, M.A., Kuhn, T.R., Pfarrer, M.D., A communicative framework of value in cross-sector partnerships (2012) Academy of Management Review, 37 (3), pp. 332-354;\nLeydesdorff, L., The triple Helix, quadruple Helix, …, and an N-tuple of helices: Explanatory models for analyzing the knowledge-based economy? (2012) Journal of the Knowledge Economy, 3 (1), pp. 25-35;\nMafaza, A., Setyowati, K., Collaborative governance in tourism village development (2020) Journal of Public Policy, 11 (1), pp. 7-12;\nMiraza, Z., Hafas, H.R., The impact of VRIN resources on competitive advantage and performance (study at SMEs in Medan) (2015) Journal of Management &amp;amp; Organization, 6 (2), pp. 91-103;\nPrahalad, C.K., Hamel, G., The core competence of The corporation (1990) Harvard Business Review, 68 (3), pp. 79-93;\nRahadian, M.R., Application of the concept resources-based view (RBV) in an effort to maintain the company's competitive advantage (2017) Journal of Administrative Sciences, 14, pp. 82-95;\nRengkung, L.R., Organizational competitive advantage in resources based view perspective (RBV) (2015) Journal ASE, 11 (2A), pp. 1-12;\nRuban, D.A., Mikhailenko, A.V., Ermolaev, V.A., Inverted landforms of the Western Caucasus: Implications for geoheritage, geotourism, and geobranding (2022) Heritage, 5 (3), pp. 2315-2331;\nSchöttle, A., Haghsheno, S., Gehbauer, F., Defining cooperation and collaboration in the context of lean construction (2014) Paper presented at the 22nd Annual Conference of the International Group for Lean Construction: Understanding and Improving Project based Production, IGLC 2014, Oslo, Norway, pp. 1269-1280;\nSeigler, D., Renewing democracy by engaging citizens in shared governance (2011) Public Administration Review, 71 (6), pp. 968-970;\nSilahuddin, M., https://asidewi.id/download/kewenangan-desa-dan-regulasi-desa-dmi-buku1/, Village authority and village regulations. Retrieved from (In Indonesian); Sugiono, A., Resource-based view in the strategic management model framework (2018) AdBispreneur: Journal of Thought and Research of Business Administration and Entrepreneurship, 3 (3), pp. 195-205;\nSutawa, G.K., Issues in Bali: Tourism development and community empowerment support sustainable tourism development (2012) Procedia Economics and Finance, 4, pp. 413-422;\nWidjajani, N., Fajarwati, A., Retnaningrum, E., The model of the village entrepreneurship development system as a means to improve the welfare of the village community (2015) Sosiohumanitas, 17 (2), pp. 110-129. , http://journal.unla.ac.id/index.php/sosiohumanitas/article/view/77/54, Retrieved from","page":"149-168","publisher":"KeAi Communications Co.","publisher-place":"Business Administration Program, Faculty of Social and Political Science, University of Jember, Jl. Kalimantan 57, East Java, Jember, 68121, Indonesia","title":"Creative strategies of local resources in managing geotourism in the Ijen Geopark Bondowoso, East Java, Indonesia","type":"article-journal","volume":"11"},"uris":["http://www.mendeley.com/documents/?uuid=329babfa-6728-4b62-bf5d-45cba55834d2"]},{"id":"ITEM-5","itemData":{"DOI":"10.1016/j.techfore.2022.122272","ISSN":"00401625 (ISSN)","abstract":"Digitalization is increasingly seen as a strategic means for firms to yield competitive and environmental advantages. Still, current empirical research does not yet provide ample evidence on how a firm's strategic posture towards digitalization connects to environmental performance. This study examines the link between digital orientation and environmental performance as well as the moderating role of technological turbulence. The natural-resource-based view and literature on strategic orientations provide the conceptual foundations. The hypotheses are tested with data from 515 U.S. Standard and Poor's 500 companies with 2,800 firm observations from 2009 to 2019. The results indicate that, first, a firm's digital orientation has a significant and positive effect on environmental performance and, second, this effect is even more pronounced in technologically turbulent business environments. In sum, our findings suggest that managers can improve their firm's environmental performance and competitive position by increasing the digital orientation within their organizations. We thus add to the literature on the natural-resource-based view by identifying digital orientation as a strategy aligned with the natural environment. Finally, we derive practical implications for managers and policymakers aiming to bring together digitalization and green strategies. © 2022","author":[{"dropping-particle":"","family":"Bendig","given":"D","non-dropping-particle":"","parse-names":false,"suffix":""},{"dropping-particle":"","family":"Schulz","given":"C","non-dropping-particle":"","parse-names":false,"suffix":""},{"dropping-particle":"","family":"Theis","given":"L","non-dropping-particle":"","parse-names":false,"suffix":""},{"dropping-particle":"","family":"Raff","given":"S","non-dropping-particle":"","parse-names":false,"suffix":""}],"container-title":"Technological Forecasting and Social Change","id":"ITEM-5","issued":{"date-parts":[["2023"]]},"language":"English","note":"Cited By :2\n\nExport Date: 2 April 2023\n\nCorrespondence Address: Theis, L.; University of Münster, Geiststraße 24 – 26, Germany; email: lukas.theis@whu.edu\n\nFunding text 1: David Bendig, Colin Schulz and Lukas Theis would like to thank the State of North Rhine-Westphalia's Ministry of Economic Affairs, Industry, Climate Action and Energy as well as the Exzellenz Start-up Center.NRW program at the REACH – EUREGIO Start-Up Center for their kind support of our work.\n\nReferences: Accenture, The European Double Up: A twin strategy that will strengthen competitiveness (2021), https://www.accenture.com/_acnmedia/PDF-144/Accenture-The-European-Double-Up.pdf, Retrieved (December 21, 2022); Adams, P., Bodas Freitas, I.M., Fontana, R., Strategic orientation, innovation performance and the moderating influence of marketing management (2019) J. Bus. Res., 97, pp. 129-140; \nAlkaraan, F., Elmarzouky, M., Hussainey, K., Venkatesh, V.G., Sustainable strategic investment decision-making practices in UK companies: the influence of governance mechanisms on synergy between industry 4.0 and circular economy (2023) Technol. Forecast. Soc. Change, 187;\nAl-Tuwaijri, S.A., Christensen, T.E., Hughes, K.E., The relations among environmental disclosure, environmental performance, and economic performance: a simultaneous equations approach (2004) Account. Organ. Soc., 29 (5-6), pp. 447-471;\nAmankwah-Amoah, J., Khan, Z., Wood, G., Knight, G., COVID-19 and digitalization: the great acceleration (2021) J. Bus. Res., 136, pp. 602-611;\nAmir, A.Z., Serafeim, G., Why and how investors use ESG information: evidence from a global survey (2018) Financ. Anal. J., 74 (3), pp. 87-103;\nAmit, R., Han, X., Value creation through novel resource configurations in a digitally enabled world (2017) Strateg. Entrep. J., 11 (3), pp. 228-242;\nAnalog Devices, Future Forward 2021 ESG Report (2022), https://www.analog.com/media/en/company-csr/2021-esg-report.pdf, Retrieved (September 20, 2022); Aragón-Correa, J.A., Marcus, A., Hurtado-Torres, N., The natural environmental strategies of international firms: old controversies and new evidence on performance and disclosure (2016) Acad. Manag. Perspect., 30 (1), pp. 24-39;\nBaig, A., Hall, B., Jenkins, P., Lamarre, E., McCarthy, B., The COVID-19 recovery will be digital: a plan for the first 90 days (2020), https://www.mckinsey.com/capabilities/mckinsey-digital/our-insights/the-covid-19-recovery-will-be-digital-a-plan-for-the-first-90-days, Retrieved (April 20, 2022) McKinsey Digit; Barney, J., Firm resources and sustained competitive advantage (1991) J. Manag., 17 (1), pp. 99-120;\nBCG, How Tech Offers a Faster Path to Sustainability (2021), https://www.bcg.com/de-de/publications/2021/how-technology-helps-sustainability-initiatives, Retrieved (April 20, 2022); Belkhir, L., Elmeligi, A., Assessing ICT global emissions footprint: trends to 2040 &amp;amp; recommendations (2018) J. Clean. Prod., 177, pp. 448-463;\nBenzidia, S., Makaoui, N., Bentahar, O., The impact of big data analytics and artificial intelligence on green supply chain process integration and hospital environmental performance (2021) Technol. Forecast. Soc. Change, 165;\nBharadwaj, A., El Sawy, O.A., Pavlou, P.A., Venkatraman, N., Digital business strategy: toward a next generation of insights (2013) MIS Q., 37 (2), pp. 471-482;\nBoland, R.J., Lyytinen, K., Yoo, Y., Wakes of innovation in project networks: the case of digital 3-D representations in architecture, engineering, and construction (2007) Organ. Sci., 18 (4), pp. 631-647;\nBouncken, R.B., Kraus, S., Roig-Tierno, N., Knowledge- and innovation-based business models for future growth: digitalized business models and portfolio considerations (2021) Rev. Manag. Sci., 15 (1), pp. 1-14;\nCalantone, R., Garcia, R., Dröge, C., The effects of environmental turbulence on new product development strategy planning (2003) J. Prod. Innov. Manag., 20 (2), pp. 90-103;\nChatterjee, S., Chaudhuri, R., Kumar, A., Aránega, A.Y., Biswas, B., Development of an integrative model for electronic vendor relationship management for improving technological innovation, social change and sustainability performance (2023) Technol. Forecast. Soc. Change, 186;\nChen, X., Despeisse, M., Johansson, B., Environmental sustainability of digitalization in manufacturing: a review (2020) Sustainability, 12 (24), p. 10298;\nChen, Z., Xiao, Y., Jiang, K., The impact of tax reform on firms’ digitalization in China (2023) Technol. Forecast. Soc. Change, 187;\nCheng, B., Ioannou, I., Serafeim, G., Corporate social responsibility and access to finance (2014) Strateg. Manag. J., 35 (1), pp. 1-23;\nClarkson, P.M., Li, Y., Richardson, G.D., Vasvari, F.P., Revisiting the relation between environmental performance and environmental disclosure: an empirical analysis (2008) Account. Organ. Soc., 33 (4-5), pp. 303-327;\nCoreynen, W., Matthyssens, P., Vanderstraeten, J., van Witteloostuijn, A., Unravelling the internal and external drivers of digital servitization: a dynamic capabilities and contingency perspective on firm strategy (2020) Ind. Mark. Manag., 89, pp. 265-277;\nCovin, J.G., Slevin, D.P., A conceptual model of entrepreneurship as firm behavior (1991) Entrep. Theory Pract., 16 (1), pp. 7-26;\nCrow, D., Millot, A., Working From Home Can Save Energy and Reduce Emissions. But How Much? (2020); Danneels, E., Sethi, R., New product exploration under environmental turbulence (2011) Organ. Sci., 22 (4), pp. 1026-1039;\nDe Burgos Jiménez, J., Céspedes, J.J., Environmental performance as an operations objective (2001) Int. J. Oper. Prod. Manag., 21 (12), pp. 1553-1572;\nDe Sousa Jabbour, A.B.L., Jabbour, C.J.C., Foropon, C., Filho, M.G., When titans meet – can industry 4.0 revolutionise the environmentally-sustainable manufacturing wave? The role of critical success factors (2018) Technol. Forecast. Soc. Change, 132, pp. 18-25;\nDe Villiers, C., Naiker, V., van Staden, C.J., The effect of board characteristics on firm environmental performance (2011) J. Manag., 37 (6), pp. 1636-1663;\nDess, G.G., Beard, D.W., Dimensions of organizational task environments (1984) Adm. Sci. Q., 29 (1), p. 52;\nDrempetic, S., Klein, C., Zwergel, B., The influence of firm size on the ESG score: corporate sustainability ratings under review (2020) J. Bus. Ethics, 167 (2), pp. 333-360;\nDuanmu, J.L., Bu, M., Pittman, R., Does market competition dampen environmental performance? Evidence from China (2018) Strateg. Manag. J., 39 (11), pp. 3006-3030;\nDubey, R., Gunasekaran, A., Childe, S.J., Papadopoulos, T., Luo, Z., Wamba, S.F., Roubaud, D., Can big data and predictive analytics improve social and environmental sustainability? (2019) Technol. Forecast. Soc. Change, 144, pp. 534-545;\nEggers, F., Niemand, T., Filser, M., Kraus, S., Berchtold, J., To network or not to network – is that really the question? The impact of networking intensity and strategic orientations on innovation success (2020) Technol. Forecast. Soc. Change, 155;\nEndres, H., Huesig, S., Pesch, R., Digital innovation management for entrepreneurial ecosystems: services and functionalities as drivers of innovation management software adoption (2022) Rev. Manag. Sci., 16 (1), pp. 135-156;\nGarcia, A.S., Mendes-Da-Silva, W., Orsato, R., Sensitive industries produce better ESG performance: evidence from emerging markets (2017) J. Clean. Prod., 150, pp. 135-147;\nGatignon, H., Xuereb, J.M., Strategic orientation of the firm and new product performance (1997) J. Mark. Res., 34 (1), pp. 77-90;\nGeorge, G., Merrill, R.K., Schillebeeckx, S.J.D., Digital sustainability and entrepreneurship: how digital innovations are helping tackle climate change and sustainable development (2020) Entrep. Theory Pract., 45 (5), pp. 999-1027;\nGeradts, T.H.J., Bocken, N.M.P., Driving sustainability-oriented innovation - ProQuest (2019) MIT Sloan Manag. Rev., 60 (2);\nGhobakhloo, M., Industry 4.0, digitization, and opportunities for sustainability (2020) J. Clean. Prod., 252;\nGoldman Sachs, Goldman Sachs | Our Operational Impact - Carbon, Energy and Business Travel (2022), https://www.goldmansachs.com/our-commitments/sustainability/sustainable-finance/our-operational-impact/carbon-energy/, Retrieved (April 20, 2022); Guo, H., Wang, C., Su, Z., Wang, D., Technology push or market pull? Strategic orientation in business model design and digital start-up performance (2020) J. Prod. Innov. Manag., 37 (4), pp. 352-372;\nHarrison, J.S., Thurgood, G.R., Boivie, S., Pfarrer, M.D., Perception is reality: how CEOs’ observed personality influences market perceptions of firm risk and shareholder returns (2019) Acad. Manag. J., 63 (4), pp. 1166-1195;\nHart, S.L., A natural-resource-based view of the firm (1995) Acad. Manag. Rev., 20 (4), pp. 17-45;\nHart, S.L., Dowell, G., Invited editorial: a natural-resource-based view of the firm: fifteen years after (2011) J. Manag., 37 (5), pp. 1464-1479;\nHeckmann, N., Steger, T., Dowling, M., Organizational capacity for change, change experience, and change project performance (2016) J. Bus. Res., 69 (2), pp. 777-784;\nHenderson, J.C., Venkatraman, N., Strategic alignment: leveraging information technology for transforming organizations (1999) IBM Syst. J., 38 (2), pp. 472-484;\nHendricks, K.B., Singhal, V.R., Zhang, R., The effect of operational slack, diversification, and vertical relatedness on the stock market reaction to supply chain disruptions (2009) J. Oper. Manag., 27 (3), pp. 233-246;\nHenri, J.F., Journeault, M., Eco-control: the influence of management control systems on environmental and economic performance (2010) Account. Organ. Soc., 35 (1), pp. 63-80;\nIsensee, C., Teuteberg, F., Griese, K.M., Topi, C., The relationship between organizational culture, sustainability, and digitalization in SMEs: a systematic review (2020) J. Clean. Prod., 275;\nJaworski, B.J., Kohli, A.K., Market orientation: antecedents and consequences (1993) J. Mark., 57 (3), pp. 53-70;\nJayachandran, S., Kalaignanam, K., Eilert, M., Product and environmental social performance: varying effect on firm performance (2013) Strateg. Manag. J., 34 (10), pp. 1255-1264;\nJohnston, R., Jones, K., Manley, D., Confounding and collinearity in regression analysis: a cautionary tale and an alternative procedure, illustrated by studies of British voting behaviour (2018) Qual. Quant., 52 (4), pp. 1957-1976;\nKalnins, A., Multicollinearity: how common factors cause Type 1 errors in multivariate regression (2018) Strateg. Manag. J., 39 (8), pp. 2362-2385;\nKhan, M., Serafeim, G., Yoon, A., Corporate sustainability: first evidence on materiality (2016) Account. Rev., 91 (6), pp. 1697-1724;\nKim, N., Im, S., Slater, S.F., Impact of knowledge type and strategic orientation on new product creativity and advantage in high-technology firms (2013) J. Prod. Innov. Manag., 30 (1), pp. 136-153;\nKindermann, B., Beutel, S., Garcia de Lomana, G., Strese, S., Bendig, D., Brettel, M., Digital orientation: conceptualization and operationalization of a new strategic orientation (2021) Eur. Manag. J., 39 (5), pp. 645-657;\nKock, C.J., Santaló, J., Diestre, L., Corporate governance and the environment: what type of governance creates greener companies? (2012) J. Manag. Stud., 49 (3), pp. 492-514;\nKohli, A.K., Jaworski, B.J., Market orientation: the construct, research, propositions, and managerial implications (1990) J. Mark., 54 (2), pp. 1-18;\nKraus, S., Rehman, S.U., García, F.J.S., Corporate social responsibility and environmental performance: the mediating role of environmental strategy and green innovation (2020) Technol. Forecast. Soc. Change, 160;\nKraus, S., Durst, S., Ferreira, J.J., Veiga, P., Kailer, N., Weinmann, A., Digital transformation in business and management research: an overview of the current status quo (2022) Int. J. Inf. Manag., 63;\nLange, S., Pohl, J., Santarius, T., Digitalization and energy consumption. Does ICT reduce energy demand? (2020) Ecol. Econ., 176;\nLapointe, L., Rivard, S., A multilevel model of resistance to information technology implementation (2005) MIS Q. Manag. Inf. Syst., 29 (3), pp. 461-491;\nLatan, H., Chiappetta Jabbour, C.J., De Sousa, L., Jabbour, A.B., Wamba, S.F., Shahbaz, M., Effects of environmental strategy, environmental uncertainty and top management's commitment on corporate environmental performance: the role of environmental management accounting (2018) J. Clean. Prod., 180, pp. 297-306;\nLee, S.-P., Environmental responsibility, CEO power and financial performance in the energy sector (2021) Rev. Manag. Sci., 15 (8), pp. 2407-2426;\nLi, Y., Ye, F., Sheu, C., Yang, Q., Linking green market orientation and performance: antecedents and processes (2018) J. Clean. Prod., 192, pp. 924-931;\nLi, Y., Dai, J., Cui, L., The impact of digital technologies on economic and environmental performance in the context of industry 4.0: a moderated mediation model (2020) Int. J. Prod. Econ., 229;\nLi, H., Wu, Y., Cao, D., Wang, Y., Organizational mindfulness towards digital transformation as a prerequisite of information processing capability to achieve market agility (2021) J. Bus. Res., 122, pp. 700-712;\nLi, L., Zhu, W., Wei, L., Yang, S., How can digital collaboration capability boost service innovation? Evidence from the information technology industry (2022) Technol. Forecast. Soc. Change, 182;\nLiang, T., Zhang, Y.J., Qiang, W., Does technological innovation benefit energy firms’ environmental performance? The moderating effect of government subsidies and media coverage (2022) Technol. Forecast. Soc. Change, 180;\nMacKenzie, Podsakoff, Podsakoff, Construct measurement and validation procedures in MIS and behavioral research: integrating new and existing techniques (2011) MIS Q., 35 (2), p. 293;\nMakadok, R., Burton, R., Barney, J., A practical guide for making theory contributions in strategic management (2018) Strateg. Manag. J., 39 (6), pp. 1530-1545;\nManyika, J., Chui, M., Bisson, P., Woetzel, J., Dobbs, R., Bughin, J., Aharon, D., The Internet of Things: Mapping the Value Beyond the Hype (2015); McKenny, A.F., Short, J.C., Newman, S.M., CAT Scanner (Version 1.0) [Computer Software] (2012); McKenny, A.F., Short, J.C., Ketchen, D.J., Payne, G.T., Moss, T.W., Strategic entrepreneurial orientation: configurations, performance, and the effects of industry and time (2018) Strateg. Entrep. J., 12 (4), pp. 504-521;\nMercedes-Benz, Our strategy | Mercedes-Benz (2022), https://group.mercedes-benz.com/company/strategy/, Retrieved (April 20, 2022); Miller, D., The correlates of entrepreneurship in three types of firms (1983) Manag. Sci., 29 (7), pp. 770-791;\nMiller, D., Friesen, P.H., Strategy-making and environment: the third link (1983) Strateg. Manag. J., 4 (3), pp. 221-235;\nMohan-Neill, S.I., The influence of firm's age and size on its environmental scanning activities (1995) J. Small Bus. Manag., 33 (4), p. 10;\nMoon, C.W., Technological capacity as a determinant of governance form in international strategic combinations (1998) J. High Technol. Manag. Res., 9 (1), pp. 35-53;\nNambisan, S., Wright, M., Feldman, M., The digital transformation of innovation and entrepreneurship: progress, challenges and key themes (2019) Res. Policy, 48 (8);\nNaumann, S., Dick, M., Kern, E., Johann, T., The GREENSOFT Model: a reference model for green and sustainable software and its engineering (2011) Sustain. Comput. Inform. Syst., 1 (4), pp. 294-304;\nNiemand, T., Rigtering, J.P.C., Kallmünzer, A., Kraus, S., Maalaoui, A., Digitalization in the financial industry: a contingency approach of entrepreneurial orientation and strategic vision on digitalization (2021) Eur. Manag. J., 39 (3), pp. 317-326;\nNoble, C.H., Sinha, R.K., Kumar, A., Market orientation and alternative strategic orientations: a longitudinal assessment of performance implications (2002) J. Mark., 66 (4), pp. 25-39;\nOgbeibu, S., Emelifeonwu, J., Senadjki, A., Gaskin, J., Kaivo-oja, J., Technological turbulence and greening of team creativity, product innovation, and human resource management: implications for sustainability (2020) J. Clean. Prod., 244;\nOkafor, A., Adusei, M., Adeleye, B.N., Corporate social responsibility and financial performance: evidence from U.S tech firms (2021) J. Clean. Prod., 292;\nPeukert, B., Benecke, S., Clavell, J., Neugebauer, S., Nissen, N.F., Uhlmann, E., Lang, K.D., Finkbeiner, M., Addressing sustainability and flexibility in manufacturing via smart modular machine tool frames to support sustainable value creation (2015) Procedia CIRP, pp. 514-519. , Elsevier;\nPitt, C.S., Plangger, K.A., Botha, E., Kietzmann, J., Pitt, L., How employees engage with B2B brands on social media: word choice and verbal tone (2019) Ind. Mark. Manag., 81, pp. 130-137;\nPlumlee, M., Brown, D., Hayes, R.M., Marshall, R.S., Voluntary environmental disclosure quality and firm value: further evidence (2015) J. Account. Public Policy, 34 (4), pp. 336-361;\nPresley, A., Presley, T., Blum, M., Sustainability and company attractiveness: a study of American college students entering the job market (2018) Sustain. Account. Manag. Policy J., 9 (4), pp. 470-489;\nRaff, S., Wentzel, D., Obwegeser, N., Smart products: conceptual review, synthesis, and research directions (2020) J. Prod. Innov. Manag., 37 (5), pp. 379-404;\nRefinitiv, Environmental, Social and Governance Scores From Refinitiv (2021), https://www.refinitiv.com/content/dam/marketing/en_us/documents/methodology/refinitiv-esg-scores-methodology.pdf, Retrieved (April 20, 2022); Ritala, P., Baiyere, A., Hughes, M., Kraus, S., Digital strategy implementation: the role of individual entrepreneurial orientation and relational capital (2021) Technol. Forecast. Soc. Change, 171;\nSarc, R., Curtis, A., Kandlbauer, L., Khodier, K., Lorber, K.E., Pomberger, R., Digitalisation and intelligent robotics in value chain of circular economy oriented waste management – a review (2019) Waste Manag., 95, pp. 476-492;\nSaunila, M., Nasiri, M., Ukko, J., Rantala, T., Smart technologies and corporate sustainability: the mediation effect of corporate sustainability strategy (2019) Comput. Ind., 108, pp. 178-185;\nSchlumberger, 2021 Sustainability Report (2022), https://www.slb.com/-/media/files/sustainability/2021/2021-slb-sustainability-report.ashx, Retrieved (September 20, 2022); Schulz, C., Raff, S., Kortmann, S., Obwegeser, N., Digital age organizations: uncovering over-the-air updates in the smart product realm (2021) ICIS 2021 Proc;\nSeagate, Sustainable datasphere: Fiscal year 2020 global citizenship annual report (2021), https://www.seagate.com/files/www-content/global-citizenship/en-us/docs/fy-2020-gc-annual-report.pdf, Retrieved (April 20, 2022); Siano, A., Vollero, A., Conte, F., Amabile, S., “More than words”: expanding the taxonomy of greenwashing after the Volkswagen scandal (2017) J. Bus. Res., 71, pp. 27-37;\nSlater, S.F., Olson, E.M., Hult, G.T.M., The moderating influence of strategic orientation on the strategy formation capability-performance relationship (2006) Strateg. Manag. J., 27 (12), pp. 1221-1231;\nTeradata, 2021 Environmental, Social, and Governance Report (2021), https://www.teradata.com/getattachment/109d9da1-e57f-49c4-b57b-88bdc231d7cd/Teradata-ESG-Report.pdf?origin=fd, Retrieved (September 20, 2022); Trischler, M.F.G., Li-Ying, J., Digital business model innovation: toward construct clarity and future research directions (2022) Rev. Manag. Sci., 2021, pp. 1-30;\nTurban, D.B., Greening, D.W., Corporate social performance and organizational attractiveness to prospective employees (1997) Acad. Manag. J., 40 (3), pp. 658-672;\nUNCTAD, The impact of rapid technological change on sustainable development (2020), https://unctad.org/webflyer/impact-rapid-technological-change-sustainable-development, Retrieved (April 20, 2022); Unruh, G., Kiron, D., Kruschwitz, N., Reeves, M., Rubel, H., Meyer zum Felde, A., Investing for a sustainable future (2016) MIT Sloan Manag. Rev., 57 (4);\nVan Duuren, E., Plantinga, A., Scholtens, B., ESG integration and the investment management process: fundamental investing reinvented (2016) J. Bus. Ethics, 138 (3), pp. 525-533;\nVerhoef, P.C., Broekhuizen, T., Bart, Y., Bhattacharya, A., Qi Dong, J., Fabian, N., Haenlein, M., Digital transformation: a multidisciplinary reflection and research agenda (2021) J. Bus. Res., 122, pp. 889-901;\nVilladsen, A.R., Wulff, J.N., Are you 110% sure? Modeling of fractions and proportions in strategy and management research (2019) Strateg. Organ., 19 (2), pp. 312-337;\nWang, N., Zhang, J., Zhang, X., Wang, W., How to improve green innovation performance: a conditional process analysis (2022) Sustain., 14 (5), p. 2938. , 2022, Vol. 14, Page 2938;\nWang, J., Nghiem, X.H., Jabeen, F., Luqman, A., Song, M., Integrated development of digital and energy industries: paving the way for carbon emission reduction (2023) Technol. Forecast. Soc. Change, 187;\nWiklund, J., The sustainability of the entrepreneurial orientation—performance relationship (1999) Entrep. Theory Pract., 24 (1), pp. 37-48;\nWu, D., Rosen, D.W., Wang, L., Schaefer, D., Cloud-based design and manufacturing: a new paradigm in digital manufacturing and design innovation (2015) CAD Comput. Aided Des., 59, pp. 1-14;\nWunderlich, P., Veit, D., Sarker, S., Adoption of information systems in the electricity sector: the issue of smart metering (2012) In: AMCIS 2012 Proc.;\nXie, R., Teo, T.S.H., Green technology innovation, environmental externality, and the clean","publisher":"Elsevier Inc.","publisher-place":"University of Münster, Institute of Entrepreneurship, Geiststraße 24 – 26, Münster, 48151, Germany","title":"Digital orientation and environmental performance in times of technological change","type":"article-journal","volume":"188"},"uris":["http://www.mendeley.com/documents/?uuid=c1e24cfe-56dd-4bb8-b4fc-94602bc68d04"]},{"id":"ITEM-6","itemData":{"DOI":"10.1016/j.hrmr.2022.100926","ISSN":"10534822 (ISSN)","abstract":"Over the past decades, organizations have faced challenges in retaining good employees due to market competition and talent scarcity, thereby forcing leaders to improve their human resource strategies. Organizations often source exclusive talent development instead of nurturing talent inclusively. Exclusive refers to organizations' tendency to hire top talents outside their organization when needs arise, or if they have to look for candidates within the organization, only those identified as performers within their elite pool are selected. Literature suggests that inclusive talent development (i.e., career development via training for all employees regardless of individual performance) can complement management for employee retention. The present study carries out a systematic review of articles published from 1997 to 2020 pertaining to talent development, particularly inclusive nurturing, to enable frugal human resource management, i.e., developing human resource inclusive talent development (ITD) in a resource constrained environment. We address three major questions: to what degree is talent development (TD) represented in the wider talent management (TM) literature?; how does ITD contribute to individual talent growth and organizational performance?; and what are the limitations of current research on ITD? A total of 48 articles on TD, with 13 articles on ITD, are analyzed to provide theoretical and practical insights. This review presents research gaps on inclusive TD, and highlights future research directions, such as wider coverage to develop a more comprehensive scope, TD for low performers to improve their individual growth and organizational performance, application of frugal innovation through ITD, and association with resource-based view – valuable, rare, inimitability, and organized model (RBV-VRIO). While ITD coupled with other TM activities has significant effect on individual growth and organizational performance, the evidence for and discussion of this concept remains scarce. The research contributes to existing HRM literatures: (1) TD is a limited area of research and has minority representation within TM literature; (2) ITD is becoming increasingly crucial for individual talent growth and organizational performance towards a sustainable competitive advantage as primed by the RBV – VRIO model; and (3) key limitations of research on TD include one-sided perspectives to TD, lack of balance between individual talent growth and organizatio…","author":[{"dropping-particle":"","family":"Kaliannan","given":"M","non-dropping-particle":"","parse-names":false,"suffix":""},{"dropping-particle":"","family":"Darmalinggam","given":"D","non-dropping-particle":"","parse-names":false,"suffix":""},{"dropping-particle":"","family":"Dorasamy","given":"M","non-dropping-particle":"","parse-names":false,"suffix":""},{"dropping-particle":"","family":"Abraham","given":"M","non-dropping-particle":"","parse-names":false,"suffix":""}],"container-title":"Human Resource Management Review","id":"ITEM-6","issue":"1","issued":{"date-parts":[["2023"]]},"language":"English","note":"Cited By :2\n\nExport Date: 2 April 2023\n\nCODEN: HRMRE\n\nCorrespondence Address: Kaliannan, M.; Nottingham University Business School, Selangor, Malaysia; email: maniam.kaliannan@nottingham.edu.my\n\nFunding details: Ministry of Higher Education, Malaysia, MOHE\n\nFunding text 1: We would like to express our thanks and appreciation to the Ministry of Higher Education Malaysia for granting us a research grant under the Fundamental Research Grant Scheme (FRGS) to undertake this research.\n\nReferences: Abdi, N., 8 proven employee retention strategies in 2022 (2022), https://sparkbay.com/en/culture-blog/employee-retention-stategies-2, Sparkbay; Al Ariss, A., Cascio, W.F., Paauwe, J., Talent management: Current theories and future research directions (2014) Journal of World Business, 49 (2), pp. 173-179; \nAmbrosius, J., Strategic talent management in emerging markets and its impact on employee retention: Evidence from Brazilian MNCs (2018) Thunderbird International Business Review, 60 (1), pp. 53-68;\nAsplund, K., When profession trumps potential: The moderating role of professional identification in employees’ reactions to talent management (2020) International Journal of Human Resource Management, 31 (4), pp. 539-561;\nBarney, J., Firm resources and sustained competitive advantage (1991) Journal of Management, 17 (1), pp. 99-120;\nBarney, J., Wright, M., Ketchen, D.J., The resource-based view of the firm: Ten years after 1991 (2001) Journal of Management, 27, pp. 625-641;\nBaum, T., Implications of hospitality and tourism labour markets for talent management strategies (2008) International Journal of Contemporary Hospitality Management, 20 (7), pp. 720-729;\nBeamond, M.T., Farndale, E., Härtel, C.E.J., MNE translation of corporate talent management strategies to subsidiaries in emerging economies (2016) Journal of World Business, 51 (4), pp. 499-510;\nBecker, B.E., Huselid, M.A., Strategic human resources management: Where do we go from here? (2006) Journal of Management, 32 (6), pp. 898-925;\nBöhmer, N., Schinnenburg, H., How gender and career concepts impact global talent management (2016) Employee Relations, 38 (1), pp. 73-93;\nBolander, P., Werr, A., Asplund, K., The practice of talent management: A framework and typology (2017) Personnel Review, 46 (8), pp. 1523-1551;\nBos-Nehles, A.C., van Riemsdijk, M.J., Looise, J.K., Employee perceptions of line management performance: Applying the AMO theory to explain the effectiveness of line managers’ HRM implementation (2013) Human Resource Management, 52 (6), pp. 861-877;\nBoudreau, J.W., Appreciating and ‘retooling’ diversity in talent management conceptual models: A commentary on “the psychology of talent management: A review and research agenda” (2013) Human Resource Management Review, 23 (4), pp. 286-289;\nBoxall, P., The strategic HRM debate and the resource-based view of the firm Reproduced with permission of the copyright owner. Further reproduction prohibited without permission (1996) Human Resource Management Journal, 6 (3), pp. 59-75;\nBoxall, P.F., Purcell, J., Strategy and human resource management (2008), 2nd ed. Palgrave Macmillan; Caplan, J., Thinking differently about talent development: An interview with Janice Caplan, author of strategic talent development (2014) Human Resource Management International Digest, 22 (2), pp. 42-45;\nCarucci, R., To retain employees, given them a sense of purpose and community (2021) Harvard Business Review, , https://hbr.org/2021/10/to-retain-employees-give-them-a-sense-of-purpose-and-community;\nCerdin, J.L., Brewster, C., Talent management and expatriation: Bridging two streams of research and practice (2014) Journal of World Business, 49 (2), pp. 245-252;\nChambers, E.G., Foulon, M., Handfield-Jones, H., Hankin, S.M., Michaels, E.G., The war for talent (1998) The McKinsey Quarterly, 3, pp. 44-57;\nChambers, E.G., Foulon, M., Jones, H.H., Hankins, S.M., Michaels, E.G., III, The war for talent (1998) McKinsey Quarterly, 3, pp. 44-57;\nClarke, M., Scurry, T., The role of the psychological contract in shaping graduate experiences: A study of public sector talent management programmes in the UK and Australia (2020) International Journal of Human Resource Management, 31 (8), pp. 965-991;\nClaussen, J., Grohsjean, T., Luger, J., Probst, G., Talent management and career development: What it takes to get promoted (2014) Journal of World Business, 49 (2), pp. 236-244;\nCollings, D.G., Integrating global mobility and global talent management: Exploring the challenges and strategic opportunities (2014) Journal of World Business, 49 (2), pp. 253-261;\nCollings, D.G., Isichei, M., The shifting boundaries of global staffing: Integrating global talent management, alternative forms of international assignments and non-employees into the discussion (2018) International Journal of Human Resource Management, 29 (1), pp. 165-187;\nCollings, D.G., Mellahi, K., Strategic talent management: A review and research agenda (2009) Human Resource Management Review, 19 (4), pp. 304-313;\nCollings, D.G., Mellahi, K., Cascio, W.F., Global talent management and performance in multinational enterprises: A multilevel perspective (2019) Journal of Management, 45 (2), pp. 540-566;\nCrane, B., Hartwell, C.J., Global talent management: A life cycle view of the interaction between human and social capital (2019) Journal of World Business, 54 (2), pp. 82-92;\nCrowley-Henry, M., Al Ariss, A., Talent management of skilled migrants: Propositions and an agenda for future research (2018) International Journal of Human Resource Management, 29 (13), pp. 2054-2079;\nDries, N., The psychology of talent management: A review and research agenda (2013) Human Resource Management Review, 23 (4), pp. 272-285;\nDries, N., Vantilborgh, T., Pepermans, R., The role of learning agility and career variety in the identification and development of high potential employees (2012) Personnel Review, 41 (3), pp. 340-358;\nEwerlin, D., Süß, S., Dissemination of talent management in Germany: Myth, facade or economic necessity? (2016) Personnel Review, 45 (1), pp. 142-160;\nFarndale, E., Scullion, H., Sparrow, P., The role of the corporate HR function in global talent management (2010) Journal of World Business, 45 (2), pp. 161-168;\nFesting, M., Kornau, A., Schäfer, L., Think talent – Think male? A comparative case study analysis of gender inclusion in talent management practices in the German media industry (2015) International Journal of Human Resource Management, 26 (6), pp. 707-732;\nFesting, M., Schäfer, L., Generational challenges to talent management: A framework for talent retention based on the psychological-contract perspective (2014) Journal of World Business, 49 (2), pp. 262-271;\nFesting, M., Schäfer, L., Scullion, H., Talent management in medium-sized German companies: An explorative study and agenda for future research (2013) International Journal of Human Resource Management, 24 (9), pp. 1872-1893;\nFroese, F., Shen, J., Sekiguchi, T., Davies, S., Liability of Asianness? Global talent management challenges of Chinese, Japanese, and Korean multinationals (2020) Human Resource Management Review, 30 (4), pp. 1-13;\nFurusawa, M., Brewster, C., The bi-cultural option for global talent management: The Japanese/Brazilian Nikkeijin example (2015) Journal of Word Business, 50 (1), pp. 133-143;\nGallardo-Gallardo, E., Dries, N., González-Cruz, T.F., What is the meaning of ‘talent’ in the world of work? (2013) Human Resource Management Review, 23 (4), pp. 290-300;\nGallardo-Gallardo, E., Thunnissen, M., Scullion, H., Talent management: context matters (2020) The International Journal of Human Resource Management, 31 (4), pp. 457-473;\nGaravan, T., Morley, M., Cross, C., Carbery, R., Darcy, C., Tensions in talent: A micro practice pespective on the implementation of high potential talent development programs in multinational corporations (2021) Human Resource Management, 60 (2), pp. 273-293;\nGolubovskaya, M., Solnet, D., Robinson, R.N.S., Recalibrating talent management for hospitality: A youth development perspective (2019) International Journal of Contemporary Hospitality Management, 31 (10), pp. 4105-4125;\nGuthridge, M., Komm, A.B., Lawson, E., Making talent a strategic priority (2008) The McKinsey Quarterly, 1, pp. 1-5;\nHartmann, E., Feisel, E., Schober, H., Talent management of western MNCs in China: Balancing global integration and local responsiveness (2010) Journal of World Business, 45 (2), pp. 169-178;\nHöglund, M., Quid pro quo? Examining talent management through the lens of psychological contracts (2012) Personnel Review, 41 (2), pp. 126-142;\nHorwitz, F.M., An analysis of skills development in a transitional economy: The case of the south African labour market (2013) International Journal of Human Resource Management, 24 (12), pp. 2435-2451;\nHuang, J., Tansley, C., Sneaking through the minefield of talent management: The notion of rhetorical obfuscation (2012) International Journal of Human Resource Management, 23 (17), pp. 3673-3691;\nHughes, J.C., Rog, E., Talent management: A strategy for improving employee recruitment, retention and engagement within hospitality organizations (2008) International Journal of Contemporary Hospitality Management, 20 (7), pp. 743-757;\nIndeed, The advantages and disadvantages of external recruitment (2021); Jia, J., Jiao, Y., Han, H., Inclusive leadership and team creativity: A moderated mediation model of Chinese talent management (2021) International Journal of Human Resource Management;\nJiang, K., Lepak, D.P., Han, K., Hong, Y., Kim, A., Winkler, A.L., Clarifying the construct of human resource systems: Relating human resource management to employee performance (2012) Human Resource Management Review, 22 (2), pp. 73-85;\nKabwe, C., Okorie, C., The efficacy of talent management in international business: The case of European multinationals (2019) Thunderbird International Business Review, 61 (6), pp. 857-872;\nKhoreva, V., Vaiman, V., Van Zalk, M., Talent management practice effectiveness: Investigating employee perspective (2017) Employee Relations, 39 (1), pp. 19-33;\nKirkpatrick, D.L., Techniques for Evaluation Training Programs (1959) Journal of the American Society of Training Directors, 13, pp. 21-26;\nKirkpatrick, D.L., Kirkpatrick, J.D., Evaluating training programs:The four levels (2006), 3rd ed. Berrett-Koehler; Knies, E., Boselie, P., Gould-Williams, J., Vandenabeele, W., Special issue of international journal of human resource management: Strategic human resource management and public sector performance (2015) International Journal of Human Resource Management, 26 (3), pp. 421-424;\nKontoghiorghes, C., Linking high performance organizational culture and talent management: Satisfaction/motivation and organizational commitment as mediators (2016) International Journal of Human Resource Management, 27 (16), pp. 1833-1853;\nKrell, E., Weighing internal vs. external hires (2015), https://www.shrm.org/hr-today/news/hr-magazine/pages/010215-hiring.aspx, SHRM; Kulkarni, M., Scullion, H., Talent management activities of disability training and placement agencies in India (2015) International Journal of Human Resource Management, 26 (9), pp. 1169-1181;\nLamothe, A.R., The importance of encouraging librarians to publish in peer-reviewed publications 1 (2012) Journal of Scholarly Publishing, 43 (2), pp. 156-167;\nLatukha, M., Talent management in Russian companies: Domestic challenges and international experience (2015) International Journal of Human Resource Management, 26 (8), pp. 1051-1075;\nLatukha, M.O., Can talent management practices be considered as a basis for sustainable competitive advantages in emerging-market firms?Evidence form Russia (2018) Thunderbird International Business Review, 60 (69-87), pp. 630-631;\nLeonard, D., Sensiper, S., The role of tacit knowledge in group innovation (1998) California Management Review, 40 (3), pp. 112-132;\nLeonard-Barton, D., Core capabilities and core rigidities: A paradox in managing new product development (1992) Strategic Management Journal, 13 (S1), pp. 111-125;\nLewis, R.E., Heckman, R.J., Talent management: A critical review (2006) Human Resource Management Review, 16 (2), pp. 139-154;\nLiu, Y., Vrontis, D., Visser, M., Stokes, P., Smith, S., Moore, N., Thrassou, A., Ashta, A., (2021) Human Resource Management Review, 31 (3), pp. 1-12;\nLopes, J., Farinha, L., Ferreira, J.J., Silveira, P., Does regional VRIO model help policy-makers to assess the resources of a region? A stakeholder perception approach (2018) Land Use Policy, 79 (March), pp. 659-670;\nMacnaught, S., What everyone can (and should) learn from Apple's staff retention (2016), Inc; Maqueira, J.M., Bruque, S., Uhrin, Á., Talent management: Two pathways to glory? Lessons from the sports arena (2019) Employee Relations, 41 (1), pp. 34-51;\nMarin-Garcia, J.A., Tomas, J.M., Deconstructing AMO framework: A systematic review (2016) Intangible Capital, 12 (4), pp. 1040-1087;\nMatsangou, E., Secrets of Google's talent retention success (2015), https://www.europeanceo.com/business-and-management/secrets-of-googles-talent-retention-success/, European CEO; McCormack, M., Apple is enjoying one of the highest staff rentention rates ever! What's their secret? (2016), https://www.hrzone.com/community/blogs/mark-mccormack/apple-is-enjoying-one-of-the-highest-staff-retention-rates-ever-whats, HRZone; McCracken, M., Currie, D., Harrison, J., Understanding graduate recruitment, development and retention for the enhancement of talent management: Sharpening ‘the edge’ of graduate talent (2016) International Journal of Human Resource Management, 27 (22), pp. 2727-2752;\nMcDonnell, A., Lamare, R., Gunnigle, P., Lavelle, J., Developing tomorrow's leaders-evidence of global talent management in multinational enterprises (2010) Journal of World Business, 45 (2), pp. 150-160;\nMcNulty, Y., De Cieri, H., Linking global mobility and global talent management: The role of ROI (2016) Employee Relations, 38 (1), pp. 8-30;\nMeyers, M., The neglected role of talent proactivity: Integrating proactive behavior into talent-management theorizing (2020) Human Resource Management Review, 30 (2), p. 100703;\nMurcia, N.N.S., Ferreira, F.A.F., Ferreira, J.J.M., Enhancing strategic management using a “quantified VRIO”: Adding value with the MCDA approach (2022) Technological Forecasting and Social Change, 174 (September 2021);\nMurillo, E., King, C., Why do employees respond to hospitality talent management: An examination of a Latin American restaurant chain (2019) International Journal of Contemporary Hospitality Management, 31 (10), pp. 4021-4042;\nPagan-Castano, E., Ballester-Miquel, T., Sanchez-Garcia, J., Guijarro-Garcia, M., What's next in talent management? (2022), 141, pp. 528-535; Peltokorpi, V., Jintae Froese, F., Recruitment source practices in foreign and local firms: A comparative study in Japan (2016) Asia Pacific Journal of Human Resources, 54 (4), pp. 421-444;\nPereira, V., Collings, D., Wood, G., Mellahi, K., Evaluating talent management in emerging market economies: Societal, firm and inidvidual perspectives (2022) The International Journal of Human Resource Management, 33 (11), pp. 2171-2191;\nPrahalad, C.K., Hamel, G., The core competence of the corporation (1993) Organization of Transnational Corporations, , G. Hedlund J.H. Dunning Routledge;\nPreece, D., Iles, P., Chuai, X., Talent management and management fashion in Chinese enterprises: Exploring case studies in Beijing (2011) International Journal of Human Resource Management, 22 (16), pp. 3413-3428;\nPreece, D., Iles, P., Jones, R., MNE regional head offices and their affiliates: Talent management practices and challenges in the Asia Pacific (2013) International Journal of Human Resource Management, 24 (18), pp. 3457-3477;\nRothaermel, F.T., Strategic management: Concepts and cases (2013), McGraw-Hill; Russo, E., Moeller, M., Liesch, P., Philosophies on talent management systems in Australian subsidiaries of foreign MNEs (2021) International Journal of Human Resource Management;\nSchiemann, W.A., From talent management to talent optimization (2014) Journal of World Business, 49 (2), pp. 281-288;\nScholz, T.M., Talent Management in the Video Game Industry: The role of cultural diversity and cultural intelligence (2012) Thunderbird International Business Review, 54 (6), pp. 845-858;\nScullion, H., Collings, D.G., Caligiuri, P., Global talent management (2010) Journal of World Business, 45 (2), pp. 105-108;\nSkuza, A., Scullion, H., McDonnell, A., An analysis of the talent management challenges in a post-communist country: The case of Poland (2013) International Journal of Human Resource Management, 24 (3), pp. 453-470;\nSnyder, D., Stewart, V., Shea., C., Hello again: Managing talent with boomerang employees (2021) Human Resource Management, 60 (2), pp. 295-312;\nSonnenberg, M., van Zijderveld, V., Brinks, M., The role of talent-perception incongruence in effective talent management (2014) Journal of World Business, 49 (2), pp. 272-280;\nSwailes, S., Downs, Y., Orr, K., Conceptualising inclusive talent management: Potential, possibilities and practicalities (2014) Human Resource Development International, 17 (5), pp. 529-544;\nTansley, C., Kirk, S., Tietze, S., The currency of talent management-a reply to ‘talent management and the relevance of context: Towards a pluralistic approach’ (2013) Human Resource Management Review, 23 (4), pp. 337-340;\nTatoglu, E., Glaister, A.J., Demirbag, M., Talent management motives and practices in an emerging market: A comparison between MNEs and local firms (2016) Journal of World Business, 51 (2), pp. 278-293;\nThunnissen, M., Boselie, P., Fruytier, B., Talent management and the relevance of context: Towards a pluralistic approach (2013) Human Resource Management Review, 23 (4), pp. 326-336;\nThunnissen, M., Van Arensbergen, P., A multi-dimensional approach to talent: An empirical analysis of the definition of talent in dutch academia (2015) Personnel Review, 44 (2), pp. 182-199;\nTranfield, D., Denyer, D., Smart, P., Towards a methodology for developing evidence-informed management knowledge by means of systematic review (2003) British Journal of Management, 14 (3), pp. 207-222;\nTyskbo, D., Talent management in a Swedish public hospital (2019) Personnel Review, 48 (6), pp. 1611-1633;\nUjma, M., Ingram, T., Perception of ability-motivation-opportunity oriented HRM practices and organizational commitment: The role of task uncertainty (2019) Journal of Entrepreneurship, Management and Innovation, 15 (4), pp. 139-162;\nUzialko, A., Internal hires may not always have the inside track (2021), Business News Daily; Vaiman, V., Cascio, W., Collings, D., Swider, B., The shifting boundaries of talent management (2021) Human Resource Management, 60 (2), pp. 253-257;\nVaiman, V., Collings, D.G., Scullion, H., Contextualising talent management (2017) Journal of Organizational Effectiveness, 4 (4), pp. 294-297;\nVaiman, V., Haslberger, A., Vance, C.M., Recognizing the important role of self-initiated expatriates in effective global talent management (2015) Human Resource Management Review, 25 (3), pp. 280-286;\nVaiman, V., Scullion, H., Collings, D., Talent management decision making (2012) Management Decision, 50 (5), pp. 925-941;\nValverde, M., Scullion, H., Ryan, G., Talent management in Spanish medium-sized organisations (2013) International Journal of Human Resource Management, 24 (9), pp. 1832-1852;\nVance, C.M., Chow, I.H.S., Paik, Y., Shin, K.Y., Analysis of Korean expatriate congruence with Chinese labor perceptions on training method importance: Implications for global talent management (2013) International Journal of Human Resource Management, 24 (5), pp. 985-1005;\nWilliamson, D., Harris, C., Talent management and unions: The impact of the New Zealand hotel workers union on talent management in hotels (1950-1995) (2019) International Journal of Contemporary Hospitality Management, 31 (10), pp. 3838-3854;\nWolfswinkel, M.B., Enslin, C., Talent attraction and retention through brand building: An exploration of practices in companies that are top south african brands (2020) SA Journal of Human Resource Management, 18, pp. 1-11;\nWright, P.M., McMahan, G.C., Exploring human capital: Putting ‘human’ back into strategic human resource management (2011) Human Resource Management Journal, 21 (2), pp. 93-104","publisher":"Elsevier Ltd","publisher-place":"Nottingham University Business School, University of Nottingham Malaysia, Selangor, Semenyih, 43500, Malaysia","title":"Inclusive talent development as a key talent management approach: A systematic literature review","type":"article-journal","volume":"33"},"uris":["http://www.mendeley.com/documents/?uuid=0caba8ba-85ef-47e4-af40-515c1f27ac88"]},{"id":"ITEM-7","itemData":{"DOI":"10.1108/JSMA-10-2021-0196","ISSN":"1755425X (ISSN)","abstract":"Purpose: Decades of research offer mixed results regarding the relationship between green product strategies and corporate financial performance. On the one hand, many scholars put forward green product strategies as a source of competitive advantage and in turn enhance financial performance. On the other hand, some studies suggest the opposite – that green product strategies may encounter managerial difficulties or are too costly, consequently leading to meager, if any, financial gain. This study explores cross-country contextual differences as a contingency to resolve this inconsistency. Thus, the research question is, “Do stakeholders of a country affect the link between green product strategies and financial performance?” Design/methodology/approach: Using a meta-analytic approach, the authors examine three country-level contingencies related to stakeholders: the impact of regulatory (stringency of environmental regulators), economic (consumer economic wealth) and political conditions (democratic vs. authoritarian governments) of a country in which the effects of a green product strategy on financial performance may vary. Findings: Consistent with our predictions, the meta-analysis of 26 studies published over a 20-year period reveals that green products positively relate to financial performance in countries with lax environmental regulation, low consumer economic status and authoritarian regimes. Originality/value: The authors applied both (natural) resource-based and resource dependence theories by focusing on the interactions between firms' internal resources/capabilities and the external resources that firms can access. By doing so, the study adds to our understanding of stakeholders as resource providers to enhance financial benefits of green product strategies and provide insight into key boundary conditions of the link. © 2022, Emerald Publishing Limited.","author":[{"dropping-particle":"","family":"Kim","given":"J","non-dropping-particle":"","parse-names":false,"suffix":""},{"dropping-particle":"","family":"Woo","given":"H.-S.","non-dropping-particle":"","parse-names":false,"suffix":""},{"dropping-particle":"","family":"Balven","given":"R","non-dropping-particle":"","parse-names":false,"suffix":""},{"dropping-particle":"","family":"Hoetker","given":"G","non-dropping-particle":"","parse-names":false,"suffix":""}],"container-title":"Journal of Strategy and Management","id":"ITEM-7","issue":"1","issued":{"date-parts":[["2023"]]},"language":"English","note":"Cited By :1\n\nExport Date: 2 April 2023\n\nCorrespondence Address: Woo, H.-S.; University of MississippiUnited States; email: hwoo@bus.olemiss.edu\n\nReferences: Aghion, P., Tirole, J., The management of innovation (1994) Quarterly Journal of Economics, 109 (4), pp. 1185-1209; \nAlbertini, E., Does environmental management improve financial performance? A meta-analytical review (2013) Organization and Environment, 26 (4), pp. 431-457;\nAlbuquerque, R., Koskinen, Y., Zhang, C., Corporate social responsibility and firm risk: theory and empirical evidence (2018) Management Science, 65 (10), pp. 4451-4469;\nAlt, E., Díez-de-Castro, E.P., Lloréns-Montes, F.J., Linking employee stakeholders to environmental performance: the role of proactive environmental strategies and shared vision (2015) Journal of Business Ethics, 128 (1), pp. 167-181;\nAnsari, S., Garud, R., Kumaraswamy, A., The disruptor's dilemma: Tivo and the us television ecosystem (2016) Strategic Management Journal, 37 (9), pp. 1829-1853;\nArena, C., Michelon, G., Trojanowski, G., Big egos can be green: a study of ceo hubris and environmental innovation (2018) British Journal of Management, 29 (2), pp. 316-336;\nAwaysheh, A., Heron, R.A., Perry, T., Wilson, J.I., On the relation between corporate social responsibility and financial performance (2020) Strategic Management Journal, 41 (6), pp. 965-987;\nBarney, J.B., Firm resources and sustained competitive advantage (1991) Journal of Management, 17 (1), pp. 99-120;\nBarney, J.B., Looking inside for competitive advantage (1995) Academy of Management Executive, 9 (4), pp. 49-61;\nBenveniste, A., (2019) Average Americans Can’t Afford to Buy Green, , https://www.bloombergquint.com/business/it-s-not-cheap-being-a-green-consumer, (accessed, Bloomberg: 7 March 2019;\nBerchicci, L., King, A., 11 postcards from the edge: a review of the business and environment literature (2007) Academy of Management Annals, 1 (1), pp. 513-547;\nBerrone, P., Fosfuri, A., Gelabert, L., Gomez-Mejia, L.R., Necessity as the mother of ‘green’ inventions: institutional pressures and environmental innovations (2013) Strategic Management Journal, 34 (8), pp. 891-909;\nBommer, W.H., Johnson, J.L., Rich, G.A., Podsakoff, P.M., Mackenzie, S.B., On the interchangeability of objective and subjective measures of employee performance: a meta-analysis (1995) Personnel Psychology, 48 (3), pp. 587-605;\nBonini, S., Oppenheim, J., Cultivating the green consumer (2008) Stanford Social Innovation Review, 6 (4), pp. 56-61;\nBuysse, K., Verbeke, A., Proactive environmental strategies: a stakeholder management perspective (2003) Strategic Management Journal, 24 (5), pp. 453-470;\nCavaleri, S., Shabana, K., Rethinking sustainability strategies (2018) Journal of Strategy and Management, 11 (1), pp. 2-17;\nChang, C.-H., The influence of corporate environmental ethics on competitive advantage: the mediation role of green innovation (2011) Journal of Business Ethics, 104 (3), pp. 361-370;\nChong, J., Mason, L.M., Pillora, S.D., Giurco, D., (2009) Briefing Paper - Product Stewardship Schemes in Asia: China and Taiwan, Japan, South Korea, pp. 1-22. , Institute for Sustainable Futures, Sydney;\nChristmann, P., Effects of ‘best practices’ of environmental management on cost advantage: the role of complementary assets (2000) Academy of Management Journal, 43 (4), pp. 663-680;\nDalton, D.R., Daily, C.M., Ellstrand, A.E., Johnson, J.L., Meta-analytic reviews of board composition, leadership structure, and financial performance (1998) Strategic Management Journal, 19 (3), pp. 269-290;\nDechezleprêtre, A., Sato, M., The impacts of environmental regulations on competitiveness (2017) Review of Environmental Economics and Policy, 11 (2), pp. 183-206;\nDelmas, M.A., Colgan, D., (2018) The Green Bundle: Pairing the Market with the Planet, , Stanford University Press, Stanford, CA;\nDey, P.K., Malesios, C., De, D., Chowdhury, S., Abdelaziz, F.B., The impact of lean management practices and sustainably-oriented innovation on sustainability performance of small and medium-sized enterprises: empirical evidence from the UK (2020) British Journal of Management, 31 (1), pp. 141-161;\nDixon-Fowler, H.R., Slater, D.J., Johnson, J.L., Ellstrand, A.E., Romi, A.M., Beyond ‘does it pay to be green?’ a meta-analysis of moderators of the cep–cfp relationship (2013) Journal of Business Ethics, 112 (2), pp. 353-366;\nFedotkina, O., Gorbashko, E., Vatolkina, N., Circular economy in Russia: drivers and barriers for waste management development (2019) Sustainability, 11 (20), p. 5837;\nFinkelstein, L.M., Burke, M.J., Raju, M.S., Age discrimination in simulated employment contexts: an integrative analysis (1995) Journal of Applied Psychology, 80 (6), pp. 652-663;\nFiss, P.C., Zajac, E.J., The diffusion of ideas over contested terrain: the (non) adoption of a shareholder value orientation among German firms (2004) Administrative Science Quarterly, 49 (4), pp. 501-534;\nFreeman, R.E., (1984) Strategic Management: A Stakeholder Approach, , Pitman, Boston;\nFreinkman, L.M., Treisman, D., Titov, S., (1999) Subnational Budgeting in Russia: Preempting a Potential Crisis, , World Bank Publications, Washington, DC;\nGarcía-Sánchez, I.M., Rodríguez-Ariza, L., Aibar-Guzmán, B., Aibar-Guzmán, C., Do institutional investors drive corporate transparency regarding business contribution to the sustainable development goals? (2020) Business Strategy and the Environment, 29 (5), pp. 2019-2039;\nGoodwin, J., (2021) History Made: Renewable Energy Surpassed Fossil Fuels for European Electricity in 2020, , https://www.cnn.com/2021/01/24/business/eu-renewable-energy-fossil-fuels/index.html, (accessed, CNN Business: 25 January 2021;\nHart, S.L., A natural-resource-based view of the firm (1995) Academy of Management Review, 20 (4), pp. 986-1014;\nHart, S.L., Dowell, G., Invited editorial: a natural-resource-based view of the firm fifteen years after (2011) Journal of Management, 37 (5), pp. 1464-1479;\nHawn, O., Chatterji, A.K., Mitchell, W., Do investors actually value sustainability? New evidence from investor reactions to the dow jones sustainability index (djsi) (2018) Strategic Management Journal, 39 (4), pp. 949-976;\nHillman, A.J., Hitt, M.A., Corporate political strategy formulation: a model of approach, participation, and strategy decisions (1999) Academy of Management Review, 24 (4), pp. 825-842;\nHillman, A.J., Withers, M.C., Collins, B.J., Resource dependence theory: a review (2009) Journal of Management, 35 (6), pp. 1404-1427;\nHunter, J.E., Schmidt, F.L., (2004) Methods of Meta-Analysis: Correcting Error and Bias in Research Findings, , Sage, Thousand Oaks, CA;\nJames, J., Growth, technology and the environment in less developed countries: a survey (1978) World Development, 6 (7-8), pp. 937-965;\nJong, R.D., (2019) Air Pollution Hurts the Poorest Most, , https://www.unep.org/news-and-stories/story/air-pollution-hurts-poorest-most, (accessed, UN Environment Programme: 21 March 2022;\nKim, E.-H., Lyon, T.P., Greenwash vs Brownwash: exaggeration and undue modesty in corporate sustainability disclosure (2015) Organization Science, 26 (3), pp. 705-723;\nKim, Y.K., Lee, K., Park, W.G., Choo, K., Appropriate intellectual property protection and economic growth in countries at different levels of development (2012) Research Policy, 41 (2), pp. 358-375;\nKo, W.W., Liu, G., Environmental strategy and competitive advantage: the role of small- and medium-sized enterprises’ dynamic capabilities (2017) Business Strategy and the Environment, 26 (5), pp. 584-596;\nLaville, S., (2018) Packaging Producers to Pay Full Recycling Costs under Waste Scheme, , https://www.theguardian.com/environment/2018/dec/18/packaging-producers-to-pay-full-recycling-costs-under-waste-scheme, (accessed, The Guardian: 21 March 2022;\nLee, K.H., Cin, B.C., Lee, E.Y., Environmental responsibility and firm performance: the application of an environmental, social and governance model (2016) Business Strategy and the Environment, 25 (1), pp. 40-53;\nLi, D., Huang, M., Ren, S., Chen, X., Ning, L., Environmental legitimacy, green innovation, and corporate carbon disclosure: evidence from cdp China 100 (2018) Journal of Business Ethics, 150 (4), pp. 1089-1104;\nLim, W.M., Ting, D.H., Ng, W.K., Chin, J.H., Boo, W.-X.A., Why green products remain unfavorable despite being labelled environmentally-friendly? (2013) Contemporary Management Research, 9 (1), pp. 35-46;\nLipsey, M.W., Wilson, D.B., (2001) Practical Meta-Analysis, , Sage, Thousand Oaks, CA;\nLloret, A., Modeling corporate sustainability strategy (2016) Journal of Business Research, 69 (2), pp. 418-425;\nLyon, T.P., Maxwell, J.W., Corporate social responsibility and the environment: a theoretical perspective (2008) Review of Environmental Economics and Policy, 2 (2), pp. 240-260;\nLyon, T., Lu, Y., Shi, X., Yin, Q., How do investors respond to green company awards in China? (2013) Ecological Economics, 94 (October), pp. 1-8;\nMadsen, P.M., Does corporate investment drive a ‘race to the bottom’ in environmental protection? A reexamination of the effect of environmental regulation on investment (2009) Academy of Management Journal, 52 (6), pp. 1297-1318;\nMarcus, A., Aragon-Correa, J.A., Pinkse, J., Firms, regulatory uncertainty, and the natural environment (2011) California Management Review, 54 (1), pp. 5-16;\nMarín-Vinuesa, L.M., Scarpellini, S., Portillo-Tarragona, P., Moneva, J.M., The impact of eco-innovation on performance through the measurement of financial resources and green patents (2020) Organization and Environment, 33 (2), pp. 285-310;\nMartinez-del-Rio, J., Antolin-Lopez, R., Céspedes-Lorente, J.J., Being green against the wind? The moderating effect of munificence on acquiring environmental competitive advantages (2015) Organization and Environment, 28 (2), pp. 181-203;\nMartínez-del-Río, J., Céspedes-Lorente, J., Competitiveness and legitimation: The logic of companies going green in geographical clusters (2014) Journal of Business Ethics, 120 (1), pp. 131-146;\nMcGregor, J., (2012) No Ancient Wisdom, No Followers: the Challenges of Chinese Authoritarian Capitalism, , Prospecta Press, Westport, CT;\nMenguc, B., Ozanne, L.K., Challenges of the ‘green imperative’: a natural resource-based approach to the environmental orientation–business performance relationship (2005) Journal of Business Research, 58 (4), pp. 430-438;\nMondal, C., Giri, B.C., Investigating strategies of a green closed-loop supply chain for substitutable products under government subsidy Journal of Industrial and Production Engineering, pp. 1-24. , press;\nMorgan, S., (2017) China Eclipses Europe as 2020 Solar Power Target Is Smashed, , https://www.euractiv.com/section/energy/news/china-eclipses-europe-as-2020-solar-power-target-is-smashed/, (accessed, Euractiv: 5 September 2017;\nNash, J., Bosso, C., (2013) Extended Producer Responsibility in the Us: Full Speed Ahead, , Harvard KenSchool Working Paper;\nObeidat, S.M., Al Bakri, A.A., Elbanna, S., Leveraging ‘green’ human resource practices to enable environmental and organizational performance: evidence from the qatari oil and gas industry (2020) Journal of Business Ethics, 164 (2), pp. 371-388;\nOliver, J.E., The effects of metropolitan economic segregation on local civic participation (1999) American Journal of Political Science, 43 (1), pp. 186-212;\nOlson, E.L., It's not easy being green: the effects of attribute tradeoffs on green product preference and choice (2013) Journal of the Academy of Marketing Science, 41 (2), pp. 171-184;\nOrtiz-de-Mandojana, N., Aragón-Correa, J.A., Delgado-Ceballos, J., Ferrón-Vílchez, V., The effect of director interlocks on firms’ adoption of proactive environmental strategies (2012) Corporate Governance: An International Review, 20 (2), pp. 164-178;\nPanwar, R., Nybakk, E., Pinkse, J., Hansen, E., Being good when not doing well examining the effect of the economic downturn on small manufacturing firms’ ongoing sustainability-oriented initiatives (2015) Organization and Environment, 28 (2), pp. 204-222;\nPeng, Y.-S., Lin, S.-S., Local responsiveness pressure, subsidiary resources, green management adoption and subsidiary’s performance: evidence from Taiwanese manufactures (2008) Journal of Business Ethics, 79 (1), pp. 199-212;\nPeng, B., Tu, Y., Elahi, E., Wei, G., Extended producer responsibility and corporate performance: effects of environmental regulation and environmental strategy (2018) Journal of Environmental Management, 218, pp. 181-189;\nPerreault, W.D., Jr., Leigh, L.E., Reliability of nominal data based on qualitative judgments (1989) Journal of Marketing Research, 26 (2), pp. 135-148;\nPfeffer, J., Salancik, G.R., (2003) The External Control of Organizations: A Resource Dependence Persepctive, , Stanford University Press, Stanford, CA;\nPorter, M.E., Van der Linde, C., Toward a new conception of the environment-competitiveness relationship (1995) Journal of Economic Perspectives, 9 (4), pp. 97-118;\nPourjavad, E., Shahin, A., A hybrid model for analyzing the risks of green supply chain in a fuzzy environment (2020) Journal of Industrial and Production Engineering, 37 (8), pp. 422-433;\nPrzeworski, A., Limongi, F., Political regimes and economic growth (1993) Journal of Economic Perspectives, 7 (3), pp. 51-69;\nPujari, D., Wright, G., Peattie, K., Green and competitive: influences on environmental new product development performance (2003) Journal of Business Research, 56 (8), pp. 657-671;\nRadnejad, A.B., Osiyevskyy, O., Vredenburg, H., Barriers to radical process innovation: a case of environmental technology in the oil industry (2020) Journal of Strategy and Management, 13 (4), pp. 453-476;\nRapetti, M., Skott, P., Razmi, A., The real exchange rate and economic growth: are developing countries different? (2012) International Review of Applied Economics, 26 (6), pp. 735-753;\nReinhardt, F.L., (2000) Down to Earth: Applying Business Principles to Environmental Management, , Harvard Business School Press, Boston, MA;\nRosenthal, R., The file drawer problem and tolerance for null results (1979) Psychological Bulletin, 86 (3), p. 638;\nSánchez-Medina, P.S., Díaz-Pichardo, R., Bautista-Cruz, A., Toledo-López, A., Environmental compliance and economic and environmental performance: evidence from handicrafts small businesses in Mexico (2015) Journal of Business Ethics, 126 (3), pp. 381-393;\nSalancik, G.R., Pfeffer, J., A social information processing approach to job attitudes and task design (1978) Administrative Science Quarterly, 23 (2), pp. 224-253;\nSchneper, W.D., Guillén, M.F., Stakeholder rights and corporate governance: a cross-national study of hostile takeovers (2004) Administrative Science Quarterly, 49 (2), pp. 263-295;\nSeaborn, P., Olsen, T.D., Howell, J., Is insider control good for environmental performance? Evidence from dual-class firms (2020) Business and Society, 59 (4), pp. 716-748;\nShrivastava, P., The role of corporations in achieving ecological sustainability (1995) Academy of Management Review, 20 (4), pp. 936-960;\nSiddle, J., Venema, V., (2015) Saving Coffee from Extinction, , https://www.bbc.com/news/magazine-32736366, (accessed, BBC News Magazine: 24 May 2015;\nSmith, B., Russia: environmental issues, policies and clean technology (2015) AZO Cleantech, , https://www.azocleantech.com/article.aspx?ArticleID=542, (accessed: 18 June 2015;\nStefan, A., Paul, L., Does it pay to be green? A systematic overview (2008) Academy of Management Perspectives, 22 (4), pp. 45-62;\nTan, Y., Transparency without democracy: the unexpected effects of China's environmental disclosure policy (2014) Governance, 27 (1), pp. 37-62;\nWhy India is one of the most polluted countries on earth (2018) The Economist, , https://www.economist.com/asia/2018/12/08/why-india-is-one-of-the-most-polluted-countries-on-earth, (accessed: 8 December 2018;\nThøgersen, J., Green shopping: for selfish reasons or the common good? (2011) American Behavioral Scientist, 55 (8), pp. 1052-1076;\nTorugsa, N.A., O'Donohue, W., Hecker, R., Proactive csr: an empirical analysis of the role of its economic, social and environmental dimensions on the association between capabilities and performance (2013) Journal of Business Ethics, 115 (2), pp. 383-402;\nTseng, M.-L., Tran, T.P.T., Ha, H.M., Bui, T.-D., Lim, M.K., Sustainable industrial and operation engineering trends and challenges toward industry 4.0: a data driven analysis (2021) Journal of Industrial and Production Engineering, 38 (8), pp. 581-598;\nWagner, M., Corporate social performance and innovation with high social benefits: a quantitative analysis (2010) Journal of Business Ethics, 94 (4), pp. 581-594;\nWaldner, D., Policy history: regimes (2001) International Encyclopedia of the Social and Behavioral Sciences, pp. 11547-11553. , Elsevier, Amsterdam, Netherlands;\nWalls, J.L., Phan, P.H., Berrone, P., Measuring environmental strategy: construct development, reliability, and validity (2011) Business and Society, 50 (1), pp. 71-115;\nWang, Y., Sperling, D., Tal, G., Fang, H., China's electric car surge (2017) Energy Policy, 102, pp. 486-490;\nWang, R., Wijen, F., Heugens, P., Government's green grip: multifaceted state influence on corporate environmental actions in China (2018) Strategic Management Journal, 39 (2), pp. 403-428;\nWei, Z., Shen, H., Zhou, K.Z., Li, J.J., How does environmental corporate social responsibility matter in a dysfunctional institutional environment? Evidence from China (2017) Journal of Business Ethics, 140 (2), pp. 209-223;\nWhitener, E.M., Confusion of confidence intervals and credibility intervals in meta-analysis (1990) Journal of Applied Psychology, 75 (3), pp. 315-321;\nWong, C.W.Y., Leveraging environmental information integration to enable environmental management capability and performance (2013) Journal of Supply Chain Management, 49 (2), pp. 114-136;\nXie, X., Huo, J., Zou, H., Green process innovation, green product innovation, and corporate financial performance: a content analysis method (2019) Journal of Business Research, 101 (August), pp. 697-706;\nZhu, Q., Sarkis, J., Relationships between operational practices and performance among early adopters of green supply chain management practices in Chinese manufacturing enterprises (2004) Journal of Operations Management, 22 (3), pp. 265-289","page":"56-75","publisher":"Emerald Publishing","publisher-place":"University of Mississippi, Oxford, MS, United States","title":"A meta-analysis of cross-country context effects on the link between green product strategy and financial performance","type":"article-journal","volume":"16"},"uris":["http://www.mendeley.com/documents/?uuid=ac0228c8-5774-4ba9-9c33-bfd07d9cec50"]},{"id":"ITEM-8","itemData":{"DOI":"10.1016/j.resconrec.2022.106756","ISSN":"09213449 (ISSN)","abstract":"Manufacturers are exploring the extent to which digital technology applications can support their sustainability efforts by helping to convert abstract sustainability goals, such as those of net-zero emissions and circular economy (CE), into feasible and practical actions, achievements, and ultimately, a sustainable competitive edge. This work adopts a resource-based view (RBV) to explore the potential role that digital technologies play in the cultivation of a manufacturing firm's competitive advantage, and the deployment of existing internal resources and core competencies to achieve net-zero manufacturing emissions and CE. Two questions are addressed: (1) What competitive advantage(s) may be derived from the integration of digital technologies to achieve net-zero manufacturing emissions, and (2) does adopting an RBV facilitate the development of meaningful (and novel) competitive advantage? Engaged scholarship is used to analyse and apply theory to an empirical, real-world dataset documenting the perspectives and experiences of 13 manufacturing firms. Applying the VRIO framework, 21 identified digital technology-based core competencies are categorised as forms of competitive advantage that may be possible for manufacturing firms pursuing net-zero emissions. Four scenarios of digital technology adoption pathways are proposed, differentiated by the degree of radical vs. incremental interests and options available to the firm. This study highlights the critical need for firms to incorporate intangible asset management and development, including the labour and supply chain relationships, as part of their digital transformation strategies. Further, we demonstrate the potential of RBV as a lens for evaluating the competitive advantage potential of corporate sustainability initiatives, and facilitating the development of related strategies. © 2022 Elsevier B.V.","author":[{"dropping-particle":"","family":"Okorie","given":"O","non-dropping-particle":"","parse-names":false,"suffix":""},{"dropping-particle":"","family":"Russell","given":"J","non-dropping-particle":"","parse-names":false,"suffix":""},{"dropping-particle":"","family":"Cherrington","given":"R","non-dropping-particle":"","parse-names":false,"suffix":""},{"dropping-particle":"","family":"Fisher","given":"O","non-dropping-particle":"","parse-names":false,"suffix":""},{"dropping-particle":"","family":"Charnley","given":"F","non-dropping-particle":"","parse-names":false,"suffix":""}],"container-title":"Resources, Conservation and Recycling","id":"ITEM-8","issued":{"date-parts":[["2023"]]},"language":"English","note":"Cited By :4\n\nExport Date: 2 April 2023\n\nCODEN: RCREE\n\nCorrespondence Address: Okorie, O.; Department of Engineering, North Park Road, Exeter EX4 4QF, United Kingdom; email: o.s.okorie@exeter.ac.uk\n\nFunding details: Engineering and Physical Sciences Research Council, EPSRC, EP/R032041/1, EP/S036113/1\n\nFunding text 1: This research was supported by the Engineering and Physical Sciences Research Council No. EP/R032041/1 and the Engineering and Physical Sciences Research Council (EPSRC) [ EP/S036113/1 ], Connected Everything II: Accelerating Digital Manufacturing Research Collaboration and Innovation. The authors also wish to express their profound thanks to the industrial partners who provided useful data for this study.\n\nReferences: Acerbi, F., Taisch, M., A literature review on circular economy adoption in the manufacturing sector (2020) J. Clean. Prod., 273 (November); \nhttps://doi.org/10.3926/jiem.1996, Azevedo, Susana, and Miguel Barros. 2017. “The Application of the triple bottom line approach to sustainability assessment: the case study of the UK automotive supply chain.” J. Ind. Eng. Manage. 10 (Special Issue): 286–322; Bag, S., Gupta, S., Examining the effect of green human capital availability in adoption of reverse logistics and remanufacturing operations performance (2020) Int. J. Manpow., 41 (7), pp. 1097-1117;\nBag, S., Gupta, S., Foropon, C., Examining the role of dynamic remanufacturing capability on supply chain resilience in circular economy (2019) Manage. Decis., 57 (4), pp. 863-885;\nBaker, W.E., Sinkula, J.M., Environmental marketing strategy and firm performance: effects on new product performance and market share (2005) J. Acad. Market. Sci., 33 (4), pp. 461-475;\nBansal, P., Corley, K., From the editors the coming of age for qualitative research: embracing the diversity of qualitative methods (2011) Acad. Manage. J., 54 (2), pp. 233-237;\nBarney, J., Firm resources and sustained competitive advantage (1991) J. Manage.;\nBarney, J.B., Resource-based theories of competitive advantage: a ten-year retrospective on the resource-based view (2001) J. Manage., 27 (6), pp. 643-650;\nBarney, J., Wright, M., Ketchen, D.J., The resource-based view of the firm: ten years after 1991 (2001) J. Manage., 27 (6), pp. 625-641;\nBempong, N.E., Castañeda, R.R.D., Schütte, S., Bolon, I., Keiser, O., Escher, G., Flahault, A., Precision global health - the case of Ebola: a scoping review (2019) J. Glob. Health, 9 (1);\nBenyam, Addisalem, Susan Kinnear, and John Rolfe. 2018. “Integrating community perspectives into domestic food waste prevention and diversion policies.” Resour. Conserv. Recycl. 134 (July): 174–83; Bier, Tobias, Anne Lange, and Christoph H. Glock. 2019. “Methods for mitigating disruptions in complex supply chain structures: a systematic literature review.” 10.1080/00207543.2019.1687954 58 (6): 1835–56; Bitkom, and Accenture. 2022. “The digital economy's impact on the climate: first results of a Bitkom study.”; Blichfeldt, H., Faullant, R., Performance effects of digital technology adoption and product &amp;amp; service innovation – a process-industry perspective (2021) Technovation, 105 (July);\nBuchanan, D.A., Bryman, A., Contextualizing methods choice in organizational research (2007) Organ. Res. Methods, 10, pp. 483-501;\nCantele, S., Zardini, A., Is sustainability a competitive advantage for small businesses? An empirical analysis of possible mediators in the sustainability–financial performance relationship (2018) J. Clean. Prod., 182, pp. 166-176;\nChaffey, D., Edmndson-Bird, D., Hemphil, T., Digital Business and E-Commerce Management (2019), Pearson UK; Choi, T.Y., Dooley, K.J., Rungtusanatham, M., Supply networks and complex adaptive systems: control versus emergence (2001) J. Oper. Manage., 19 (3), pp. 351-366;\nCommitte on Climate Change. 2019. “Net zero: the UK's contribution to stopping global warming.” Committe on Clim. Change, no. May: 275; Creswell, John W., and Cheryl N Poth. 2018. Qualitative Inquiry &amp;amp; Research Design: Choosing Among Five Approaches. SAGE. Fourth. SAGE; D'Aveni, R.A., Dagnino, G.B., Smith, K.G., The age of temporary advantage (2010) Strat. Manage. J., 1385 (October), pp. 1371-1385;\nDavenport, T.H., Redman, T.C., Digital transformation comes down to talent in 4 key areas (2020) Harv. Bus. Rev., pp. 2-6;\n(2022), https://www.gov.uk/government/publications/review-of-net-zero/net-zero-review-terms-of-reference, Department for Business Energy &amp;amp; Industrial Strategy. 2022a. “Net zero review: terms of reference - GOV.UK.”; https://www.ipcc-nggip.iges.or.jp/public/wetlands/index.html, Department for Business Energy &amp;amp; Industrial Strategy. 2022b. “2020 UK greenhouse gas emissions, final figures.” London; http://smarter2030.gesi.org/downloads/Full_report.pdf, Digital Europe. 2020. “Digital contribution to delivering long-term climate goals.” Brussels; Dominguez, R., Cannella, S., Framinan, J.M., Remanufacturing configuration in complex supply chains (2021) Omega (Westport), 101 (June);\nDubey, R., Gunasekaran, A., Childe, S.J., Blome, C., Papadopoulos, T., Big data and predictive analytics and manufacturing performance: integrating institutional theory, resourcebbased view and big data culture (2019) Br. J. Manage., 30 (2), pp. 341-361;\nDubois, A., Gadde, L.E., Systematic combining: an abductive approach to case research (2002) J. Bus. Res., 55 (7), pp. 553-560;\nDubois, A., Gadde, L.E., ‘Systematic combining’—a decade later (2014) J. Bus. Res., 67 (6), pp. 1277-1284;\nDurán-Romero, G., López, A.M., Beliaeva, T., Ferasso, M., Garonne, C., Jones, P., Bridging the gap between circular economy and climate change mitigation policies through eco-innovations and quintuple helix model (2020) Technol. Forecast. Soc. Change, 160 (March);\nEaster, S., Ceulemans, K., Kelly, D., Bridging research-practice tensions: exploring day-to-day engaged scholarship investigating sustainable development challenges (2021) Eur. Manage. Rev., 18 (2), pp. 9-23;\nEaston, G., Case research as a methodology for industrial networks: a realist apologia (1995) IMP Conference (11th), 11. , IMP;\nEisenhardt, K.M., Building theories from case study research (1989) Acad. Manage. Rev., 14 (4), p. 532;\nEisenhardt, K.M., Better stories and better constructs: the case for rigor and comparative logic (1991) Acad. Manage. Rev., 16 (3), p. 620;\nhttps://doi.org/10.5465/AMJ.2007.24160888, Eisenhardt, Kathleen M., and Melissa E. Graebner. 2007. “Theory building from cases: opportunities and challenges.” 50 (1): 25–32; Elia, S., Giuffrida, M., Mariani, M.M., Bresciani, S., Resources and digital export: an RBV perspective on the role of digital technologies and capabilities in cross-border e-commerce (2021) J. Bus. Res., 132 (April), pp. 158-169;\nEllen Macarthur Foundation. 2013. “Towards the circular economy.”; Frank, A.G., Dalenogare, L.S., Ayala, N.F., Industry 4.0 technologies: implementation patterns in manufacturing companies (2019) Int. J. Prod. Econ., 210 (January), pp. 15-26;\nGerring, J., What is a case study and what is it good for? (2004) American Polit. Sci. Rev., 98 (2), pp. 341-354;\nGetor, R.Y., Mishra, N., Ramudhin, A., The role of technological innovation in plastic production within a circular economy framework (2020) Resour. Conserv. Recycl., 163 (December);\nGhadge, A., Wurtmann, H., Seuring, S., Managing climate change risks in global supply chains: a review and research agenda (2019) Int. J. Prod. Res., 58 (1), pp. 44-64;\nGil, J.D.B., Daioglou, V., Ittersum, M.V., Reidsma, P., Doelman, J.C., Middelaar, C.E.V., Vuuren, D.P.V., Reconciling global sustainability targets and local action for food production and climate change mitigation (2019) Glob. Environ. Change, 59 (September);\nGioia, D.A., Corley, K.G., Hamilton, A.L., Seeking qualitative rigor in inductive research: notes on the gioia methodology (2013) Organ. Res. Methods, 16 (1), pp. 15-31;\nGlavas, C., Mathews, S., International virtual networking capabilities and firm performance: a study of international entrepreneurial SMEs (2014) ANZIBA Proceedings 2014 “International Business: Institutions, Organisations, and Markets;\nGrant, R.M., The resource-based theory of competitive advantage: implications for strategy formulation (1991) California Manage. Rev., 33 (3), pp. 114-135;\nHarts, S.L., A natural resource view of the firm (1995) Acad. Manage. Rev., 20 (4), pp. 986-1014;\nHasan, M.A., Abubakar, I.R., Rahman, S.M., Aina, Y.A., Chowdhury, M.M.I., Khondaker, A.N., The synergy between climate change policies and national development goals: implications for sustainability (2020) J. Clean. Prod., 249;\nHegde, D., Tumlinson, J., Information frictions and entrepreneurship (2021) Strat. Manage. J., 42 (3), pp. 491-528;\nHendricks, K.B., Singhal, V.R., An empirical analysis of the effect of supply chain disruptions on long-run stock price performance and equity risk of the firm (2005) Prod. Oper. Manage., 14 (1), pp. 35-52;\nHennart, J.F., The accidental internationalists: a theory of born globals (2014) Entrepr. Theory Pract., 38 (1), pp. 117-135;\nHertwich, E.G., Wood, R., The growing importance of scope 3 greenhouse gas emissions from industry (2018) Environ. Res. Lett., 13 (10);\nhttps://assets.publishing.service.gov.uk/government/uploads/system/uploads/attachment_data/file/1033990/net-zero-strategy-beis.pdf, HM Government. 2021b. “Net zero strategy: build back greener.”; Ioannou, I., Serafeim, G., Yes, sustainability can be a strategy (2019) Harvard Bus. Rev., p. 5;\n(2018), IPCC. 2018. “IPCC special report on the impacts of global warming of 1.5°C - summary for policy makers.”; Jakobsen, S., Clausen, T.H., Innovating for a greener future: the direct and indirect effects of firms’ environmental objectives on the innovation process (2016) J. Clean. Prod., 128, pp. 131-141;\nKalverkamp, M., Hidden potentials in open-loop supply chains for remanufacturing (2018) Int. J. Logis. Manage., 29 (4), pp. 1125-1146;\nKottmeyer, B., Digitisation and sustainable development: the opportunities and risks of using digital technologies for the implementation of a circular economy (2021) J.Entrepr. Innov. Emerg. Econ., 7 (1), pp. 17-23;\nKristoffersen, E., Mikalef, P., Blomsma, F., Li, J., The effects of business analytics capability on circular economy implementation, resource orchestration, capability and firm performance (2021) Int. J. Prod. Econ., 239 (June);\nLampropoulos, G., Anastasiadis, T., Siakas, K., Digital game-based learning in education: significance of motivating, engaging and interactive learning environments (2019) 24th International Conference on Software Process Improvement-Research into Education and Training (INSPIRE 2019), pp. 117-127;\nLeonard-Barton, D., Core capabilities and core rigidities: a paradox in managing new product development (1992) Strat. Manage. J., 13 (S1), pp. 111-125;\nLindskov, A., Sund, K.J., Dreyer, J.K., The search for hypercompetition: evidence from a nordic market study (2021) Ind. Innov., pp. 1-30;\nLopes, J., Farinha, L., Ferreira, J.J., Silveira, P., Does regional VRIO model help policy-makers to assess the resources of a region? A stakeholder perception approach (2018) Land Use Policy, 79 (July), pp. 659-670;\nLopez, F.J.D., Bastein, T., Tukker, A., Business model innovation for resource-efficiency, circularity and cleaner production: what 143 cases tell us (2019) Ecol. Econ., 155 (January), pp. 20-35;\n(2021), https://www.makeuk.org/insights/blogs/manufacturing-a-circular-economy, Lowe, Elizabeth. 2021. “Manufacturing a Circular Economy.”; Mahapatra, S.K., Schoenherr, T., Jayaram, J., An assessment of factors contributing to firms’ carbon footprint reduction efforts (2021) Int. J. Prod. Econ., 235 (May);\nMAKE UK, Towards a Net-Zero Carbon (2020), UK Manufacturing Sector London; McDougall, N., Wagner, B., MacBryde, J., An empirical explanation of the natural-resource-based view of the firm (2019) Prod. Plann. Control, 30 (16), pp. 1366-1382;\nMcIsaac, J., Lee, D., Riley, B.L., Engaged scholarship and public policy decision-making: a scoping review (2020) Health Res. Policy Syst., 18 (1), pp. 1-13;\nMcKinsey Digital. 2016. “Industry 4.0 after the initial hype: where manufacturers are finding value and how they can best capture it.”; Mergel, I., Edelmann, N., Haug, N., Defining digital transformation: results from expert interviews (2019) Gov. Inf. Q., 36 (4);\nMiles, M.B., Qualitative data as an attractive nuisance: the problem of analysis (1979) Adm. Sci. Q., 24 (4), p. 590;\nMorioka, S.N., Bolis, I., Evans, S., Carvalho, M.M., Transforming sustainability challenges into competitive advantage: multiple case studies kaleidoscope converging into sustainable business models (2017) J. Clean. Prod., 167, pp. 723-738;\nMudambi, R., Puck, J., A global value chain analysis of the ‘regional strategy’ perspective (2016) J. Manage. Stud., 53 (6), pp. 1076-1093;\nNasr, N., Hilton, B., Haselkom, M., Parnell, K., Brun, V., Handson, F., Technology Roadmap for Remanufacturing in the Circular Economy (2017), Golisano Institute for Sustainability: Rochester Institute of Technology Edited by Edited by the; Okorie, O., Charnley, F., Russell, J., Tiwari, A., Moreno, M., Circular business models in high value manufacturing: five industry cases to bridge theory and practice (2020) Bus. Strat. Environ., 30 (4), pp. 1780-1802;\nOkorie, O., Obi, M., Russell, J., Charnley, F., Salonitis, K., A triple bottom line examination of product cannibalisation and remanufacturing: a review and research agenda (2021) Sustain. Prod. Consump., 27, pp. 958-974;\nOlatunji, O.O., Ayo, O.O., Akinlabi, S., Ishola, F., Madushele, N., Adedeji, P.A., Competitive advantage of carbon efficient supply chain in manufacturing industry (2019) J. Clean. Prod., 238;\nOpresnik, D., Taisch, M., The manufacturer's value chain as a service - the case of remanufacturing (2015) J. Remanufact., 5 (1), pp. 1-23;\nPacheco-de-Almeida, G., Zemsky, P., The Timing of Resource Development and Sustainable Competitive Advantage (2007) Manage. Sci., 53 (4), pp. 651-666;\nPaiva, E.L., Roth, A.V., Fensterseifer, J.E., Organizational knowledge and the manufacturing strategy process: a resource-based view analysis (2008) J. Operat. Manag., 26 (1), pp. 115-132;\nPark, J., Sarkis, J., Wu, Z., Creating integrated business and environmental value within the context of China's circular economy and ecological modernization (2010) J. Clean. Prod., 18 (15), pp. 1494-1501;\nPatnaik, S., Munjal, S., Varma, A., Sinha, S., Extending the resource-based view through the lens of the institution-based view: a longitudinal case study of an indian higher educational institution (2022) J. Bus. Res., 147 (August), pp. 124-141;\nPatsavellas, J., Salonitis, K., The carbon footprint of manufacturing digitalization: critical literature review and future research agenda (2019) Procedia CIRP, 81 (January), pp. 1354-1359;\nPorter, M.E., Competitive Advantage: Creating and Sustaining Superior Performance (1985), Free Press; Collier Macmillan New York: London; Ragin, C.C., Becker, H.S., What is a case?: Exploring the Foundations of Social Inquiry (1992), Cambridge university press; Ranta, V., Aarikka-Stenroos, L., Väisänen, J.M., Digital technologies catalyzing business model innovation for circular economy—multiple case study (2021) Resour. Conserv. Recycl., 164 (October 2020);\n(2021), https://ourworldindata.org/emissions-by-sector, Ritchie, Hannah, and Max Roser. 2021. “Emissions by sector - our world in data.”; Reike, D., Vermeulen, W.J.V., Witjes, S., The circular economy: new or refurbished as ce 3.0? — exploring controversies in the conceptualization of the circular economy through a focus on history and resource value retention options (2017) Resour. Conserv. Recycl., 135 (August), pp. 246-264;\nRogelj, J., Schaeffer, M., Meinshausen, M., Knutti, R., Alcamo, J., Riahi, K., Hare, W., Zero emission targets as long-term global goals for climate protection (2015) Environ. Res. Lett., 10 (10);\nRydge, James, Ralf Martin, and Anna Valero. 2018. “Sustainable srowth in the UK: seizing opportunities from technology and the transition to a low-carbon economy. CEP- GRI special report for the LSE growth commission.” LSE Report; Salih, S., Hamdan, M., Abdelmaboud, A., Abdelaziz, A., Abdelsalam, S., Althobaiti, M.M., Cheikhrouhou, O., Alotaibi, F., Prioritising organisational factors impacting cloud ERP adoption and the critical issues related to security, usability, and vendors: a systematic literature review (2021) Sensors 2021, 21 (24), p. 8391. , Vol. 21, Page 8391;\nSchroeder, R.G., Bates, K.A., Junttila, M.A., A resource-based view of manufacturing strategy and the relationship to manufacturing performance (2002) Strat. Manage. J., 23 (2), pp. 105-117;\nShakor, P., Chu, S.H., Puzatova, A., Dini, E., Review of binder jetting 3D printing in the construction industry (2022) Progr. Addit. Manufact., 7 (4), pp. 643-669;\nSiggelkow, N., Persuasion With Case Studies (2007) Acad. Manage. J., 50, pp. 20-24;\nStern, N., Valero, A., Innovation, growth and the transition to net-zero emissions (2021) Res. Policy, 50 (9);\nTolstoy, D., Rovira Nordman, E., Hånell, S.M., Özbek, N., The development of international e-commerce in retail SMEs: an effectuation perspective (2021) J. World Bus., 56 (3);\nTranfield, D., Denyer, D., Smart, P., Towards a methodology for developing evidence-informed management knowledge by means of systematic review (2003) Br. J. Manage., 14 (3), pp. 207-222;\nTseng, M.L., Bui, T.D., Lim, M.K., Resource utilization model for sustainable solid waste management in Vietnam: a crisis response hierarchical structure (2021) Resour. Conserv. Recycl., 171 (January);\nVan de Ven, A.H., Engaged Scholarship: A Guide For Organizational and Social Research (2007), OUP Oxford; Verhoef, P.C., Broekhuizen, T., Bart, Y., Bhattacharya, A., Dong, J.Q., Fabian, N., Haenlein, M., Digital transformation: a multidisciplinary reflection and research agenda (2021) J. Bus. Res., 122 (September 2019), pp. 889-901;\nVries, A.D., Stoll, C., Bitcoin's growing e-waste problem (2021) Resour. Conserv. Recycl., 175 (December);\nWagner, M., Sustainability and Competitive advantage: empirical evidence on the influence of strategic choices between environmental management approaches (2005) Environ. Qual. Manage., 14 (3), pp. 31-48;\nWernerfelt, B., A resource-based view of the firm (1984) Strat. Manage. J. CINCO, (2), pp. 1-12;\nWiengarten, F., Humphreys, P., Cao, G., Mchugh, M., Exploring the important role of organizational factors in it business value: taking a contingency perspective on the resource-based view (2013) Int. J. Manage. Rev., 15 (1), pp. 30-46;\nYin, R.K., Case Study Research and Applications. Paper Knowledge. Toward a Media History of Documents (2018), Sixth. SAGE Publishing; York, J.G., Pragmatic sustainability: translating environmental ethics into competitive advantage (2009) J. Bus. Ethics, 85, pp. 97-109;\nZhu, Q., Tian, Y., Developing a remanufacturing supply chain management system: a case of a successful truck engine remanufacturer in China (2016) Prod. Plann. Control, 27 (9), pp. 708-716","publisher":"Elsevier B.V.","publisher-place":"Department of Engineering, Faculty of Environment, Science and Economy, Streatham Campus, North Park Road, Exeter, EX4 4QF, United Kingdom","title":"Digital transformation and the circular economy: Creating a competitive advantage from the transition towards Net Zero Manufacturing","type":"article-journal","volume":"189"},"uris":["http://www.mendeley.com/documents/?uuid=3d3c6bbf-1003-4bb8-acd8-7bef8fb49ded"]},{"id":"ITEM-9","itemData":{"DOI":"10.1108/JEIM-01-2021-0004","ISSN":"17410398 (ISSN)","abstract":"Purpose: This study aims to provide insights on the importance of reconfiguring new and existing enterprise resources in a heterogeneous manner. This will lead to improved efficiencies, strategies and resource usage as such leading to more synergetic and innovative outcomes. This study highlights the importance of dynamic capabilities (DC) during the process of resources recombination (RR). It suggests that DC can be a source of competitive advantage, but the effect is contingent on the RR capabilities of enterprises. Design/methodology/approach: Data were obtained from 349 faculty members of higher education institutions (HEIs) from seven states in the United Arab Emirates (UAE). Partial least squares structural equation modeling (PLS-SEM) using SmartPLS was employed as a statistical tool to analyze the structural model. Findings: The findings confirm the proposed role of DC in the realization of RR, in integrating and reconfiguring internal and external organizational skills and resources for efficiency and performance, since DC helps RR to reconfigure the resource base by extending, creating, and modifying innovative RRs. Practical implications: The study has important implications for resource managers and policymakers of HEIs. By prioritizing DC, firms can develop novel products and services as a result of a heterogenous mix of new RR. Additionally, since firms have limited resources in ever-changing, complex environmental conditions, this study provides explicit directions on how enterprises can strategically manage their resources in an innovative manner to attain a sustainable competitive advantage. Originality/value: Insights from the DC and RR perspective in HEI sectors, particularly in the Middle East region, are scarce. This is the first empirical study to delve in this area and exemplify the relationship between these significant constructs. © 2022, Emerald Publishing Limited.","author":[{"dropping-particle":"","family":"Muneeb","given":"D","non-dropping-particle":"","parse-names":false,"suffix":""},{"dropping-particle":"","family":"Ahmad","given":"S Z","non-dropping-particle":"","parse-names":false,"suffix":""},{"dropping-particle":"","family":"Abu Bakar","given":"A R","non-dropping-particle":"","parse-names":false,"suffix":""},{"dropping-particle":"","family":"Tehseen","given":"S","non-dropping-particle":"","parse-names":false,"suffix":""}],"container-title":"Journal of Enterprise Information Management","id":"ITEM-9","issue":"1","issued":{"date-parts":[["2023"]]},"language":"English","note":"Cited By :2\n\nExport Date: 2 April 2023\n\nCorrespondence Address: Muneeb, D.; Management Department, United Arab Emirates; email: dilnaz.khan@hotmail.com\n\nReferences: (2017) Al Masah Capital: MENA Yearbook, , http://www.almasahcapital.com/, (accessed 25 June 2020; \nAmaro, S., The coronavirus crisis is pushing 13 UK universities towards insolvency, study says (2020) CNBC, , https://www.cnbc.com/2020/07/06/13-uk-universities-at-risk-due-to-covid-19-crisis-ifs-says.html, 6 July 2020;\nAmbrosini, V., Bowman, C., Collier, N., Dynamic capabilities: an exploration of how firms renew their resource base (2009) British Journal of Management, 20 (1), pp. S9-S24;\nAnderson, J.C., Gerbing, D.W., Structural equation modeling in practice: a review and recommended two-step approach (1988) Psychological Bulletin, 103 (3), pp. 411-423;\nBagozzi, R.P., Yi, Y., Phillips, L.W., Assessing construct validity in organizational research (1991) Administrative Science Quarterly, 36 (3), pp. 421-458;\nBarczak, G., Hultink, E.J., Sultan, F., Antecedents and consequences of information technology usage in NPD: a comparison of Dutch and US companies (2008) Journal of Product Innovation Management, 25 (6), pp. 620-631;\nBarney, J.B., Firm resources and sustained competitive advantage (1991) Journal of Management, 17 (1), pp. 99-121;\nBarney, J.B., Resource-based theories of competitive advantage: a ten-year retrospective on the resource-based view (2001) Journal of Management, 27 (6), pp. 643-650;\nBarney, J.B., Arikan, A.M., The resource-based view: origins and implications (2001) The Blackwell Handbook of Strategic Management, , Hitt, M.A., Freeman, R.E. and Harrison, J.S. and,(Eds), Blackwell Business, Oxford;\nBarrales-Molina, V., Martínez-López, F.J., Gázquez-Abad, J.C., Dynamic marketing capabilities: toward an integrative framework (2014) International Journal of Management Reviews, 16 (4), pp. 397-416;\n(2016), http://data.bayanat.ae/en_GB/dataset/number-of-facultymembers-at-federal-higher-education-institutions/resource/40f5ab47-42f2-4ee0-85c9-efa39095a493, accessed, 12 September 2020; Berseck, N., Zu Knyphausen-Aufseß, D., Resource orchestration as a source of competitive advantage for cities (2018) Managementforschung, 28 (1), pp. 87-115;\nBreznik, L., Lahovnik, M., Dynamic capabilities and competitive advantage: findings from case studies (2016) Management: Journal of Contemporary Management Issues, 21, pp. 167-185;\nBrown, P., Lauder, H., Ashton, D., Tholen, G., (2008) Education, Globalisation and the Knowledge Economy, a Commentary for the ESRC Teaching and Learning Research Programme (TLRP), , TLRP Institute of Education, London;\nBurgelman, R.A., Intraorganizational ecology of strategy making and organizational adaptation: theory and field research (1991) Organization Science, 2, pp. 239-262;\nBurkill, S., Challenging pedagogic norms: engaging first-year undergraduates in an intensive research informed learning programme (2015) Global Innovation of Teaching and Learning in Higher Education, pp. 71-90. , Springer International Publishing;\nCohen, J., (1988) Statistical Power Analysis for the Behavioral Sciences, , Lawrence Earlbaum Associates, Hillside, New Jersey;\nDanneels, E., Survey measures of first- and second-order competences (2016) Strategic Management Journal, 37 (10), pp. 2174-2188;\nDe Haan, H.H., Competitive advantage, what does it really mean in the context of public higher education institutions? (2015) International Journal of Educational Management, 29 (1), pp. 44-61;\nDeya, J., (2016) Relationship between dynamic capabilities and competitive advantage of technical, vocational and entrepreneurship training institutions in Kenya, , Doctoral dissertation, Business Administration (Strategic Management), JKUAT;\nEisenhardt, K.M., Martin, J.A., Dynamic capabilities: what are they? (2000) Strategic Management Journal, 21 (10-11), pp. 1105-1121;\nFainshmidt, S., Frazier, M.L., What facilitates dynamic capabilities? The role of organizational climate for trust (2017) Long Range Planning, 50, pp. 550-566;\nFainshmidt, S., Pezeshkan, A., Lance Frazier, M., Nair, A., Markowski, E., Dynamic capabilities and organizational performance: a meta-analytic evaluation and extension (2016) Journal of Management Studies, 53 (8), pp. 1348-1380;\nFainshmidt, S., Wenger, L., Pezeshkan, A., Mallon, M.R., When do dynamic capabilities lead to competitive advantage? The importance of strategic fit (2019) Journal of Management Studies, 56 (4), pp. 758-787;\nFaul, F., Erdfelder, E., Lang, A.G., Buchner, A., G* Power 3: a flexible statistical power analysis program for the social, behavioral, and biomedical sciences (2007) Behavior Research Methods, 39 (2), pp. 175-191;\nFranke, G., Sarstedt, M., Heuristics versus statistics in discriminant validity testing: a comparison of four procedures (2019) Internet Research, 29 (3), pp. 430-447;\nFullan, M., (2016) The New Meaning of Educational Change, , Teachers College Press, New York;\nGallouj, F., Djellal, F., (2010) The Handbook of Innovation and Services: A Multi-Disciplinary Perspective, , (Eds) (, Edward Elgar Publishing, Cheltenham;\nGalunic, D.C., Eisenhardt, K.M., Architectural innovation and modular corporate forms (2001) Academy of Management Journal, 44 (6), pp. 1229-1249;\nGresov, C., Drazin, R., Equifinality: functional equivalence in organization design (1997) Academy of Management Review, 22, pp. 403-428;\nHahn, E.D., Ang, S.H., From the editors: new directions in the reporting of statistical results in the Journal of World Business (2017) Journal of World Business, 52 (2), pp. 125-126;\nHair, J., Black, W., Babin, B., Anderson, R., (2010) Multivariate Data Analysis, , 7th ed., Prentice-Hall, Upper Saddle River, NJ;\nHair, J., Risher, J., Sarstedt, M., Ringle, C., When to use and how to report the results of PLS-SEM (2019) European Business Review, 31 (1), pp. 2-24;\nHair, J.F., Thomas, G., Hult, M., Ringle, C.M., Sarstedt, M., (2017) A Primer on Partial Least Squares Structural Equation Modeling, , 2nd ed., Sage, Thousand Oaks, CA;\nHanushek, E.A., Will more higher education improve economic growth? (2016) Oxford Review of Economic Policy, 32 (4), pp. 538-552;\nHarrison, J.S., Hitt, M.A., Hoskisson, R.E., Ireland, R.D., Resource complementarity in business combinations: extending the logic to organizational alliances (2001) Journal of Management, 27, pp. 679-690;\nHawass, H.H., Exploring the determinants of the reconfiguration capability: a dynamic capability perspective (2010) European Journal of Innovation Management, 13 (4), pp. 409-438;\nHeaton, S., Lewin, D., Teece, D.J., Managing campus entrepreneurship: dynamic capabilities and university leadership (2020) Managerial and Decision Economics, 41 (6), pp. 1126-1140. , doi:, John Wiley &amp;amp; Sons;\nHelfat, C.E., Peteraf, M.A., The dynamic resource‐based view: capability lifecycles (2003) Strategic Management Journal, 24 (10), pp. 997-1010;\nHenseler, J., Ringle, C.M., Sarstedt, M., A new criterion for assessing discriminant validity in variance-based structural equation modeling (2015) Journal of the Academy of Marketing Science, 43 (1), pp. 115-135;\nHernández-Linares, R., Kellermanns, F., López-Fernández, M., A note on the relationships between learning, market, and entrepreneurial orientations in family and nonfamily firms (2018) Journal of Family Business Strategy, 9 (3), pp. 192-204;\nHou, J.J., Chien, Y.T., The effect of market knowledge management competence on business performance: a dynamic capabilities perspective (2010) International Journal of Electronic Business Management, 8 (2), pp. 96-109;\nIsobe, T., Makino, S., Montgomery, D.B., Technological capabilities and firm performance: the case of small manufacturing firms in Japan (2008) Asia Pacific Journal of Management, 25 (3), pp. 413-428;\nJaworski, B.J., Kohli, A.K., Market orientation: antecedents and consequences (1993) Journal of Marketing, 57, pp. 53-70;\nJohara, K., (2018) Dynamic Capabilities in Times of Educational Change: The Viewpoint of School Leadership, , https://jyx.jyu.fi/bitstream/handle/123456789/57982/1/URN%3ANBN%3Afi%3Ajyu-201805162623.pdf, University of Jyväskylä;\nKliewe, T., Marquardt, P., Baaken, T., Leveraging organizational resources by creative coupling: an evaluation of methods for intellectual asset identification (2009) Journal of Knowledge Globalisation, 2 (2), pp. 1-23;\nKozlov, M., Strategic entrepreneurship based model of latecomer university (2018) International Journal of Innovation Science, 10 (1), pp. 108-124;\nKraatz, M.S., Zajac, E.J., How organizational resources affect strategic change and performance in turbulent environments: theory and evidence (2001) Organization Science, 12 (5), pp. 632-657;\nLavie, D., Capability reconfiguration: an analysis of incumbent responses to technological change (2006) Academy of Management Review, 31 (1), pp. 153-174;\nLee, S.C., Liang, H., Liu, C.Y., The effects of absorptive capacity, knowledge sourcing strategy, and alliance forms on firm performance (2010) The Service Industries Journal, 30 (14), pp. 2421-2440;\nLi, H., Atuahene-Gima, K., Product innovation strategy and performance of new technology ventures in China (2001) Academy of Management Journal, 44 (6), pp. 1123-1134;\nLichtenthaler, U., Lichtenthaler, E., A capability-based framework for open innovation: complementing absorptive capacity (2009) Journal of Management Studies, 46 (8), pp. 1315-1338;\nLockett, A., Thompson, S., Morgenstern, U., The development of the resource-based view of the firm: a critical appraisal (2009) International Journal of Management Reviews, 11, pp. 9-28;\nManzoor, S.R., Ho, J.S.Y., Al Mahmud, A., Revisiting the ‘university image model’ for higher education institutions’ sustainability (2021) Journal of Marketing for Higher Education, 31 (2), pp. 220-239;\nMiller, D., Challenging trends in configuration research: where are the configurations? (2017) Strategic Organization, 16 (4), pp. 453-469;\nMithas, S., Ramasubbu, N., Sambamurthy, V., How information management capability influences firm performance (2011) MIS Quarterly, 35 (1), pp. 237-256;\nMorabito, V., Themistocleous, M., Serrano, A., A survey on integrated IS and competitive advantage (2010) Journal of Enterprise Information Management, 23 (2), pp. 201-214;\nMorland, K.V., Breslin, D., Stevenson, F., Development of a multi-level learning framework (2019) The Learning Organization, 26 (1), pp. 78-96;\nMuneeb, D., Khing, K.W., Ennew, C., Avvari, M., Conceptualizing and validating resource recombination in context of higher educational institution competitiveness (2020) International Journal of Organizational Analysis, 28 (4), pp. 889-916;\nNaidoo, R., (2007) Higher Education as a Global Commodity: The Perils and Promises for Developing Countries, , The Observatory on Borderless Higher Education, London;\nNarula, R., Do we need different frameworks to explain infant MNEs from developing countries? (2012) Global Strategy Journal, 2 (3), pp. 188-204;\nOwoseni, A., Twinomurinzi, H., The dynamic capabilities of small and medium-scale enterprises using mobile apps in Lagos, Nigeria (2018) Electronic Journal of Information Systems in Developing Countries, 85 (1);\nParida, V., Oghazi, P., Cedergren, S., A study of how ICT capabilities can influence dynamic capabilities (2016) Journal of Enterprise Information Management, 29 (2), pp. 179-201;\nPavlou, P.A., El Sawy, O.A., Understanding the elusive black box of dynamic capabilities (2011) Decision Sciences, 42 (1), pp. 239-273;\nPenrose, E., (1959) The Theory of the Growth of the Firm, , Wiley, New York;\nPezeshkan, A., Fainshmidt, A., Nair, A., Lance Frazier, M., Markowski, E., An empirical assessment of the dynamic capabilities–performance relationship (2015) Journal of Business Research, 69 (8), pp. 2950-2956;\nPorter, M.E., (1980) Competitive Strategy: Techniques for Analyzing Industries and Competitors, , Free Press, New York, New York;\nPreacher, K.J., Hayes, A.F., SPSS and SAS procedures for estimating indirect effects in simple mediation models (2004) Behavior Research Methods, Instruments, and Computers, 36 (4), pp. 717-731;\nPreacher, K.J., Hayes, A.F., Assessing mediation in communication research (2008) The Sage Sourcebook of Advanced Data Analysis Methods for Communication Research, pp. 13-54. , London;\nRamayah, T., Cheah, J., Chuah, F., Ting, H., Memon, M.A., (2018) Partial Least Squares Structural Equation Modeling (PLS-SEM) Using SmartPLS 3.0: An Updated Guide and Practical Guide to Statistical Analysis, , 2nd ed., Pearson, Kuala Lumpur;\nRavichandran, T., Lertwongsatien, C., Lertwongsatien, C., Effect of information systems resources and capabilities on firm performance: a resource-based perspective (2005) Journal of Management Information Systems, 21 (4), pp. 237-276;\nReuters, T., (2014) The data citation index, , http://wokinfo.com/products-tools/multidisplinary/dci, 11 December 2014;\nRicketts, J.A., (2008) Reaching the Goal: How Managers Improve a Services Business Using Goldratt's Theory of Constraints, , Pearson Education, Boston, Massachusetts;\nRingle, C.M., Wende, S., Becker, J.-M., (2015) SmartPLS 3, , http://www.smartpls.com, SmartPLS GmbH, Boenningstedt;\nRobertson, S.L., Piketty, capital and education: a solution to, or problem in, rising social inequalities? (2016) British Journal of Sociology of Education, 37 (6), pp. 823-835;\nSaginova, O., Belyansky, V., Facilitating innovations in higher education in transition economies (2008) International Journal of Educational Management, 22 (4), pp. 341-351;\nSalvato, C., Vassolo, R., The sources of dynamism in dynamic capabilities (2018) Strategic Management Journal, 39 (6), pp. 1728-1752;\nSaunders, B., Sim, J., Kingstone, T., Baker, S., Waterfield, J., Bartlam, B., Jinks, C., Saturation in qualitative research: exploring its conceptualization and operationalization (2017) Quality and Quantity, 52 (4), pp. 1893-1907;\nSchoemaker, P.J.H., Heaton, S., Teece, D., Innovation, dynamic capabilities, and leadership (2018) California Management Review, 61 (1), pp. 15-42;\nSchreyögg, G., Kliesch-Eberl, M., (2003) Rahmenbedingungen für die Entwicklung Organisationaler Kompetenz, , QUEM-Materialien, Berlin;\nSchumpeter, J.A., (1934) The Theory of Economic Development: An Inquiry into Profits, Capital, Credit, Interest, and the Business Cycle, , Harvard University Press, Cambridge, Massachusetts;\nSears, J., Hoetker, G., Technological overlap, technological capabilities, and resource recombination in technological acquisitions (2014) Strategic Management Journal, 35 (1), pp. 48-67;\nSirmon, D.G., Hitt, M.A., Ireland, R.D., Managing firm resources in dynamic environments to create value: looking inside the black box (2007) Academy of Management Review, 32 (1), pp. 273-292;\nSlater, S.F., Narver, J.C., Customer-led and market-oriented: let's not confuse the two (1998) Strategic Management Journal, 19 (10), pp. 1001-1006;\nSouza, C., Takahashi, A., Dynamic capabilities, organizational learning and ambidexterity in a higher education institution (2019) The Learning Organization, 26 (4), pp. 397-411;\nSunday, C.E., Vera, C.C.E., Examining information and communication technology (ICT) adoption in SMEs: a dynamic capabilities approach (2018) Journal of Enterprise Information Management, 31 (2), pp. 338-356;\nTaherdoost, H., (2016) Sampling methods in research methodology; how to choose a sampling technique for research, , https://ssrn.com/abstract=3205035, or doi:, April 10;\nTaylor, B.J., Webber, K.L., Jacobs, G.J., Institutional research in light of internationalization. Growth, and competition (2013) New Directions for Institutional Research, 2013 (157), pp. 5-22;\nTeece, D.J., Explicating dynamic capabilities: the nature and micro foundations of (sustainable) enterprise performance (2007) Strategic Management Journal, 28 (13), pp. 1319-1350;\nTeece, D.J., Dynamic capabilities: routines versus entrepreneurial action (2012) Journal of Management Studies, 49 (8), pp. 1395-1401;\nTeece, D.J., Pisano, G., Shuen, A., Dynamic capabilities and strategic management (1997) Strategic Management Journal, 18 (7), pp. 509-533;\nTehseen, S., Ramayah, T., Sajilan, S., Testing and controlling for common method variance: a review of available methods (2017) Journal of Management Sciences, 4 (2), pp. 142-168;\n(2020) COVID-19 and higher education: today and tomorrow”, Impact Analysis, Policy Responses and Recommendations, IESALC, April, , https://bit.ly/34TOSvu, 1-46;\nValverde-Berrocoso, J., Coca-Pérez, J.L., Integration of virtual teaching/learning environments in higher education for the development of formative assessment in the field of accounting (2014) Innovation and Teaching Technologies, pp. 23-29. , Springer International Publishing;\nWang, Y.-S., Hsu, T.-H., Dynamic capabilities of biologics firms in the emerging business market: perspective of dynamic capabilities evident (2018) Industrial Marketing Management, 71, pp. 5-18;\nWeill, P., Subramani, M., Broadbent, M., Building IT infrastructure for strategic agility (2002) Sloan Management Review, 44 (1), pp. 57-65;\nWiggins, R.R., Ruefli, T.W., Schumpeter's ghost: is hyper competition making the best of times shorter? (2005) Strategic Management Journal, 26 (10), pp. 887-911;\nWiklund, J., Eliasson, C., Davidsson, P., Entrepreneurial management and schumpeterian resource recombination (2002) Paper presented at the 21st Babson Entrepreneurship Research Conference, , Boulder: June 2002;\nWiklund, J., Shepherd, D.A., The effectiveness of alliances and acquisitions: the role of resource combination activities (2009) Entrepreneurship: Theory and Practice, 33 (1), pp. 193-212;\nWilden, R., Gudergan, S.P., Nielsen, B.B., Lings, I., Dynamic capabilities and performance: strategy, structure and environment (2013) Long Range Planning, 46, pp. 72-96;\nWu, Y., Welch, E.W., Huang, W.L., Commercialization of university inventions: individual and institutional factors affecting licensing of university patents (2015) Technovation, 36 (1), pp. 12-25;\nZahra, S.A., George, G., Absorptive capacity: a review, reconceptualization, and extension (2002) Academy of Management Review, 27 (2), pp. 185-203;\nZahra, S.A., Sapienza, H., Davidsson, P., Entrepreneurship and dynamic capabilities: a review model and research agenda (2006) Journal of Management Studies, 43 (4), pp. 917-955;\nZahra, S.A., Wiklund, J., (2002) Top Management Team Characteristics and Entrepreneurial Resource Recombinations Among New Ventures, , Mimeo: Jönköping International Business School, Jönköping;\nZollo, M., Winter, S.G., Deliberate learning and the evolution of dynamic capabilities (2002) Organization Science, 13 (3), pp. 339-351;\n(2020) How College Became a Commodity, , https://www.chronicle.com/article/how-college-became-a-commodity/, The Chronicle of Higher Education","page":"1-21","publisher":"Emerald Publishing","publisher-place":"Management Department, College of Business Administration, Abu Dhabi University, Abu Dhabi, United Arab Emirates","title":"Empowering resources recombination through dynamic capabilities of an enterprise","type":"article-journal","volume":"36"},"uris":["http://www.mendeley.com/documents/?uuid=2d3f31e0-00c1-42db-b1ab-714030a5c572"]},{"id":"ITEM-10","itemData":{"DOI":"10.1108/JBIM-06-2021-0306","ISSN":"08858624 (ISSN)","abstract":"Purpose: Academic dialogue related to ‘organizational performance’ in strategic management has primarily centred around the industrial organization theory (IO) and resource-based view (RBV). Both perspectives, though conceptually dialectic, have served as primary competing theories governing research studies in the domain of strategic management. However, the confluence of these theoretical perspectives has not been adequately explored to advance a shared view of competitive advantage. This study aims to explore the likelihood of embedded commonalities between RBV and IO. Design/methodology/approach: A bibliometric analysis was conducted to visualize the intellectual map of studies and knowledge development encompassing these theories. This was followed by a comprehensive literature review to understand how the business environment (BE) and organizational capabilities have contributed towards attaining competitive advantage. Findings: This study established that connecting the intellectual boundaries of these theoretical perspectives would facilitate better comprehension of the processes and outcomes in organizations. Integrating the knowledge emerging out of this methodological blend, a convergence framework connecting the intellectual boundaries of both theories was presented. Practical implications: The framework that emerged from this study would help in better understanding of organizational behaviour from a dual theoretical lens. It would also motivate future studies to consider RBV and IO as complementary theories rather than the current narrative of competing theories. Social implications: This study added to the efforts to achieve equilibrium between the BE and internal capabilities of organizations so as to maximize positive social externalities. Originality/value: This study contributed to the limited attempts to leverage shared knowledge from a dual perspective using a comprehensive literature review in sequential combination with bibliometric analysis. © 2022, Emerald Publishing Limited.","author":[{"dropping-particle":"","family":"Nayak","given":"B","non-dropping-particle":"","parse-names":false,"suffix":""},{"dropping-particle":"","family":"Bhattacharyya","given":"S S","non-dropping-particle":"","parse-names":false,"suffix":""},{"dropping-particle":"","family":"Krishnamoorthy","given":"B","non-dropping-particle":"","parse-names":false,"suffix":""}],"container-title":"Journal of Business and Industrial Marketing","id":"ITEM-10","issue":"3","issued":{"date-parts":[["2023"]]},"language":"English","note":"Cited By :2\n\nExport Date: 2 April 2023\n\nCorrespondence Address: Nayak, B.; School of Business Management, India; email: bnayak0107@gmail.com\n\nReferences: Aboulnasr, K., Narasimhan, O., Blair, E., Chandy, R., Competitive response to radical product innovations (2008) Journal of Marketing, 72 (3), pp. 94-110; \nAfuah, A., Mapping technological capabilities into product markets and competitive advantage: the case of cholesterol drugs (2002) Strategic Management Journal, 23 (2), pp. 171-179;\nAkgün, A.E., Polat, V., Strategic orientations, marketing capabilities and innovativeness: an adaptive approach (2021) Journal of Business &amp;amp; Industrial Marketing;\nAlavi, M., Kayworth, T.R., Leidner, D.E., An empirical examination of the influence of organizational culture on knowledge management practices (2005) Journal of Management Information Systems, 22 (3), pp. 191-224;\nAlbort-Morant, G., Leal-Rodríguez, A.L., Fernández-Rodríguez, V., Ariza-Montes, A., Assessing the origins, evolution and prospects of the literature on dynamic capabilities: a bibliometric analysis (2018) European Research on Management and Business Economics, 24 (1), pp. 42-52;\nAlexy, O., West, J., Klapper, H., Reitzig, M., Surrendering control to gain advantage: reconciling openness and the resource‐based view of the firm (2018) Strategic Management Journal, 39 (6), pp. 1704-1727;\nAlgarni, A.M.M., Talib, N.A., A framework of measuring the impact of market orientation on the outcome of higher education institutions mediated by innovation (2014) International Review of Management and Business Research, 3 (2), pp. 607-624;\nAmankwah-Amoah, J., Khan, Z., Wood, G., COVID-19 and business failures: the paradoxes of experience, scale, and scope for theory and practice (2021) European Management Journal, 39 (2), pp. 179-184;\nAmbrosini, V., Bowman, C., What are dynamic capabilities and are they a useful construct in strategic management? (2009) International Journal of Management Reviews, 11 (1), pp. 29-49;\nAnsoff, H.I., Managing strategic surprise by response to weak signals (1975) California Management Review, 18 (2), pp. 21-33;\nAria, M., Cuccurullo, C., Bibliometrix: an R-tool for comprehensive science mapping analysis (2017) Journal of Informetrics, 11 (4), pp. 959-975;\nAsseraf, Y., Shoham, A., Crafting strategy for international marketing: outside-in or inside-out? (2019) International Marketing Review, 36 (6), pp. 859-886;\nAtkinson, P., Hizaji, M., Nazarian, A., Abasi, A., Attaining organisational agility through competitive intelligence: the roles of strategic flexibility and organisational innovation (2020) Total Quality Management &amp;amp; Business Excellence, 33 (3-4), pp. 1-21;\nAudretsch, D.B., Industrial organization and the organization of industries: linking industry structure to economic performance (2018) Review of Industrial Organization, 52 (4), pp. 603-620;\nBabelyte-Labanauske, K., Kriauciunas, A., Edith Penrose and Jeffrey Pfeffer and gerald J. Salancik: is there room for complementarity? (2018) In Academy of Management Proceedings, 2018 (1), p. 15702. , p., July, Briarcliff Manor, New York, NY;\nBadrinarayanan, V., Arnett, D.B., Effective virtual new product development teams: an integrated framework (2008) Journal of Business &amp;amp; Industrial Marketing, 23 (4), pp. 242-248;\nBain, J., (1956) Barriers to New Competition, , Harvard University Press, Cambridge, MA;\nBain, J.S., (1968) Industrial Organization, , John Willey &amp;amp; Sons. Inc, New York, NY;\nBaldwin, W.L., The feedback effect of business conduct on industry structure (1969) The Journal of Law and Economics, 12 (1), pp. 123-153;\nBarney, J.B., Organizational culture: can it be a source of sustained competitive advantage? (1986) Academy of Management Review, 11 (3), pp. 656-665;\nBarney, J., Firm resources and sustained competitive advantage (1991) Journal of Management, 17 (1), pp. 99-120;\nBarney, J.B., Looking inside for competitive advantage (1995) Academy of Management Perspectives, 9 (4), pp. 49-61;\nBarney, J.B., Resource-based theories of competitive advantage: a ten-year retrospective on the resource-based view (2001) Journal of Management, 27 (6), pp. 643-650;\nBarney, J., Wright, M., Ketchen, D.J., Jr., The resource-based view of the firm: ten years after 1991 (2001) Journal of Management, 27 (6), pp. 625-641;\nBasant, R., Analysing technology strategy: some issues (1997) Economic and Political Weekly, 32 (48), pp. M111-M120;\nBender, S., Fish, A., The transfer of knowledge and the retention of expertise: the continuing need for global assignments (2000) Journal of Knowledge Management, 4 (2), pp. 125-137;\nBerggren, E., Nacher, T., Introducing new products can be hazardous to your company: use the right new-solutions delivery tools (2001) Academy of Management Perspectives, 15 (3), pp. 92-101;\nBerman, S.L., Down, J., Hill, C.W., Tacit knowledge as a source of competitive advantage in the national basketball association (2002) Academy of Management Journal, 45 (1), pp. 13-31;\nBettis, R.A., Blettner, D., Strategic reality today: extraordinary past success, but difficult challenges loom (2020) Strategic Management Review, 1 (1), pp. 75-101;\nBeyene, K.T., Shi, C.S., Wu, W.W., Linking culture, organizational learning orientation and product innovation performance: the case of Ethiopian manufacturing firms (2016) South African Journal of Industrial Engineering, 27 (1), pp. 88-101;\nBharadwaj, A.S., Bharadwaj, S.G., Konsynski, B.R., Information technology effects on firm performance as measured by Tobin's q (1999) Management Science, 45 (7), pp. 1008-1024;\nBharadwaj, S.G., Varadarajan, P.R., Fahy, J., Sustainable competitive advantage in service industries: a conceptual model and research propositions (1993) Journal of Marketing, 57 (4), pp. 83-99;\nBikker, J.A., Haaf, K., Competition, concentration and their relationship: an empirical analysis of the banking industry (2002) Journal of Banking &amp;amp; Finance, 26 (11), pp. 2191-2214;\nBonaccorsi, A., Chiarello, F., Fantoni, G., Kammering, H., Emerging technologies and industrial leadership. A Wikipedia-based strategic analysis of industry 4.0 (2020) Expert Systems with Applications, 160, p. 113645;\nBorges, A.F., Laurindo, F.J., Spínola, M.M., Gonçalves, R.F., Mattos, C.A., The strategic use of artificial intelligence in the digital era: systematic literature review and future research directions (2021) International Journal of Information Management, 57, p. 102225;\nBurgelman, R.A., Grove, A.S., Strategic dissonance (1996) California Management Review, 38 (2), pp. 8-28;\nCaputo, A., Marzi, G., Pellegrini, M.M., Rialti, R., Conflict management in family businesses: a bibliometric analysis and systematic literature review (2018) International Journal of Conflict Management, 29 (4), pp. 519-542;\nCarmeli, A., Tishler, A., Resources, capabilities, and the performance of industrial firms: a multivariate analysis (2004) Managerial and Decision Economics, 25 (67), pp. 299-315;\nCattani, G., Porac, J.F., Thomas, H., Categories and competition (2017) Strategic Management Journal, 38 (1), pp. 64-92;\nCaves, R.E., (1972) American Industry: Structure, Conduct, Performance, , 3rd Ed., Prentice-Hall, Englewood Cliffs, NJ;\nCaves, R.E., Industrial organization, corporate strategy and structure (1980) Journal of Economic Literature, 58, pp. 64-92;\nChamberlin, E.H., (1933) The Theory of Monopolistic Competition, , Harvard University Press, Cambridge, MA;\nChan, L.L., Shaffer, M.A., Snape, E., In search of sustained competitive advantage: the impact of organizational culture, competitive strategy and human resource management practices on firm performance (2004) The International Journal of Human Resource Management, 15 (1), pp. 17-35;\nChari, M.D., Devaraj, S., David, P., Research note – the impact of information technology investments and diversification strategies on firm performance (2008) Management Science, 54 (1), pp. 224-234;\nChatzoglou, P., Chatzoudes, D., Sarigiannidis, L., Theriou, G., The role of firm-specific factors in the strategy-performance relationship: revisiting the resource-based view of the firm and the VRIO framework (2018) Management Research Review, 41 (1), pp. 46-73;\nChen, M.J., Michel, J.G., Lin, W., Worlds apart? Connecting competitive dynamics and the Resource-Based view of the firm (2021) Journal of Management, , p., 1492063211000422;\nCheng, J., The study and discussion on the theories on industrial structure and industrial organization and relevant progress (2020) In Historical Perspectives on Chinese Economics (1949–2011), pp. 277-326. , Springer, Singapore;\nChesbrough, H.W., Bringing open innovation to services (2011) MIT Sloan Management Review, 52 (2), pp. 85-90;\nCollier, D.W., Linking business and technology strategy (1985) Planning Review, 13 (5), pp. 28-44;\nCollis, D.J., Research note: how valuable are organizational capabilities? (1994) Strategic Management Journal, 15 (S1), pp. 143-152;\nConner, K.R., A historical comparison of resource-based theory and five schools of thought within industrial organization economics: do we have a new theory of the firm? (1991) Journal of Management, 17 (1), pp. 121-154;\nCoreynen, W., Matthyssens, P., Van Bockhaven, W., Boosting servitization through digitization: pathways and dynamic resource configurations for manufacturers (2017) Industrial Marketing Management, 60, pp. 42-53;\nCorsi, T.M., Grimm, C.M., Smith, K.G., Smith, R.D., Deregulation, strategic change, and firm performance among LTL motor carriers (1991) Transportation Journal, 31 (1), pp. 4-13;\nD’Aveni, R., (1994) Hypercompetition: Managing the Dynamics of Strategic Maneuvering, , Free Press, New York, NY;\nDay, G.S., The capabilities of market-driven organizations (1994) Journal of Marketing, 58 (4), pp. 37-52;\nde Camargo Fiorini, P., Seles, B.M.R.P., Jabbour, C.J.C., Mariano, E.B., de Sousa Jabbour, A.B.L., Management theory and big data literature: from a review to a research agenda (2018) International Journal of Information Management, 43, pp. 112-129;\nDeshpandé, R., Farley, J.U., Webster, F.E., Jr., Corporate culture, customer orientation, and innovativeness in Japanese firms: a Quadrad analysis (1993) Journal of Marketing, 57 (1), pp. 23-37;\nDong, J.Q., Moving a Mountain with a teaspoon: toward a theory of digital entrepreneurship in the regulatory environment (2019) Technological Forecasting and Social Change, 146, pp. 923-930;\nDorobantu, S., Kaul, A., Zelner, B., Nonmarket strategy research through the lens of new institutional economics: an integrative review and future directions (2017) Strategic Management Journal, 38 (1), pp. 114-140;\nDubey, R., Gunasekaran, A., Childe, S.J., Blome, C., Papadopoulos, T., Big data and predictive analytics and manufacturing performance: integrating institutional theory, resource‐based view and big data culture (2019) British Journal of Management, 30 (2), pp. 341-361;\nDuchek, S., Organizational resilience: a capability-based conceptualization (2020) Business Research, 13 (1), pp. 215-246;\nDugal, S.S., Roy, M.H., The link between R&amp;amp;D intensity and competitive positioning under different technological environments (1994) Journal of Strategic Marketing, 2 (4), pp. 293-304;\nDugal, S.S., Schroeder, J.E., Strategic positioning for market entry in different technological environments (1995) Journal of Marketing Theory and Practice, 3 (3), pp. 31-45;\nDurand, R., (2014) Organizations, Strategy and Society: The Orgology of Disorganized Worlds, , Routledge;\nDurand, R., Grant, R.M., Madsen, T.L., The expanding domain of strategic management research and the quest for integration (2017) Strategic Management Journal, 38 (1), pp. 4-16;\nDzwigol, H., Methodological and empirical platform of triangulation in strategic management (2020) Academy of Strategic Management Journal, 19 (4), pp. 1-8;\nEisenhardt, K.M., Martin, J.A., Dynamic capabilities: what are they? (2000) Strategic Management Journal, 21 (10-11), pp. 1105-1121;\nEttlie, J.E., Bridges, W.P., Technology policy and innovation in organizations (1987) New Technology as Innovation, , Pennings, J.M. &amp;amp; Buitendam, A. and,(Eds), Ballinger Publishing Company, MA;\nFang, S.C., Chen, H.K., Strategic intent, organizational environment, and organizational learning mechanisms (2016) Personnel Review, 45 (5), pp. 928-946;\nFerreira, J.J.M., Fernandes, C.I., Ratten, V., A co-citation bibliometric analysis of strategic management research (2016) Scientometrics, 109 (1), pp. 1-32;\nFerreira, M.P., Serra, F.R., Costa, B.K., Almeida, M., A bibliometric study of the resource-based view (RBV) in international business research using barney (1991) as a key marker (2016) Innovar, 26 (61), pp. 131-144;\nFraj, E., Martínez, E., Matute, J., Green marketing in B2B organisations: an empirical analysis from the natural‐resource‐based view of the firm (2013) Journal of Business &amp;amp; Industrial Marketing, 28 (5), pp. 396-410;\nFrank, A.G., Mendes, G.H., Ayala, N.F., Ghezzi, A., Servitization and industry 4.0 convergence in the digital transformation of product firms: a business model innovation perspective (2019) Technological Forecasting and Social Change, 141, pp. 341-351;\nFreeman, R.E., Dmytriyev, S.D., Phillips, R.A., Stakeholder theory and the resource-based view of the firm (2021) Journal of Management, 47 (7). , p., 149206321993576;\nFriedman, M., The methodology of positive economics (1953) Essays in Positive Economics, 3 (3), pp. 145-178;\nGeiger, S.W., Hoffman, J.J., The impact of the regulatory environment and corporate level diversification on firm performance (1998) Journal of Managerial Issues, 10 (4), pp. 439-453;\nGellweiler, C., Cohesion of RBV and industry view for competitive positioning (2018) Strategic Management, 23 (2), pp. 3-12;\nGhezzi, A., Cortimiglia, M.N., Frank, A.G., Strategy and business model design in dynamic telecommunications industries: a study on Italian mobile network operators (2015) Technological Forecasting and Social Change, 90, pp. 346-354;\nGiannakos, M., Mikalef, P., Pappas, I., Influence of data analysis, entrepreneurial and business skills on information technology firms: a dynamic capabilities approach (2018) paper presented at the 51st HI International Conference on System Sciences, , http://128.171.57.22/handle/10125/50435, July 2018, accessed 14 March 2021;\nGibbert, M., Generalizing about uniqueness: an essay on an apparent paradox in the resource-based view (2006) Journal of Management Inquiry, 15 (2), pp. 124-134;\nGibson, C.B., Gibson, S.C., Webster, Q., Expanding our resources: including community in the resource-based view of the firm (2021) Journal of Management, 47 (7), pp. 1878-1898;\nGoel, A., Rana, G., Rastogi, R., Knowledge management as a process to develop sustainable competitive advantage (2010) South Asian Journal of Management, 17 (3), pp. 104-116;\nGordon, G.G., Industry determinants of organizational culture (1991) The Academy of Management Review, 16 (2), pp. 396-415;\nGrant, R.M., The resource-based theory of competitive advantage: implications for strategy formulation (1991) California Management Review, 33 (3), pp. 114-135;\nGriffy-Brown, C., Miller, H., Zhao, V., Lazarikos, D., Chun, M., Making better risk decisions in a new technological environment (2020) IEEE Engineering Management Review, 48 (1), pp. 77-84;\nGunarathne, A.N., Lee, K.H., Hitigala Kaluarachchilage, P.K., Institutional pressures, environmental management strategy, and organizational performance: the role of environmental management accounting (2021) Business Strategy and the Environment, 30 (2), pp. 825-839;\nHart, S.L., A natural-resource-based view of the firm (1995) Academy of Management Review, 20 (4), pp. 986-1014;\nHartmann, J., Vachon, S., Linking environmental management to environmental performance: the interactive role of industry context (2018) Business Strategy and the Environment, 27 (3), pp. 359-374;\nHeidhues, P., Kőszegi, B., Behavioral industrial organization (2018) Handbook of Behavioral Economics: Applications and Foundations, 1, pp. 517-612;\nHerschel, R.T., Nemati, H., Steiger, D., Tacit to explicit knowledge conversion: knowledge exchange protocols (2001) Journal of Knowledge Management, 5 (1), pp. 107-116;\nHill, C.W., National institutional structures, transaction cost economizing and competitive advantage: the case of Japan (1995) Organization Science, 6 (1), pp. 119-131;\nHitt, M.A., Arregle, J.L., Holmes, R.M., Jr., Strategic management theory in a post‐pandemic and non‐ergodic world (2020) Journal of Management Studies, 58 (1);\nHolm, U., Holmström, C., Sharma, D., Competence development through business relationships or competitive environment? – subsidiary impact on MNC competitive advantage (2005) MIR: Management International Review, 45 (2), pp. 197-218;\nHsiao, Y., Chen, C., Branding vs contract manufacturing: capability, strategy, and performance (2013) Journal of Business &amp;amp; Industrial Marketing, 28 (4), pp. 317-334;\nHuang, J., Sylvie, G., Industry and firm effects on performance: evidence from the online news industry in US (cover story) (2010) Journal of Media Business Studies, 7 (1), pp. 1-20;\nHuang, K.F., Dyerson, R., Wu, L.Y., Harindranath, G., From temporary competitive advantage to sustainable competitive advantage (2015) British Journal of Management, 26 (4), pp. 617-636;\nHurley, R.F., Hult, G.T.M., Innovation, market orientation, and organizational learning: an integration and empirical examination (1998) Journal of Marketing, 62 (3), pp. 42-54;\nIreland, R.D., Hitt, M.A., Sirmon, D.G., A model of strategic entrepreneurship: the construct and its dimensions (2003) Journal of Management, 29 (6), pp. 963-989;\nItami, H., Numagami, T., Dynamic interaction between strategy and technology (1992) Strategic Management Journal, 13 (S2), pp. 119-135;\nJaakkola, M., Frösén, J., Tikkanen, H., Aspara, J., Vassinen, A., Parvinen, P., Is more capability always beneficial for firm performance? Market orientation, core business process capabilities and business environment (2016) Journal of Marketing Management, 32 (13-14), pp. 1359-1385;\nJiao, Y., Corporate disclosure, market valuation, and firm performance (2011) Financial Management, 40 (3), pp. 647-676;\nJoseph, M., Stone, G., Anderson, K., Insurance customers’ assessment of service quality: a critical evaluation (2003) Journal of Small Business and Enterprise Development, 10 (1), pp. 81-92;\nKamalaldin, A., Linde, L., Sjödin, D., Parida, V., Relational transformation for digital servitization (2021) The Palgrave Handbook of Servitization, pp. 373-387. , Palgrave Macmillan, Cham;\nKapur, D., Ramamurti, R., India's emerging competitive advantage in services (2001) Academy of Management Perspectives, 15 (2), pp. 20-32;\nKarniouchina, E.V., Carson, S.J., Short, J.C., Ketchen, D.J., Jr., Extending the firm vs. industry debate: does industry life cycle stage matter? (2013) Strategic Management Journal, 34 (8), pp. 1010-1018;\nKatsoulacos, Y., Ulph, D., Innovation spillovers and technology policy (2000) In the Economics and Econometrics of Innovation, pp. 567-585. , Springer, Boston, MA;\nKhanagha, S., Volberda, H., Oshri, I., Customer co-creation and exploration of emerging technologies: the mediating role of managerial attention and initiatives (2017) Long Range Planning, 50 (2), pp. 221-242;\nKnight, E., Daymond, J., Paroutis, S., Design-led strategy: how to bring design thinking into the art of strategic management (2020) California Management Review, 62 (2), pp. 30-52;\nKoch, T., Windsperger, J., Seeing through the network: competitive advantage in the digital economy (2017) Journal of Organization Design, 6 (1), pp. 1-30;\nKohtamäki, M., Parida, V., Oghazi, P., Gebauer, H., Baines, T., Digital servitization business models in ecosystems: a theory of the firm (2019) Journal of Business Research, 104, pp. 380-392;\nKraft, K., Market structure, firm characteristics and innovative activity (1989) The Journal of Industrial Economics, 37 (3), pp. 329-336;\nKrämer, J., Wohlfarth, M., Market power, regulatory convergence, and the role of data in digital markets (2018) Telecommunications Policy, 42 (2), pp. 154-171;\nLado, A.A., Boyd, N.G., Wright, P., A competency-based model of sustainable competitive advantage: toward a conceptual integration (1992) Journal of Management, 18 (1), pp. 77-91;\nLafuente González, E.M., Szerb, L., Understanding resource-based competitiveness: competencies, business processes and alternative performance assessment (2021) Competitiveness Review, 31 (3), pp. 353-360;\nLaroche, M., Ueltschy, L.C., Abe, S., Cleveland, M., Yannopoulos, P.P., Service quality perceptions and customer satisfaction: evaluating the role of culture (2004) Journal of International Marketing, 12 (3), pp. 58-85;\nLee, S.Y., Klassen, R.D., Firms’ response to climate change: the interplay of business uncertainty and organizational capabilities (2016) Business Strategy and the Environment, 25 (8), pp. 577-592;\nLefebvre, L.A., Mason, R., Lefebvre, E., The influence prism in SMEs: the power of CEOs' perceptions on technology policy and its organizational impacts (1997) Management Science, 43 (6), pp. 856-878;\nLei, D., Slocum, J.W., Jr., Strategic and organizational requirements for competitive advantage (2005) Academy of Management Perspectives, 19 (1), pp. 31-45;\nLeiblein, M.J., Reuer, J.J., Foundations and futures of strategic man","page":"656-679","publisher":"Emerald Publishing","publisher-place":"School of Business Management, Narsee Monjee Institute of Management Studies University, Mumbai, India","title":"Integrating the dialectic perspectives of resource-based view and industrial organization theory for competitive advantage – a review and research agenda","type":"article-journal","volume":"38"},"uris":["http://www.mendeley.com/documents/?uuid=a7a6d64e-7ae8-4251-bf1c-ef9b489e32a0"]},{"id":"ITEM-11","itemData":{"DOI":"10.1108/APJML-05-2021-0301","ISSN":"13555855 (ISSN)","abstract":"Purpose: Building on the resource-based view (RBV), this study examines the differential roles of internal and external social capital (SC) in enhancing the marketing innovation (MI), competitive advantage and financial performance of Korean small and medium-sized enterprises (SME) in export markets. Design/methodology/approach: In total, 197 valid cases were obtained from Korean manufacturing SMEs in the consumer goods sector. Then, a path analysis was employed to test the proposed hypotheses. Findings: First, SME internal SC positively influenced MI, whereas external SC positively influenced foreign distributor's MI (or foreign distributor MI). Second, SME MI was positively associated with foreign distributor MI. Third, no statistical differences were found in the strength of the paths from foreign distributor and SME MI to competitive advantage. Meanwhile, foreign distributor MI positively affected financial performance more than SME MI. Fourth, SME competitive advantage predicted a positive financial performance. Finally, the effect of SME MI on financial performance had an inverted “U” shape. Originality/value: This study fills a research gap in the MI literature by identifying MI in terms of its actors (SMEs and their foreign distributors) and examining the differential roles of internal and external SC in MI. © 2021, Emerald Publishing Limited.","author":[{"dropping-particle":"","family":"Jeong","given":"S W","non-dropping-particle":"","parse-names":false,"suffix":""},{"dropping-particle":"","family":"Chung","given":"J.-E.","non-dropping-particle":"","parse-names":false,"suffix":""}],"container-title":"Asia Pacific Journal of Marketing and Logistics","id":"ITEM-11","issue":"1","issued":{"date-parts":[["2023"]]},"language":"English","note":"Cited By :7\n\nExport Date: 2 April 2023\n\nCorrespondence Address: Chung, J.-E.; Social Innovation Convergence Program, South Korea; email: jchung@skku.edu\n\nFunding details: Ministry of Education, MOE\n\nFunding details: National Research Foundation of Korea, NRF, NRF-2015S1A3A2046811\n\nFunding text 1: This work was supported by the Ministry of Education of the Republic of Korea and the National Research Foundation of Korea (NRF-2015S1A3A2046811).\n\nReferences: Adler, P.S., Kwon, S.W., Social capital: prospects for a new concept (2002) Academy of Management Review, 27 (1), pp. 17-40; \nAksoy, H., How do innovation culture, marketing innovation and product innovation affect the market performance of small and medium-sized enterprises (SMEs)? (2017) Technology in Society, 51, pp. 133-141;\nBaker, W.E., Grinstein, A., Harmancioglu, N., Whose innovation performance benefits more from external networks: entrepreneurial or conservative firms? (2016) Journal of Product Innovation Management, 33 (1), pp. 104-120;\nBarney, J., Firm resources and sustained competitive advantage (1991) Journal of Management, 17 (1), pp. 99-120;\nBentler, P.M., On the fit of models to covariances and methodology to the bulletin (1992) Psychological Bulletin, 112 (3), pp. 400-404;\nBentler, P.M., Chou, C.P., Practical issues in structural modeling (1987) Sociological Methods and Research, 16 (1), pp. 78-117;\nCamisón, C., Villar-López, A., Non-technical innovation: organizational memory and learning capabilities as antecedent factors with effects on sustained competitive advantage (2011) Industrial Marketing Management, 40 (8), pp. 1294-1304;\nCamps, S., Marques, P., Exploring how social capital facilitates innovation: the role of innovation enablers (2014) Technological Forecasting and Social Change, 88, pp. 325-348;\nCarmona-Lavado, A., Cuevas-Rodríguez, G., Cabello-Medina, C., Social and organizational capital: building the context for innovation (2010) Industrial Marketing Management, 39 (4), pp. 681-690;\nCavusgil, S.T., Zou, S., Naidu, G.M., Product and promotion adaptation in export ventures: an empirical investigation (1993) Journal of International Business Studies, 24 (3), pp. 479-506;\nCavusgil, S.T., Knight, G., Riesenberger, J.R., (2014) International Business: The New Realities, , 3rd ed., Pearson, Boston, MA;\nChen, Y.S., Lin, M.J.J., Chang, C.H., The positive effects of relationship learning and absorptive capacity on innovation performance and competitive advantage in industrial markets (2009) Industrial Marketing Management, 38 (2), pp. 152-158;\nChung, J.E., Jin, B., Jeong, S.W., Yang, H., NIE-based SME brand building in foreign markets: an exploratory study (2019) Journal of Product and Brand Management, 28 (1), pp. 63-79;\nChuwiruch, N., Jhundra-Indra, P., Boonlua, S., Marketing innovation strategy and marketing performance: a conceptual framework (2015) Academy of Marketing Studies, 20 (2), pp. 82-93;\nCuevas‐Rodríguez, G., Cabello‐Medina, C., Carmona‐Lavado, A., Internal and external social capital for radical product innovation: do they always work well together? (2014) British Journal of Management, 25 (2), pp. 266-284;\nFong, C.-M., Chang, H.-H.S., Chief marketing officer and internationalization – a resource-based view (2021) Asia Pacific Journal of Marketing and Logistics, 33 (7), pp. 1615-1629;\nForoudi, P., Jin, Z., Gupta, S., Melewar, T.C., Foroudi, M.M., Influence of innovation capability and customer experience on reputation and loyalty (2016) Journal of Business Research, 69 (11), pp. 4882-4889;\nGarcia, R., Calantone, R., A critical look at technological innovation typology and innovativeness terminology: a literature review (2002) Journal of Product Innovation Management, 19 (2), pp. 110-132;\nGounaris, S.P., Avlonitis, G.J., Market orientation development: a comparison of industrial vs consumer goods companies (2001) Journal of Business and Industrial Marketing, 16 (5), pp. 354-381;\nGupta, S., Malhotra, N.K., Czinkota, M., Foroudi, P., Marketing innovation: a consequence of competitiveness (2016) Journal of Business Research, 69 (12), pp. 5671-5681;\nJeong, S.W., Jin, B., Chung, J.E., Yang, H., Network evolution and cultivation patterns during the internationalization process: case analyses from Korean SMEs (2017) Asian Business and Management, 16 (4-5), pp. 323-351;\nKeh, H.T., Nguyen, T.T.M., Ng, H.P., The effects of entrepreneurial orientation and marketing information on the performance of SMEs (2007) Journal of Business Venturing, 22 (4), pp. 592-611;\nKozlenkova, I.V., Samaha, S.A., Palmatier, R.W., Resource-based theory in marketing (2014) Journal of the Academy of Marketing Science, 42 (1), pp. 1-21;\nLandry, R., Amara, N., Lamari, M., Does social capital determine innovation? to what extent? (2002) Technological Forecasting and Social Change, 69 (7), pp. 681-701;\nLee, S., Park, G., Yoon, B., Park, J., Open innovation in SMEs – an intermediated network model (2010) Research Policy, 39 (2), pp. 290-300;\nLi, Y., Cui, V., Liu, H., Dyadic specific investments, absorptive capacity, and manufacturers' market knowledge acquisition: evidence from manufacturer–distributor dyads (2017) Journal of Business Research, 78 (17), pp. 323-331;\nLu, J.W., Beamish, P.W., SME internationalization and performance: growth vs. profitability (2006) Journal of International Entrepreneurship, 4 (1), pp. 27-48;\nMaurer, I., Bartsch, V., Ebers, M., The value of intra-organizational social capital: how it fosters knowledge transfer, innovation performance, and growth (2011) Organization Studies, 32 (2), pp. 157-185;\nMukul, K., Pandey, N., Saini, G.K., Does social capital provide marketing benefits for startup business? An emerging economy perspective (2021) Asia Pacific Journal of Marketing and Logistics;\nNaidoo, V., Firm survival through a crisis: the influence of market orientation, marketing innovation and business strategy (2010) Industrial Marketing Management, 39 (8), pp. 1311-1320;\nNevins, J.L., Money, R.B., Performance implications of distributor effectiveness, trust, and culture in import channels of distribution (2008) Industrial Marketing Management, 37 (1), pp. 46-58;\nNewbert, S.L., Value, rareness, competitive advantage, and performance: a conceptual‐level empirical investigation of the resource‐based view of the firm (2008) Strategic Management Journal, 29 (7), pp. 745-768;\nObadia, C., Bello, D.C., Gilliland, D.I., Effect of exporter's incentives on foreign distributor's role performance (2015) Journal of International Business Studies, 46 (8), pp. 960-983;\nPark, S.I., An empirical study on product and promotion adaptation in a newly industrializing country: a case of Korea (2007) International Business Review, 11 (1), pp. 1-27;\nPodsakoff, P.M., Organ, D.W., Self-reports in organizational research: problems and prospects (1986) Journal of Management, 12 (4), pp. 531-544;\nQuaye, D., Mensah, I., Marketing innovation and sustainable competitive advantage of manufacturing SMEs in Ghana (2019) Management Decision, 57 (7), pp. 1535-1553;\nReed, K.K., Lubatkin, M., Srinivasan, N., Proposing and testing an intellectual capital‐based view of the firm (2006) Journal of Management Studies, 43 (4), pp. 867-893;\nSaeidi, S.P., Sofian, S., Saeidi, P., Saeidi, S.P., Saaeidi, S.A., How does corporate social responsibility contribute to firm financial performance? the mediating role of competitive advantage, reputation, and customer satisfaction (2015) Journal of Business Research, 68 (2), pp. 341-350;\nSantamaría, L., Nieto, M.J., Barge-Gil, A., Beyond formal R&amp;amp;D: taking advantage of other sources of innovation in low- and medium-technology industries (2009) Research Policy, 38 (3), pp. 507-517;\nSok, P., O'Cass, A., Sok, K.M., Achieving superior SME performance: overarching role of marketing, innovation, and learning capabilities (2013) Australasian Marketing Journal, 21 (3), pp. 161-167;\nSolberg, C.A., Nes, E.B., Exporter trust, commitment and marketing control in integrated and independent export channels (2002) International Business Review, 11 (4), pp. 385-405;\nSukoco, B.M., Hardi, H., Qomariyah, A., Social capital, relational learning, and performance of suppliers (2018) Asia Pacific Journal of Marketing and Logistics, 30 (2), pp. 417-437;\nTang, T.W., Making innovation happen through building social capital and scanning environment (2016) International Journal of Hospitality Management, 56 (8), pp. 56-65;\nThi Mai Anh, N., Hui, L., Khoa, V.D., Mehmood, S., Relational capital and supply chain collaboration for radical and incremental innovation: an empirical study in China (2019) Asia Pacific Journal of Marketing and Logistics, 31 (4), pp. 1076-1094;\nTsai, W., Ghoshal, S., Social capital and value creation: the role of intrafirm networks (1998) Academy of Management Journal, 41 (4), pp. 464-476;\nWeiss, A.M., Heide, J.B., The nature of organizational search in high technology markets (1993) Journal of Marketing Research, 30 (2), pp. 220-233;\nWu, W.-K., Wu, H.-C., Lai, C.-S., The role of buyer-seller guanxi facets and positions in social commerce: an analysis of the buyer’s perspective in Taiwan (2021) Asia-Pacific Journal of Marketing and Logistics;\nXie, Z., Li, J., Demand heterogeneity, learning diversity and innovation in an emerging economy (2015) Journal of International Management, 21 (4), pp. 277-292;\nZhou, K.Z., Brown, J.R., Dev, C.S., Market orientation, competitive advantage, and performance: a demand-based perspective (2009) Journal of Business Research, 62 (11), pp. 1063-1070","page":"74-89","publisher":"Emerald Publishing","publisher-place":"School of Global Convergence Studies, Inha University, Incheon, South Korea","title":"Enhancing competitive advantage and financial performance of consumer-goods SMEs in export markets: how do social capital and marketing innovation matter?","type":"article-journal","volume":"35"},"uris":["http://www.mendeley.com/documents/?uuid=2b6fc9bc-550b-4ace-9a60-08f147c4b1a7"]},{"id":"ITEM-12","itemData":{"DOI":"10.1108/ICT-01-2022-0007","ISSN":"00197858 (ISSN)","abstract":"Purpose: The primary purpose of this study was to identify and conceptualize talent management (TM) functions by combining management and human resources functions, based on a rigorous, in-depth literature review. The secondary purpose was to identify the most common TM strategies and classify them in terms of TM functions to provide a more systematic foundation for the concept of TM. Design/methodology/approach: A systematic literature review supported by qualitative content analysis was used to determine the main TM strategies in the current literature and to classify them under basic TM functions. Findings: This study identified seven core TM functions that were previously addressed in the TM literature but not labeled and conceptualized as TM functions. These seven core functions (talent planning, talent identification, talent attraction, talent acquisition, talent development, talent deployment and talent retention) structure the TM system, influence each other and operate as a cycle through their respective strategies in identifying, formulating and achieving business objectives (e.g. enhanced firm performance and sustainable competitive advantage). The findings also indicate that talent retention strategies were the most discussed topic within this field between 2006 and July 2022, followed by talent planning and talent development strategies. Originality/value: TM is still a young and developing field that needs more conceptual work for its development and recognition as a discipline. To the best of the authors’ knowledge, this unique study is one of the first attempts to comprehensively define TM functions and offer a framework for the detailed and systematic classification of TM strategies under seven core TM functions. This framework makes clear the multidimensional concept and system of TM and reveals, through the notion of TM functions, the main lines and structural factors necessary to implement the strategies effectively. Based on the strategies presented in this study, TM is an important source of ideas for organizations that want to implement TM and provides a bench-marking tool for organizations that are currently implementing TM. © 2022, Emerald Publishing Limited.","author":[{"dropping-particle":"","family":"Yildiz","given":"R O","non-dropping-particle":"","parse-names":false,"suffix":""},{"dropping-particle":"","family":"Esmer","given":"S","non-dropping-particle":"","parse-names":false,"suffix":""}],"container-title":"Industrial and Commercial Training","id":"ITEM-12","issue":"1","issued":{"date-parts":[["2023"]]},"language":"English","note":"Cited By :2\n\nExport Date: 2 April 2023\n\nCorrespondence Address: Yildiz, R.O.; Barbaros Hayrettin Naval Architecture and Maritime Faculty, Turkey; email: rozkan.yildiz@iste.edu.tr\n\nReferences: Alferaih, A., Sarwar, S., Eid, A., Talent turnover and retention research: the case of tourism sector organisations in Saudi Arabia (2018) Evidence-Based HRM: a Global Forum for Empirical Scholarship, 6 (2), pp. 166-186; \nAnlesinya, A., Dartey-Baah, K., Amponsah-Tawiah, K., A review of empirical research on global talent management (2019) FIIB Business Review, 8 (2), pp. 147-160;\nAnlesinya, A., Dartey-Baah, K., Amponsah-Tawiah, K., Strategic talent management scholarship: a review of current foci and future directions (2019) Industrial and Commercial Training, 51 (5), pp. 299-314;\nAnlesinya, A., Dartey-Baah, K., Amponsah-Tawiah, K., Talent management research in Africa: towards multilevel model and research agenda (2019) African Journal of Economic and Management Studies, 10 (4), pp. 440-457;\nAxelrod, B., Handfield-Jones, H., Michaels, E., A new game plan for C players (2002) Harvard Business Review, 80 (1), pp. 80-88;\nAxelrod, E., Handfield-Jones, H., Welsh, T., The war for talent – part II (2001) The McKinsey Quarterly, 2, pp. 9-12;\nBarlow, L., Talent development: the new imperative? (2006) Development and Learning in Organizations: An International Journal, 20 (3), pp. 6-9;\nBarney, J.B., Firm resources and sustained competitive advantage (1991) Journal of Management, 17 (1), pp. 99-120;\nBarney, J.B., Clark, D.N., (2007) Resource-Based Theory: Creating and Sustaining Competitive Advantage, , Oxford University Press, Oxford;\nBarney, J.B., Ketchen, D.J., Wright, M., The future of resource-based theory: revitalization or decline? (2011) Journal of Management, 37 (5), pp. 1299-1315;\nBaştug, S., Arabelen, G., Altuntas-Vural, C., Deveci, D.A., A value chain analysis of a seaport from the perspective of industry 4.0 (2020) International Journal of Shipping and Transport Logistics, 12 (4), pp. 367-397;\nBethke-Langenegger, P., Mahler, P., Staffelbach, B., Effectiveness of talent management strategies (2011) European Journal of International Management, 5 (5), pp. 524-539;\nBolander, P., Werr, A., Asplund, K., The practice of talent management: a framework and typology (2017) Personnel Review, 46 (8), pp. 1523-1551;\nBonneton, D., Schworm, S.K., Festing, M., Muratbekova-Touron, M., Do global talent management programs help to retain talent? A career-related framework (2022) The International Journal of Human Resource Management, 33 (2), pp. 203-238;\nBonneton, D., Schworm, S.K., Festing, M., Muratbekova-Touron, M., Do global talent management programs help to retain talent? A career-related framework (2019) The International Journal of Human Resource Management, pp. 1-36;\nBoselie, P., Dietz, G., Boon, C., Commonalities and contradictions in HRM and performance research (2005) Human Resource Management Journal, 15 (3), pp. 67-94;\nBrereton, P., Kitchenham, B.A., Budgen, D., Turner, M., Khalil, M., Lessons from applying the systematic literature review process within the software engineering domain (2007) Journal of Systems and Software, 80 (4), pp. 571-583;\nBurbach, R., Royle, T., Talent on demand? Talent management in the German and Irish subsidiaries of a US multinational corporation (2010) Personnel Review, 39 (4), pp. 414-431;\nChabault, D., Hulin, A., Soparnot, R., Talent management in clusters (2012) Organizational Dynamics, 41, pp. 327-335;\nChambers, E., Foulon, M., Handfield-Jones, H., Hankin, S., Michaels, E., The war for talent (1998) McKinsey Quarterly, 3, pp. 44-57;\nChung, K.L., D’Annunzio-Green, N., Talent management practices in small-and-mediumsized enterprises in the hotel sector: an entrepreneurial owner-manager perspective (2018) Worldwide Hospitality and Tourism Themes, 10 (1), pp. 101-116;\nCollings, D.G., Mellahi, K., Strategic talent management: a review and research agenda (2009) Human Resource Management Review, 19 (4), pp. 304-313;\nConkwright, T., Using the four functions of management for sustainable employee engagement (2015) Performance Improvement, 54 (8), pp. 15-21;\nCooke, F.L., Saini, D.S., Wang, J., Talent management in China and India: a comparison of management perceptions and human resource practices (2014) Journal of World Business, 49, pp. 225-235;\nCrane, B., Hartwell, C., Global talent management: a life cycle view of the interaction between human and social capital (2019) Journal of World Business, 54 (2), pp. 82-92;\nCreswell, J.W., (2007) Qualitative Inquiry and Research Design: Choosing among Five Approaches, , 2nd Ed, Sage, California;\nCrwley Henry, M., Benson, E.T., Al Ariss, A., Linking talent management to traditional and boundaryless career orientations: research propositions and future directions (2019) European Management Review, 16 (1), pp. 5-19;\nCui, W., Khan, S., Tarba, Z., Strategic talent management in service SMEs of China (2017) Thunderbird International Business Review, 60 (1), pp. 9-20;\nDalal, R., Akdere, M., Examining the relationship between talent management and employee job-related outcomes: the case of the Indian manufacturing industry (2021) Human Resource Development Quarterly, 2021 (11), pp. 1-26;\nDatta, S., Budhwa, P., Agarwal, U.A., Bhargava, S., Impact of HRM practices on innovative behaviour: mediating role of talent development climate in Indian firms (2021) The International Journal of Human Resource Management, 2021 (2), pp. 1-26;\nDe Vos, A., Dries, N., Applying a talent management lens to career management: the role of human capital composition and continuity (2013) The International Journal of Human Resource Management, 24 (9), pp. 1816-1831;\nDeery, M., Jago, L., Revisiting talent management, work-life balance and retention strategies (2015) International Journal of Contemporary Hospitality Management, 27 (3), pp. 453-472;\nDries, N., The psychology of talent management: a review and research agenda (2013) Human Resource Management Review, 23 (4), pp. 272-285;\nEwerlin, D., Süß, S., Dissemination of talent management in Germany: myth, facade or economic necessity? (2016) Personnel Review, 45 (1), pp. 142-160;\nFarndale, E., Agarwal, P., Budhwar, P., Outcomes of talent identification in economically liberalized India: does organizational justice matter? (2022) Journal of Business Research, 144 (2022), pp. 740-750;\nFarndale, E., Thite, M., Budhwar, P., Kwon, B., Deglobalization and talent sourcing: cross-national evidence from high-tech firms (2021) Human Resource Management, 60 (2), pp. 259-272;\nFayol, H., (1949) General and Industrial Management, , Pitman, London;\nFesting, M., Schäfer, L., Generational challenges to talent management: a framework for talent retention based on the psychological-contract perspective (2014) Journal of World Business, 49 (2), pp. 262-271;\nFesting, M., Schäfer, L., Scullion, H., Talent management in medium-sized German companies: an explorative study and agenda for future research’ (2013) The International Journal of Human Resource Management, 24 (9), pp. 1872-1893;\nFink, A., (2014) Conducting Research Literature Reviews, , 4th Ed, Sage, California;\nFlippo, E.B., (1976) Principles of Personnel Management, , 4th Ed, McGraw-Hill, New York, NY;\nGallardo-Gallardo, E., Thunnissen, M., Standing on the shoulders of giants? A critical review of empirical talent management research (2016) Employee Relations, 38 (1), pp. 31-56;\nGallardo-Gallardo, E., Nijs, S., Dries, N., Gallo, P., Towards an understanding of talent management as a phenomenon-driven field using bibliometric and content analysis (2015) Human Resource Management Review, 25 (3), pp. 264-279;\nGaravan, T.N., Carbery, R., Rock, A., Mapping talent development: definition, scope and architecture (2012) European Journal of Training and Development, 36 (1), pp. 5-24;\nGaravan, T.N., Morley, M.J., Cross, C., Carbery, R., Darcy, C., Tensions in talent: a micro practice perspective on the implementation of high potential talent development programs in multinational corporations (2021) Human Resource Management, 60 (2), pp. 273-293;\nGarrow, V.G., Hirsh, W., Talent management: issues of focus and fit (2008) Public Personnel Management, 37 (4), pp. 389-402;\nGelens, J., Dries, N., Hofmans, J., Pepermans, R., The role of perceived organizational justice in shaping the outcomes of talent management: a research agenda (2013) Human Resource Management Review, 23 (4), pp. 341-353;\nGoh, E., Okumus, F., Avoiding the hospitality workforce bubble: strategies to attract and retain generation Z talent in the hospitality workforce (2020) Tourism Management Perspectives, 33 (5), pp. 1688-1710;\nGolik, M., Blanco, M.R., Homophily: functional bias to the talent identification process? (2022) Personnel Review, 51 (2), pp. 620-643;\nGolubovskaya, M., Solnet, D., Robinson, R.N.S., Recalibrating talent management for hospitality: a youth development perspective (2019) International Journal of Contemporary Hospitality Management, 31 (10), pp. 4105-4125;\nHarsch, K., Festing, M., Dynamic talent management capabilities and organizational agility – a qualitative exploration (2020) Human Resource Management, 59 (1), pp. 43-61;\nHartmann, E., Feisel, E., Schober, H., Talent management of western MNCs in China: balancing global integration and local responsiveness (2010) Journal of World Business, 45 (2), pp. 169-178;\nHatum, A., (2010) Next Generation Talent Management: Talent Management to Survive Turmoil, , Palgrave McMillan, New York, NY;\nHedayati-Mehdiabadi, A.H., Li, J., Understanding talent development and implications for human resource development: an integrative literature review (2016) Human Resource Development Review, 15 (3), pp. 263-294;\nHolland, D., Scullion, H., Towards a talent retention model: mapping the building blocks of the psychological contract to the three stages of the acquisition process (2021) The International Journal of Human Resource Management, 32 (13), pp. 2683-2728;\nIles, P., Chuai, X., Preece, D., Talent management and HRM in multinational companies in Beijing: definitions, differences and drivers (2010) Journal of World Business, 45 (2), pp. 179-189;\nJones, J., Whitaker, M., Seet, P.S., Parkin, J., Talent management in practice in Australia: individualistic or strategic? An exploratory study (2012) Asia Pacific Journal of Human Resources, 50 (4), pp. 399-420;\nJooss, S., Burbach, R., Ruël, H., Examining talent pools as a core talent management practice in multinational corporations (2021) The International Journal of Human Resource Management, 32 (11), pp. 2321-2352;\nKhilji, S., Tarique, I., Schuler, I.R., Incorporating the macro view in global talent management (2015) Human Resource Management Review, 25 (3), pp. 236-248;\nKing, K.A., The talent deal and journey: understanding how employees respond to talent identification over time (2016) Employee Relations, 38 (1), pp. 94-111;\nKing, K.A., Vaiman, V., Enabling effective talent management through a macro-contingent approach: a framework for research and practice (2019) BRQ Business Research Quarterly, 22 (3), pp. 194-206;\nKitchenham, B., Charters, S., (2007) Guidelines for performing systematic literature reviews in software engineering, , Version 2.3, University of Keele (software engineering group, school of computer science and mathematics) and Durham, Department of Computer Science, Durham, EBSE-2007-01;\nKitchenham, B.A., (2004) Procedures for undertaking systematic reviews, , Joint Technical Report, Computer Science Department, Keele University and National ICT Australia Ltd, Keele: NICTA-0400011T.1;\nKock, R., Burke, M., Managing talent in the South African public service (2008) Public Personnel Management, 37 (4), pp. 457-470;\nKoontz, H., O'Donnell, C., (1955) Principles of Management: An Analysis of Managerial Functions, , 9th ed, McGraw-Hill, New York, NY;\nKoontz, H., Weihrich, H., (2012) Essentials of Management: An International and Leadership Perspective, , Tata McGraw-Hill, New Delhi;\nKravariti, F., Johnston, K., Talent management: a critical literature review and research agenda for public sector human resource management (2020) Public Management Review, 22 (1), pp. 75-95;\nKravariti, F., Voutsina, K., Tasoulis, K., Dibia, C., Johnston, K., Talent management in hospitality and tourism: a systematic literature review and research agenda (2022) International Journal of Contemporary Hospitality Management, 34 (1), pp. 321-360;\nKrippendorff, K., (2004) Content Analysis: An Introduction to Its Methodology, , 2nd Ed, Sage, California;\nKrishnan, T., Scullion, H., Talent management and dynamic view of talent in small and medium enterprises (2017) Human Resource Management Review, 27, pp. 431-441;\nKuckartz, U., Rädiker, S., (2019) Analysing Qualitative Data with MAXQDA: Text, Audio, and Video, , Springer, Cham;\nKwon, K., Jang, S., There is no good war for talent: a critical review of the literature on talent management (2022) Employee Relations: The International Journal, 44 (1), pp. 94-120;\nLatukha, M., (2016) Talent Management in Emerging Market Firms: Global Strategy and Local Challenges, , Palgrawe Macmillan, London;\nLatukha, M., Can talent management practices be considered as a basis for sustainable competitive advantages in emerging-market firms? Evidence from Russia (2018) Thunderbird International Business Review, 60 (1), pp. 69-87;\nLatukha, M., Selivanovskikh, L., Talent management practices in it companies from emerging markets: a comparative analysis of Russia, India, and China (2016) Journal of East-West Business, 22 (3), pp. 168-197;\nLatukha, M., Michailova, S., Ott, D.L., Khasieva, D., Kostyuk, D., Gender, talent management and firm performance: MNCs’ female-focused talent management practices in Russia (2022) Employee Relations: The International Journal, 44 (4), pp. 850-869;\nLewis, R., Heckman, R., Talent management: a critical review (2006) Human Resource Management Review, 16 (2), pp. 139-154;\nLi, L., Xin, K., Picik, V., Wei, W., MNCs’ R&amp;amp;D talent management in China: aligning practices with strategies (2019) Chinese Management Studies, 13 (4), pp. 1086-1106;\nLi, J., Hedayati-Mehdiabadi, A., Choi, J., Wu, F., Bell, A., Talent management process in Asia: a multiple case study (2018) European Journal of Training and Development, 42 (7-8), pp. 499-516;\nMcDonnell, A., Collings, D.G., Mellahi, K., Schuler, R., Talent management: a systematic review and future prospects (2017) European J. of International Management, 11 (1), pp. 86-128;\nMcDonnell, A., Hickey, C., Gunnigle, P., Global talent management: exploring talent identification in the multinational enterprise (2011) European J. of International Management, 5 (2), pp. 174-193. , ‘;\nMcDonnell, A., Lamare, R., Gunnigle, P., Lavelle, J., Developing tomorrow’s leaders – evidence of global talent management in multinational enterprises (2010) Journal of World Business, 45 (2), pp. 150-160;\nMcHugh, M., Interrater reliability: the kappa statistic (2012) Biochemia Medica, 22 (3), pp. 276-282;\nMcWilliams, A., Siegel, D., van Fleet, D.D., Scholarly journals as producers of knowledge: theory and empirical evidence based on data envelopment analysis (2005) Organizational Research Methods, 8 (2), pp. 185-201;\nMahapatra, G.P., Dash, S., Round table: talent development in a changing world of work (2022) IIMB Management Review, 34 (1), pp. 83-91;\nMakram, H., Sparrow, P., Greasley, K., How do strategic actors think about the value of talent management? Moving from talent practice to the practice of talent (2017) Journal of Organizational Effectiveness: People and Performance, 4 (4), pp. 259-378;\nMarinakou, E., Giousmpasoglou, C., Talent management and retention strategies in luxury hotels: evidence from four countries (2019) International Journal of Contemporary Hospitality Management, 31 (10), pp. 3855-3878;\nMayring, P., Qualitative content analysis (2000) Forum: Qualitative Social Research, 1 (2), pp. 1-10;\nMensah, J.K., A ‘coalesced framework’ of talent management and employee performance: for further research and practice (2015) International Journal of Productivity and Performance Management, 64 (4), pp. 544-566;\nMiles, M.B., Huberman, A.M., (1994) Qualitative Data Analysis: An Expanded Sourcebook, , 2nd ed, Sage, California;\nMiles, M.B., Huberman, A.M., Saldaña, J., (2014) Qualitative Data Analysis: A Methods Sourcebook, , 3rd ed, Sage, California;\nMukul, K., Saini, G.K., Talent acquisition in startups in India: the role of social capital (2021) Journal of Entrepreneurship in Emerging Economies, 13 (5), pp. 1235-1261;\nMuratbekova-Touron, M., Kabalina, V., Festing, M., The phenomenon of young talent management in Russia – a context-embedded analysis (2018) Human Resource Management, 57 (2), pp. 437-455;\nMutjaba, M., Mubarik, M.S., Talent management and organizational sustainability: role of sustainable behaviour (2022) International Journal of Organizational Analysis, 30 (2), pp. 389-407;\nMutjaba, M., Mubarik, M.S., Soomro, K.A., Measuring talent management: a proposed construct (2022) Employee Relations: The International Journal, 44 (5), pp. 1192-1215;\nNamey, E., Guest, G., Thairu, L., Johnson, L., Data reduction techniques for large qualitative data sets (2008) Handbook for Team-Based Qualitative Research, pp. 137-161. , Guest, G. and MacQueen, K., and,(Eds), Altamira, Lahnham;\nNayak, S., Bhatnagar, J., Budhwar, P., Leveraging social networking for talent management: an exploratory study of Indian firms (2018) Thunderbird International Business Review, 60 (1), pp. 21-37;\nNeuman, W., (2014) Social Research Methods: Qualitative and Quantitative Approaches, , 7th ed, Pearson, Essex;\nNijs, S., Dries, N., Van Vlasselaer, V., Sels, L., Reframing talent identification as a status-organising process: examining talent hierarchies through data mining (2022) Human Resource Management Journal, 32 (1), pp. 169-193;\nOrel, M., Mayerhoffer, M., Fratricova, J., Pilkova, A., Starnawska, M., Horvath, D., Coworking spaces as talent hubs: the imperative for community building in the changing context of new work (2022) Review of Managerial Science, 16 (5), pp. 1503-1531;\nOseghale, R.O., Malik, A., Nyuur, R.B., Pereira, V., Ellis, F.Y.A., Drivers of training and talent development: insights from oil and gas MNCs in Nigeria (2018) Human Resource Development International, 21 (5), pp. 509-531;\nPandita, D., Ray, S., Talent management and employee engagement – a meta-analysis of their impact on talent retention (2018) Industrial and Commercial Training, 50 (4), pp. 185-199;\nParker, L.D., Ritson, P.A., Revisiting Fayol: anticipating contemporary management (2005) British Journal of Management, 16 (3), pp. 175-194;\nParoutis, S., Pettigrew, A., Strategizing in the multi-business firm: strategy teams at multiple levels and over time (2007) Human Relations, 60 (1), pp. 99-135;\nPetticrew, M., Roberts, H., (2006) Systematic Reviews in the Social Sciences: A Practical Guide, , Blackwell, Malden;\nPham, L., Dang, Q.T., Value flows’ between talent and their networks: a case study of international graduates working in Vietnam’s emerging economy (2022) The International Journal of Human Resource Management, 33 (11), pp. 2285-2315;\nPilbeam, S., Corbridge, M., (2010) People Resourcing and Talent Planning: HRM in Practice, , 4th ed, Pearson, London;\nPorter, M.E., What is strategy? (1996) Harvard Business Review, 74, pp. 61-81;\nSaldana, J., Omasta, M., (2018) Qualitative Research: Analysing Life, , Sage, California;\nSchuler, R.S., Jackson, S.E., Tarique, I., Global talent management and global talent challenges: strategic opportunities for IHRM (2011) Journal of World Business, 46, pp. 506-516;\nSeuring, S., Gold, S., Conducting content-analysis based literature reviews in supply chain management (2012) Supply Chain Management: An International Journal, 17 (5), pp. 544-555;\nSingh, A., Sharma, J., Strategies for talent management: a study of select organizations in the UAE2 (2015) International Journal of Organizational Analysis, 23 (3), pp. 337-347;\nSingh, G., Haddad, K.M., Chow, C.W., Are articles in ‘top’ management journals necessarily of higher quality? (2007) Journal of Management Inquiry, 16 (4), pp. 319-331;\nSparrow, P.R., Makram, H., What is the value of talent management? Building value-driven processes within a talent management architecture (2015) Human Resource Management Review, 25 (3), pp. 249-263;\nTarique, I., Schuler, R.S., Global talent management: literature review, integrative framework, and suggestions for further research (2010) Journal of World Business, 45 (2), pp. 122-133;\nTatoglu, E., Glaister, A.J., Demirbag, M., Talent management motives and practices in an emerging market: a comparison between MNEs and local firms (2016) Journal of World Business, 51 (2), pp. 278-293;\nThunnissen, M., Boselie, P., Fruytier, B., A review of talent management: ‘infancy or adolescence? (2013) The International Journal of Human Resource Management, 24 (9), pp. 1744-1761;\nTlaiss, H.A., Martin, P., Hofaidhllaoui, M., Talent retention: evidence from a multinational firm in France (2017) Employee Relations, 39 (4), pp. 426-445;\nTranfield, D., Denyer, D., Smart, P., Towards a methodology for developing evidence informed management knowledge by means of systematic review (2003) British Journal of Management, 14 (3), pp. 207-222;\nValverde, M., Sc","page":"93-111","publisher":"Emerald Publishing","publisher-place":"Barbaros Hayrettin Naval Architecture and Maritime Faculty, Department of Maritime Business Administration, Iskenderun Technical University, Iskenderun, Turkey","title":"Talent management strategies and functions: a systematic review","type":"article-journal","volume":"55"},"uris":["http://www.mendeley.com/documents/?uuid=6e98160a-4838-49c5-aa0d-9f0c745858a7"]},{"id":"ITEM-13","itemData":{"DOI":"10.1007/s13132-023-01226-8","ISSN":"18687865 (ISSN)","abstract":"A series of recent studies have theoretically articulated the importance of organizational learning in formulating and implementing corporate social responsibility (CSR) strategies. Yet, there is dearth of empirical investigations to examine the relevance of learning regarding the link between CSR strategy implementation and organizational performance. This research fills this gap. In so doing, it does not only investigate the direct link between CSR strategy implementation and firm performance but also examines the facilitatory role of organizational learning for the above-stated relationship. These relationships were examined by collecting data from the CSR strategists including CEOs, CSR committee members, designated officials, and human resource managers of the leading organizations of Pakistan. Exploratory factor analysis was conducted on 391 responses. For the confirmatory factor analysis and partial least squares structural equation modeling, the final sample size consisted of 269 respondents. The results of this study have shown positive and direct relationship for CSR strategy implementation and organizational performance. With respect to the organizational learning, this study has found that learning has been an important underlying mechanism for the link between CSR strategy implementation and organizational performance. Moreover, this finding adds to the existing but limited empirical evidence regarding the pertinence of organizational learning in contemporary organizations. Our findings imply that CSR enablers and managers should devote attention and resources to develop appropriate organizational learning mechanisms to facilitate the implementation of their intended CSR strategies so that organizations can sustain their competitive advantages. © 2023, The Author(s), under exclusive licence to Springer Science+Business Media, LLC, part of Springer Nature.","author":[{"dropping-particle":"","family":"Khan","given":"S N","non-dropping-particle":"","parse-names":false,"suffix":""},{"dropping-particle":"","family":"Riaz","given":"Z","non-dropping-particle":"","parse-names":false,"suffix":""}],"container-title":"Journal of the Knowledge Economy","id":"ITEM-13","issued":{"date-parts":[["2023"]]},"language":"English","note":"Export Date: 2 April 2023\n\nCorrespondence Address: Khan, S.N.; Lahore School of Economics, Intersection DHA V and Burki Road, Pakistan; email: shamila@lahoreschool.edu.pk\n\nReferences: Adegbite, E., Amaeshi, K., Nakpodia, F., Ferry, L., Yekini, K.C., Corporate social responsibility strategies in Nigeria: A tinged shareholder model (2020) Corporate Governance: The International Journal of Business in Society, 20 (5), pp. 797-820; \nAguilera, R.V., Rupp, D.E., Williams, C.A., Ganapathi, J., Putting the S back in corporate social responsibility: A multilevel theory of social change in organizations (2007) Academy of Management Review, 32 (3), pp. 836-863;\nAguinis, H., Glavas, A., What we know and don’t know about corporate social responsibility: A review and research agenda (2012) Journal of Management, 38 (4), pp. 932-968;\nAkgün, A.E., Lynn, G.S., Byrne, J.C., Organizational learning: A socio-cognitive framework (2003) Human Relations, 56 (7), pp. 839-868;\nAllard-Poesi, F., The paradox of sensemaking in organizational analysis (2005) Organization, 12 (2), pp. 169-196;\nArmstrong, J.S., Overton, T.S., Estimating nonresponse bias in mail surveys (1977) Journal of Marketing Research, 14 (3), pp. 396-402;\nAthanasopoulou, A., (2007) Making Sense of Corporate Social Responsibility: A Study of the Implementation Process, , Unpublished PhD Thesis;\nBaldwin, T.T., Danielson, C.C., Invited reaction: Linking learning with financial performance (2002) Human Resource Development Quarterly, 13 (1), pp. 23-30;\nBalogun, J., Johnson, G., Organizational restructuring and middle manager sensemaking (2004) Academy of Management Journal, 47 (4), pp. 523-549;\nBaron, D.P., Private politics, corporate social responsibility, and integrated strategy (2001) Journal of Economics &amp;amp; Management Strategy, 10 (1), pp. 7-45;\nBarr, P.S., Adapting to unfamiliar environmental events: A look at the evolution of interpretation and its role in strategic change (1998) Organization Science, 9 (6), pp. 644-669;\nBarr, P.S., Stimpert, J.L., Huff, A.S., Cognitive change, strategic action, and organizational renewal (1992) Strategic Management Journal, 13 (S1), pp. 15-36;\nBaumgartner, R.J., Managing corporate sustainability and CSR: A conceptual framework combining values, strategies and instruments contributing to sustainable development (2014) Corporate Social Responsibility and Environmental Management, 21 (5), pp. 258-271;\nBeer, M., Eisenstat, R.A., Developing an organization capable of implementing strategy and learning (1996) Human Relations, 49 (5), pp. 597-619;\nBohmer, R.M., Edmondson, A.C., Organizational learning in health care (2000) Health Forum Journal, 44 (2), pp. 32-35;\nBruch, F.W.H., The keys to rethinking corporate philanthropy (2005) MIT Sloan Management Review, 47 (1), p. 49;\nBurke, L., Logsdon, J.M., How corporate social responsibility pays off (1996) Long Range Planning, 29 (4), pp. 495-502;\nCaliari, T., Chiarini, T., Knowledge production and economic development: Empirical evidences (2021) Journal of the Knowledge Economy, 12 (2), pp. 1-22;\nCalton, J.M., Payne, S.L., Coping with paradox: Multistakeholder learning dialogue as a pluralist sensemaking process for addressing messy problems (2003) Business &amp;amp; Society, 42 (1), pp. 7-42;\nCampbell, A., Goold, M., (2000) The collaborative enterprise: Why links across the corporation often fail and how to make them work, , Perseus Books;\nCarollo, L., Guerci, M., Between continuity and change: CSR managers’ occupational rhetorics (2017) Journal of Organizational Change Management, 30 (4). , &amp;amp;;\nCarroll, A.B., Ethical challenges for business in the new millennium: Corporate social responsibility and models of management morality (2000) Business Ethics Quarterly, 10 (1), pp. 33-42;\nCarroll, A.B., Brown, J.A., Corporate social responsibility: A review of current concepts, research, and issues (2018) Corporate Social Responsibility. (Business and Society 360, Vol. 2), pp. 39-69. , Emerald Publishing Limited;\nCarroll, A.B., Buchholtz, A.K., Business and society: Ethics and stakeholder management. Mason (2006) Ohio;\nChaffee, E.E., Three models of strategy (1985) Academy of Management Review, 10 (1), pp. 89-98;\nChar-lee, J.M., Becken, S., Watt, M., Learning through a cluster approach: Lessons from the implementation of six Australian tourism business sustainability programs (2016) Journal of Cleaner Production, 111, pp. 348-357;\nCohen, J., A power primer (1992) Psychological Bulletin, 112 (1), p. 155;\nCook, S.D., Yanow, D., Culture and organizational learning (1993) Journal of Management Inquiry, 2 (4), pp. 373-390;\nCramer, J., Van Der Heijden, A., Jonker, J., Corporate social responsibility: Making sense through thinking and acting (2006) Business Ethics: A European Review, 15 (4), pp. 380-389;\nDeshpandé, R., Farley, J.U., Measuring market orientation: Generalization and synthesis (1998) Journal of Market-Focused Management, 2 (3), pp. 213-232;\nDiamantopoulos, A., Sarstedt, M., Fuchs, C., Wilczynski, P., Kaiser, S., Guidelines for choosing between multi-item and single-item scales for construct measurement: A predictive validity perspective (2012) Journal of the Academy of Marketing Science, 40 (3), pp. 434-449;\nDijkstra, T.K., Henseler, J., Consistent and asymptotically normal PLS estimators for linear structural equations (2015) Computational Statistics &amp;amp; Data Analysis, 81, pp. 10-23;\nDutton, J.E., Ashford, S.J., Selling issues to top management (1993) Academy of Management Review, 18 (3), pp. 397-428;\nEllinger, A.D., Ellinger, A.E., Yang, B., Howton, S.W., The relationship between the learning organization concept and firms’ financial performance: An empirical assessment (2002) Human Resource Development Quarterly, 13 (1), pp. 5-22;\nEngert, S., Rauter, R., Baumgartner, R.J., Exploring the integration of corporate sustainability into strategic management: A literature review (2016) Journal of Cleaner Production, 112, pp. 2833-2850;\nEpstein, M.J., Roy, M.J., Making the business case for sustainability (2003) Journal of Corporate Citizenship, 2003 (9), pp. 79-96;\nFairfield, K.D., Harmon, J., Behson, S.J., Influences on the organizational implementation of sustainability: An integrative model (2011) Organization Management Journal, 8 (1), pp. 4-20;\nFaul, F., Erdfelder, E., Buchner, A., Lang, A.-G., Statistical power analyses using G*Power3.1: Tests for correlation and regression analyses (2009) Behavior Research Methods, 41 (4), pp. 1149-1160;\nFerreira, J., Cardim, S., Coelho, A., Dynamic capabilities and mediating effects of innovation on the competitive advantage and firm’s performance: The moderating role of organizational learning capability (2021) Journal of the Knowledge Economy, 12 (2), pp. 620-644;\nFigge, F., Hahn, T., Schaltegger, S., Wagner, M., The sustainability balanced scorecard–linking sustainability management to business strategy (2002) Business Strategy and the Environment, 11 (5), pp. 269-284;\nFloyd, S.W., Wooldridge, B., Middle management involvement in strategy and its association with strategic type: A research note (1992) Strategic Management Journal, 13 (S1), pp. 153-167;\nFlynn, B.B., Huo, B., Zhao, X., The impact of supply chain integration on performance: A contingency and configuration approach (2010) Journal of Operations Management, 28 (1), pp. 58-71;\nFornell, C., Larcker, D.F., Structural equation models with unobservable variables and measurement error: Algebra and statistics (1981) Journal of Marketing Research, 18 (3), pp. 382-388;\nFortis, Z., Maon, F., Frooman, J., Reiner, G., Unknown knowns and known unknowns: Framing the role of organizational learning in corporate social responsibility development (2018) International Journal of Management Reviews, 20 (2), pp. 277-300;\nGanescu, M.C., Assessing corporate social performance from a contingency theory perspective (2012) Procedia Economics and Finance, 3, pp. 999-1004;\nGioia, D.A., Chittipeddi, K., Sensemaking and sensegiving in strategic change initiation (1991) Strategic Management Journal, 12 (6), pp. 433-448;\nGrewatsch, S., Kleindienst, I., How organizational cognitive frames affect organizational capabilities: The context of corporate sustainability (2017) Long Range Planning, 51 (4), pp. 607-624;\nGronn, P., Distributed leadership (2002) Second international handbook of educational leadership and administration, 8, pp. 653-696;\nHahn, R., ISO 26000 and the standardization of strategic management processes for sustainability and corporate social responsibility (2013) Business Strategy and the Environment, 22 (7), pp. 442-455;\nHair, J.F., Black, W.C., Babin, B.J., Anderson, R.E., (2019) Multivariate data analysis (Eight), , Cengage Learning;\nHair, J.F., Gabriel, L.D.S., da Silva, S., Development and validation of attitudes measurement scales: Fundamental and practical aspects (2019) RAUSP Management Journal, 54 (4), pp. 490-507. , D., &amp;amp; Braga Junior;\nHair, J.F., Hult, G.T.M., Ringle, C.M., Sarstedt, M., (2022) A primer on partial least squares structural equation modeling (PLS-SEM), , (3rd edn), SAGE Publications;\nHair, J.F., Hult, G.T.M., Ringle, C.M., Sarstedt, M., Danks, N.P., Ray, S., An introduction to structural equation modeling (2021) Partial least squares structural equation modeling (PLS-SEM) Using R, pp. 1-29. , Springer;\nHair, J.F., Ringle, C.M., Sarstedt, M., PLS-SEM: Indeed a silver bullet (2011) Journal of Marketing Theory and Practice, 19 (2), pp. 139-152;\nHair, J.F., Risher, J.J., Sarstedt, M., Ringle, C.M., When to use and how to report the results of PLS-SEM (2019) European Business Review, 31 (1), pp. 2-24;\nHan, X., Hansen, E., Panwar, R., Hamner, R., Orozco, N., Connecting market orientation, learning orientation and corporate social responsibility implementation: Is innovativeness a mediator? (2013) Scandinavian Journal of Forest Research, 28 (8), pp. 784-796;\nHarman, H.H., (1967) Modern factor analysis, , University of Chicago Press;\nHarmon, J., Fairfield, K.D., Behson, S., A comparative analysis of organizational sustainability strategy: Antecedents and performance outcomes perceived by US and non-US based managers (2009) Proceedings of the International Eastern Academy of Management Conference, pp. 21-25. , Brazil;\nHeckmann, N., Steger, T., Dowling, M., Organizational capacity for change, change experience, and change project performance (2016) Journal of Business Research, 69 (2), pp. 777-784;\nHenderson, S.J., Henderson, S.J., Strategy as nonsense: Strategies for hunting the snark (2017) Journal of Organizational Change Management, 30 (2), pp. 232-242;\nHenseler, J., Ringle, C.M., Sarstedt, M., A new criterion for assessing discriminant validity in variance-based structural equation modeling (2015) Journal of the Academy of Marketing Science, 43 (1), pp. 115-135;\nHeslin, P.A., Ochoa, J.D., Understanding and developing strategic corporate social responsibility (2008) Organizational Dynamics, 37, pp. 125-144;\nHiggins, T.E., Social cognition: Learning about what matters in the social world (2000) European Journal of Social Psychology, 30 (1), pp. 3-39;\nHörisch, J., Johnson, M.P., Schaltegger, S., Implementation of sustainability management and company size: A knowledge-based view (2015) Business Strategy and the Environment, 24 (8), pp. 765-779;\nHuang, R.T., Overcoming invisible obstacles in organizational learning: The moderating effect of employee resistance to change (2015) Journal of Organizational Change Management, 28 (3), pp. 356-368;\nHusted, B.W., Governance choices for corporate social responsibility: To contribute, collaborate or internalize? (2003) Long Range Planning, 36 (5), pp. 481-498;\nHuy, Q.N., Emotional balancing of organizational continuity and radical change: The contribution of middle managers (2002) Administrative Science Quarterly, 47 (1), pp. 31-69;\nIacobucci, D., Structural equations modeling: Fit indices, sample size, and advanced topics (2010) Journal of Consumer Psychology, 20 (1), pp. 90-98;\nJarzabkowski, P., Balogun, J., Seidl, D., Strategizing: The challenges of a practice perspective (2007) Human Relations, 60 (1), pp. 5-27;\nJarzabkowski, P., Spee, A.P., Strategy-as-practice: A review and future directions for the field (2009) International Journal of Management Reviews, 11 (1), pp. 69-95;\nJarzabkowski, P., Whittington, R., A strategy-as-practice approach to strategy research and education (2008) Journal of Management Inquiry, 17 (4), pp. 282-286;\nJin, Z., Bai, Y., Sustainable development and long-term strategic management (2011) World Future Society, 2 (2), pp. 1-32;\nJohannsdottir, L., Olafsson, S., Davidsdottir, B., Leadership role and employee acceptance of change: Implementing environmental sustainability strategies within Nordic insurance companies (2015) Journal of Organizational Change Management, 28 (1), pp. 72-96;\nJohnston, A., Amaeshi, K., Adegbite, E., Osuji, O., Corporate social responsibility as obligated internalisation of social costs (2019) Journal of Business Ethics, 170, pp. 1-14;\nJoo, B.K., Lim, T., The effects of organizational learning culture, perceived job complexity, and proactive personality on organizational commitment and intrinsic motivation (2009) Journal of Leadership &amp;amp; Organizational Studies, 16 (1), pp. 48-60;\nJöreskog, K.G., Statistical analysis of sets of congeneric tests (1971) Psychometrika, 36 (2), pp. 109-133;\nKemp, D., Keenan, J., Gronow, J., Strategic resource or ideal source? Discourse, organizational change and CSR (2010) Journal of Organizational Change Management, 23 (5), pp. 578-594;\nKetchen, D.J., Boyd, B.K., Bergh, D.D., Research methodology in strategic management: Past accomplishments and future challenges (2008) Organizational Research Methods, 11 (4), pp. 643-658;\nKhan, S.N., Making sense of the black box: An empirical analysis investigating strategic cognition of CSR strategists in a transitional market (2018) Journal of Cleaner Production, 196, pp. 916-926;\nKline, R.B., (2015) Principles and practice of structural equation modeling, , Guilford Publications;\nKock, N., Common method bias in PLS-SEM: A full collinearity assessment approach (2015) International Journal of E-Collaboration, 11 (4), pp. 1-10;\nKock, N., Hadaya, P., Minimum sample size estimation in PLS-SEM: The inverse square root and gamma-exponential methods (2018) Information Systems Journal, 28 (1), pp. 227-261;\nKoo, C., Chung, N., Ryoo, S.Y., How does ecological responsibility affect manufacturing firms’ environmental and economic performance? (2014) Total Quality Management &amp;amp; Business Excellence, 25 (9-10), pp. 1171-1189;\nKourula, A., Stakeholder identification and engagement–nongovernmental organizations as corporate stakeholders (2006) Electronic Proceedings of European Business Ethics Network (EBEN) Annual Conference on “Ethics in and of Global Organizations, pp. 21-23;\nKuwada, K., Strategic learning: The continuous side of discontinuous strategic change (1998) Organization Science, 9 (6), pp. 719-736;\nLantos, G.P., The boundaries of strategic corporate social responsibility (2001) Journal of Consumer Marketing, 18 (7), pp. 595-632;\nLaszlo, K.C., Laszlo, A., Evolving knowledge for development: The role of knowledge management in a changing world (2002) Journal of Knowledge Management, 6 (4), pp. 400-412;\nLeal-Rodríguez, A.L., Eldridge, S., Ariza-Montes, J.A., Morales-Fernández, E.J., Understanding how organizational culture typology relates to organizational unlearning and innovation capabilities (2019) Journal of the Knowledge Economy, 10 (4), pp. 1497-1514;\nLiao, S.H., Chen, C.C., Hu, D.C., Chung, Y.C., Yang, M.J., Developing a sustainable competitive advantage: Absorptive capacity, knowledge transfer and organizational learning (2016) The Journal of Technology Transfer, 42, pp. 1-20;\nLozano, R., Are companies planning their organisational changes for corporate sustainability? An analysis of three case studies on resistance to change and their strategies to overcome it (2013) Corporate Social Responsibility and Environmental Management, 20 (5), pp. 275-295;\nLozano, R., A holistic perspective on corporate sustainability drivers (2015) Corporate Social Responsibility and Environmental Management, 22 (1), pp. 32-44;\nTowards a framework for knowledge management strategies: Process orientation as strategic starting point (2001) System Sciences, 2001. Proceedings of the 34Th Annual Hawaii International Conference on System Sciences, p. 10. , January, IEEE;\nMaletič, M., Maletič, D., Dahlgaard, J.J., Dahlgaard-Park, S.M., Gomišček, B., Sustainability exploration and sustainability exploitation: From a literature review towards a conceptual framework (2014) Journal of Cleaner Production, 79, pp. 182-194;\nMalik, P., Garg, P., The relationship between learning culture, inquiry and dialogue, knowledge sharing structure and affective commitment to change (2017) Journal of Organizational Change Management, 30 (4). , &amp;amp;;\nMarano, V., Kostova, T., Unpacking the institutional complexity in adoption of CSR practices in multinational enterprises (2016) Journal of Management Studies, 53 (1), pp. 28-54;\nMarch, J.G., Exploration and exploitation in organizational learning (1991) Organization Science, 2 (1), pp. 71-87;\nMarsden, C., The new corporate citizenship of big business: Part of the solution to sustainability? (2000) Business and Society Review, 105 (1), pp. 8-25;\nMartin, L.L., Clark, L.F., Social cognition: Exploring the mental processes involved in human social interaction (1990) Aspects of this chapter were discussed at the annual meeting of the Person Memory Interest Group in Tempe, Arizona, Oct 1986, and at the Nag’s Head Conference on Social Cognition in Kill Devil Hills, North Carolina, Jun 1987, , John Wiley &amp;amp; Sons;\nMcWilliams, A., Siegel, D.S., Creating and capturing value: Strategic corporate social responsibility, resource-based theory, and sustainable competitive advantage (2011) Journal of Management, 37 (5), pp. 1480-1495;\nMehralian, G., Nazari, J.A., Zarei, L., Rasekh, H.R., The effects of corporate social responsibility on organizational performance in the Iranian pharmaceutical industry: The mediating role of TQM (2016) Journal of Cleaner Production, 135, pp. 689-698;\nMiles, M.P., Munilla, L.S., Darroch, J., The role of strategic conversations with stakeholders in the formation of corporate social responsibility strategy (2006) Journal of Business Ethics, 69 (2), pp. 195-205;\nMillar, C., Hind, P., Magala, S., Sustainability and the need for change: Organisational change and transformational vision (2012) Journal of Organizational Change Management, 25 (4), pp. 489-500;\nMintzberg, H., Musings on management. Ten ideas designed to rile everyone who cares about management (1995) Harvard Business Review, 74 (4), pp. 61-67;\nMorgan, R.E., Katsikeas, C.S., Appiah-Adu, K., Market orientation and organizational learning capabilities (1998) Journal of Marketing Management, 14 (4), pp. 353-381;\nMurray, P., Organisational learning, competencies, and firm performance: Empirical observations (2003) The Learning Organization, 10 (5), pp. 305-316;\nMuzam, J., The challenges of modern economy on the competencies of knowledge workers (2022) Journal of the Knowledge Economy, , (,).,.,., https://doi.org/10.1007/s13132-022-00979-y;\nNadkarni, S., Narayanan, V.K., Strategic schemas, strategic flexibility, and firm performance: The moderating role of industry clockspeed (2007) Strategic Management Journal, 28 (3), pp. 243-270;\nNarayanan, V.K., Zane, L.J., Kemmerer, B., The cognitive perspective in strategy: An integrative review (2011) Journal of Management, 37 (1), pp. 305-351;\nNgah, R., Tai, T., Bontis, N., Knowledge management capabilities and organizational performance in roads and transport authority of Dubai: The mediating role of learning organization (2016) Knowledge and Process Management, 23 (3), pp. 184-193;\nNijhof, A., Bruijn, T., Fisscher, O., Jonker, J., Karssing, E., Schoemaker, M., Learning to be responsible: Developing competencies for organisation wide CSR (2004) CSTM Studies En Rapporten, 219;\nNijhof, A., Jeurissen, R., Editorial: A sensemaking perspective on corporate social responsibility: Introduction to the special issue (2006) Business Ethics: A European review, 15 (4), pp. 316-322;\nNurcholis, L., How to improve internationalization strategy based on market characteristics, culture understanding, and knowledge management: The mediating effect of management behavior (2021) Journal of the Knowledge Economy, 12 (4), pp. 1717-1740;\nOelze, N., Hoejmose, S.U., Habisch, A., Millington, A., Sustainable development in supply chain management: The role of organizational learning for policy implementation (2016) Business Strategy and the Environment, 25 (4), pp. 241-260;\nOnyishi, I.E., Amaeshi, K., Ugwu, F., Enwereuzor, I.K., Going the extra mile because my organization does: How does corporate social responsibility influence organizational citizenship in Nigeria? (2020) Management and Organization Review, 16 (1), pp. 169-197;\nOrlitzky, M., Schmidt, F.L., Rynes, S.L., Corporate social and financial performance: A meta-analysis (2003) Organization Studies, 24 (3), pp. 403-441;\nOtoo, S., Agapitova, N., Behrens, J., (2015) A strategic and results-oriented approach to learning for capacity development, 80632, pp. 1-100. , The World Bank;\nParaschiv, D.M., Nemoianu, E.L., Lang","publisher":"Springer","publisher-place":"Lahore School of Economics, Intersection DHA V and Burki Road, Lahore, Pakistan","title":"Exploring the Relevance of Organizational Learning for CSR Strategy Implementation: Empirical Evidence from a Developing Economy","type":"article-journal"},"uris":["http://www.mendeley.com/documents/?uuid=a73d1c9c-31ad-424c-944d-4ff0e863a49f"]},{"id":"ITEM-14","itemData":{"DOI":"10.1504/IJTM.2023.10053924","ISSN":"02675730 (ISSN)","abstract":"Innovation is of great significance to firms seeking competitive advantage and survival. Building upon the resource-based view and social exchange theory, we explore whether the association between knowledge sharing and firm innovation performance is contingent on network trust and hierarchical culture. Using a survey dataset from 151 Chinese high-tech employees. We find that: 1) knowledge sharing affects firm innovation performance; 2) knowledge sharing influences network trust; 3) network trust played a significant mediation role in the knowledge sharing – firm innovation performance relationship; 4) network trust affects firm innovation performance; 5) hierarchical culture significantly moderates the correlation among network trust and firm innovation performance. The study proposes a moderated mediation model to fully illustrate the linkages amongst knowledge sharing, network trust, hierarchical culture, and innovation performance to offer a guide regarding how high-tech sectors can attain superior innovation outcomes. Copyright © 2023 Inderscience Enterprises Ltd.","author":[{"dropping-particle":"","family":"Boadu","given":"F","non-dropping-particle":"","parse-names":false,"suffix":""},{"dropping-particle":"","family":"Du","given":"Y","non-dropping-particle":"","parse-names":false,"suffix":""},{"dropping-particle":"","family":"Xie","given":"Y","non-dropping-particle":"","parse-names":false,"suffix":""},{"dropping-particle":"","family":"Dwomo-Fokuo","given":"E","non-dropping-particle":"","parse-names":false,"suffix":""}],"container-title":"International Journal of Technology Management","id":"ITEM-14","issue":"3","issued":{"date-parts":[["2023"]]},"language":"English","note":"Export Date: 2 April 2023\n\nCODEN: IJTME\n\nCorrespondence Address: Xie, Y.; Research Centre for Enterprise Management, China; email: xieyu@ctbu.edu.cn\n\nReferences: Alaarj, S., Abidin-Mohamed, Z., Bustamam, U.S.B.A., Mediating role of trust on the effects of knowledge management capabilities on organizational performance (2016) Procedia-Social and Behavioral Sciences, 235 (2016), pp. 729-738; \nAlShaima, T.H., Singh, S.K., Farouk, S., Sohal, A.S., Knowledge sharing enablers, processes and firm innovation capability: a study (2016) Journal of Workplace Learning, 28 (8), pp. 484-495;\nBarczak, G., Lassk, F., Mulki, J., Antecedents of team creativity: an examination of team emotional intelligence, team trust and collaborative culture (2010) Creativity and Innovation Management, 19 (4), pp. 332-345;\nBaron, R.M., Kenny, D.A., The moderator-mediator variable distinction in social psychological research: conceptual, strategic, and statistical considerations (1986) Journal of Personality and Social Psychology, 51 (6), p. 1173;\nBartol, K.M., Srivastava, A., Encouraging knowledge sharing: the role of organizational reward systems (2002) Journal of Leadership &amp;amp; Organizational Studies, 9 (1), pp. 64-76;\nBehnam, S., Cagliano, R., Are innovation resources and capabilities enough to make businesses sustainable? An empirical study of leading sustainable innovative firms (2019) Int. J. Technology Management, 79 (1), pp. 1-20;\nBlau, P.M., Justice in social exchange (1964) Sociological Inquiry, 34 (2), pp. 193-206;\nBoadu, F., Du, Y., Xie, Y., Dwomo-Fokuo, E., Knowledge transfer received, entrepreneurial opportunity type, environmental dynamism, and innovative performance by overseas subsidiaries in China (2021) Technology Analysis &amp;amp; Strategic Management, pp. 1-18;\nBoadu, F., Xie, Y., Du, Y., Dwomo-Fokuo, E., Management innovation and firm innovation performance: a moderated moderation effects of absorptive capacity and environmental dynamism (2021) Total Quality Management &amp;amp; Business Excellence, pp. 1-17;\nBoadu, F., Xie, Y., Du, Y-F., Dwomo-Fokuo, E., MNEs subsidiary training and development and firm innovative performance: the moderating effects of tacit and explicit knowledge received from headquarters (2018) Sustainability, 10 (11), p. 4208;\nBrislin, R.W., Back translation for cross-cultural research (1970) Journal of Cross Cultural Psychology, 1 (3), pp. 185-216;\nCameron, K.S., Quinn, R.E., (1988) Organizational Paradox and Transformation, , Ballinger Publishing Co, New York;\nCao, Z., Lumineau, F., Revisiting the interplay between contractual and relational governance: a qualitative and meta-analytic investigation (2015) Journal of Operations Management, 33 (1), pp. 15-42;\nChan, K.W., Elliott, R.G., Epistemological beliefs across cultures: critique and analysis of beliefs structure studies (2004) Educational Psychology, 24 (2), pp. 123-142;\nCharterina, J., Landeta, J., Basterretxea, I., Mediation effects of trust and contracts on knowledge-sharing and product innovation (2018) European Journal of Innovation Management, 21 (2), pp. 274-293;\nCheng, J.H., Yeh, C.H., Tu, C.W., Trust and knowledge sharing in green supply chains (2008) Supply Chain Management: An International Journal, 13 (4), pp. 283-295;\nCoyte, R., Ricceri, F., Guthrie, J., The management of knowledge resources in SMEs: an Australian case study (2012) Journal of Knowledge Management, 16 (5), pp. 789-807;\nDavenport, T.H., Prusak, L., (2000) Working Knowledge: How Organisations Manage What they Know, , Harvard Business School Press, Boston, Mass;\nDenison, D.R., Mishra, A.K., Toward a theory of organizational culture and effectiveness (1995) Organization Science, 6 (2), pp. 204-223;\nDinesen, P.T., Sønderskov, K.M., Ethnic diversity and social trust: evidence from the micro-context (2015) American Sociological Review, 80 (3), pp. 550-573;\nDrucker, P., (2014) Innovation and Entrepreneurship, , Routledge, London, UK. Eberhard, W. (2013) A History of China, Routledge, London, UK;\nErdogan, B., Bauer, T.N., Walter, J., Deeds that help and words that hurt: helping and gossip as moderators of the relationship between leader-member exchange and advice network centrality (2015) Personnel Psychology, 68 (1), pp. 185-214;\nFey, C., Denison, D., Organizational culture and effectiveness: can American theory be applied in Russia? (2003) Organization Science, 14 (6), pp. 686-706;\nField, A., (2013) Discovering statiStics using SPSS, , Sage Publications, London;\nGolipour, R., Jandaghi, G., Mirzaei, M.A., Arbatan, T.R., The impact of organizational trust on innovativeness at the Tehran oil refinery company (2011) African Journal of Business Management, 5 (7), pp. 2660-2667;\nGuest, D.E., Human resource management and employee well-being: towards a new analytic framework (2017) Human Resource Management Journal, 27 (1), pp. 22-38;\nGulati, R., Nohria, N., Zaheer, A., Strategic networks (2000) Strategic Management Journal, 21 (3), pp. 203-215;\nHair, J.F., Hult, G.T.M., Ringle, C.M., Sarstedt, M., (2017) A Primer on Partial Least Squares Structural Equation Modeling, , Sage, Thousand Oaks, CA;\nHan, H.J., The relationship among corporate culture, strategic orientation, and financial performance (2012) Cornell Hospitality Quarterly, 53 (3), pp. 207-219;\nHau, Y.S., Kim, B., Lee, H., Kim, Y.G., The effects of individual motivations and social capital on employees’ tacit and explicit knowledge sharing intentions (2013) International Journal of Information Management, 33 (2), pp. 356-366;\nHaywood, K.M., Effective training: toward a strategic approach (1992) Cornell Hotel and Restaurant Administration Quarterly, 33 (6), pp. 43-52;\nHo, L. A., Kuo, T.H., Lin, C., Lin, B., The mediate effect of trust on organizational online knowledge sharing: an empirical study (2010) International Journal of Information Technology &amp;amp; Decision Making, 9 (4), pp. 625-644;\nHolste, J.S., Fields, D., Trust and tacit knowledge sharing and use (2010) Journal of Knowledge Management, 14 (1), pp. 128-140;\nHsu, M.H., Chang, C.M., Examining interpersonal trust as a facilitator and uncertainty as an inhibitor of intra-organisational knowledge sharing (2014) Information Systems Journal, 24 (2), pp. 119-142;\nHu, J., Erdogan, B., Jiang, K., Bauer, T.N., Liu, S., Leader humility and team creativity: The role of team information sharing, psychological safety, and power distance (2018) Journal of Applied Psychology, 103 (3), p. 313;\nHu, N., Chen, Z., Gu, J., Huang, S., Liu, H., Conflict and creativity in inter-organizational teams (2017) International Journal of Conflict Management, 28 (1), pp. 74-102;\nHussein, A.T.T., Singh, S.K., Farouk, S., Sohal, A.S., Knowledge sharing enablers, processes and firm innovation capability (2016) Journal of Workplace Learning, 28 (8), pp. 484-495;\nJohnson, C.M., A survey of current research on online communities of practice (2001) Internet and Higher Education, 4 (1), pp. 45-60;\nKim, W., Park, J., Examining structural relationships between work engagement, organizational procedural justice, knowledge sharing, and innovative work behavior for sustainable organizations (2017) Sustainability, 9 (2), p. 205;\nKoka, B.R., Prescott, J.E., Strategic alliances as social capital: a multidimensional view (2002) Strategic Management Journal, 23 (9), pp. 795-816;\nLambert, D.M., Harrington, T.C., Measuring nonresponse bias in customer service mail surveys (1990) Journal of Business Logistics, 11 (2), pp. 5-25;\nLangfred, C.W., Too much of a good thing? Negative effects of high trust and individual autonomy in self-managing teams (2004) Academy of Management Journal, 47 (3), pp. 385-399;\nLave, J., Wenger, E., (1991) Situated Learning: Legitimate Peripheral Participation, , University Press, Cambridge, MA, USA;\nLe, P.B., Lei, H., The mediating role of trust in stimulating the relationship between transformational leadership and knowledge sharing processes (2018) Journal of Knowledge Management, 22 (3), pp. 521-537;\nLe, P.B., Lei, H., Determinants of innovation capability: the roles of transformational leadership, knowledge sharing and perceived organizational support (2019) Journal of Knowledge Management, 23 (3), pp. 527-547;\nLee, C.S., Wong, K.Y., Development and validation of knowledge management performance measurement constructs for small and medium enterprises (2015) Journal of Knowledge Management, 19 (4), pp. 711-734;\nLee, M.C.C., Idris, M.A., Delfabbro, P.H., The linkages between hierarchical culture and empowering leadership and their effects on employees’ work engagement: Work meaningfulness as a mediator (2017) International Journal of Stress Management, 24 (4), pp. 392-415;\nLee, N., Cadogan, J.W., Sales force social exchange in problem resolution situations (2009) Industrial Marketing Management, 38 (3), pp. 355-372;\nLei, H., Nguyen, T.T., Le, P.B., How knowledge sharing connects interpersonal trust and innovation capability: the moderating effect of leadership support (2019) Chinese Management Studies, 13 (2), pp. 276-298;\nLevin, D.Z., Cross, R., The strength of weak ties you can trust: the mediating role of trust in effective knowledge transfer (2004) Management Science, 50 (11), pp. 1477-1490;\nLi, R., Du, Y-F., Tang, H-J., Boadu, F., Xue, M., MNEs’ subsidiary HRM practices and firm innovative performance: a tacit knowledge approach (2019) Sustainability, 11 (5), p. 1388;\nLin, H.F., Knowledge sharing and firm innovation capability: an empirical study (2007) International Journal of Manpower, 28 (3), pp. 315-332. , Nos. /4;\nLu, J.W., Song, Y., Shan, M., Social trust in subnational regions and foreign subsidiary performance: evidence from foreign investments in China (2018) Journal of International Business Studies, 49 (6), pp. 761-773;\nMurphy, J.T., Networks, trust, and innovation in Tanzania’s manufacturing sector (2002) World Development, 30 (4), pp. 591-619;\nNaranjo-Valencia, J.C., Jiménez-Jiménez, D., Sanz-Valle, R., Studying the links between organizational culture, innovation, and performance in Spanish companies (2016) Revista Latinoamericana de Psicología, 48 (1), pp. 30-41;\nNiu, K.H., Organizational trust and knowledge obtaining in industrial clusters (2010) Journal of Knowledge Management, 14 (1), pp. 141-155;\nNooteboom, B., Berger, H., Noorderhaven, N.G., Effects of trust and governance on relational risk (1997) Academy of Management Journal, 40 (2), pp. 308-338;\nOparaocha, G.O., Towards building internal social network architecture that drives innovation: a social exchange theory perspective (2016) Journal of Knowledge Management, 20 (3), pp. 534-556;\nPandey, S.C., Dutta, A., Role of knowledge infrastructure capabilities in knowledge management (2013) Journal of Knowledge Management, 17 (3), pp. 435-453;\nPodsakoff, P.M., MacKenzie, S.B., Lee, J-Y., Podsakoff, N.P., Common method biases in behavioral research: a critical review of the literature and recommended remedies (2003) Journal of Applied Psychology, 88 (5), p. 879;\nPopa, S., Soto-Acosta, P., Martinez-Conesa, I., Antecedents, moderators, and outcomes of innovation climate and open innovation: an empirical study in SMEs (2017) Technological Forecasting and Social Change, 118 (5), pp. 134-142;\nRazmerita, L., Kirchner, K., Nielsen, P., What factors influence knowledge sharing in organizations? A social dilemma perspective of social media communication (2016) Journal of knowledge Management, 20 (6), pp. 1225-1246;\nRutten, W., Blaas-Franken, J., Martin, H., The impact of (low) trust on knowledge sharing (2016) Journal of knowledge management, 20 (2), pp. 199-214;\nSáenz, J., Aramburu, N., Blanco, C.E., Knowledge sharing and innovation in Spanish and Colombian high-tech firms (2012) Journal of Knowledge Management, 16 (6), pp. 919-933;\nSchilke, O., On the contingent value of dynamic capabilities for competitive advantage: the nonlinear moderating effect of environmental dynamism (2014) Strategic Management Journal, 35 (2), pp. 179-203;\nShazi, R., Gillespie, N., Steen, J., Trust as a predictor of innovation network ties in project teams (2015) International Journal of Project Management, 33 (1), pp. 81-91;\nSun, Y., Liu, J., Ding, Y., Analysis of the relationship between open innovation, knowledge management capability and dual innovation (2020) Technology Analysis &amp;amp; Strategic Management, 31 (1), pp. 15-28;\nSwanson, E., Kim, S., Lee, S.M., Yang, J.J., Lee, Y.K., The effect of leader competencies on knowledge sharing and job performance: Social capital theory (2020) Journal of Hospitality and Tourism Management, 42 (1), pp. 88-96;\nTaghizadeh, S.K., Karini, A., Nadarajah, G., Nikbin, D., Knowledge management capability, environmental dynamism and innovation strategy in Malaysian firms (2020) Management Decision, 59 (6), pp. 1386-1405;\nTsai, C.Y., Horng, J.S., Liu, C.H., Hu, D.C., Work environment and atmosphere: the role of organizational support in the creativity performance of tourism and hospitality organizations (2015) International Journal of Hospitality Management, 46, pp. 26-35;\nTurner, J.R., Petrunin, K., Creating self-generating knowledge sharing spirals: improving motivation in a knowledge economy (2015) Performance Improvement, 54 (7), pp. 20-25;\nUzzi, B., Social structure and competition in inter firm networks: the paradox of embeddedness (1997) Administrative Science Quarterly, 42 (1), pp. 35-67;\nVan Wijk, R., Jansen, J.J., Lyles, M.A., Inter-and intra-organizational knowledge transfer: a meta-analytic review and assessment of its antecedents and consequences (2008) Journal of Management Studies, 45 (4), pp. 830-853;\nWang, Z., Wang, N., Knowledge sharing, innovation and firm performance (2012) Expert Systems With Applications, 39 (10), pp. 8899-8908;\nWathne, K., Roos, J., von Krogh, G., (1996) Towards A Theory of Knowledge Transfer in a Cooperative Context, , von Krogh, G. and Roos, J. (Eds), Sage Publications, London, UK;\nXue, M., Boadu, F., Xie, Y., The penetration of green innovation on firm performance: effects of absorptive capacity and managerial environmental concern (2019) Sustainability, 11 (9), p. 2455;\nYang, Z., Nguyen, V.T., Le, P.B., Knowledge sharing serves as a mediator between collaborative culture and innovation capability: an empirical research (2018) Journal of Business &amp;amp; Industrial Marketing, 33 (7), pp. 958-969;\nYoo, D.K., Substructures of perceived knowledge quality and interactions with knowledge sharing and innovativeness: a sensemaking perspective (2014) Journal of Knowledge Management, 18 (3), pp. 523-537;\nZaheer, A., McEvily, B., Perrone, V., Does trust matter? Exploring the effects of interorganizational and interpersonal trust on performance (1998) Organization Science, 9 (2), pp. 141-159;\nZhang, M., Zhao, X., Lyles, M., Effects of absorptive capacity, trust and information systems on product innovation (2018) International Journal of Operations and Production Management, 38 (2), pp. 493-512","page":"206-228","publisher":"Inderscience Publishers","publisher-place":"Faculty of Entrepreneurship and Enterprise Development, Kumasi Technical University, P.O. Box 854, Kumasi, Ghana","title":"Is the correlation between knowledge sharing and firm innovation performance contingent on network trust and hierarchical culture? Evidence from the Chinese high-tech sector","type":"article-journal","volume":"92"},"uris":["http://www.mendeley.com/documents/?uuid=23cac3a0-9a1f-4dea-843e-207676bd12d3"]}],"mendeley":{"formattedCitation":"(Bendig et al., 2023; Bianco et al., 2023; Boadu et al., 2023; Jeong and Chung, 2023; Kaliannan et al., 2023; Khan and Riaz, 2023; J. Kim et al., 2023; Lee and Wei, 2023; Mastika et al., 2023; Muneeb et al., 2023; Nayak et al., 2023; Okorie et al., 2023; Rehman et al., 2023; Yildiz and Esmer, 2023)","plainTextFormattedCitation":"(Bendig et al., 2023; Bianco et al., 2023; Boadu et al., 2023; Jeong and Chung, 2023; Kaliannan et al., 2023; Khan and Riaz, 2023; J. Kim et al., 2023; Lee and Wei, 2023; Mastika et al., 2023; Muneeb et al., 2023; Nayak et al., 2023; Okorie et al., 2023; Rehman et al., 2023; Yildiz and Esmer, 2023)","previouslyFormattedCitation":"(Bendig et al., 2023; Bianco et al., 2023; Boadu et al., 2023; Jeong and Chung, 2023; Kaliannan et al., 2023; Khan and Riaz, 2023; J. Kim et al., 2023; Lee and Wei, 2023; Mastika et al., 2023; Muneeb et al., 2023; Nayak et al., 2023; Okorie et al., 2023; Rehman et al., 2023; Yildiz and Esmer, 2023)"},"properties":{"noteIndex":0},"schema":"https://github.com/citation-style-language/schema/raw/master/csl-citation.json"}</w:instrText>
      </w:r>
      <w:r w:rsidR="00330B27" w:rsidRPr="001518C8">
        <w:rPr>
          <w:rFonts w:ascii="Times New Roman" w:hAnsi="Times New Roman" w:cs="Times New Roman"/>
          <w:sz w:val="24"/>
          <w:szCs w:val="24"/>
          <w:lang w:val="en"/>
        </w:rPr>
        <w:fldChar w:fldCharType="separate"/>
      </w:r>
      <w:r w:rsidR="00330B27" w:rsidRPr="001518C8">
        <w:rPr>
          <w:rFonts w:ascii="Times New Roman" w:hAnsi="Times New Roman" w:cs="Times New Roman"/>
          <w:noProof/>
          <w:sz w:val="24"/>
          <w:szCs w:val="24"/>
          <w:lang w:val="en"/>
        </w:rPr>
        <w:t>(Bendig et al., 2023; Bianco et al., 2023; Boadu et al., 2023; Jeong and Chung, 2023; Kaliannan et al., 2023; Khan and Riaz, 2023; J. Kim et al., 2023; Lee and Wei, 2023; Mastika et al., 2023; Muneeb et al., 2023; Nayak et al., 2023; Okorie et al., 2023; Rehman et al., 2023; Yildiz and Esmer, 2023)</w:t>
      </w:r>
      <w:r w:rsidR="00330B27" w:rsidRPr="001518C8">
        <w:rPr>
          <w:rFonts w:ascii="Times New Roman" w:hAnsi="Times New Roman" w:cs="Times New Roman"/>
          <w:sz w:val="24"/>
          <w:szCs w:val="24"/>
          <w:lang w:val="en"/>
        </w:rPr>
        <w:fldChar w:fldCharType="end"/>
      </w:r>
      <w:r w:rsidR="00330B27" w:rsidRPr="001518C8">
        <w:rPr>
          <w:rFonts w:ascii="Times New Roman" w:hAnsi="Times New Roman" w:cs="Times New Roman"/>
          <w:sz w:val="24"/>
          <w:szCs w:val="24"/>
          <w:lang w:val="en"/>
        </w:rPr>
        <w:t>.</w:t>
      </w:r>
      <w:r w:rsidR="00914691" w:rsidRPr="001518C8">
        <w:rPr>
          <w:rFonts w:ascii="Times New Roman" w:hAnsi="Times New Roman" w:cs="Times New Roman"/>
          <w:sz w:val="24"/>
          <w:szCs w:val="24"/>
          <w:lang w:val="en"/>
        </w:rPr>
        <w:t xml:space="preserve"> </w:t>
      </w:r>
      <w:r w:rsidR="00C45A96">
        <w:rPr>
          <w:rFonts w:ascii="Times New Roman" w:hAnsi="Times New Roman" w:cs="Times New Roman"/>
          <w:sz w:val="24"/>
          <w:szCs w:val="24"/>
          <w:lang w:val="en"/>
        </w:rPr>
        <w:t>Integration choices must also consider market trends to develop a long-lasting competitive advantage</w:t>
      </w:r>
      <w:r w:rsidR="008E28F1">
        <w:rPr>
          <w:rFonts w:ascii="Times New Roman" w:hAnsi="Times New Roman" w:cs="Times New Roman"/>
          <w:sz w:val="24"/>
          <w:szCs w:val="24"/>
          <w:lang w:val="en"/>
        </w:rPr>
        <w:t>. They must, therefore, demonstrate complementarity with the supply chain environment</w:t>
      </w:r>
      <w:r w:rsidR="00AA49B1" w:rsidRPr="001518C8">
        <w:rPr>
          <w:rFonts w:ascii="Times New Roman" w:hAnsi="Times New Roman" w:cs="Times New Roman"/>
          <w:sz w:val="24"/>
          <w:szCs w:val="24"/>
        </w:rPr>
        <w:t xml:space="preserve"> </w:t>
      </w:r>
      <w:r w:rsidR="00AA49B1" w:rsidRPr="001518C8">
        <w:rPr>
          <w:rFonts w:ascii="Times New Roman" w:hAnsi="Times New Roman" w:cs="Times New Roman"/>
          <w:sz w:val="24"/>
          <w:szCs w:val="24"/>
        </w:rPr>
        <w:fldChar w:fldCharType="begin" w:fldLock="1"/>
      </w:r>
      <w:r w:rsidR="000555C9" w:rsidRPr="001518C8">
        <w:rPr>
          <w:rFonts w:ascii="Times New Roman" w:hAnsi="Times New Roman" w:cs="Times New Roman"/>
          <w:sz w:val="24"/>
          <w:szCs w:val="24"/>
        </w:rPr>
        <w:instrText>ADDIN CSL_CITATION {"citationItems":[{"id":"ITEM-1","itemData":{"ISSN":"0025-1747","author":[{"dropping-particle":"","family":"Nagano","given":"Hiroko","non-dropping-particle":"","parse-names":false,"suffix":""}],"container-title":"Management Decision","id":"ITEM-1","issue":"1","issued":{"date-parts":[["2019"]]},"page":"98-111","publisher":"Emerald Publishing Limited","title":"The growth of knowledge through the resource-based view","type":"article-journal","volume":"58"},"uris":["http://www.mendeley.com/documents/?uuid=3958a732-abce-4418-b07c-cc9260a14b28"]}],"mendeley":{"formattedCitation":"(Nagano, 2019)","plainTextFormattedCitation":"(Nagano, 2019)","previouslyFormattedCitation":"(Nagano, 2019)"},"properties":{"noteIndex":0},"schema":"https://github.com/citation-style-language/schema/raw/master/csl-citation.json"}</w:instrText>
      </w:r>
      <w:r w:rsidR="00AA49B1" w:rsidRPr="001518C8">
        <w:rPr>
          <w:rFonts w:ascii="Times New Roman" w:hAnsi="Times New Roman" w:cs="Times New Roman"/>
          <w:sz w:val="24"/>
          <w:szCs w:val="24"/>
        </w:rPr>
        <w:fldChar w:fldCharType="separate"/>
      </w:r>
      <w:r w:rsidR="00AA49B1" w:rsidRPr="001518C8">
        <w:rPr>
          <w:rFonts w:ascii="Times New Roman" w:hAnsi="Times New Roman" w:cs="Times New Roman"/>
          <w:noProof/>
          <w:sz w:val="24"/>
          <w:szCs w:val="24"/>
        </w:rPr>
        <w:t>(Nagano, 2019)</w:t>
      </w:r>
      <w:r w:rsidR="00AA49B1" w:rsidRPr="001518C8">
        <w:rPr>
          <w:rFonts w:ascii="Times New Roman" w:hAnsi="Times New Roman" w:cs="Times New Roman"/>
          <w:sz w:val="24"/>
          <w:szCs w:val="24"/>
        </w:rPr>
        <w:fldChar w:fldCharType="end"/>
      </w:r>
      <w:r w:rsidR="00AA49B1" w:rsidRPr="001518C8">
        <w:rPr>
          <w:rFonts w:ascii="Times New Roman" w:hAnsi="Times New Roman" w:cs="Times New Roman"/>
          <w:sz w:val="24"/>
          <w:szCs w:val="24"/>
        </w:rPr>
        <w:t xml:space="preserve">. </w:t>
      </w:r>
    </w:p>
    <w:p w14:paraId="3EDCA193" w14:textId="64675DD2" w:rsidR="000555C9" w:rsidRPr="001518C8" w:rsidRDefault="000555C9" w:rsidP="008D3E2D">
      <w:pPr>
        <w:tabs>
          <w:tab w:val="left" w:pos="426"/>
        </w:tabs>
        <w:jc w:val="both"/>
        <w:rPr>
          <w:rFonts w:ascii="Times New Roman" w:hAnsi="Times New Roman" w:cs="Times New Roman"/>
          <w:sz w:val="24"/>
          <w:szCs w:val="24"/>
        </w:rPr>
      </w:pPr>
      <w:r w:rsidRPr="001518C8">
        <w:rPr>
          <w:rFonts w:ascii="Times New Roman" w:hAnsi="Times New Roman" w:cs="Times New Roman"/>
          <w:sz w:val="24"/>
          <w:szCs w:val="24"/>
          <w:lang w:val="en"/>
        </w:rPr>
        <w:t xml:space="preserve">Companies in competitive industries must buy from the world's best available sources. Companies can develop these sources by constantly monitoring the development of the country and supply markets </w:t>
      </w:r>
      <w:r w:rsidRPr="001518C8">
        <w:rPr>
          <w:rFonts w:ascii="Times New Roman" w:hAnsi="Times New Roman" w:cs="Times New Roman"/>
          <w:sz w:val="24"/>
          <w:szCs w:val="24"/>
          <w:lang w:val="en"/>
        </w:rPr>
        <w:fldChar w:fldCharType="begin" w:fldLock="1"/>
      </w:r>
      <w:r w:rsidR="005E687B" w:rsidRPr="001518C8">
        <w:rPr>
          <w:rFonts w:ascii="Times New Roman" w:hAnsi="Times New Roman" w:cs="Times New Roman"/>
          <w:sz w:val="24"/>
          <w:szCs w:val="24"/>
          <w:lang w:val="en"/>
        </w:rPr>
        <w:instrText>ADDIN CSL_CITATION {"citationItems":[{"id":"ITEM-1","itemData":{"DOI":"10.1007/978-3-030-15058-7_3","ISBN":"25228595 (ISSN)","abstract":"International purchases of components, materials, services and finished products will continue to grow. Due to that, supply management staff at all levels must be more and more familiar with the nuances of global/worldwide sourcing. Despite many companies would prefer to buy from nearest countries (geographically close), it is not possible every time. Companies operating in competitive industries must buy from the best sources available in the world. Developing these sources demands continual monitoring of both country trend and supply market. Currently, many companies prefer to source from India or China. Less publicized but just as important is low-cost country sourcing rising in Eastern Europe. Of course, globalization will carry on and continue to be a major force that requires assessment on a firm-by-firm basis. Once the assessment is completed, management of supply must respond with an effective global strategy. © 2019, Springer Nature Switzerland AG.","author":[{"dropping-particle":"","family":"Rehman Khan","given":"S A","non-dropping-particle":"","parse-names":false,"suffix":""},{"dropping-particle":"","family":"Yu","given":"Z","non-dropping-particle":"","parse-names":false,"suffix":""}],"container-title":"EAI/Springer Innovations in Communication and Computing","id":"ITEM-1","issued":{"date-parts":[["2019"]]},"language":"English","note":"Export Date: 2 April 2023\n\nCorrespondence Address: Rehman Khan, S.A.; School of Economics and Management, China\n\nReferences: Agerfalk, P. J., Fitzgerald, B., Outsourcing to an unknown workforce: exploring open-sourcing as a global sourcing strategy (2008) MIS Quarterly, 32 (2), pp. 385-409; \nAhmad Alinejad, E., Pishvaee, M. S., Bonyadi Naeini, A., Key success factors for logistics provider enterprises: an empirical investigation in Iran (2018) Kybernetes, 47 (3), pp. 426-440. , https://doi.org/10.1108/K-10-2015-0269;\nAkinboade, O. A., Braimoh, L. A., International tourism and economic development in South Africa: a Granger causality test (2010) International Journal of Tourism Research, 12 (2), pp. 149-163;\nAnstine, J., Consumers’ willingness to pay for recycled content in plastic kitchen garbage bags: a hedonic price approach (2000) Applied Economics Letters, 7 (1), pp. 35-39;\nAntras, P., Helpman, E., Global sourcing (2004) Journal of Political Economy, 112 (3), pp. 552-580;\nCohen, M. A., Huchzermeier, A., Global supply chain management: A survey of research and applications (1999) Quantitative models for supply chain management, pp. 669-702. , S. Tayur, R. Ganeshan, &amp;amp; M. Magazine (Eds), –). New York: Springer;\nCohen, M. A., Mallik, S., Global supply chains: Research and applications (1997) Production and Operations Management, 6 (3), pp. 193-210;\nGronwald, K., Global sourcing: shifting the focus from cost saving to a strategic set-up (2012) Globalization of Professional Services, , U. Baeumer, P. Kreutter, &amp;amp; W. Messner (Eds), Berlin: Springer;\nKhan, S. A. R., Role of global sourcing in the modern supply chain of “FMCG” industries (2015) China marketing international conference—CMIC 2015 proceedings;\nKhan, S. A. R., Challenges and benefits: Global sourcing vs. local sourcing in the manufacturing industry (2015) China marketing international conference—CMIC 2015, , proceedings;\nKhan, S. A. R., Barriers and drivers: Information technology in manufacturing firms of Australia (2015) China marketing international conference—CMIC 2015, , proceedings;\nKhan, S.A.R., Dong, Q., SongBo, W., Zaman, K., Zhang, Y., Environmental logistics performance indicators affecting per capita income and sectoral growth: evidence from a panel of selected global ranked logistics countries (2017) Environmental Science and Pollution Research, 24 (2), pp. 1518-1531;\nKhan, S.A.R., Dong, Q., SongBo, W., Zaman, K., Zhang, Y., Travel and tourism competitiveness index: The impact of air transportation, railways transportation, travel and transport services on international inbound and outbound tourism (2017) Journal of Air Transport Management, 58 (1), pp. 125-134;\nKhan, S. A. R., The nexus between carbon emissions, poverty, economic growth, and logistics operations-empirical evidence from Southeast Asian countries (2019) Environmental Science and Pollution Research, , https://doi.org/10.1007/s11356-019-04829-4;\nLocke, D., (1996) Global supply management, , Boston: McGraw-Hill;\nPeeters, C, Lewin, A, Manning, S, Massini, S., Shifting firm boundaries in global services sourcing: transaction costs, emerging capabilities and experience-based learning (2010) Summer conference 2010 on opening up innovation: Strategy, organization and technology, , 16–18 June 2010. Imperial College London Business School;\n(2018) Imports of goods and services, , https://data.worldbank.org/indicator/ne.imp.gnfs.zs?end=2016&amp;amp;start=2013, World Bank. Accessed Jan 12, 2019","page":"39-80","publisher":"Springer Science and Business Media Deutschland GmbH","publisher-place":"School of Economics and Management, Tsinghua University, Beijing, China","title":"Global sourcing","type":"article"},"uris":["http://www.mendeley.com/documents/?uuid=2e5a9d58-66c2-4847-ab48-03876eaf774c"]}],"mendeley":{"formattedCitation":"(Rehman Khan and Yu, 2019)","plainTextFormattedCitation":"(Rehman Khan and Yu, 2019)","previouslyFormattedCitation":"(Rehman Khan and Yu, 2019)"},"properties":{"noteIndex":0},"schema":"https://github.com/citation-style-language/schema/raw/master/csl-citation.json"}</w:instrText>
      </w:r>
      <w:r w:rsidRPr="001518C8">
        <w:rPr>
          <w:rFonts w:ascii="Times New Roman" w:hAnsi="Times New Roman" w:cs="Times New Roman"/>
          <w:sz w:val="24"/>
          <w:szCs w:val="24"/>
          <w:lang w:val="en"/>
        </w:rPr>
        <w:fldChar w:fldCharType="separate"/>
      </w:r>
      <w:r w:rsidRPr="001518C8">
        <w:rPr>
          <w:rFonts w:ascii="Times New Roman" w:hAnsi="Times New Roman" w:cs="Times New Roman"/>
          <w:noProof/>
          <w:sz w:val="24"/>
          <w:szCs w:val="24"/>
          <w:lang w:val="en"/>
        </w:rPr>
        <w:t>(Rehman Khan and Yu, 2019)</w:t>
      </w:r>
      <w:r w:rsidRPr="001518C8">
        <w:rPr>
          <w:rFonts w:ascii="Times New Roman" w:hAnsi="Times New Roman" w:cs="Times New Roman"/>
          <w:sz w:val="24"/>
          <w:szCs w:val="24"/>
          <w:lang w:val="en"/>
        </w:rPr>
        <w:fldChar w:fldCharType="end"/>
      </w:r>
      <w:r w:rsidR="004C0434" w:rsidRPr="001518C8">
        <w:rPr>
          <w:rFonts w:ascii="Times New Roman" w:hAnsi="Times New Roman" w:cs="Times New Roman"/>
          <w:sz w:val="24"/>
          <w:szCs w:val="24"/>
          <w:lang w:val="en"/>
        </w:rPr>
        <w:t xml:space="preserve">. A significant part of overseas sales occurs in shipping terms when bargaining power and experience are decisive for effective delivery success </w:t>
      </w:r>
      <w:r w:rsidR="004C0434" w:rsidRPr="001518C8">
        <w:rPr>
          <w:rFonts w:ascii="Times New Roman" w:hAnsi="Times New Roman" w:cs="Times New Roman"/>
          <w:sz w:val="24"/>
          <w:szCs w:val="24"/>
          <w:lang w:val="en"/>
        </w:rPr>
        <w:fldChar w:fldCharType="begin" w:fldLock="1"/>
      </w:r>
      <w:r w:rsidR="005E687B" w:rsidRPr="001518C8">
        <w:rPr>
          <w:rFonts w:ascii="Times New Roman" w:hAnsi="Times New Roman" w:cs="Times New Roman"/>
          <w:sz w:val="24"/>
          <w:szCs w:val="24"/>
          <w:lang w:val="en"/>
        </w:rPr>
        <w:instrText>ADDIN CSL_CITATION {"citationItems":[{"id":"ITEM-1","itemData":{"DOI":"10.1080/1540496X.2022.2051811","ISSN":"1540496X (ISSN)","abstract":"Drawing on three-dimensional (HS6 product-destination-year) data on delivery terms in exports from Turkey, this study comprehensively explores the determinants of INCOTERMS clauses in three dimensions: legal, financial, and strategic. We show that a larger share of foreign sales occurs on high seller risk responsibility delivery terms when the export destination has better regulations, easier customs clearance, and high financing costs. Our findings also suggest the influence of bargaining power and experience on delivery terms. That is, the share of exports transacted on high supplier responsibility terms decreases with the number of export destinations served but increases with the number of products shipped to a particular export market in the past. © 2022 Taylor &amp; Francis Group, LLC.","author":[{"dropping-particle":"","family":"Avsar","given":"V","non-dropping-particle":"","parse-names":false,"suffix":""},{"dropping-particle":"","family":"Batmaz","given":"O","non-dropping-particle":"","parse-names":false,"suffix":""}],"container-title":"Emerging Markets Finance and Trade","id":"ITEM-1","issue":"13","issued":{"date-parts":[["2022"]]},"language":"English","note":"Export Date: 2 April 2023\n\nCorrespondence Address: Avsar, V.; College of Business, United States; email: veysel.avsar@tamucc.edu\n\nReferences: Alvarez, R., Faruq, H., Lopez, R.A., Is previous export experience important for new exports? (2013) The Journal of Development Studies, 49 (3), pp. 426-441; \nBusse, M., Hefeker, C., Political risk, institutions and foreign direct investment (2007) European Journal of Political Economy, 23 (2), pp. 397-415;\nDel Rosal, I., Factors influencing the choice of delivery terms used in Spanish seaborne container trade (2016) International Journal of Shipping and Transport Logistics, 8 (3), p. 318;\nFabbri, D., Klapper, L.F., Bargaining power and trade credit (2016) Journal of Corporate Finance, 41, pp. 66-80;\nHabiyaremye, A., Avsar, V., Bilateral trade agreements and trade finance: Evidence from Turkey (2020) International Journal of Emerging Markets;\nHien, N., Laporte, G., Roy, J., Business environment factors, incoterms selection and export performance (2014) Operations and Supply Chain Management: An International Journal, 2 (2), pp. 63-78;\n(2010) Incoterms® 2010: ICC rules for the use of domestic and international trade terms, , Paris: International Chamber of Commerce Publishing S.A;\nPapke, L.E., Wooldridge, J.M., Econometric methods for fractional response variables with an application to 401(k) plan participation rates (1996) Journal of applied econometrics, 11 (6), pp. 619-632;\nRose, A.K., Spiegel, M.M., The Olympic effect (2011) The Economic Journal, 121 (553), pp. 652-667;\nStapleton, D.M., Pande, V., O’Brien, D., EXW, FOB, or FCA? Choosing the incoterms and why it matters to maritime shippers (2014) Transport Law Journal, 81 (3), pp. 227-248;\nStojanović, Đ., Ivetić, J., Possibilities of using Incoterms clauses in a country logistics performance assessment and benchmarking (2020) Transport Policy, 98, pp. 217-228;\nSuraraksa, J., Amchang, C., Sawatwond, N., Decision-making on incoterms 2020 of automotive parts manufacturers in Thailand (2020) The Journal of Asian Finance, Economics and Business, 7 (10), pp. 461-470;\nWilner, B.S., The exploitation of relationships in financial distress: The case of trade credit (2000) The Journal of Finance, 55 (1), pp. 153-178;\nYaakub, S., Szu, L.Y., Factors influencing the choice in Incoterms among Malaysian manufacturers (2017) 6th International Conference On Social Sciences Research 2017, , 4thDecember 2017, Melia, Kuala Lumpur, Malaysia:, and,. In;\nYaakub, S., Szu, L.Y., Arbak, S., Halim, N.A., INCOTERMS selection factors and its effect on export performance (2018) Journal of Advance Research in Business, Marketing, and Supply Chain Management, 2 (1), pp. 9-18","page":"3609-3621","publisher":"Routledge","publisher-place":"College of Business, Texas A&amp;M University Corpus Christi, Corpus Christi, TX, United States","title":"Legal, Financial, and Strategic Forces in Cross-border Delivery Terms","type":"article-journal","volume":"58"},"uris":["http://www.mendeley.com/documents/?uuid=3e24acb4-cc06-4cb6-a984-defd0bb8a9d8"]}],"mendeley":{"formattedCitation":"(Avsar and Batmaz, 2022)","plainTextFormattedCitation":"(Avsar and Batmaz, 2022)","previouslyFormattedCitation":"(Avsar and Batmaz, 2022)"},"properties":{"noteIndex":0},"schema":"https://github.com/citation-style-language/schema/raw/master/csl-citation.json"}</w:instrText>
      </w:r>
      <w:r w:rsidR="004C0434" w:rsidRPr="001518C8">
        <w:rPr>
          <w:rFonts w:ascii="Times New Roman" w:hAnsi="Times New Roman" w:cs="Times New Roman"/>
          <w:sz w:val="24"/>
          <w:szCs w:val="24"/>
          <w:lang w:val="en"/>
        </w:rPr>
        <w:fldChar w:fldCharType="separate"/>
      </w:r>
      <w:r w:rsidR="004C0434" w:rsidRPr="001518C8">
        <w:rPr>
          <w:rFonts w:ascii="Times New Roman" w:hAnsi="Times New Roman" w:cs="Times New Roman"/>
          <w:noProof/>
          <w:sz w:val="24"/>
          <w:szCs w:val="24"/>
          <w:lang w:val="en"/>
        </w:rPr>
        <w:t>(Avsar and Batmaz, 2022)</w:t>
      </w:r>
      <w:r w:rsidR="004C0434" w:rsidRPr="001518C8">
        <w:rPr>
          <w:rFonts w:ascii="Times New Roman" w:hAnsi="Times New Roman" w:cs="Times New Roman"/>
          <w:sz w:val="24"/>
          <w:szCs w:val="24"/>
          <w:lang w:val="en"/>
        </w:rPr>
        <w:fldChar w:fldCharType="end"/>
      </w:r>
      <w:r w:rsidR="004C0434" w:rsidRPr="001518C8">
        <w:rPr>
          <w:rFonts w:ascii="Times New Roman" w:hAnsi="Times New Roman" w:cs="Times New Roman"/>
          <w:sz w:val="24"/>
          <w:szCs w:val="24"/>
          <w:lang w:val="en"/>
        </w:rPr>
        <w:t>.</w:t>
      </w:r>
      <w:r w:rsidR="00A607BC" w:rsidRPr="001518C8">
        <w:rPr>
          <w:rFonts w:ascii="Times New Roman" w:hAnsi="Times New Roman" w:cs="Times New Roman"/>
          <w:sz w:val="24"/>
          <w:szCs w:val="24"/>
          <w:lang w:val="en"/>
        </w:rPr>
        <w:t xml:space="preserve"> </w:t>
      </w:r>
      <w:r w:rsidR="00AC506E">
        <w:rPr>
          <w:rFonts w:ascii="Times New Roman" w:hAnsi="Times New Roman" w:cs="Times New Roman"/>
          <w:sz w:val="24"/>
          <w:szCs w:val="24"/>
          <w:lang w:val="en"/>
        </w:rPr>
        <w:t xml:space="preserve">Global firms should </w:t>
      </w:r>
      <w:r w:rsidR="00C45A96">
        <w:rPr>
          <w:rFonts w:ascii="Times New Roman" w:hAnsi="Times New Roman" w:cs="Times New Roman"/>
          <w:sz w:val="24"/>
          <w:szCs w:val="24"/>
          <w:lang w:val="en"/>
        </w:rPr>
        <w:t>implement formal risk management policies</w:t>
      </w:r>
      <w:r w:rsidR="00AC506E">
        <w:rPr>
          <w:rFonts w:ascii="Times New Roman" w:hAnsi="Times New Roman" w:cs="Times New Roman"/>
          <w:sz w:val="24"/>
          <w:szCs w:val="24"/>
          <w:lang w:val="en"/>
        </w:rPr>
        <w:t xml:space="preserve"> to reduce the risks and liabilities </w:t>
      </w:r>
      <w:r w:rsidR="00C45A96">
        <w:rPr>
          <w:rFonts w:ascii="Times New Roman" w:hAnsi="Times New Roman" w:cs="Times New Roman"/>
          <w:sz w:val="24"/>
          <w:szCs w:val="24"/>
          <w:lang w:val="en"/>
        </w:rPr>
        <w:t>of</w:t>
      </w:r>
      <w:r w:rsidR="00AC506E">
        <w:rPr>
          <w:rFonts w:ascii="Times New Roman" w:hAnsi="Times New Roman" w:cs="Times New Roman"/>
          <w:sz w:val="24"/>
          <w:szCs w:val="24"/>
          <w:lang w:val="en"/>
        </w:rPr>
        <w:t xml:space="preserve"> doing business internationally</w:t>
      </w:r>
      <w:r w:rsidR="008E28F1">
        <w:rPr>
          <w:rFonts w:ascii="Times New Roman" w:hAnsi="Times New Roman" w:cs="Times New Roman"/>
          <w:sz w:val="24"/>
          <w:szCs w:val="24"/>
          <w:lang w:val="en"/>
        </w:rPr>
        <w:t>. Adopting a successful risk management plan decreases miscommunications with clients and suppliers and can improve client relationships.</w:t>
      </w:r>
      <w:r w:rsidR="00A607BC" w:rsidRPr="001518C8">
        <w:rPr>
          <w:rFonts w:ascii="Times New Roman" w:hAnsi="Times New Roman" w:cs="Times New Roman"/>
          <w:sz w:val="24"/>
          <w:szCs w:val="24"/>
          <w:lang w:val="en"/>
        </w:rPr>
        <w:t xml:space="preserve"> </w:t>
      </w:r>
      <w:r w:rsidR="008E28F1">
        <w:rPr>
          <w:rFonts w:ascii="Times New Roman" w:hAnsi="Times New Roman" w:cs="Times New Roman"/>
          <w:sz w:val="24"/>
          <w:szCs w:val="24"/>
          <w:lang w:val="en"/>
        </w:rPr>
        <w:t xml:space="preserve">International trade risks and liabilities can be reduced by formal risk management techniques such as sales contracts, </w:t>
      </w:r>
      <w:r w:rsidR="00AC506E">
        <w:rPr>
          <w:rFonts w:ascii="Times New Roman" w:hAnsi="Times New Roman" w:cs="Times New Roman"/>
          <w:sz w:val="24"/>
          <w:szCs w:val="24"/>
          <w:lang w:val="en"/>
        </w:rPr>
        <w:t>using appropriate Incoterms for container shipping, introducing cargo insurance, and selecting</w:t>
      </w:r>
      <w:r w:rsidR="008E28F1">
        <w:rPr>
          <w:rFonts w:ascii="Times New Roman" w:hAnsi="Times New Roman" w:cs="Times New Roman"/>
          <w:sz w:val="24"/>
          <w:szCs w:val="24"/>
          <w:lang w:val="en"/>
        </w:rPr>
        <w:t xml:space="preserve"> a legal company </w:t>
      </w:r>
      <w:r w:rsidR="00A607BC" w:rsidRPr="001518C8">
        <w:rPr>
          <w:rFonts w:ascii="Times New Roman" w:hAnsi="Times New Roman" w:cs="Times New Roman"/>
          <w:sz w:val="24"/>
          <w:szCs w:val="24"/>
        </w:rPr>
        <w:fldChar w:fldCharType="begin" w:fldLock="1"/>
      </w:r>
      <w:r w:rsidR="005E687B" w:rsidRPr="001518C8">
        <w:rPr>
          <w:rFonts w:ascii="Times New Roman" w:hAnsi="Times New Roman" w:cs="Times New Roman"/>
          <w:sz w:val="24"/>
          <w:szCs w:val="24"/>
        </w:rPr>
        <w:instrText>ADDIN CSL_CITATION {"citationItems":[{"id":"ITEM-1","itemData":{"DOI":"10.1504/ijram.2018.095787","ISSN":"14668297 (ISSN)","abstract":"The purpose of this research was to determine if global organisations adopt formal risk management strategies to minimise risks and liabilities associated with international trade, and if a relationship exists between adopting a risk management strategy, and the number of countries global organisations do business with. Adopting effective risk management strategies minimises misunderstandings with customers and suppliers and may strengthen customer relationships by providing knowledge management support in these areas. The primary data was collected from 108 logistics and purchasing professionals using an online survey. The results identified that organisations use formal risk management strategies when dealing with partners in several countries. Thus, it is recommended that organisations develop a formal risk management strategy that includes contracts of sale, appropriate use of Incoterms for containerised shipments, application of cargo insurance and selection of governing body of law to minimise risks and liabilities in international trade. The results from this study provide valuable insights for organisations working in global business markets about how to effectively manage risks. © 2018 Inderscience Enterprises Ltd.","author":[{"dropping-particle":"","family":"Turnbull","given":"L","non-dropping-particle":"","parse-names":false,"suffix":""},{"dropping-particle":"","family":"Haddud","given":"A","non-dropping-particle":"","parse-names":false,"suffix":""}],"container-title":"International Journal of Risk Assessment and Management","id":"ITEM-1","issue":"4","issued":{"date-parts":[["2018"]]},"language":"English","note":"Cited By :1\n\nExport Date: 2 April 2023\n\nCorrespondence Address: Haddud, A.; School of Management Online Programmes, United Kingdom; email: abubaker.haddud@online.liverpool.ac.uk\n\nReferences: Ahlstrom, D., Innovation and growth: How business contributes to society (2010) Academy of Management Perspectives, 24 (3), pp. 11-24; \nAkdogan, A., Demirtas, O., Managerial role in strategic supply chain management (2014) Procedia-Social and Behavioral Sciences, 150, 10th International Strategic Management Conference 2014, pp. 1020-1029;\nBandaly, D., Shanker, L., Kahyaoglu, Y., Satir, A., Supply chain risk management-II: A review of operational, financial and integrated approaches (2013) Risk Management (14603799), 15 (1), p. 1;\nBergami, R., Incoterms 2010: What you need to know for smooth trading (2011) MHD Supply Chain Solutions, 41 (1), pp. 38-40;\nBrenner, J., ISO 27001: Risk management and compliance (2007) Risk Management (00355593), 54 (1), pp. 24-29;\nCarney, M., (2008) The Implications of Globalization for the Economy and Public Policy [Online], , http://www.bankofcanada.ca/wp-content/uploads/2010/02/sp08-2.pdf, accessed 22 March 2016;\nCaruntu, C., Lapadusi, M., Complex issues regarding the role and importance of internationally codified rules and Incoterms (2010) Petroleum-Gas University of Ploiesti Bulletin, Economic Sciences Series, 62 (1), pp. 98-110;\nChopra, S., Meindl, P., (2013) Supply Chain Management: Strategy, Planning, and Operation, Global Ed., 5th Ed, , Pearson, Essex;\nhttp://www.citt.ca/about/index.html, CITT (n.d.) About CITT [online], (accessed 25 March 2016); Connolly, K., Sullivan, E., Brennan, L., Murray, J., International supply chain management: A walk around the elephant (2005) Irish Journal of Management, 26 (1), pp. 149-162;\nCuervo-Cazurra, A., Global strategy and global business environment: The direct and indirect influences of the home country on a firm's global strategy (2011) Global Strategy Journal, 1 (3-4), p. 382;\nDallas, M., (2006) Value and Risk Management, [Electronic Book]: A Guide to Best Practice, , Blackwell Pub, n.p., Oxford;\nDavies, M., Snyder, D., (2014) International Transactions in Goods: Global Sales in Comparative Context, , Oxford University Press, n.p;\nDugan, S., Talmaciu, I., Influence of the changes brought by INCOTERMS 2010 to international trade (2012) Ovidius University Annals, Series Economic Sciences, 12 (1), p. 41;\nEasterby-Smith, M., Thorpe, R., Jackson, P., (2012) Management Research, 4th Ed, , SAGE Publications, London;\nFogliasso, C., Jeronimus, L., Events and trends in the last decade (2005-2015) that changed the business environment (2015) Insights to a Changing World Journal, 1 (2015), pp. 24-44;\nGerber, D., Biggie, B., The global supply chain: Understanding, measuring, mitigating and managing exposure in a supply chain dependent globalized market (2012) Defense Counsel Journal, 79 (4), pp. 412-437;\nHeckmann, I., Nickel, S., Comes, T., A critical review on supply chain risk-definition, measure and modeling (2015) Omega (UK), 52, pp. 119-132;\nHirigoyen, P., Covering the global marine marketplace (2015) Claims, 63 (3), pp. 36-39;\nHobkirk, I., Integrated transportation management-how best-in-class companies view the world differently (2007) Traffic World, 271 (27), pp. 18-21;\nHoekman, B.M., Kostecki, M.M., (2009) The Political Economy of the World Trading System from GATT to WTO, 3rd Ed, , Oxford University Press, Oxford;\nHollstein, C., Himpel, F., Supply chain risk management (2013) Logforum, 9 (1), pp. 21-25;\nHopkin, P., Achieving enhanced organisational resilience by improved management of risk: Summary of research into the principles of resilience and the practices of resilient organisations (2014) Journal of Business Continuity &amp;amp; Emergency Planning, 8 (3), pp. 252-262;\nHuemer, L., Unchained from the chain: Supply management from a logistics service provider perspective (2012) Journal of Business Research, 65, Resource Interaction in Inter-Organizational Networks, 65 (2), pp. 258-264;\nhttp://www.iccwbo.org/products-and-services/trade-facilitation/incoterms-2010/, ICC (n.d.) The New Incoterms® 2010 Rules [online], (accessed 1 April 2016); Kuei, C., Madu, C., Lin, C., Developing global supply chain quality management systems (2011) International Journal of Production Research, 49 (15), pp. 4457-4481;\nLam, J., Zhang, L., Enhanced logistics service provider framework for higher integration and efficiency in maritime logistics (2014) International Journal of Logistics: Research &amp;amp; Applications, 17 (2), pp. 89-113;\n(2016) Incoterms Discussion Forum [Online], , https://www.linkedin.com/groups/3250798, Linked In, (accessed 5 April 2016);\n(2013) Terms for Carriage [Online], , http://terms.maerskline.com/carriage, Maersk Line, (accessed 10 April 2016);\nMarin, D., Verdier, T., Corporate hierarchies and international trade: Theory and evidence (2014) Journal of International Economics, 94 (2), pp. 295-310;\nMarquardt, M.J., Globalization: Fight it, or embrace and purify it? (2007) Human Resource Development Quarterly, 18 (3), pp. 285-291;\nOrdonez, E., When the Toyota way went wrong (2010) Risk Management (00355593), 57 (10), pp. 24-26;\nParkash, S., Cooperation, coordination and team issues in disaster management; The need for a holistic and integrated approach (2015) Special Publication-Geological Society of London, 419 (1), pp. 57-61;\nRamberg, J., (2011) ICC Guide to Incoterms 2010: Understanding and Practical Use, , ICC Services Publications, Paris;\nRushton, A., Croucher, P., Baker, P., (2014) The Handbook of Logistics and Distribution Management, 5th Ed, , Kogan Page, London;\nSmith, T., (2015) Qualitative and Quantitative Research, , Research Starters: Education (Online Edition);\nStapleton, D., Pande, V., O'Brien, D., EXW, FOB or FCA? Choosing the right incoterm and why it matters to maritime shippers (2014) Journal of Transportation Law, Logistics &amp;amp; Policy, 81 (3), pp. 227-248;\nStiven, J.A., Preparing and advising your clients on cloud usage (2014) Depaul Business &amp;amp; Commercial Law Journal, 12 (4), pp. 421-436;\n(2015) United Nations Convention on Contracts for the International Sale of Goods (Vienna, 1980) (CISG) [Online], , http://www.uncitral.org/uncitral/en/uncitral_texts/sale_goods/1980CISG.html, UNCITRAL, (accessed 15 April 2016);\nUth, H., Technical risks and best available technology (BAT) of hydraulic fracturing in unconventional natural gas resources (2014) Environmental Earth Sciences, 72 (6), pp. 2163-2171;\nWestney, D.E., Global strategy and global business environment: Changing models of the global business environment (2011) Global Strategy Journal, 1 (3-4), p. 377;\nWisner, J., Tan, K., Leong, G., (2012) Principles of Supply Chain Management: A Balanced Approach, 3rd Ed, , South-Western Cengage Learning, Mason, OH;\n(2014) World Trade Report 2014 [Online], , https://www.wto.org/english/res_e/booksp_e/world_trade_report14_e.pdf, WTO, (accessed on 10 April 2016);\n(2015) What Is the WTO [Online], , https://www.wto.org/english/thewto_e/whatis_e/whatis_e.htm, WTO, (accessed 10 April 2016);\nYu, D., Zhou, R., Tacit knowledge sharing modes of university teachers from the perspectives of psychological risk and value (2015) International Journal of Higher Education, 4 (2), pp. 214-224","page":"302-331","publisher":"Inderscience Publishers","publisher-place":"School of Management Online Programmes, University of Liverpool, Liverpool, United Kingdom","title":"Exploring risk management strategies in global business environments","type":"article-journal","volume":"21"},"uris":["http://www.mendeley.com/documents/?uuid=33c3ce6b-7463-4c74-80c2-f9e972d6a0ad"]}],"mendeley":{"formattedCitation":"(Turnbull and Haddud, 2018)","plainTextFormattedCitation":"(Turnbull and Haddud, 2018)","previouslyFormattedCitation":"(Turnbull and Haddud, 2018)"},"properties":{"noteIndex":0},"schema":"https://github.com/citation-style-language/schema/raw/master/csl-citation.json"}</w:instrText>
      </w:r>
      <w:r w:rsidR="00A607BC" w:rsidRPr="001518C8">
        <w:rPr>
          <w:rFonts w:ascii="Times New Roman" w:hAnsi="Times New Roman" w:cs="Times New Roman"/>
          <w:sz w:val="24"/>
          <w:szCs w:val="24"/>
        </w:rPr>
        <w:fldChar w:fldCharType="separate"/>
      </w:r>
      <w:r w:rsidR="00A607BC" w:rsidRPr="001518C8">
        <w:rPr>
          <w:rFonts w:ascii="Times New Roman" w:hAnsi="Times New Roman" w:cs="Times New Roman"/>
          <w:noProof/>
          <w:sz w:val="24"/>
          <w:szCs w:val="24"/>
        </w:rPr>
        <w:t>(Turnbull and Haddud, 2018)</w:t>
      </w:r>
      <w:r w:rsidR="00A607BC" w:rsidRPr="001518C8">
        <w:rPr>
          <w:rFonts w:ascii="Times New Roman" w:hAnsi="Times New Roman" w:cs="Times New Roman"/>
          <w:sz w:val="24"/>
          <w:szCs w:val="24"/>
        </w:rPr>
        <w:fldChar w:fldCharType="end"/>
      </w:r>
      <w:r w:rsidR="00A607BC" w:rsidRPr="001518C8">
        <w:rPr>
          <w:rFonts w:ascii="Times New Roman" w:hAnsi="Times New Roman" w:cs="Times New Roman"/>
          <w:sz w:val="24"/>
          <w:szCs w:val="24"/>
        </w:rPr>
        <w:t>.</w:t>
      </w:r>
    </w:p>
    <w:p w14:paraId="312F5DA5" w14:textId="1DC12F7A" w:rsidR="00D62E9B" w:rsidRPr="001518C8" w:rsidRDefault="00180B51" w:rsidP="00330B27">
      <w:pPr>
        <w:tabs>
          <w:tab w:val="left" w:pos="426"/>
        </w:tabs>
        <w:jc w:val="both"/>
        <w:rPr>
          <w:rFonts w:ascii="Times New Roman" w:hAnsi="Times New Roman" w:cs="Times New Roman"/>
          <w:sz w:val="24"/>
          <w:szCs w:val="24"/>
        </w:rPr>
      </w:pPr>
      <w:r>
        <w:rPr>
          <w:rFonts w:ascii="Times New Roman" w:hAnsi="Times New Roman" w:cs="Times New Roman"/>
          <w:sz w:val="24"/>
          <w:szCs w:val="24"/>
          <w:lang w:val="en"/>
        </w:rPr>
        <w:t>RBV has been used in the literature currently available for logistics study.</w:t>
      </w:r>
      <w:r w:rsidR="00DD67C2" w:rsidRPr="001518C8">
        <w:rPr>
          <w:rFonts w:ascii="Times New Roman" w:hAnsi="Times New Roman" w:cs="Times New Roman"/>
          <w:sz w:val="24"/>
          <w:szCs w:val="24"/>
          <w:lang w:val="en"/>
        </w:rPr>
        <w:t xml:space="preserve"> </w:t>
      </w:r>
      <w:r w:rsidR="009056CE" w:rsidRPr="001518C8">
        <w:rPr>
          <w:rFonts w:ascii="Times New Roman" w:hAnsi="Times New Roman" w:cs="Times New Roman"/>
          <w:sz w:val="24"/>
          <w:szCs w:val="24"/>
        </w:rPr>
        <w:fldChar w:fldCharType="begin" w:fldLock="1"/>
      </w:r>
      <w:r w:rsidR="00962BB4" w:rsidRPr="001518C8">
        <w:rPr>
          <w:rFonts w:ascii="Times New Roman" w:hAnsi="Times New Roman" w:cs="Times New Roman"/>
          <w:sz w:val="24"/>
          <w:szCs w:val="24"/>
        </w:rPr>
        <w:instrText>ADDIN CSL_CITATION {"citationItems":[{"id":"ITEM-1","itemData":{"ISSN":"08580855 (ISSN)","abstract":"This paper is a critical review of the literature, based on secondary data on the capability of logistics service providers (LSPs) and the role of government in enhancing cross-border logistics performance (CBLP) between Thailand and Malaysia. Methodology wise, the literature review involved 26 academic articles published in recognized international and domestic journals in Tier 1, as well as policy documents/statistics obtained from relevant government agencies from 2015 – 2021, using essential keywords. The review provides a clear picture of cross-border logistics (CBL) between Thailand and Malaysia with an in-depth explanation and analysis of the broader implications under the Resource-Based View (RBV) theory. It reveals that cross-border operations are currently facing an unstable environment, stiff competition, and complex operations. Therefore, LSPs are required to have the necessary capabilities to ensure effective operations. Government resources should also be developed to ease movement and activities in the international trade process, such as ensuring the effectiveness of information and communication technology, reducing the barrier of service delivery, and mitigating public complaints. Firms should become more capable in improving the tangible and intangible resources that help support their working process, especially in terms of qualified manpower. This paper presents practical experiences in developing organizational resources which can be adopted by LSPs and governments. This may lead to a better CBLP for the bilateral countries. © 2022. ABAC Journal. All Rights Reserved.","author":[{"dropping-particle":"","family":"Pengman","given":"H","non-dropping-particle":"","parse-names":false,"suffix":""},{"dropping-particle":"","family":"Melan","given":"M","non-dropping-particle":"","parse-names":false,"suffix":""},{"dropping-particle":"","family":"Hanan","given":"S B A","non-dropping-particle":"","parse-names":false,"suffix":""}],"container-title":"ABAC Journal","id":"ITEM-1","issue":"1","issued":{"date-parts":[["2022"]]},"language":"English","note":"Export Date: 2 April 2023\n\nCorrespondence Address: Pengman, H.; Universiti Utara Malaysia (UUM)Malaysia; email: hasa.peng@gmail.com\n\nReferences: Ahmad, S., Melan, M., Challenges and Impact of Open Market Concepts in Haulage Industry (2014) International Journal of Academic Research in Accounting, Finance and Management Sciences, 22 (2), p. 1626. , https://doi:10.6007/IJARAFMS/v4-i4/1202; \nAhmad, S., Melan, M., Zakaria, M., Issues and Barriers to Sustainable Growth of Malaysian Haulage Industry (2015) American Journal of Economics, Scientific &amp;amp; Academic Publishing, 5 (2), pp. 82-89. , https://doi:10.5923/c.economics.201501.06;\nAgmeka, F., Wathoni, R. N., Santoso, A. S., The influence of discount framing towards brand reputation and brand image on purchase intention and actual behaviour in e-commerce (2019) Procedia Computer Science, 161, pp. 851-858. , https://doi:10.1016/j.procs.2019.11.192;\nAntoniades, N., Haan, P., Government capabilities as drivers of performance: path to prosperity (2019) Heliyon, 5 (2), pp. 2-18. , https://doi.org/10.1016/_j.heliyon.2019.e01180;\nAntún, J. P., Alarcón, R., Bases for Feasibility Analysis of Logistics Platforms at Borders (2014) Procedia - Social and Behavioral Sciences, 162, pp. 6-14. , https://doi:10.1016/j.sbspro.2014.12.180;\nBakar, M. A., Jaafar, H. S., Malaysian Logistics Performance: A Manufacturer's Perspective (2016) Procedia - Social and Behavioral Sciences, 224, pp. 571-578. , https://doi:10.1016/j.sbspro.2016.05.442;\n(2019) BOT Annual Report 2019, , https://www.bot.or.th/English/ResearchAndPublications/Report/DocLib_AnnualEconReport/AnnualReport2019_En.pdf;\n(2021) Total Value and Quantity of Exports, , https://www.bot.or.th/App/BTWS_STAT/statistics/DownloadFile.aspx?file=EC_XT_008_S2_ENG.pdf;\nBarney, J., Firm resources and sustained competitive advantages (1991) Competitive strategy, 2, pp. 33-54;\nBarney, J., Wright, M., Ketchen, D. J., The resource-based view of the firm: Ten years after 1991 (2001) Journal of Management, 27 (6), pp. 626-641. , https://doi:10.1177/014920630102700601;\nBhantnagar, R., Teo, C., Role of logistics in enhancing competitive advantage A value chain framework for global supply chains (2009) International journal of physical distribution &amp;amp; logistics management, 39 (3), pp. 202-226;\nBochaton, A., Cross-border mobility and social networks: Laotians seeking medical treatment along the Thai border (2014) Social Science and Medicine, 124, pp. 364-373;\nCharanwanitwong, T., Fraszczyk, A., Rail liberalization in Europe and lessons for Thailand: Policy makers vs. academic Views (2018) Transportation Research Part A, 113, pp. 421-440. , https://doi:10.1016/j.tra.2018.05.001;\nChen, X., Zhang, W., Research on the Performance Influence Factor of Logistics Enterprises Crossover (2018) Journal of Management and Engineering, 30, pp. 48-63. , https://doi:10.1016/j.elerap.2018.100821;\nChung, W., Talluri, S., Kovács, G., Investigating the effects of lead-time uncertainties and safety stocks on logistical performance in a border-crossing JIT supply chain (2018) Computers &amp;amp; Industrial Engineering, 118, pp. 440-450. , https://doi:10.1016/j.cie.2018.03.018;\nCornejo, L. E., Prozzi, J., Susen, J., Borrego, M., (2017) How Long Is Too Long to Cross the Border?, , Texas A&amp;amp;M Transportation Institute, Texas;\n(2019) Statistics of import-export, , http://www.dft.go.th/th-th/dft-service-data-statistic/cid/583;\n(2021) Statistics of import-export, , https://www.dft.go.th/bts/trade-report;\nDing, M. J., Kam, B. H., Lalwani, C. S., Operational routines and supply chain competencies of Chinese logistics service Providers (2012) The International Journal of Logistics Management, 23 (3), pp. 383-407. , https://doi:10.1108/09574091211289237;\nDoan, T. N., Xing, Y., Trade efficiency, free trade agreements and rules of origin (2018) Journal of Asian Economics, 55, pp. 33-41. , https://doi:10.1016/j.asieco.2017.12.007;\nDooren, W. V., Caluwe, C. D., Lonti, Z., (2012) How to measure Public Administration Performance, , https://www.researchgate.net/publication/259925122_How_to_Measure_Public_Administration_Performance, Retrieved from;\nDong, M., He, J., Linking the past to the future: A reality check on cross-border timber trade from Myanmar (Burma) to China (2018) Forest Policy and Economics, 87, pp. 11-19. , https://doi:10.1016/j.forpol.2017.11.002;\n(2019) Logistics and Supply Chain Management in Singapore, , https://www.edb.gov.sg/en/our-industries/logistics-and-supply-chain-management.html;\nEliaa, S., Giuffridaa, M., Marianib, M. M., Brescianic, S., Resources and digital export: An RBV perspective on the role of digital technologies and capabilities in cross-border ecommerce (2021) Journal of Business Research, 132, pp. 158-169. , https://doi.org/10.1016/j.jbusres.2021.04.010;\nFensterseifer, J. E., Strategic Resources and Sustainability of Competitive Advantages in Industrial Clusters: Towards a General Analytical Framework (2009) EnANPAD, 33, pp. 1-15;\nFurrer, O., Sudharshan, D., Thomas, H., Alexandre, M. T., Resource configurations, generic strategies, and firm performance exploring the parallels between resource-based and competitive strategy theories in a new industry (2008) Journal of Strategy and Management, 1 (1), pp. 15-40. , https://doi:10.1108/17554250810909400;\nGani, A., The Logistics Performance Effect in International Trade (2017) The Asian Journal of Shipping and Logistics, 33 (4), pp. 279-288;\nGiovanis, A. N., Tomaras, P., Zondiros, D., Suppliers Logistics Service Quality Performance and its Effect on Retailers' Behavioral Intentions (2013) Procedia - Social and Behavioral Sciences, 73, pp. 302-309. , https://doi:10.1016/j.sbspro.2013.02.056;\nHassan, M. G., Hussain, F., Rahman, M. B. S., Exploring usefulness of CRM and IT in Malaysian hotel industry: A qualitative approach (2013) Journal of Information and Communication Technology, 12 (1), pp. 21-37;\nHassan, M. G., Loon, L. K., Udin, Z. M., Relationship between relational capability and supply chain technology adoption (2017) Advanced Science Letters, 23 (4), pp. 2774-2778;\nHaughton, M., Sapna Isotupa, K. P., Scheduling commercial vehicle queues at a Canada-US border crossing (2012) Transportation Research Part E: Logistics and Transportation Review, 48 (1), pp. 190-201. , https://doi:10.1016/j.tre.2011.07.008;\nHerrera, G. E., Martens, B., Turlea, G., The drivers and impediments for cross-border ecommerce in the EU (2014) Information Economics and Policy, 28, pp. 83-96;\nHoldford, D. A., Resourcebased theory of competitive advantage - A framework for pharmacy practice innovation research (2018) Pharmacy Practice, 16 (3), pp. 1-11. , https://doi:10.18549/PharmPract.2018.03.1351;\nKoc, T., Ceylan, C., Factors impacting the innovative capacity in large-scale companies (2007) Technovation, 27 (3), pp. 105-114. , https://doi:10.1016/j.technovation.2005.10.002;\nKotler, P., Keller, K. L., (2015) Marketing Management, , (14th ed). New Jersey: Prentice Hall;\nLee, K. L., Udin, Z. M., Hassan, M. G., Bakar, Z. A., Hanaysha, J. R., The power of organizational innovativeness in shaping supply chain operational performance (2017) Advanced Science Letters, 23 (9), pp. 8579-8585;\nLimcharoen, A., Jangkrajarng, V., Wisittipanich, W., Ramingwong, S., Thailand logistics trend: Logistics performance index (2017) International Journal of Applied Engineering Research, 12 (5), pp. 4882-4885;\nMadhani, P., (2010) Resources Based View: Concept and Practice, , Tripura: The Icfai University Press;\nMile, J. A., (2012) Management and Organization Theory, , Jossey-Bass, San Francisco;\nMelan, M., (2016), Developing a Mitigation Framework on Traffic Congestion Involving Commercial Vehicles at TransBorder Checkpoints of Bukit Kayu Hitam Malaysia and Sadao Thailand S. Kotagama &amp;amp; K. Andriotis (Eds), Selected paper from The International Conference on Hospitality &amp;amp; Tourism Management 2016; Melan, M., Sabar, R., The Challenges of a Trucking Company: The case of UFA Sdn (2013) Bhd. IIUM Journal of Case Studies in Management, 4 (2), p. 19;\nMohmand, Y. T., Salman, A., Mughal, K. S., Imran, M., Makarevic, N., Export Potentials of Pakistan: Evidence from the Gravity Model of Trade (2015) European Journal of Economic Studies, 14 (4), pp. 212-220. , https://doi:10.13187/es.2015.14.212;\nMonteiro, A. P., Soares, A. M., Rua, O. L., Entrepreneurial Orientation and Export performance: The mediating effect of dynamic capabilities (2019) Journal of Innovation &amp;amp; Knowledge, 4, p. 79187. , https://doi:10.1016/j.jik.2019.04.001;\n(2018) Thailand GDP Quarter 4 of year 2017 and trend in 2018, , http://www.nesdb.go.th/ewt_dl_link.php?nid=5165;\n(2020) Gross Domestic Product Chain Volume Measures 4/2563, , https://www.nesdc.go.th/ewt_w3c/main.php?filename.=qgdp_page;\nOmotayo, A., Melan, M., Factors influencing the information and communication technology (ICT) of third party logistics in Malaysia (2017) International Journal of Supply Chain Management, 6 (2), p. 202208;\nParpart, E., (2016) Thai-Malaysian border trade ready to move to the next level, , https://www.bangkokpost.com/tech/apps/1112357/thai-malaysian-border-trade-ready-to-move-to-the-next-level;\nParrish, E. D., Cassill, Nancy. L., Oxenham, W., Opportunities in the international textile and apparel marketplace for niche markets (2004) Journal of Fashion Marketing and Management, 8, pp. 41-57. , https://doi:10.1108/13612020410518682;\nPengman, H., The study of Delayed Problems on Concentrated Latex Transportation from Thailand to Malaysia (2016) Selected papers from The 7th Hatyai National and International Conference, pp. 921-932. , C. Judpalo (Ed), Thailand: Hatyai University;\nPengman, H., Kettapan, K., The Development of a Single Window Integrated with Transportation Management in ASEAN (2018) Veridian E-Journal, Silpakorn University, 11 (4), p. 879888;\nPinto, C. F., Ferreira, M. P., Falaster, C., Fleury, M. T. L., Fleury, A., Ownership in crossborder acquisitions and the role of government support (2017) Journal of World Business, 52, pp. 533-545;\nPrapinit, P., Melan, M., The Economic Connectivity in Transportation and Tourism Supply Chain of Loei, Thailand-Laos PDR-Social Republic of Vietnam-Republic of China (2018) Advances in Natural and Applied Sciences, 12 (1), pp. 28-32;\nPrapinit, P., Sabar, R., Melan, M., Demand for Logistics Management Studies In North Eastern Thailand (2019) International Journal of Supply Chain Management, 8 (5), pp. 481-485;\nPrapinit, P., Bungkerd, A., Melan, M., Labor Market and Economic Wage in Thailand (2019) International Journal of Academic Research in Business &amp;amp; Social Sciences, 9 (6), p. 653663. , https://doi:10.6007/IJARBSS/v9-i6/5979;\nRaktam, P., Kewakitipong, L., The Factors and Strategy to Persuade the Use of NSW (2015) NIDA Business Journal, 16, p. 2659;\nRen, S., Choi, T. M., Lee, K. M., Lin, L., Intelligent service capacity allocation for cross-border-E-commerce related third-party-forwarding logistics operations: A deep learning approach (2020) Transportation Research Part E, 134, pp. 1-19. , https://doi.org/10.1016Zj.tre.2019.101834;\nRivera, L., Sheffi, Y., Knoppen, D., Logistics clusters: The impact of further agglomeration, training and firm size on collaboration and value added services (2016) Intern Journal of Production Economics, 179, pp. 285-294. , https://doi:10.1016/j.ijpe.2016.05.018;\nRoslan, N. A. A., Wahab, E., Abdullah, N. H., Service Quality: A Case Study of Logistics Sector in Iskandar Malaysia Using SERVQUAL Model (2015) Procedia - Social and Behavioral Sciences, 172, p. 457462. , https://doi:10.1016/j.sbspro.2015.01.380;\nRío, D. J., Agüera, F. O., Cuadra, S. M., Morales, P. C., Satisfaction in border tourism: An analysis with structural equations (2017) European Research on Management and Business Economics, 23 (2), pp. 103-112;\nSamart, S., (2016) Logistics operators in South face costly delays at Sadao border, , http://www.nationmultimedia.com/business/Logistics-operators-in-South-face-costly-delays-at-30288692.html;\n(2015) Logistic development of Thailand among Asian, , https://www.scglogistics.co.th/blog/detail/12?category=1;\nSigler, T. J., Panama's Special Economic Zones: Balancing Growth and Development (2014) Journal of the Society for Latin American Studies, 33 (1), pp. 1-15. , https://doi.org/10.1111/blar.12035;\nStock, J. R., Lambert, D. M., (2001) Strategic Logistics Management, , McGraw-Hill, Singapore;\nStudzieniecki, T., Palmowski, T., Korneevets, V., The System of Cross-border Tourism in the Polish-Russian Borderland (2016) Procedia Economics and Finance, 39, pp. 545-552;\nSu, S. I, Ke, J. F., National Logistics Performance Benchmarking: A Process-Based Approach Using World Bank Logistics Performance Index Database (2017) Journal of Supply Chain and Operations Management, 15 (1), pp. 55-78;\nTangi, L., Janssen, M., Benedetti, M., Noci, G., Digital government transformation: A structural equation modelling analysis of driving and impeding factors (2021) International Journal of Information Management, 60 (1), pp. 1-10. , https://doi.org/10.1016Zj.ijinfomgt.2021.102356;\nTeangsompong, T., Sirisunhirun, S., Multi-level structural equation modeling for city development based on the expectations of the local population in a special border economic zone in Western Thailand (2018) Kasetsart Journal of Social Sciences, 39 (3), pp. 1-8. , https://doi:10.1016/j.kjss.2017.08.002;\n(2018) The World Bank Annual Report 2018, , https://data.worldbank.org/country/thailand;\n(2018) Connecting to Compete 2018 Trade Logistics in the Global Economy: The Logistics Performance Index and Its Indicators, , https://openknowledge.worldbank.org/bitstream/handle/10986/29971/LPI2018.pdf;\n(2019) Ease of doing business rankings, , https://www.doingbusiness.org/en/rankings;\n(2019) Trading across-border, , https://www.doingbusiness.org/en/data/exploretopics/trading-across-borders;\n(2019) Evaluation of Transparency International’s Transparency in Corporate Reporting (TRAC) tool Recommendations for enhancing relevance and impact, , https://www.transparency.org/files/content/ouraccountability/HVGP_TI_Trac_Evaluation_Report__20190423_APPENDIX.pdf, Retrieved from;\nSigler, T. J., Panama's Special Economic Zones: Balancing Growth and Development (2014) Journal of the Society for Latin American Studies, 33 (1), pp. 1-15. , https://doi.org/10.1111/blar.12035;\nSlusarciuc, M., Coordinates and representations of architecture for a regional crossborder development strategy (2016) Centre for European Studies (CES) Working Papers, 8 (1), pp. 182-196;\nUyar, A., Fernandes, V., Kuzey, C., The mediating role of corporate governance between public governance and logistics performance: International evidence (2021) Transport Policy, 109, pp. 37-47. , https://doi.org/10.1016/j.tranpol.2021.05.023;\nVaghi, C., Lucietti, L., Costs and Benefits of Speeding up Reporting Formalities in Maritime Transport (2016) Transportation Research Procedia, 14, pp. 213-222. , https://doi:10.1016/j.trpro.2016.05.057;\nVaiciute, K., Skirmantiene, J., Domanska, L., Assessment of Transport Specialists' Competencies in Transport/Logistics Companies (2017) Procedia Engineering, 187, pp. 628-634. , https://doi:10.1016/j.proeng.2017.04.423;\nValarezo, Á., Pérez-Amaral, T., Garín-Muñoz, T., García, I. H., López, R., (2018) Drivers and barriers to cross-border ecommerce: Evidence from Spanish individual behavior, , https://doi:10.1016/j.telpol.2018.03.006;\nVeljkovic, N., Bogdanovic, D. S., Stoimenov, L., Benchmarking open government: An open data perspective (2014) Government Information Quarterly, 31 (2), pp. 278-290. , https://doi:10.1016/j.giq.2013.10.011;\nWaller, L., Genius, A., Barriers to transforming government in Jamaica Challenges to implementing initiatives to enhance the efficiency, effectiveness and service delivery of government through ICTs (e-Government) (2015) Transforming Government: People, Process and Policy, 9 (4), pp. 480-497. , https://doi:0.1108/TG-12-2014-0067;\nWalsh, J., Social Policy and Special Economic Zones in the Greater Mekong Subregion (2013) International Journal of Social Quality, 3, pp. 44-56. , https://doi:10.3167/IJSQ.2013.030104;\nWang, M., Jie, F., Abareshi, A., Logistics Capability, Supply Chain Uncertainty and Risk, and Logistics Performance: An Empirical Analysis of Australian Courier Industry (2018) Operations and Supply Chian Management, 11 (1), pp. 45-54;\nWilson, J., (2012) Essentials of Business Research, , (2nd ed). London: Sage Publication Ltd;\n(2018) The global competitiveness report 2017-2018, , http://reports.weforum.org/global-competitiveness-index-2017-2018/competitiveness-rankings/;\nYilmaz, Y., Bititci, U., Performance measurement in tourism: a value chain model (2006) International journal of contemporary hospitality management, 18 (4), pp. 341-349. , https://doi:10.1179/str.2006.53.4.005;\nYang, C. C., Marlow, P. B., Lu, C. S., Assessing resources, logistics service capabilities, innovation capabilities and the performance of container shipping services in Taiwan (2009) International Journal of Production Economics, 122 (1), pp. 4-20. , https://doi:10.1016/j.ijpe.2009.03.016;\nYu, K., Cadeaux, J., Song, H., Flexibility and quality in logistics and relationships (2017) Industrial Marketing Management, 62, pp. 211-225. , https://doi:10.1016/j.indmarman.2016.09.004;\nYu, W., Chavez, R., Jacobs, M. A., Feng, M., Data-driven supply chain capabilities and performance: A resource-based view (2018) Transportation Research Part E: Logistics and Transportation Review, 114, pp. 371-385. , https://doi:10.1016/j.tre.2017.04.002;\nYuen, K. F., Li, K. X., Xu, G., Wang, X., Wong, Y. D., A taxonomy of resources for sustainable shipping management: Their interrelationships and effects on business performance (2019) Transportation Research Part E, 128, pp. 316-332. , https://doi:10.1016/j.tre.2019.06.014;\nZhu, Y., Freeman, S., Tamer Cavusgil, S., Service quality delivery in a crossnational context (2018) International Business Review, 27 (5), p. 10221032. , https://doi.org/10.1016/j.ibusrev.2018.03.002","page":"202-221","publisher":"Assumption University","publisher-place":"Universiti Utara Malaysia (UUM), Malaysia","title":"LOGISTICS SERVICE PROVIDERS' CAPABILITIES AND ROLES OF GOVERNMENT TOWARDS CROSS BORDER LOGISTICS PERFORMANCE BETWEEN THAILAND AND MALAYSIA","type":"article-journal","volume":"42"},"uris":["http://www.mendeley.com/documents/?uuid=9bbeacd7-02c9-4a10-8727-e7cd93756738"]},{"id":"ITEM-2","itemData":{"ISSN":"20513771 (ISSN)","abstract":"Abstract-The purpose of this paper is to provide the foundation for third-party logistics (3PL) firms to become niche logistics providers. The development of this paper is based on a comprehensive literature review drawn from a total of 114 academic researches. The review reveals that 3PL firms need to consider uniqueness in the development of both their capability and service performance. As the focus should be on the capability to perform services with quality, the uniqueness that is embedded will create a competitive edge in terms of unique innovation characteristics over other competitors, locally and abroad. The uniqueness will also magnify the respective 3PL firm's service quality in terms of its greatness. The findings indicate that future research in the area is needed as this will contribute significantly to the body of knowledge, specifically the Resource Based View (RBV) theory. © ExcelingTech Pub, UK.","author":[{"dropping-particle":"","family":"Nur 'Atikah Zulkiffli","given":"S","non-dropping-particle":"","parse-names":false,"suffix":""},{"dropping-particle":"","family":"Sebadak","given":"M","non-dropping-particle":"","parse-names":false,"suffix":""},{"dropping-particle":"","family":"Padlee","given":"S F","non-dropping-particle":"","parse-names":false,"suffix":""},{"dropping-particle":"","family":"Yusof","given":"J M","non-dropping-particle":"","parse-names":false,"suffix":""}],"container-title":"International Journal of Supply Chain Management","id":"ITEM-2","issue":"3","issued":{"date-parts":[["2019"]]},"language":"English","note":"Cited By :1\n\nExport Date: 2 April 2023\n\nCorrespondence Address: Sebadak, M.; School of Maritime Business and Management, Malaysia; email: mysarah1610@gmail.com\n\nReferences: Racela, O.C., Customer orientation, innovation competencies, and firm performance: a proposed conceptual model (2014) Procedia -Social and Behavioral Sciences, 148, pp. 16-23; \nDay, G.S., The of market-drive capabilities organisations (1994) Journal of Marketing, 58 (4), pp. 37-52;\nForslund, H., Performance management in supply chains: logistics service providers' perspective (2012) International Journal of Physical Distribution &amp;amp; Logistics Management, 42 (3), pp. 296-311;\nWang, M., Jie, F., Abareshi, A., Business logistics performance measurement in third-party logistics: an empirical analysis of Australian courier firms (2015) International Journal of Business and Information, 10 (3), pp. 323-337;\nPanayides, P., Enhancing innovation capability through relationship management and implications for performance (2006) European Journal of Innovation Management, 9 (4), pp. 466-483;\nUmar, S., The development of third party logistics in Malaysia: an overview (2004), Doctoral Dissertation, Malaysia University of Science and Technology; Colin, J., Du conteneur à la logistique, vers la dissolution des modes de transport (1989) Culture Technique, 19, pp. 216-224;\nSauvage, T., The relationship between technology and logistics (2007) Journal of Physical Distribution &amp;amp; Logistics Management, 33 (3), pp. 236-253;\nWagner, S.M., Sutter, R., A qualitative investigation of innovation between third-party logistics providers and customers (2012) Intern. Journal of Production Economics, 140 (2), pp. 944-958;\nBarney, J.B., The resource-based view of the firm (2001) Journal of Management, 27, pp. 625-641;\nAli, R.M., Jaafar, H.S., Mohamad, S., Logistics and supply chain in Malaysia: Issues and challenges (2008), pp. 12-13. , EASTS International Symposium on Sustainable Transportation incorporating Malaysian Universities Transport Research Forum Conference, Johor; Damiri, M.H., Issues and challenges of logistics in Malaysia: a perspective (2009), 8, pp. 1-11. , United Nations Economic and Social Commission For Asia and Pacific (UNESCAP); Wong, W.P., Soh, K.L., Goh, M., Innovation and productivity: insights from Malaysia's logistics industry (2016) International Journal of Logistics Research and Applications, 19 (4), pp. 318-331;\nWernerfelt, B., A Resource based view of the firm (1984) Strategic Management Journal, 5 (2), pp. 171-180;\nChen, L., Assessing supply chain collaboration, firm capabilities and performance: an empirical study of third-party logistics industry in Finland (2015), Master thesis, Aalto University; Wong, C.Y., Karia, N., Explaining the competitive advantage of logistics service providers: a resource-based view approach (2010) International Journal of Production Economics, 128 (1), pp. 51-67;\nRahmani, Z., Mousavi, S.A., Enhancing the innovation capability in the organisation: A conceptual framework (2011) International Conference on Education and Management Technology, 13, pp. 285-291;\nSaunila, M., Performance measurement approach for innovation capability in SMEs Minna (2016) International Journal of Productivity and Performance Management, 65 (2), pp. 162-176;\nHult, G.T.M., Hurley, R.F., Knight, G.A., Innovativeness: its antecedents and impact on business performance (2004) Industrial Marketing Management, 33 (1), pp. 429-438;\nHuse, M., Neubaum, D.O., Gabrielsson, J., Corporate innovation and competitive environment (2005) The International Entrepreneurship and Management Journal, 1 (3), pp. 313-333;\nBirkinshaw, J., Bouquet, C., Barsoux, J.L., The 5 myths of innovation (2011) MIT Sloan management review, 4, pp. 1-8;\nMedrano, N., Olarte-pascual, C., An empirical approach to marketing innovation in small and medium retailers: an application to the Spanish sector (2016) Contemporary Economics, 10 (3), pp. 205-216;\nNaidoo, V., Firm survival through a crisis: The influence of market orientation, marketing innovation and business strategy (2010) Industrial Marketing Management, 39 (8), pp. 1311-1320;\nNelson, R.R., Winter, S.G., (1982) An evolutionary theory of economic change, , Cambridge, Massachusetts and London, Belknap Press of Harvard University Press publisher;\nCaves, R., Industrial organisation, corporate strategy and structure (1980) Journal of Economic Literature, 18 (1), pp. 64-92;\nKor, Y.Y., Mahoney, J.T., Edith Penrose's (1959) contributions to the resource-based view of strategic management (2004) Journal of Management Studies, 41 (1), pp. 183-191;\nPenrose, E., (1959) The theory of the growth of the firm, , New York: John Wiley;\nChen, H., Tian, Y., Ellinger, A.E., Daugherty, P., Managing logistics outsourcing relationships: an empirical investigation in China (2010) Journal of Business Logistics, 3 (2), pp. 279-299;\nBienstock, C.C., Mentzer, J.T., Bird, M.M., Measuring physical distribution service quality (1996) Journal of the Academy of Marketing Science, 25 (1), pp. 31-44;\nMentzer, J.J.T., Dewitt, W., Keebler, J.J.S., Min, S., Nix, N.W., Smith, C.D., Zacharia, Z.G., Defining supply chain management (2001) Journal of Business Logistics, 22 (2), pp. 1-25;\nBienstock, C.C., Mentzer, J.T., Bird, M.M., Measuring physical distribution service quality (1996) Journal of the Academy of Marketing Science, 25 (1), pp. 31-44;\nBienstock, C.C., Royne, M.B., Sherrell, D., Stafford, T.F., An expanded model of logistics service quality: incorporating logistics information technology (2008) International Journal of Production Economics, 113 (1), pp. 205-222;\nLai, H., Zhu, S.C., The determinants of bilateral trade (2004) Canadian Journal of Economics, 37 (2), pp. 459-483;\nŠeric, M., Gil-Saura, I., Ruiz-Molina, M.E., How can integrated marketing communications and advanced technology influence the creation of customer-based brand equity? Evidence from the hospitality industry (2014) International Journal of Hospitality Management, 39, pp. 144-156;\nParasuraman, A., Berry, L.L., Zeithaml, V.A., Understanding customer expectations of service (1991) Sloan management review, 32 (3), pp. 39-48;\nMentzer, J.J.T., Dewitt, W., Keebler, J.J.S., Min, S., Nix, N.W., Smith, C.D., Zacharia, Z.G., Defining supply chain management (2001) Journal of Business Logistics, 22 (2), pp. 1-25;\nHo, J.S.Y., Teik, D.O.L., Tiffany, F., Kok, L.F., Teh, T.Y., Logistic service quality among courier services in Malaysia (2012) International Journal of Trade, Economics and Finance, 3 (4), pp. 113-117;\nSo, S., Kim, J., Cheong, K., Cho, G., Evaluating the service quality of third-party logistics service providers using the analytic hierarchy process (2006) Journal of Information System and Technology Management, 3 (3), pp. 261-270;\nMinistry of International Trade and Industry Report 2007, Economic developments, trade and investments of the world, (16-10-2017) http://www.miti.gov.my/miti/resources/MITIReport/MITI_Report_2007_(BM).pdfUR - https://www.scopus.com/inward/record.uri?eid=2-s2.0-85068350847&amp;amp;partnerID=40&amp;amp;md5=4e7f395939d7be417f0168e1b725e73f","page":"586-591","publisher":"ExcelingTech","publisher-place":"School of Maritime Business and Management, Universiti Malaysia Terengganu, Kuala Nerus, 21030, Malaysia","title":"Innovation capabilities and logistics service quality of Malaysian Third- Party Logistics (3PL) service providers: A comprehensive review of the relevant literature","type":"article-journal","volume":"8"},"uris":["http://www.mendeley.com/documents/?uuid=26bb9a88-3193-46cf-bf3b-625ed44a6e0b"]},{"id":"ITEM-3","itemData":{"DOI":"10.1108/BIJ-06-2021-0341","ISSN":"14635771 (ISSN)","abstract":"Purpose: This research aims to evaluate the factors that influence logistics outsourcing, including the impact of logistics outsourcing on measuring companies' logistics performance. This research provides interactions among the various factors (constructs) such as “financial”, “collaboration and process characteristics”, “external influencer”, and “logistics performance”. Design/methodology/approach: To investigate the interaction between the constructs, structural equation modelling is proposed to understand what the relevant criteria are while outsourcing logistics. Data were acquired from surveys conducted with 129 managers from Brazilian companies in the industry sector. Findings: The factor “collaboration and process characteristics” is what most influences the “logistics performance” of companies, highlighting the importance of managing contractors; and the “financial” factor also contributes to the logistic outsourcing decision. Research limitations/implications: Some limitations of this study need to be clarified. First, the model could test the moderate and mediate aspects by using variables inspired on RBV and TCE. Second, the sample is relatively small and restricted to the Brazilian industries' case, although the results may be useful for other countries in the world. Third, the responses represent viewpoints of the people who work in the companies. To address this issue, the authors asked respondents to fill out the questionnaire from the perspective of the organisation. Practical implications: Most 3PL come from developed countries and find different requirements in Brazil. Then, this new knowledge may help 3L providers better understand the needs of the local or foreign companies that operate in the local market. The measurement model may also help to construct a new organisational process, as it sheds light on the main elements necessary for gathering logistics performance outcomes. Originality/value: To the best of the authors' knowledge, the literature lacks studies on the interaction among these logistics outsourcing constructs, mainly in emerging markets where significant growth opportunities have led to logistics activities being outsourced. The literature that examines the impact of these constructs on logistics performance is also limited. Therefore, this research contributes to providing a model that measures these impacts according to the company's point of view. © 2022, Emerald Publishing Limited.","author":[{"dropping-particle":"","family":"Doratiotto","given":"K","non-dropping-particle":"","parse-names":false,"suffix":""},{"dropping-particle":"","family":"Vidal Vieira","given":"J G","non-dropping-particle":"","parse-names":false,"suffix":""},{"dropping-particle":"","family":"Silva","given":"L E","non-dropping-particle":"da","parse-names":false,"suffix":""},{"dropping-particle":"","family":"Fávero","given":"L P","non-dropping-particle":"","parse-names":false,"suffix":""}],"container-title":"Benchmarking","id":"ITEM-3","issue":"3","issued":{"date-parts":[["2023"]]},"language":"English","note":"Cited By :1\n\nExport Date: 2 April 2023\n\nCODEN: BQMTF\n\nCorrespondence Address: Vidal Vieira, J.G.; Department of Production Engineering, Brazil; email: jose-vidal@ufscar.br\n\nReferences: Afum, E., Agyabeng-Mensah, Y., Acquah, I.S.K., Baah, C., Dacosta, E., Owusu, C.S., Amponsah Owusu, J., Examining the links between logistics outsourcing, company competitiveness and selected performances: the evidence from an emerging country (2021) International Journal of Logistics Management, 32 (3), pp. 1068-1090; \nAguezzoul, A., Third-party logistics selection problem: a literature review on criteria and methods (2014) Omega (United Kingdom), 49, pp. 69-78;\nAharonovitz, M.C.S., Vieira, J.G.V., Suyama, S.S., How logistics performance is affected by supply chain relationships (2018) International Journal of Logistics Management, 29 (1), pp. 284-307;\nAkbari, M., Logistics outsourcing: a structured literature review (2018) Benchmarking, 25 (5), pp. 1548-1580;\nAnderson, J.C., Narus, J.A., A model of the distributor’s perspective of distributor- manufac (1984) Journal of Marketing, 48 (Fall), pp. 62-74;\nAsian, S., Pool, J.K., Nazarpour, A., Tabaeeian, R.A., On the importance of service performance and customer satisfaction in third-party logistics selection: an application of Kano model (2019) Benchmarking, 26 (5), pp. 1550-1564;\nAssaf, S., Hassanain, M.A., Al-Hammad, A.M., Al-Nehmi, A., Factors affecting outsourcing decisions of maintenance services in Saudi Arabian universities (2011) Property Management, 29 (2), pp. 195-212;\nBandeira, R.M., Maçada, A.C.G., Mello, L.B., Logistics outsourcing: the decision-making process in contracting companies (2015) International Journal of Logistics Systems and Management, 21 (1), p. 92;\nBarney, J., Firm resources and sustained competitive advantage (1991) Journal of Management, 17 (1), pp. 99-120;\nBloemer, J., Pluymaekers, M., Odekerken, A., Trust and affective commitment as energizing forces for export performance (2013) International Business Review, 22 (2), pp. 363-380;\nBuldeo Rai, H., Verlinde, S., Macharis, C., Schoutteet, P., Vanhaverbeke, L., Logistics outsourcing in omnichannel retail: state of practice and service recommendations (2019) International Journal of Physical Distribution and Logistics Management, 49 (3), pp. 267-286;\nCannon, J.P., Doney, P.M., Mullen, M.R., Petersen, K.J., Building long-term orientation in buyer-supplier relationships: the moderating role of culture (2010) Journal of Operations Management, 28 (6), pp. 506-521;\nCarvalho, N.L., Mendes, J.V., Akim, E.K., Mergulhão, R.C., Vidal Vieira, J.G., Supply chain collaboration: differing perspectives of Brazilian companies (2021) International Journal of Logistics Management, 32 (1), pp. 118-137;\nChin, W., The partial least squares approach to structural equation modeling (1998) Modern Methods for Business Research, 295 (2), pp. 295-336;\nChin, W., Newsted, P., Structural equation modeling analysis with small samples using partial least square (1999) Statistical Strategies for Small Sample Research;\n(2018) Mapa Estratégico da Indústria 2018–2022, p. 209;\nCohen, J., (1988) Statistical Power Analysis for the Behavioral Sciences, the Concept of Power Analysis, , 2nd ed., Psychology Press, New York;\nDe Oliveira Neto, G.C., Filho, M.G., Gonçalves, M.A., Costa, B.K., Da Silva, D., Amorim, M.P.C., Framework built on resource based view for outsourcing strategy on hiring logistics service provider (2018) Gestao e Producao, 25 (3), pp. 458-484;\nDenison, D., Janovics, J., Young, J., Diagnosing organizational cultures: validating a model and method (2006) Measurement, 304 (January), pp. 1-36;\nDiamantopoulos, A., Riefler, P., Roth, K.P., Advancing formative measurement models (2008) Journal of Business Research, 61 (12), pp. 1203-1218;\nFadile, L., El Oumami, M., Beidouri, Z., Logistics outsourcing: a review of basic concepts (2018) International Journal of Supply Chain Management, 7 (3), pp. 53-69;\nFranco, R.A.C., Yoshizaki, H.T.Y., Vieira, J.G.V., A system dynamics approach to logistics outsourcing policies and decisions (2016) Producao, 26 (2), pp. 285-302;\nGerbl, M., McIvor, R., Loane, S., Humphreys, P., A multi-theory approach to understanding the business process outsourcing decision (2015) Journal of World Business, 50 (3), pp. 505-518;\nGuarnieri, P., Sobreiro, V.A., Nagano, M.S., Marques Serrano, A.L., The challenge of selecting and evaluating third-party reverse logistics providers in a multicriteria perspective: a Brazilian case (2015) Journal of Cleaner Production, 96, pp. 209-219;\nGudergan, S., Ringle, C., Wende, S., Will, A., Confirmatory tetrad analysis in PLS path modeling (2008) Journal of Business Research, 61 (12), pp. 1238-1249;\nGuerin, L., Vieira, J.G.V., de Oliveira, R.L.M., de Oliveira, L.K., de Miranda Vieira, H.E., Dablanc, L., The geography of warehouses in the São Paulo Metropolitan Region and contributing factors to this spatial distribution (2021) Journal of Transport Geography, 91. , 102976;\nHätönen, J., Eriksson, T., 30+ years of research and practice of outsourcing - exploring the past and anticipating the future (2009) Journal of International Management, 15 (2), pp. 142-155;\nHair, J., Hult, G.T.M., Ringle, C., Sarstedt, M., (2014) A Primer on Partial Least Squares Structural Equation Modeling, , 1st ed., Sage Publications, Thousand Oaks, CA;\nHenseler, J., Ringle, C.M., Sinkovics, R.R., The use of partial least squares path modeling in international marketing (2009) Advances in International Marketing, 20, pp. 277-319;\nHo, W., Xu, X., Dey, P.K., Multi-criteria decision making approaches for supplier evaluation and selection: a literature review (2010) European Journal of Operational Research, 202 (1), pp. 16-24;\nHofstede, G., Neuijen, B., Ohavy, D.D., Sanders, G., Measuring organizational cultures: a qualitative and quantitative study across twenty cases author (s): Geert Hofstede, Bram Neuijen, Denise Daval ohayv and Geert Sanders source (1990) Administrative Science Quarterly, 35 (2), pp. 286-316;\nHolcomb, T.R., Hitt, M.A., Toward a model of strategic outsourcing (2007) Journal of Operations Management, 25 (2), pp. 464-481;\nHuang, M., Tu, J., Chao, X., Jin, D., Quality risk in logistics outsourcing: a fourth party logistics perspective (2019) European Journal of Operational Research, 276 (3), pp. 855-879. , Elsevier B.V;\nHwang, B.N., Chen, T.T., Lin, J.T., 3PL selection criteria in integrated circuit manufacturing industry in Taiwan (2016) Supply Chain Management, 21 (1), pp. 103-124;\nIwamoto, H.S., Vieira, J.G.V., Ubeda, C.L., Liesack, M.L.L., Analysis of the decision-makers’ profile when making decisions in logistics (2017) Latin American Business Review, 18 (3-4), pp. 189-210;\nKhan, H., Hussainy, S.K., Khan, A., Khan, K., Farooq, U., Mir, M.M., Drivers of outsourcing and selection criteria of 3rd party logistics service providers (2017) Operations and Supply Chain Management: An International Journal, 10 (4), pp. 240-249;\nKlose, J., (2018) Equilibrium Real Interest Rates for the BRICS Countries, 14. , MAGKS Joint Discussion Paper SeriesEconomics;\nKnemeyer, A.M., Murphy, P.R., Evaluating the performance of third-party logistics arrangements: a relationship marketing perspective (2004) Journal of Supply Chain Management, 40 (4), pp. 35-51;\nKnemeyer, A.M., Murphy, P.R., Exploring the potential impact of relationship characteristics and customer attributes on the outcomes of third-party logistics arrangements (2005) Transportation Journal, 44 (1), pp. 5-19;\nLahiri, S., Does outsourcing really improve firm performance? Empirical evidence and research agenda (2016) International Journal of Management Reviews, 18 (4), pp. 464-497;\nLangley, C.J.J., Infosy, (2021) 2021 third-party logistics study, , https://www.infosysbpm.com/portland/resources/documents/third-party-logistics-study.pdf;\nLangley, C.J., Wilcox, S., Hadhazy, M., Ryerson, R.P., Beljin, A., Collins, N., Moot, M.A., Ogden, D., 2018 third-party logistics study: the state of logistics outsourcing (2018) 22nd Annual Study, pp. 1-61. , Infosys Consulting;\nLeuschner, R., Rogers, D.S., Charvet, F.F., A meta-analysis of supply chain integration and firm performance (2013) Journal of Supply Chain Management, 49 (2), pp. 34-57;\nLi, S., Kang, M., Haney, M.H., The effect of supplier development on outsourcing performance: the mediating roles of opportunism and flexibility (2017) Production Planning and Control, 28 (6-8), pp. 599-609. , Taylor &amp;amp; Francis;\nLiu, C.L., Lyons, A.C., An analysis of third-party logistics performance and service provision (2011) Transportation Research Part E: Logistics and Transportation Review, 47 (4), pp. 547-570. , Elsevier;\nLiyanagamage, C., Ranasinghe, R., Factors determining adoption of outsourcing logistics functions: a study of manufacturing and trading sectors in Sri Lanka (2020) Asian Journal of Engineering and Applied Technology, 9 (2), pp. 36-44;\nMageto, J., Prinsloo, G., Luke, R., Logistics outsourcing and performance of manufacturing small and medium-sized enterprises in Nairobi (2018) The Southern African Journal of Entrepreneurship and Small Business Management, 10 (1), pp. 1-11;\nMarchet, G., Melacini, M., Perotti, S., Rasini, M., Tappia, E., Business logistics models in omni-channel: a classification framework and empirical analysis (2018) International Journal of Physical Distribution and Logistics Management, 48 (4), pp. 439-464;\nMcIvor, R., How the transaction cost and resource-based theories of the firm inform outsourcing evaluation (2009) Journal of Operations Management, 27 (1), pp. 45-63;\nMin, H., Joo, S.J., Nicolas-Rocca, T.S., Information system outsourcing and its impact on supply chain performances (2016) International Journal of Logistics Systems and Management, 24 (4), pp. 409-425;\nMunjal, S., Requejo, I., Kundu, S.K., Offshore outsourcing and firm performance: moderating effects of size, growth and slack resources (2019) Journal of Business Research, 103 (January 2018), pp. 484-494;\nNeves, L.A., Hamacher, S., Scavarda, L.F., Outsourcing from the perspectives of TCE and RBV: a multiple case study (2014) Production, 24 (3), pp. 687-699;\nPodsakoff, P., MacKenzie, S., Podsakoff, N., Sources of method bias in social Science research and recommendations on how to control it (2010) Annual Review of Psychology, 63, pp. 539-569;\nPrajogo, D., Olhager, J., Supply chain integration and performance: the effects of long-term relationships, information technology and sharing, and logistics integration (2012) International Journal of Production Economics, 135 (1), pp. 514-522;\nPrataviera, L.B., Tappia, E., Perotti, S., Perego, A., Estimating the national logistics outsourcing market size: a multi-method approach and an application to the Italian context (2021) International Journal of Physical Distribution and Logistics Management, 51 (7), pp. 764-778;\nQureshi, M.N., Kumar, D., Kumar, P., An integrated model to identify and classify the key criteria and their role in the assessment of 3PL services providers (2008) Asia Pacific Journal of Marketing and Logistics, 20 (2), pp. 227-249;\nRaut, R., Kharat, M., Kamble, S., Kumar, C.S., Sustainable evaluation and selection of potential third-party logistics (3PL) providers: an integrated MCDM approach (2018) Benchmarking, 25 (1), pp. 76-97;\nRingle, C., Wende, S., Will, A., (2005) SmartPLS 2.0 (M3) Beta, , Hamburg;\nRintala, O., Solakivi, T., Laari, S., Töyli, J., Ojala, L., Drivers of logistics outsourcing: examining transaction costs, core competences and planned behavior (2021) International Journal of Physical Distribution and Logistics Management, 51 (3), pp. 259-280;\nSackmann, S.A., (1991) Cultural Knowledge in Organizations: Exploring the Collective Mind, 1. , Feldman, S.P. (Ed.), Administrative Science Quarterly, 1st ed., Sage Publications, London;\nSahay, B.S., Mohan, R., 3PL practices: an Indian perspective (2006) International Journal of Physical Distribution and Logistics Management, 36 (9), pp. 666-689;\nSamgam, V., Shee, H.K., Strategic outsourcing objectives drive 3PL selection criteria in India (2017) International Journal of Logistics Systems and Management, 27 (1), p. 20;\nSanchis-Pedregosa, C., Machuca, J.A.D., González-Zamora, M.D.M., Determinants of success in transport services outsourcing: empirical study in Europe (2018) International Journal of Logistics Management, 29 (1), pp. 261-283;\nSchein, E.H., Culture: the missing concept in organization studies author (s): edgar H. Schein source (1996) Administrative Science Quarterly, 41 (2), pp. 229-240;\n(2017) Anúario Do Trabalho Nos Pequenos Negócios 2015, p. 528;\nSelviaridis, K., Spring, M., Third party logistics: a literature review and research agenda (2007) International Journal of Logistics Management, 18 (1), pp. 125-150;\nSilva, L., Doratiotto, K., Vieira, J.G.V., Outsourcing or insourcing logistics activities: a Brazilian case study (2019) International Journal of Integrated Supply Management, 12 (3), p. 167;\nSink, H.L., Langley, C.J., Gibson, B.J., Buyer observations of the US third-party logistics market (1996) International Journal of Physical Distribution and Logistics Management, 26 (3), pp. 38-46;\nSolakivi, T., Ojala, L., Lorentz, H., Töyli, J., Laari, S., Estimating the size of the national logistics market: a method to include both market-based demand and in-house services (2018) International Journal of Physical Distribution and Logistics Management, 48 (5), pp. 488-503;\nŚwitała, M., Cichosz, M., Trzęsiok, J., How to achieve customer satisfaction? Perspective of logistics outsourcing performance (2019) Logforum, 15, pp. 39-51;\nSyed, A., Siddiqui, D.A., (2019) Research Article Impact of Outsourcing and Other Factors on Logistics Performance in Fmcg Sector of Pakistan * Danish, , 2011;\nThai, V.V., Rahman, S., Tran, D.M., Revisiting critical factors of logistics outsourcing relationship: a multiple-case study approach (2021) International Journal of Logistics Management;\nVieira, J.G.V., Yoshizaki, H.T.Y., Ho, L.L., The effects of collaboration on logistical performance and transaction costs (2015) International Journal of Business Science and Applied Management, 10 (1), pp. 1-14;\nWanke, P., Arkader, R., Hijjar, M.F., The relationship between logistics sophistication and drivers of the outsourcing of logistics activities (2008) BAR - Brazilian Administration Review, 5 (4), pp. 260-274;\nWilliamson, O.E., (1985) The Economic Institutions of Capitalism, , Free Press, New York;\nYang, X., Status of third party logistics – a comprehensive review (2014) Journal of Logistics Management, 3 (1), pp. 17-20;\nYang, Q., Zhao, X., Are logistics outsourcing partners more integrated in a more volatile environment? (2016) International Journal of Production Econonomics, 171, pp. 211-220;\nZailani, S., Shaharudin, M.R., Razmi, K., Iranmanesh, M., Influential factors and performance of logistics outsourcing practices: an evidence of malaysian companies (2017) Review of Managerial Science, 11 (1), pp. 53-93. , Springer Berlin Heidelberg;\nZhu, W., Ng, S.C.H., Wang, Z., Zhao, X., The role of outsourcing management process in improving the effectiveness of logistics outsourcing (2017) International Journal of Production Economics, 188 (March), pp. 29-40. , Elsevier","page":"788-810","publisher":"Emerald Publishing","publisher-place":"Logistics Systems Engineering Program, Sao Paulo University, Cidade Universitaria∕Marginal Pinheiros Campus, Sao Paulo, Brazil","title":"Evaluating logistics outsourcing: a survey conducted with Brazilian industries","type":"article-journal","volume":"30"},"uris":["http://www.mendeley.com/documents/?uuid=465966a5-23e4-4b21-97e0-e19bb5e1f893"]},{"id":"ITEM-4","itemData":{"DOI":"10.1504/IJLSM.2020.111825","ISSN":"17427967 (ISSN)","abstract":"The logistics strategy has an indispensable effect on routine decision making and imminent arrangements of the firms. The objective of this study is to examine the effects of logistics strategy on firm performance, e.g., tangible and intangible benefits of garment industry in Bangladesh. The study utilised quantitative method and furthermore recognises confirmatory factor analysis (CFA) to examine the association between observed variables and latent constructs. This research exploits SPSS version 20 and structural equation model (SEM) based on AMOS version 23 to analyse the data surveyed in the 120 garment factories positioned in export processing zone in addition to domestic factories of Bangladesh. The results reveal that logistics strategies are not significantly (p ≤ 0.05) associated with tangible and intangible firm performance of garment industry. The findings emphasise about upgradation of logistics infrastructure to formulate appropriate strategy in the garment industry of Bangladesh. Copyright © 2020 Inderscience Enterprises Ltd.","author":[{"dropping-particle":"","family":"Sazzadur Rahman Khan","given":"Md.","non-dropping-particle":"","parse-names":false,"suffix":""},{"dropping-particle":"","family":"Rattanawiboonsom","given":"V","non-dropping-particle":"","parse-names":false,"suffix":""}],"container-title":"International Journal of Logistics Systems and Management","id":"ITEM-4","issue":"4","issued":{"date-parts":[["2020"]]},"language":"English","note":"Cited By :3\n\nExport Date: 2 April 2023\n\nCorrespondence Address: Sazzadur Rahman Khan, Md.; Faculty of Business, Thailand; email: tipu06bd@yahoo.com\n\nReferences: Alam, M.S., Natsuda, K., The competitive factors of the Bangladeshi garment industry in the post-MFA era (2016) Canadian Journal of Development Studies, 37 (3), pp. 316-336; \nAmachree, T.T., Apkan, E.O.P., Ubani, E.C., Okorocha, K.A., Eberendu, A.C., Inventory management strategies for productivity improvement in equipment manufacturing firms (2017) International Journal of Scientific &amp;amp; Technology Research, 6 (8), pp. 99-107;\nAnderson, J.C., Gerbing, D.W., Structural equation modeling in practice: a review and recommended two-step approach (1988) Psychological Bulletin, 103 (3), p. 411;\nBalsam, S., Fernando, G.D., Tripathy, A., The impact of firm strategy on performance measures used in executive compensation (2011) Journal of Business Research, 64 (2), pp. 187-193;\nBarney, J., Firm resources and sustained competitive advantage (1991) Journal of Management, 17 (1), pp. 99-120;\nBarney, J.B., Resource-based theories of competitive advantage: a ten-years retrospective on the resource-based view (2001) Journal of Management, 27 (6), pp. 643-650;\nBowersox, D.J., Daugherty, P.J., Emerging patterns of logistical organization (1987) Journal of Business Logistics, 8 (1), p. 46;\nBowersox, D.J., Closs, D.J., Stank, T.P., (1999) 21st Century Logistics: Making Supply Chain Integration a Reality, , Council of Logistics Management, Oak Brook, IL;\nBowersox, D.J., Daugherty, P.J., Droge, C.L., Rogers, D.S., Wardlow, D.L., (1989) Leading Edge Logistics: Competitive Positioning for the 1990s, , Council of Logistics Management, Oak Brook, IL;\nBrowne, M.W., Cudeck, R., Single sample cross-validation indices for covariance structures (1989) Multivariate Behavioral Research, 24 (4), pp. 445-455;\nCacciolatti, L., Lee, S.H., Revisiting the relationship between marketing capabilities and firm performance: the moderating role of market orientation, marketing strategy and organizational power (2016) Journal of Business Research, 69 (12), pp. 5597-5610;\nChandler, A.D., (1962) Strategy and Structure: Chapters in the History of the American Industrial Enterprise, , Massachusetts Institute of Technology Press, Cambridge, MA;\nCochran, W.G., (1977) Sampling Techniques, , 3d ed., John Wiley &amp;amp; Sons, New York;\nDess, G.G., Lumpkin, G.T., Eisner, A.B., (2005) Strategic Management: Creating Competitive Advantages, , McGraw-Hill, New Jersey;\nEs, H.A., Hamzacebi, C., Firat, S.U.O., Assessing the logistics activities aspect of economic and social development (2018) International Journal of Logistics Systems and Management, 29 (1), pp. 1-16;\nFugate, B.S., Mentzer, J.T., Stank, T.P., Logistics performance: efficiency, effectiveness, and differentiation (2010) Journal of Business Logistics, 31 (1), pp. 43-62;\nGarver, M.S., Mentzer, J.T., Logistics research methods: employing structural equation modeling to test for construct validity (1999) Journal of Business Logistics, 20 (1), p. 33;\nGunasekaran, A., Ngai, E.W., The successful management of a small logistics company (2003) International Journal of Physical Distribution &amp;amp; Logistics Management, 33 (9), pp. 825-842;\nHair, J.F., Anderson, R.E., Tatham, R.L., Black, W.C., (1998) Multivariate Data Analysis, , 5th ed., Prentice-Hall;\nHao, S., Song, M., Technology-driven strategy and firm performance: are strategic capabilities missing links? (2016) Journal of Business Research, 69 (2), pp. 751-759;\nHill, R., What sample size is enough in internet survey research (1998) Interpersonal Computing and Technology: An Electronic Journal for the 21st Century, 6 (3-4), pp. 1-10. , Nos;\nHoque, M.A., (2013) Analyzing and Modeling of Supply Chain Performance in Bangladesh Ready Made Garments, , unpublished Master's thesis, Ritsumeikan Asia Pacific University, Japan;\nKabir, M., Singh, S., Ferrantino, M.J., (2019) The Textile-Clothing Value Chain in India and Bangladesh: How Appropriate Policies Can Promote (or Inhibit) Trade and Investment, , World Bank Policy Research Working Paper, (8731);\nKairu, K.M., Role of strategic inventory management on performance of manufacturing firms in Kenya: a case of Diversey Eastern and Central Africa Limited (2015) International Academic Journal of Procurement and Supply Chain Management, 1 (4), pp. 22-44;\nKamariotou, M., Kitsios, F., Strategic information systems planning (2019) Advanced Methodologies and Technologies in Business Operations and Management, pp. 535-546. , Mehdi Khosrow-pour Ed., 4th ed., IGI Global publishing, Hershey, USA;\nKamble, S.S., Gawankar, S., Raut, R., Logistic service quality and organizational performance: conceptualization, measure development, measure test and modelfit (2016) International Journal of Logistics Systems and Management, 25 (4), pp. 532-557;\nKim, E., Nam, D.I., Stimpert, J.L., Testing the applicability of Porter's generic strategies in the digital age: a study of Korean cyber malls (2004) Journal of Business Strategies, 2 (1), pp. 19-45;\nKoufteros, X.A., Testing a model of pull production: a paradigm for manufacturing research using structural equation modeling (1999) Journal of Operations Management, 17 (4), pp. 467-488;\nKumar, R.S., Pugazhendhi, S., Muralidharan, C., Murali, S., An empirical study on effect of information sharing on supply chain performance-the case of Indian automotive industry (2018) International Journal of Logistics Systems and Management, 31 (3), pp. 299-319;\nLi, B., Chen, S., Corporate-level strategy and firm performance: evidence from China (2019) Chinese Management Studies, , Emerald publishing Ltd., UK;\nLynch, D.F., Keller, S.B., Ozment, J., The effects of logistics capabilities and strategy on firm performance (2000) Journal of Business Logistics, 21 (2), p. 47;\nMagutu, P.O., Aduda, J., Nyaoga, R.B., Does it supply chain technology and firm performance? Evidence from large-scale manufacturing firms in Kenya (2015) International Strategic Management Review, 3 (1), pp. 43-65;\nMcGinnis, M.A., Kohn, J.W., Logistics strategy, organizational environment, and time competitiveness (1993) Journal of Business Logistics, 14 (2), p. 1;\nMcGinnis, M.A., Kohn, J.W., Spillan, J.E., A longitudinal study of logistics strategy: 1990-2008 (2010) Journal of Business Logistics, 31 (1), pp. 217-235;\nMentzer, J.T., Stank, T.P., Esper, T.L., Supply chain management and its relationship to logistics, marketing, production, and operations management (2010) Journal of Business Logistics, 29 (1), pp. 31-46;\n(1995) World Class Logistics: The Challenge of Managing Continuous Change, , Michigan State University Global Logistics Research Team (MSUGLRT) Council of Logistics Management, Oak Brook, IL;\nMiles, P., Miles, G., Cannon, A., Linking services cape to customer satisfaction: exploring the role of competitive strategy (2012) International Journal of operations &amp;amp; Production Management, 32 (7), pp. 772-795;\nMiller, D., Configurations of strategy and structure: towards a synthesis (1986) Strategic Management Journal, 7 (3), pp. 233-249;\nMin, H., Joo, S.J., Nicolas-Rocca, T.S., Information system outsourcing and its impact on supply chain performances (2016) International Journal of Logistics Systems and Management, 24 (4), pp. 409-425;\nNamusonge, E., Mukulu, E., Iravo, M., Influence of procurement capabilities on firm performance of manufacturing entities in Kenya (2017) International Journal of Academic Research in Business and Social Sciences, 7 (2), pp. 507-520;\nNandakumar, M.K., Ghobadian, A., O'Regan, N., Generic strategies and performance-evidence from manufacturing firms (2011) International Journal of Productivity and Performance Management, 60 (3), pp. 222-251;\nNascimento, P.T.D.S., Petraglia, J., Technological innovation in the logistics of ethanol and a new systemic model of innovation in logistics (2016) International Journal of Logistics Systems and Management, 24 (2), pp. 137-154;\nNayak, N., A study on the effectiveness of inventory management and control system in a milk producer organization (2017) International Journal of Logistics Systems and Management, 28 (2), pp. 253-266;\nNiemsakul, J., Islam, S.M., Singkarin, D., Somboonwiwat, T., Cost-benefit sharing in healthcare supply chain collaboration (2018) International Journal of Logistics Systems and Management, 30 (3), pp. 406-420;\nNuruzzaman, M., (2013) Improving Competitiveness of Readymade Garment (RMG) Industry of Bangladesh - Analysis of Supply Chains, , Doctoral dissertation, Curtin University;\nNuruzzaman, N., Haque, A., Azad, R., Is Bangladeshi RMG sector fit in the global apparel business? Analyses the supply chain management (2010) The South East Asian Journal of Management, 4 (1), pp. 53-72;\nOlufemi, A.J., Olaleke, O., Augusta, A., Maxwell, O., Fred, I., Inventory control and performance of manufacturing firms (2016) Journal of Engineering &amp;amp; Applied Science, 11 (2), pp. 199-203;\n(2005) The Costs and Benefits of Trade Facilitation, Policy Brief, , Organization for Economic Cooperation and Development (OECD) Paris, October;\nParnell, J., Brady, M., Capabilities, strategies and firm performance in the United Kingdom (2019) Journal of Strategy and Management, 12 (1), pp. 153-172;\nPorter, M.E., (1980) Competitive Strategy: Techniques for Analyzing Industries and Competitors, , First Free Press Edition, Simon and Schuster, New York;\nPrajapati, H., Kant, R., Gorane, S., Impact study of supply chain practices on organisational performance for Indian chemical industries (2018) International Journal of Logistics Systems and Management, 31 (1), pp. 20-38;\nPrasad, S., Sounderpandian, J., Factors influencing global supply chain efficiency: implications for information systems (2003) Supply Chain Management: An International Journal, 8 (3), pp. 241-250;\nRakovska, M., The impact of strategy and logistics on performance: a methodological framework (2013) Research in Logistics &amp;amp; Production, 3 (3), pp. 213-223;\nRashed, C.A.A., Azeem, A., Halim, Z., Effect of information and knowledge sharing on supply chain performance: a survey based approach (2010) Journal of Operations and Supply Chain Management, 3 (2), pp. 61-77;\nSaxena, S.B., Salze-Lozac'h, V., (2010) Competitiveness in the Garment and Textiles Industry: Creating a Supportive Environment: A Case Study of Bangladesh;\nSpillan, J.E., Kohn, J.W., McGinnis, M.A., A study of logistics strategies in small versus large US manufacturing firms (2010) Journal of Transportation Management, 21 (1), p. 43;\nSu, J., Gargeya, V.B., Supplier selection in small-and medium-sized firms: the case of the US textile and apparel industry (2016) American Journal of Business, 31 (4), pp. 166-186;\nTai, Y.M., Role of management capability and web-enabled direct procurement in creating competitive direct procurement advantage (2017) International Journal of Logistics Systems and Management, 26 (1), pp. 125-143;\n(2016) Logistics Performance Index, , http://lpi.worldbank.org/international/global, The World Bank [online] (accessed 17 November 2017);\nThrulogachantar, P., Zailani, S., The influence of purchasing strategies on manufacturing performance: an empirical study in Malaysia (2011) Journal of Manufacturing Technology Management, 22 (5), pp. 641-663;\nTracey, M., Leng Tan, C., Empirical analysis of supplier selection and involvement, customer satisfaction, and firm performance (2001) Supply Chain Management: An International Journal, 6 (4), pp. 174-188;\n(2004) Linking Trade with Poverty Reduction, The Least Developed Countries Report 2004, , UNCTAD UNCTAD, Geneva;\nWisner, J.D., A structural equation model of supply chain management strategies and firm performance (2003) Journal of Business Logistics, 24 (1), pp. 1-26;\nWu, P., Gao, L., Gu, T., Business strategy, market competition and earnings management: evidence from China (2015) Chinese Management Studies, 9 (3), pp. 401-424;\nYunus, M., Yamagata, T., The garment industry in Bangladesh (2012) Dynamics of the Garment Industry in Low-Income Countries: Experience of Asia and Africa, , Interim Report","page":"540-555","publisher":"Inderscience Publishers","publisher-place":"Faculty of Business, Economics and Communications, Naresuan University, Muang, Phitsanuloke, 65000, Thailand","title":"The role of logistics strategy on firm performance of garment industry in Bangladesh","type":"article-journal","volume":"37"},"uris":["http://www.mendeley.com/documents/?uuid=30bc0dec-61d7-4f7a-a12e-ffcf0175e6bc"]},{"id":"ITEM-5","itemData":{"DOI":"10.1016/j.chieco.2021.101672","ISSN":"1043951X (ISSN)","abstract":"Research on the stimulants for Chinese Foreign Direct Investment (FDI) is extensive. However most analysis incorporates theoretical models based on the Institution-Based View or, to a lesser extent, the Resource-Based View (RBV). These highlight the importance of the macro (country) and micro (firm) level, while largely ignoring the meso (industry) level. In addition, although investments are known to have several different motivations, stimulated by quite different factors, analysis tends to focus on aggregate FDI flows. We contribute to the literature by proposing an ‘industry-based view’ of FDI which takes account of heterogeneity across industries and FDI motivation. We apply this framework to Chinese OFDI in Europe, differentiating both in terms of investment motivations and sectoral characteristics at (meso) industry level and at (micro) firm level, in home and host countries. Using logistic and multinomial logistic models, our analysis confirms that different types of Chinese FDI (in terms of motivation) are stimulated by different industry-level characteristics in both home and host countries. © 2021 Elsevier Inc.","author":[{"dropping-particle":"","family":"Lv","given":"P","non-dropping-particle":"","parse-names":false,"suffix":""},{"dropping-particle":"","family":"Curran","given":"L","non-dropping-particle":"","parse-names":false,"suffix":""},{"dropping-particle":"","family":"Spigarelli","given":"F","non-dropping-particle":"","parse-names":false,"suffix":""},{"dropping-particle":"","family":"Barbieri","given":"E","non-dropping-particle":"","parse-names":false,"suffix":""}],"container-title":"China Economic Review","id":"ITEM-5","issued":{"date-parts":[["2021"]]},"language":"English","note":"Cited By :3\n\nExport Date: 2 April 2023\n\nCorrespondence Address: Lv, P.; University of Chinese Academy of SciencesChina; email: lvping@ucas.ac.cn\n\nFunding details: National Natural Science Foundation of China, NSFC, 71472173, 71872168\n\nFunding text 1: This paper was funded by the National Natural Science Foundation of China (n° 71872168 , n° 71472173 ).\n\nReferences: Allison, P.D., Fixed effects regression models (2009), Sage Publications; Alon, I., Child, J., Li, S., McIntyre, J.R., Globalization of Chinese firms: Theoretical universalism or particularism (2011) Management and Organization Review, 7 (2), pp. 191-200; \nBaker, McKenzie, Reaching New Heights: An update on Chinese investment into Europe (2015), https://www.bakermckenzie.com/-/media/files/insight/publications/2016/03/reaching-new-heights/ar_emea_reachingnewheights_mar16.pdf?, Available at: (last access February 4th, 2020); Balcet, G., Wang, H., Richet, X., Geely: A trajectory of catching up and asset-seeking multinational growth (2012) International Journal of Automotive Technology and Management, 12 (4), pp. 360-375;\nBarney, J.B., Firm resources and sustained competitive advantage (1991) Journal of Management, 17, pp. 99-120;\nBarrell, R., Pain, N., Domestic institutions, agglomerations and foreign direct investment in Europe (1999) European Economic Review, 43, pp. 925-934;\nBasile, R., Castellani, D., Zanfei, A., National boundaries and the location of multinational firms in Europe (2009) Papers in Regional Science, 88, pp. 733-748;\nBarbieri, E., Di Tommaso, M.R., Tassinari, M., Marozzi, M., Selective industrial policies in China: investigating the choice of pillar industries (2021) International Journal of Emerging Markets, 16 (2), pp. 264-282;\nBellak, C., Leibrecht, M., Riedl, A., Labour costs and FDI flows into central and eastern European countries: A survey of the literature and empirical evidence (2008) Structural Change and Economic Dynamics, 19 (1), pp. 17-37;\nBijsterbosch, M., Kolasa, M., FDI and productivity convergence in central and Eastern Europe: An industry-level investigation (2010) Review of World Economics, 145, pp. 689-712;\nBoter, H., Holmquist, C., Industry characteristics and internationalization processes in small firms (1996) Journal of Business Venturing, 11 (6), pp. 471-487;\nBuckley, P., Clegg, J., Cross, A., Liu, X., Voss, H., Zheng, P., The determinants of Chinese outward foreign direct investment (2007) Journal of International Business Studies, 38, pp. 499-518;\nBuckley, P., Clegg, J., Forsans, N., Reilly, K., Increasing the size of the “country”: Regional economic integration and foreign direct Investment in a Globalised World Economy (2001) Management International Review, 41 (3), pp. 251-274;\nBuckley, P., Clegg, J., Voss, H., Cross, A., Liu, X., Zheng, P., A retrospective and agenda for future research on Chinese outward foreign direct investment (2018) Journal of International Business Studies, 49 (1), pp. 4-23;\nCEC, Europe's moment: Repair and prepare for the next generation (2020), Commission of the European Communities Brussels; Chen, B., Li, Y., Yin, Y., FDI, industry heterogeneity and employment elasticity in China (2016) Review of Development Economics, 20 (1), pp. 189-200;\nChen, Y.R., Jiang, X., Weng, C.H., Can government industrial policy enhance corporate bidding? The evidence of China (2020) Pacific-Basin Finance Journal, 60, p. 101288;\nCrescenzi, R., Pietrobelli, C., Rabellotti, R., Regional strategic assets and the location strategies of emerging countries’ multinationals in Europe (2016) European Planning Studies, 24 (4), pp. 645-667;\nCui, L., Jiang, F., Behind ownership decision of Chinese outward FDI: Resources and institutions (2010) Asia Pacific Journal of Management, 27, pp. 751-774;\nCui, L., Jiang, F., Stening, B., The entry-mode decision of Chinese outward FDI: Firm resources, industry conditions, and institutional forces (2011) Thunderbird International Business Review, 53 (4), pp. 483-499;\nCurran, L., Thorpe, M., Technology and international orientation: Exploring sectoral differences in home region orientation (2013) Multinational Business Review, 21 (1), pp. 25-44;\nCushman, D.O., The effects of real wages and labor productivity on foreign direct investment (1987) Southern Economic Journal, 54 (1), pp. 174-185;\nDaniels, J.P., Ruhr, M., Transportation costs and US manufacturing FDI (2014) Review of International Economics, 22 (2), pp. 299-309;\nDeng, P., The internationalization of Chinese firms: A critical review and future research (2012) International Journal of Management Reviews, 14, pp. 408-427;\nDeng, P., Chinese outward direct investment research: Theoretical integration and recommendations (2013) Management and Organization Review, 9 (3). , (573–539);\nDisdier, A.C., Mayer, T., How different is Eastern Europe? Structure and determinants of location choices by French firms in Eastern and Western Europe (2004) Journal of Comparative Economics, 32, pp. 280-296;\nDriffield, N., Love, J.H., Linking FDI motivation and host economy productivity effects: Conceptual and empirical analysis (2007) Journal of International Business Studies, 38 (3), pp. 460-473;\nDuchatel, M., Living with the EU' s investment screening. China trends #5. 4th June. Institut Montaigne (2020), https://www.institutmontaigne.org/en/blog/china-trends-5-living-eus-investment-screening, Accessed at; Dunning, J.H., Multinational enterprises and the global economy (1993), Addison-Wesley Harlow; EP., State of EU-China relations European Parliament resolution of 12 September (2018) on the state of EU-China relations P8_TA-PROV (2018)0343 (2018), European Parliament Brussels; Fillat, C., Woerz, J., Good or bad? The influence of FDI on productivity growth. An industry-level analysis (2011) The Journal of International Trade &amp;amp; Economic Development, 20 (3), pp. 293-328;\nFord, S., Strange, R., Where do Japanese manufacturing firms invest within Europe, and why? (1999) Transnational Corporations, 8 (1), pp. 117-142;\nFranco, C., Rentocchini, F., Vittucci Marzetti, G., Why do firms invest abroad? An analysis of the motives underlying foreign direct investments (2010) The IUP Journal of International Business Law, 9 (1-2), pp. 42-65;\nGaur, A., Kumar, V., Singh, D., Institutions, resources, and internationalization of emerging economy firms (2014) Journal of World Business, 49 (1), pp. 12-20;\nGaur, A., Ma, X., Ding, Z., Home country supportiveness/unfavorableness and outward foreign direct investment in China (2018) Journal of International Business Studies, 49, pp. 324-345;\nGorodnichenko, Y., Svejnar, J., Terrell, K., When does FDI have positive spillovers? Evidence from 17 transition market economies (2014) Journal of Comparative Economics, 42 (4), pp. 954-969;\nGreenaway, D., Kneller, R., Firm heterogeneity, exporting and foreign direct investment (2007) The Economic Journal, 117, pp. F134-F161;\nHaasis, T., Liefner, I., Reviewing the research on the internationalization of Chinese firms: Thematic expansion, new impulses and potential future development (2019) International Journal of Emerging Markets, 14 (1), pp. 24-50;\nHausman, J., McFadden, D., Specification tests for the multinomial logit model (1984) Econometrica, 52 (5), pp. 1219-1240;\nHe, C., Xie, X., Zhu, S., Going global: Understanding China's outward foreign direct investment from motivational and institutional perspectives (2015) Post-Communist Economies, 27 (4). , (448–47);\nHe, S., Khan, Z., Lew, Y., Fallon, G., Technological innovation as a source of Chinese multinationals’ firm-specific advantages and internationalization (2019) International Journal of Emerging Markets, 14 (1), pp. 115-133;\nHejazi, W., Pauly, P., Motivations for FDI and domestic capital formation (2003) Journal of International Business Studies, 34 (3), pp. 282-289;\nHerzer, D., The long-run relationship between outward foreign direct investment and Total factor productivity: Evidence for developing countries (2011) Journal of Development Studies, 47 (5), pp. 767-785;\nHuang, M., Zhang, H., Angelino, A., Chinese pharmaceuticals: Does sub-national marketization matter? Evidence of cross-province acquisitions by Guangdong pharmaceutical firms (2017) International Journal of Healthcare Technology and Management, 16 (1-2), pp. 95-107;\nHooijmaaijers, B., Blackening skies for Chinese investment in the EU? (2019) Journal of Chinese Political Science, 24, pp. 451-470;\nHuang, Y., Zhang, Y., How does outward foreign direct investment enhance firm productivity? A heterogeneous empirical analysis from Chinese manufacturing (2017) China Economic Review, 44, pp. 1-15;\nJormanainen, I., Koveshnikov, P., International activities of emerging market firms (2012) Management International Review, 52 (5), pp. 691-725;\nKamaly, A., Does FDI crowd in or out domestic investment? New evidence from emerging economies (2014) Modern Economy, 5 (4), pp. 391-400;\nKnoerich, J., How does outward foreign direct investment contribute to economic development in less advanced home countries? (2017) Oxford Development Studies, 45 (4), pp. 443-459;\nKnoerich, J., Re-orienting the paradigm: Path dependence in FDI theory and the emerging multinationals (2019) International Journal of Emerging Markets, 14 (1), pp. 51-69;\nKnoerich, J., Miedtank, T., Chinese foreign direct investment in the EU. (2018) CESifo Forum, 4 (19), pp. 3-8;\nKolstad, I., Wiig, A., What determines Chinese outward FDI? (2012) Journal of World Business, 47, pp. 26-34;\nLeonidou, L., Katsikeas, C., Palihawadana, D., Spyropoulou, S., An analytical review of the factors stimulating smaller firms to export: Implications for policy-makers (2007) International Marketing Review, 24 (6), pp. 735-770;\nLi, J., Xia, J., Shapiro, D., Lin, Z., Institutional compatibility and the internationalization of Chinese SOEs: The moderating role of home subnational institutions (2018) Journal of World Business, 53 (5), pp. 641-652;\nLi, L., Liu, X., Yuan, D., Yu, M., Does outward FDI generate higher productivity for emerging economy MNEs? – Micro-level evidence from Chinese manufacturing firms (2017) International Business Review, 26, pp. 839-854;\nLu, J., Liu, X., Wang, H., Motives for outward FDI of Chinese private firms: Firm resources, industry dynamics, and government policies (2011) Management and Organization Review, 7 (2), pp. 223-248;\nLuo, Y., Tan, J., How much does industry structure impact foreign direct investment in China? (1997) International Business Review, 6 (4), pp. 337-359;\nLu, Y., Yao, J., Impact of state ownership and control mechanisms on the performance of group affiliated companies in China (2006) Aisa Pacific Journal of Management, 23, pp. 485-503;\nLuo, Y., Tung, L., International expansion of emerging market enterprises: A springboard perspective (2007) Journal of International Business Studies, 38 (4), pp. 481-498;\nLuo, Y., Xue, Q., Han, B., How emerging market governments promote outward FDI: Experience from China (2010) Journal of World Business, 45, pp. 68-79;\nLuo, Y., Zhang, H., Emerging market MNEs: Qualitative review and theoretical directions (2016) Journal of International Management, 22 (4), pp. 333-350;\nLv, P., Spigarelli, F., The integration of Chinese and European renewable energy markets: The role of Chinese foreign direct investments (2015) Energy Policy, 81, pp. 14-26;\nMakino, S., Lau, C.M., Yeh, R.S., Asset- exploitation versus asset seeking: Implication for location choice of foreign direct investment from newly industrialized economies (2002) Journal of International Business Studies, 33 (3), pp. 403-421;\nMathews, Dragon multinational: Towards a new model of global growth (2002), Oxford University Press NewYork; Morck, R., Yeung, B., Zhao, M., Perspectives on China's outward foreign direct investment (2008) Journal of International Business Studies, 39, pp. 337-350;\nNicolas, F., China's direct investment in the European Union: Challenges and policy responses (2014) China Economic Journal, 7 (1), pp. 103-125;\nOECD, ISIC REV. 3 Technology Intensity Definition (2013), https://www.oecd.org/sti/ind/48350231.pdf, Development Organization for Economic Co-operation and (Accessed 12 June 2016); Paul, J., Benito, G., A review of research on outward foreign direct investment from emerging countries, including China: What do we know, how do we know and where should we be heading? (2018) Asia Pacific Business Review, 24 (1), pp. 90-115;\nPeng, M., Wang, D., Jiang, Y., An institution-based view of international business strategy: A focus on emerging economies (2008) Journal of International Business Studies, 39 (5), pp. 920-936;\nPlechero, M., Chaminade, C., The influence of micro-characteristics and the region in different modes of globalization of innovation: A comparative study of Pune region and Beijing region (2013) Industry and Innovation, 20 (7), pp. 661-682;\nPorter, M.E., The competitive advantage of nations (1990), Macmillan London; Ramamurti, R., Hillemann, J., What is “Chinese” about Chinese multinationals? (2018) Journal of International Business Studies, 49 (1), pp. 34-48;\nRamasamy, B., Yeung, M., Laforet, S., China' s outward foreign direct investment: Location choice and firm ownership (2012) Journal of World Business, 47 (1), pp. 17-25;\nRasciute, S., Pentecost, E.J., A nested logit approach to modelling the location of foreign direct investment in the central and eastern European countries (2010) Economic Modelling, 27, pp. 32-39;\nRasciute, S., Pentecost, E.J., Ferret, B., Firm heterogeneity in modelling foreign direct investment location decisions (2014) Applied Economics, 46 (12), pp. 1350-1360;\nRath, B.N., Bal, D.P., Do FDI and public investment crowd in or crowd out private domestic Investment in India (2014) The Journal of Developing Areas, 48 (3), pp. 269-284;\nSchmitz, H., Does local co-operation matter? Evidence from industrial clusters in South Asia and Latin America (2000) Oxford Development Studies, 28 (3), pp. 323-336;\nShan, W., Song, J., Foreign Direct Investment and the Sourcing of Technological Advantage: Evidence from the Biotechnology Industry (1997) Journal of International Business Studies, 28, pp. 267-284;\nSpigarelli, F., Alon, I., Mucelli, A., Chinese M &amp;amp; a in Europe: Emerging market multinational in the heavy construction industry (2015) Competitiveness Review, 25 (4), pp. 346-370;\n(2008), http://english.www.gov.cn/archive/state_council_gazette/2015/06/08/content_281475123275121.htm, State Council of China. Catalogue for the Guidance of Industries for Foreign Investment (Revised in 2007). Available at: (last access July 5th, 2021); Trevino, L.J., Grosse, R., An analysis of firm-specific resources and foreign direct investment in the United States (2002) International Business Review, 11, pp. 431-452;\nUNCTAD, World Investment Report 2018 (2018), United Nations Conference on Trade and Development Geneva; UNCTAD, World Investment Report 2020 (2020), United Nations Conference on Trade and Development Geneva; Wang, C., Hong, J., Kafouros, M., Boateng, A., What drives outward FDI of Chinese firms? Testing the explanatory power of three theoretical frameworks (2012) International Business Review, 21, pp. 425-438;\nXie, Z., Li, J., Exporting and innovating among emerging market firms: The moderating role of institutional development (2018) Journal of International Business Studies, 49 (2), pp. 222-245;\nYan, B., Zhang, Y., Yanzhi, S., Jian, H., Productivity, financial constraints and outward foreign direct investment: Firm-level evidence (2018) China Economic Review, 47, pp. 47-64;\nYang, X., Jiang, Y., Kang, R., Ke, Y., A comparative analysis of the internationalization of Chinese and Japanese firms (2009) Asia Pacific Journal of Management, 26 (1), pp. 141-162;\nYang, X., Lim, Y., Sakurai, Y., Seo, S., Internationalization of Chinese and Korean firms (2009) Thunderbird International Business Review, 51 (1), pp. 37-51;\nYou, K., Solomon, O.H., China's outward foreign direct investment and domestic investment: An industrial level analysis (2015) China Economic Review, 34, pp. 249-260;\nZhang, Y., Roelfsema, H., Unravelling the complex motivations behind China's outward FDI (2013) Journal of Asia Pacific Economy, 19 (1), pp. 89-100;\nZhang, Z., Productivity and economic growth: An empirical assessment of the contribution of FDI to the Chinese economy (2002) Journal of Economic Development, 27 (2), pp. 81-94","publisher":"Elsevier B.V.","publisher-place":"University of Chinese Academy of Sciences, China","title":"One country, many industries: Heterogeneity of Chinese OFDI motivations at meso level","type":"article-journal","volume":"69"},"uris":["http://www.mendeley.com/documents/?uuid=c971d8de-404c-40f8-aeec-25883d3a16b5"]},{"id":"ITEM-6","itemData":{"DOI":"10.1590/0104-530X4731-20","ISSN":"0104530X (ISSN)","abstract":"The aim of this study was to evaluate the supply chain management (SCM), strategic management (SM), and resource-based view (RBV) as background to business performance (BP). The study, exploratory in nature, was divided into two phases, qualitative and quantitative. In the first phase, data from ten companies were collected, later processed by content analysis. In the second phase, there was a pre-test, with subsequent data collection from 125 national companies associated with technology, processed by structural equation modeling. The results indicated that SCM favors SM and that both SCM and SM benefit RBV, therefore increasing BP. However, SM does not influence BP positively. Thus, we concluded that, due to the competition in the supply chain, focal companies have adopted strategies to integrate and coordinate the processes of their sectors, such as production, purchase, sales, and logistics to meet the goals of business performance. © 2020 Brazilian Institute for Information in Science and Technology. All rights reserved.","author":[{"dropping-particle":"V","family":"Filho","given":"V A","non-dropping-particle":"","parse-names":false,"suffix":""},{"dropping-particle":"","family":"Moori","given":"R G","non-dropping-particle":"","parse-names":false,"suffix":""}],"container-title":"Gestao e Producao","id":"ITEM-6","issue":"4","issued":{"date-parts":[["2020"]]},"language":"English","note":"Cited By :5\n\nExport Date: 2 April 2023\n\nReferences: Bardin, L., (2011) Análise de conteúdo, , São Paulo: Edições 70; \nBarney, J. B., Firm resources and sustained competitive advantage (1991) Journal of Management, 17 (1), pp. 99-120. , http://dx.doi.org/10.1177/014920639101700108;\nBenitez-Amado, J., Llorens-Montes, F. J., Perez-Arostegui, M. N., Information technology-enabled intrapreneurship culture and firm performance (2010) Industrial Management &amp;amp; Data Systems, 110 (4), pp. 550-566. , http://dx.doi.org/10.1108/02635571011039025;\nBranzei, O., Thornhill, S., From ordinary resources to extraordinary performance: environmental moderators of competitive advantage (2006) Strategic Organization, 4 (1), pp. 11-41. , http://dx.doi.org/10.1177/1476127006061029;\n(2014) Estudo de projetos de alta complexidade: indicadores de parques tecnológicos, , http://www.anprotec.org.br/Relata/PNI_FINAL_web.pdf, Brasil. Ministério da Ciência, Tecnologia, Inovações e Comunicações. Brasília: Anprotec. Retrieved in 2017, May 29, from;\nBromiley, P., Rau, D., Operations management and the resource-based view: another view (2016) Journal of Operations Management, 41 (1), pp. 95-106. , http://dx.doi.org/10.1016/j.jom.2015.11.003;\nBudiarto, D. S., Prabowo, M. A., Herawan, T., An integrated information system to support supply chain management and performance in SME's (2017) Journal of Industrial Engineering and Management, 10 (2), pp. 373-387. , http://dx.doi.org/10.3926/jiem.2180;\nCao, M., Zhang, Q., Supply chain collaboration: impact on collaborative advantage and firm performance (2011) Journal of Operations Management, 29 (3), pp. 163-180. , http://dx.doi.org/10.1016/j.jom.2010.12.008;\nCarvalho, D. M., Kedge, F. P., Machado, J. A. D., O uso da teoria da visão baseada em recursos em propriedades rurais: uma revisão sistemática da literatura (2014) Revista ADM, 49 (3), pp. 506-518. , http://dx.doi.org/10.5700/rausp1164;\nCastanias, R. P., Helfat, C. E., The managerial rents model: theory and empirical analysis (2001) Journal of Management, 27 (6), pp. 661-678. , http://dx.doi.org/10.1177/014920630102700604;\nCorrar, L. J., Paulo, E., Dias, J. M., (2009) Análise multivariada: para os cursos de administração, ciências contábeis e economia, , Fo. (Eds). São Paulo: Atlas;\nDierickx, I., Cool, K., Asset stock accumulation and sustainability of competitive advantage (1989) Management Science, 35 (12), pp. 1504-1511. , http://dx.doi.org/10.1287/mnsc.35.12.1504;\nDosi, G., Nelson, R., Winter, S., (2000) The nature and dynamics of organizational capabilities, , (Eds). Oxford: Oxford University Press;\nDubey, R., Altay, N., Gunasekaran, A., Blome, C., Papadopoulos, T., Childe, S. J., Supply chain agility, adaptability and alignment: empirical evidence from the Indian auto components industry (2018) International Journal of Operations &amp;amp; Production Management, 38 (1), pp. 129-148. , http://dx.doi.org/10.1108/IJOPM-04-2016-0173;\nFecomercio, SP., (2016) Parques tecnológicos são promessas para o desenvolvimento do país, , http://bit.ly/2G3VKwr, Retrieved in 2018, January 27, from;\nFerdows, K., De Meyer, A., Lasting improvements manufacturing performance: in search of a new theory (1990) Journal of Operations Management, 9 (2), pp. 168-184. , http://dx.doi.org/10.1016/0272-6963(90)90094-T;\nFink, L., Neumann, S., Exploring the perceived business value of the flexibility enabled by information technology infrastructure (2009) Information &amp;amp; Management, 46 (2), pp. 90-99. , http://dx.doi.org/10.1016/j.im.2008.11.007;\nFlynn, B. B., Huo, B., Zhao, X., The impact of supply chain integration on performance: a contingency and configuration approach (2010) Journal of Operations Management, 28 (1), pp. 58-71. , http://dx.doi.org/10.1016/j.jom.2009.06.001;\nFornell, C., Larcker, D. F., Evaluating structural equation models with unobservable variables and measurement error (1981) JMR, Journal of Marketing Research, 18 (1), pp. 39-50. , http://dx.doi.org/10.1177/002224378101800104;\nFrohlich, M. T., Westbrook, R., Arcs of integration: an international study of supply chain strategies (2001) Journal of Operations Management, 19 (2), pp. 185-211. , http://dx.doi.org/10.1016/S0272-6963(00)00055-3;\nGattorna, J., (2006) Living supply chains, , Upper Saddle River: Prentice Hall;\nGhemawat, P., Del Sol, P., Commitment versus flexibility? (1998) California Management Review, 40 (4), pp. 26-42. , http://dx.doi.org/10.2307/41165963;\nGligor, M. D., Holcomb, M., The road to supply chain agility: an RBV perspective on the role of logistics capabilities (2014) International Journal of Logistics Management, 25 (1), pp. 160-179. , http://dx.doi.org/10.1108/IJLM-07-2012-0062;\nGrant, R., The resource-based theory of competitive advantage: implications for strategy formulation (1991) California Management Review, 33 (3), pp. 114-135. , http://dx.doi.org/10.2307/41166664;\nGreen, K. W., Whitten, D., Inman, R. A., The impact of logistics performance on organizational performance in a supply chain context (2008) Supply Chain Management, 13 (4), pp. 317-327. , http://dx.doi.org/10.1108/13598540810882206;\nGriffith, D. A., Noble, S. M., Chen, Q., The performance implications of entrepreneurial proclivity: a dynamic capabilities approach (2006) Journal of Retailing, 82 (1), pp. 51-62. , http://dx.doi.org/10.1016/j.jretai.2005.11.007;\nGunasekaran, A., Patel, C., McGaughey, R. E., A framework for supply chain performance measurement (2004) International Journal of Production Economics, 87 (3), pp. 333-347. , http://dx.doi.org/10.1016/j.ijpe.2003.08.003;\nHair, J. F., Anderson, R. E., Tatham, R. L., Black, W. C., (2009) Multivariate data analysis with readings, , (7th ed). Upper Saddle River: Prentice-Hall;\nHarrison, A., Van Hoek, R., (2008) Logistics management and strategy: competing through the supply chain, , (3rd ed). Upper Saddle River: Prentice Hall;\nHarrison, A., Godsell, J., Skipworth, H., Wong, C. Y., (2007) Developing supply chain strategy: balancing shareholder and client value: a management guide, , Bedford: Crafield University Press;\nHill, T. J., (1994) Manufacturing strategy: text and cases, , (2nd ed). Burr Ridge: Irwin;\nHitt, M. A., Xu, K., Carnes, C. M., Resource-based theory in operations management research (2016) Journal of Operations Management, 41 (1), pp. 77-94. , http://dx.doi.org/10.1016/j.jom.2015.11.002;\nHult, G. T. M., Ketchen, D. J., Arrfelt, M., Strategic supply chain management: improving performance through a culture of competitiveness and knowledge development (2007) Strategic Management Journal, 28 (10), pp. 1035-1052. , http://dx.doi.org/10.1002/smj.627;\nHunt, S. D., Davis, D. F., Grounding supply chain management in resource-advantage theory: in defense of a resource-based view of the firm (2012) The Journal of Supply Chain Management, 48 (2), pp. 14-20. , http://dx.doi.org/10.1111/j.1745-493X.2012.03266.x;\nJensen, J. A., Cobbs, J. B., Turner, B. A., Evaluating sponsorship through the lens of the resource-based view: the potential for sustained competitive advantage (2016) Business Horizons, 59 (2), pp. 163-173. , http://dx.doi.org/10.1016/j.bushor.2015.11.001;\nKaplan, R. S., Norton, D. P., The balanced scorecard: measures that drive performance (1992) Harvard Business Review, 70 (1), pp. 71-79. , PMid:10119714;\nKetchen, D. J., Giunipero, L. C., The intersection of strategic management and supply chain management (2004) Industrial Marketing Management, 33 (1), pp. 51-56. , http://dx.doi.org/10.1016/j.indmarman.2003.08.010;\nLakatos, E. M., Marconi, M. A., (2017) Fundamentos de metodologia científica, , (8. ed). São Paulo: Atlas;\nLambert, D. M., Cooper, M. C., Pagh, J. D., Supply chain management: implementation issues and research opportunities (1998) International Journal of Logistics Management, 9 (2), pp. 1-19. , http://dx.doi.org/10.1108/09574099810805807;\nLi, S., Ragu-Nathan, B., Ragu-Nathan, T. S., Subba Rao, S., The impact of supply chain management practices on competitive advantage and organizational performance (2006) Omega: International Journal of Management Science, 34 (2), pp. 107-124. , http://dx.doi.org/10.1016/j.omega.2004.08.002;\nLi, W., Humphreys, P. K., Yeung, A. C. L., Cheng, T. C. E., The impact of supplier development on buyer competitive advantage: a path analytic model (2012) International Journal of Production Economics, 135 (1), pp. 353-366. , http://dx.doi.org/10.1016/j.ijpe.2011.06.019;\nLummus, R. R., Vokurka, R. J., Defining supply chain management: a historical perspective and practical guidelines (1999) Industrial Management &amp;amp; Data Systems, 99 (1), pp. 11-17. , http://dx.doi.org/10.1108/02635579910243851;\nMaes, J., Sels, L., Roodhooft, F., Modelling the link between management practices and financial performance: evidence from small construction companies (2005) Small Business Economics, 25 (1), pp. 17-34. , http://dx.doi.org/10.1007/s11187-005-4255-y;\nMalhotra, N. K., (2012) Pesquisa de marketing: uma orientação aplicada, , (6. ed). Porto Alegre: Bookman;\nMelnyk, S. A., Lummus, R. R., Vokurka, R. J., Burns, L. J., Sandor, J., Mapping the future of supply chain management: a Delphi study (2009) International Journal of Production Research, 47 (16), pp. 4629-4653. , http://dx.doi.org/10.1080/00207540802014700;\nMentzer, J. T., DeWitt, W., Keebler, J. S., Min, S., Nix, N. W., Smith, C. D., Zacharia, Z. G., Defining supply chain management (2001) Journal of Business Logistics, 22 (2), pp. 1-25. , http://dx.doi.org/10.1002/j.2158-1592.2001.tb00001.x;\nMiemczyk, J., Howard, M., Johnsen, T. E., Dynamic development and execution of closed-loop supply chains: a natural resource-based view (2016) Supply Chain Management, 21 (4), pp. 453-469. , http://dx.doi.org/10.1108/SCM-12-2014-0405;\nNishant, R., Goh, M., Kitchen, P., Sustainability and differentiation: understanding materiality from the context of Indian firms (2016) Journal of Business Research, 69 (5), pp. 1892-1897. , http://dx.doi.org/10.1016/j.jbusres.2015.10.075;\nOliveira, E., (2011) A importância dos parques científicos e tecnológicos no desenvolvimento regional, , http://bit.ly/2ICcVUq, Retrieved in 2018, January 27, from;\nPaulraj, A., Chen, I. J., Strategic buyer-supplier relationships, information technology and external logistics integration (2007) The Journal of Supply Chain Management, 43 (2), pp. 2-14. , http://dx.doi.org/10.1111/j.1745-493X.2007.00027.x;\nPereira, R. A., Scur, G., Mello, F. C., Outsourcing nas atividades de desenvolvimento de novos produtos: o caso da Volkswagen do Brasil (2017) Exacta EP, 15 (2), pp. 289-303. , http://dx.doi.org/10.5585/exactaep.v15n2.6872;\nPires, S. R. I., (2016) Gestão da cadeia de suprimentos: conceitos, estratégias, práticas e casos, , (3. ed). São Paulo: Atlas;\nRingle, C. M., Wende, S., Becker, J. M., (2015) SmartPLS 3, , https://www.smartpls.com/, Bönningstedt: SmartPLS GmbH. Retrieved in 2017, August 20, from;\nSacomano, M., Pires, S. R. I., Medição de desempenho em cadeias de suprimentos: um estudo na indústria automobilística (2012) Gestão &amp;amp; Produção, 19 (4), pp. 733-746. , http://dx.doi.org/10.1590/S0104-530X2012000400006;\nShibin, K. T., Dubey, R., Gunasekaran, A., Hazen, B., Roubaud, D., Gupta, S., Foropon, C., Examining sustainable supply chain management on SMEs using resource-based view and institutional theory (2017) Annals of Operations Research, 1, pp. 1-26. , http://dx.doi.org/10.1007/s10479-017-2706-x;\nSkinner, W., Manufacturing: missing link in corporate strategy (1969) Harvard Business Review, 47 (3), pp. 136-145. , http://dx.doi.org/10.1111/j.1937-5956.1996.tb00381.x;\nSook-Ling, L., Ismail, M. A., Yee-Yen, Y., Information infrastructure capability and organizational competitive advantage (2015) International Journal of Operations &amp;amp; Production Management, 35 (7), pp. 1032-1055. , http://dx.doi.org/10.1108/IJOPM-12-2013-0553;\nSukati, I., Hamid, A. B., Baharun, R., Yusoff, R. M., The study of supply chain management strategy and practices on supply chain performance (2012) Procedia: Social and Behavioral Sciences, 40, pp. 225-233. , http://dx.doi.org/10.1016/j.sbspro.2012.03.185;\nTeece, D. J., Pisano, G., Shuen, A., Dynamic capabilities and strategic management (1997) Strategic Management Journal, 18 (7), pp. 509-533. , http://dx.doi.org/10.1002/(SICI)10970266(199708)18:73.0.CO;2-Z;\nTouboulic, A., Walker, H., Theories in sustainable supply chain management: a structured literature review (2015) International Journal of Physical Distribution &amp;amp; Logistics Management, 45 (1-2), pp. 16-42. , http://dx.doi.org/10.1108/IJPDLM-05-2013-0106;\nVergara, S. C., (2015) Métodos de pesquisa em administração, , (6. ed). São Paulo: Atlas;\nWalker, H., Chicksand, D., Radnor, Z., Watson, G., Theoretical perspectives in operations management: an analysis of the literature (2015) International Journal of Operations &amp;amp; Production Management, 35 (8), pp. 1182-1206. , http://dx.doi.org/10.1108/IJOPM-02-2014-0089;\nWernerfelt, B., A resource-based view of the firm (1984) Strategic Management Journal, 5 (2), pp. 171-180. , http://dx.doi.org/10.1002/smj.4250050207;\nXu, D., Huo, B., Sun, L., Relationships between intra-organizational resources, supply chain integration and business performance: an extended resource-based view (2014) Industrial Management &amp;amp; Data Systems, 114 (8), pp. 1186-1206. , http://dx.doi.org/10.1108/IMDS-05-2014-0156;\nYin, R. K., (2014) Case study research design and methods, , (5th ed). Thousand Oaks: Sage;\nYoun, S., Yang, M. G., Hong, P., Park, K., Strategic supply chain partnership, environmental supply chain management practices, and performance outcomes: an empirical study of Korean firms (2013) Journal of Cleaner Production, 56, pp. 121-130. , http://dx.doi.org/10.1016/j.jclepro.2011.09.026;\nZwicker, R., Souza, C. A., Bido, D. S., Uma revisão do Modelo do Grau de Informatização de Empresas: novas propostas de estimação e modelagem usando PLS (Partial Least Squares) (2008) Anais do XXXII Encontro da Associação dos Programas de Pós-graduação e Pesquisa em Administração, , Rio de Janeiro: ANPAD","publisher":"Brazilian Institute for Information in Science and Technology","publisher-place":"Instituto Federal de São Paulo - IFSP, Capivari, SP, Brazil","title":"RBV in a context of supply chain management ","type":"article-journal","volume":"27"},"uris":["http://www.mendeley.com/documents/?uuid=fec8970b-00f5-4b35-ac81-810ecc651a5a"]},{"id":"ITEM-7","itemData":{"DOI":"10.1002/bse.3207","ISSN":"09644733 (ISSN)","abstract":"As sustainability draws increasing attention due to the COVID-19 pandemic, interest in the green supply chain has likewise substantially increased. The present study contributes deeper insights into the logical integration of the resource-based characteristics that can facilitate the effective transition from traditional to green supply chains while also increasing the effectiveness of existing green supply chains. The proposed model, rooted in the resource-based view (RBV) theory, examines the associations of supply chain connectivity (SCC), supply chain information sharing (SCIS), top management commitment (TMC) and green procurement and logistics acceptance (GPLA) with green supply chain management (GSCM). Analysis of data from employees at 381 manufacturing firms in the United Kingdom confirmed the positive associations of SCC and SCIS with TMC and GPLA, of TMC with GPLA and GSCM and of GPLA with GSCM. The results also confirmed the serial mediation effect of TMC and GPLA on the associations of both SCC and SCIS with GSCM. The study offers several practical insights and theoretical contributions, including a novel GSCM scale. © 2022 The Authors. Business Strategy and The Environment published by ERP Environment and John Wiley &amp; Sons Ltd.","author":[{"dropping-particle":"","family":"Khan","given":"M","non-dropping-particle":"","parse-names":false,"suffix":""},{"dropping-particle":"","family":"Ajmal","given":"M M","non-dropping-particle":"","parse-names":false,"suffix":""},{"dropping-particle":"","family":"Jabeen","given":"F","non-dropping-particle":"","parse-names":false,"suffix":""},{"dropping-particle":"","family":"Talwar","given":"S","non-dropping-particle":"","parse-names":false,"suffix":""},{"dropping-particle":"","family":"Dhir","given":"A","non-dropping-particle":"","parse-names":false,"suffix":""}],"container-title":"Business Strategy and the Environment","id":"ITEM-7","issued":{"date-parts":[["2022"]]},"language":"English","note":"Cited By :5\n\nExport Date: 2 April 2023\n\nCorrespondence Address: Dhir, A.; Department of Management, Norway; email: amandeep.dhir@uia.no\n\nReferences: Abbasi, A.Z., Asif, M., Hollebeek, L.D., Islam, J.U., Ting, D.H., Rehman, U., The effects of consumer esports videogame engagement on consumption behaviors (2020) Journal of Product and Brand Management, 30 (8), pp. 1194-1211. , https://doi.org/10.1108/JPBM-04-2020-2839; \nAhmed, M., Thaheem, M.J., Maqsoom, A., Barriers and opportunities to greening the construction supply chain management: cause-driven implementation strategies for developing countries (2020) Benchmarking: An International Journal, 7 (3), pp. 1211-1237;\nAhmed, W., Najmi, A., Arif, M., Younus, M., Exploring firm performance by institutional pressures driven green supply chain management (2019) Smart and Sustainable Built Environment, 8 (5), pp. 415-437. , https://doi.org/10.1108/SASBE-04-2018-0022;\nAl-Aomar, R., Hussain, M., An assessment of green practices in a hotel supply chain: A study of UAE hotels (2017) Journal of Hospitality and Tourism Management, 32, pp. 71-81. , https://doi.org/10.1016/j.jhtm.2017.04.002;\nAmemba, C.S., Nyaboke, P.G., Osoro, A., Mburu, N., Elements of green supply chain management (2013) European Journal of Business and Management, 5 (12), pp. 51-61;\nAtkinson, W., Team turns costs of wastes into profits (2002) Purchasing, 131 (8), pp. 22-24;\nBag, S., Identification of green procurement drivers and their interrelationship using total interpretive structural modelling (2017) Vision, 21 (2), pp. 129-142. , https://doi.org/10.1177/0972262917700990;\nBag, S., Gupta, S., Kumar, S., Sivarajah, U., Role of technological dimensions of green supply chain management on firm performance (2020) Journal of Enterprise Information Management, 34 (1), pp. 1-27. , https://doi.org/10.1108/JEIM-10-2019-0324;\nBanik, A., Taqi, H.M.M., Ali, S.M., Ahmed, S., Garshasbi, M., Kabir, G., Critical success factors for implementing green supply chain management in the electronics industry: An emerging economy case (2022) International Journal of Logistics Research and Applications, 25 (4-5), pp. 493-520;\nBarney, J., Firm resources and sustained competitive advantage (1991) Journal of Management, 17 (1), pp. 99-120. , https://doi.org/10.1177/014920639101700108;\nBaron, R.M., Kenny, D.A., The moderator–mediator variable distinction in social psychological research: Conceptual, strategic, and statistical considerations (1986) Journal of Personality and Social Psychology, 51 (6), pp. 1173-1182. , https://doi.org/10.1037/0022-3514.51.6.1173;\nBlome, C., Hollos, D., Paulraj, A., Green procurement and green supplier development: Antecedents and effects on supplier performance (2014) International Journal of Production Research, 52 (1), pp. 32-49. , https://doi.org/10.1080/00207543.2013.825748;\nBrandon-Jones, E., Squire, B., Autry, C.W., Petersen, K.J., A contingent resource-based perspective of supply chain resilience and robustness (2014) Journal of Supply Chain Management, 50 (3), pp. 55-73. , https://doi.org/10.1111/jscm.12050;\nBrito, L.A.L., Brito, E.P.Z., Hashiba, L.H., What type of cooperation with suppliers and customers leads to superior performance? (2014) Journal of Business Research, 67 (5), pp. 952-959. , https://doi.org/10.1016/j.jbusres.2013.07.015;\nÇankaya, S.Y., Sezen, B., Effects of green supply chain management on sustainability performance (2019) Journal of Manufacturing Technology Management, 30 (1), pp. 98-121. , https://doi.org/10.1108/JMTM-03-2018-0099;\nCao, M., Zhang, Q., Supply chain collaboration: Impact on collaborative advantage and firm performance (2011) Journal of Operations Management, 29 (3), pp. 163-180. , https://doi.org/10.1016/j.jom.2010.12.008;\nCarter, C.R., Carter, J.R., Interorganizational determinants of environmental purchasing: Initial evidence from the consumer products industries (1998) Decision Sciences, 29 (3), pp. 659-684. , https://doi.org/10.1111/j.1540-5915.1998.tb01358.x;\nChan, R.Y., He, H., Chan, H.K., Wang, W.Y., Environmental orientation and corporate performance: The mediation mechanism of green supply chain management and moderating effect of competitive intensity (2012) Industrial Marketing Management, 41 (4), pp. 621-630. , https://doi.org/10.1016/j.indmarman.2012.04.009;\nChen, H., Daugherty, P.J., Landry, T.D., Supply chain process integration: A theoretical framework (2009) Journal of Business Logistics, 30 (2), pp. 27-46;\nChin, T.A., Tat, H.H., Sulaiman, Z., Muhamad Zainon, S.N.L., Green supply chain management and sustainability performance (2015) Advanced Science Letters, 21 (5), pp. 1359-1362. , https://doi.org/10.1166/asl.2015.6029;\nChinomona, E., Popoola, B.A., Imuezerua, E., The influence of employee empowerment, ethical climate, organisational support and top management commitment on employee job satisfaction. A case of companies in the Gauteng Province of South Africa (2017) Journal of Applied Business Research (JABR), 33 (1), pp. 27-42;\nCousins, P.D., Lawson, B., Petersen, K.J., Fugate, B., Investigating green supply chain management and performance (2019) International Journal of Operations &amp;amp; Production Management, 39 (5), pp. 767-786. , https://doi.org/10.1108/IJOPM-11-2018-0676;\nde Sousa Jabbour, A.B.L., de Oliveira Frascareli, F.C., Jabbour, C.J.C., Green supply chain management and firms performance: Understanding potential relationships and the role of green sourcing and some other green practices (2015) Resources, Conservation and Recycling, 104, pp. 366-374. , https://doi.org/10.1016/j.resconrec.2015.07.017;\nde Souza, E.D., Kerber, J.C., Bouzon, M., Rodriguez, C.M.T., Performance evaluation of green logistics: Paving the way towards circular economy (2021) Cleaner Logistics and Supply Chain, 3;\nDenisa, M., Zdenka, M., Perception of implementation processes of green logistics in SMEs in Slovakia (2015) Procedia Economics and Finance, 26, pp. 139-143. , https://doi.org/10.1016/S2212-5671(15)00900-4;\nDenolf, J.M., Trienekens, J.H., Wognum, P.N., van der Vorst, J.G., Omta, S.O., Towards a framework of critical success factors for implementing supply chain information systems (2015) Computers in Industry, 68, pp. 16-26. , https://doi.org/10.1016/j.compind.2014.12.012;\nDigalwar, A., Raut, R.D., Yadav, V.S., Narkhede, B., Gardas, B.B., Gotmare, A., Evaluation of critical constructs for measurement of sustainable supply chain practices in lean-agile firms of Indian origin: A hybrid ISM–ANP approach (2020) Business Strategy and the Environment, 29 (3), pp. 1575-1596. , https://doi.org/10.1002/bse.2455;\nDo, A.D., Nguyen, Q.V., Nguyen, D.U., Trinh, D.U., Green supply chain management practices and destination image: Evidence from Vietnam tourism industry (2020) Uncertain Supply Chain Management, 8 (2), pp. 371-378. , https://doi.org/10.5267/j.uscm.2019.11.003;\nDou, Y., Sarkis, J., Bai, C., Government green procurement: A fuzzy-DEMATEL analysis of barriers (2014) Supply chain management under fuzziness, pp. 567-589. , https://doi.org/10.1007/978-3-642-53939-8_24, C. Kahraman, &amp;amp;, Z. Öztaysi, (Eds.),, Springer;\nDunphy, D., Conceptualising sustainability: The business opportunity (2011) Business and sustainability: Concepts, strategies and changes, pp. 3-24. , https://doi.org/10.1108/S2043-9059(2011)0000003009, G. Eweje, &amp;amp;, M. Perry, (Eds.),, Emerald Group Publishing Limited;\nEltayeb, T., Zailani, S., Going green through green supply chain initiatives toward environmental sustainability (2014) Operations and Supply Chain Management: An International Journal, 2 (2), pp. 93-110. , https://doi.org/10.31387/oscm040019;\nEnslow, B., (2000) Internet fulfillment: The next supply chain frontier, , Achieving Supply Chain Excellence Through Technology (ASCET);\nFahimnia, B., Sarkis, J., Davarzani, H., Green supply chain management: A review and bibliometric analysis (2015) International Journal of Production Economics, 162, pp. 101-114. , https://doi.org/10.1016/j.ijpe.2015.01.003;\nFawcett, S.E., Wallin, C., Allred, C., Fawcett, A.M., Magnan, G.M., Information technology as an enabler of supply chain collaboration: A dynamic-capabilities perspective (2011) Journal of Supply Chain Management, 47 (1), pp. 38-59. , https://doi.org/10.1111/j.1745-493X.2010.03213.x;\nFawcett, S.E., Wallin, C., Allred, C., Magnan, G., Supply chain information-sharing: Benchmarking a proven path (2009) Benchmarking: An International Journal, 16 (2), pp. 222-246. , https://doi.org/10.1108/14635770910948231;\nFerasso, M., Beliaeva, T., Kraus, S., Clauss, T., Ribeiro-Soriano, D., Circular economy business models: The state of research and avenues ahead (2020) Business Strategy and the Environment, 29 (8), pp. 3006-3024. , https://doi.org/10.1002/bse.2554;\nFiala, P., Information sharing in supply chains (2005) Omega, 33 (5), pp. 419-423. , https://doi.org/10.1016/j.omega.2004.07.006;\nFields, G., (2002) The internet and the production network of Dell computer, , Part III in From Communications and Innovation to Business Organization and Territory The Production Networks of Swift Meat Packing and Dell Computer, Working Paper 149;\nFilser, M., Kraus, S., Breier, M., Nenova, I., Puumalainen, K., Business model innovation: Identifying foundations and trajectories (2020) Business Strategy and the Environment, 30 (2), pp. 891-907. , https://doi.org/10.1002/bse.2660;\nFornell, C., Larcker, D.F., (1981) Structural equation models with unobservable variables and measurement error: Algebra and statistics, , SAGE Publications;\nFreeman, E., (1984) Strategic management: A stakeholder approach, , Pitman Co;\nGao, S., Qiao, R., Lim, M.K., Li, C., Qu, Y., Xia, L., Integrating corporate website information into qualitative assessment for benchmarking green supply chain management practices for the chemical industry (2021) Journal of Cleaner Production, 311. , https://doi.org/10.1016/j.jclepro.2021.127590;\nGedam, V.V., Raut, R.D., Lopes de Sousa Jabbour, A.B., Narkhede, B.E., Grebinevych, O., Grebinevych, O., Sustainable manufacturing and green human resources: Critical success factors in the automotive sector (2021) Business Strategy and the Environment, 30 (2), pp. 1296-1313. , https://doi.org/10.1002/bse.2685;\nGhosh, M., Determinants of green procurement implementation and its impact on firm performance (2019) Journal of Manufacturing Technology Management, 30 (2), pp. 462-482. , https://doi.org/10.1108/JMTM-06-2018-0168;\nGrant, R.M., The resource-based theory of competitive advantage: Implications for strategy formulation (1991) California Management Review, 33 (3), pp. 114-135. , https://doi.org/10.2307/41166664;\nGreen, K.W., Inman, R.A., Sower, V.E., Zelbst, P.J., Impact of JIT, TQM and green supply chain practices on environmental sustainability (2019) Journal of Manufacturing Technology Management, 30 (1), pp. 26-47. , https://doi.org/10.1108/JMTM-01-2018-0015;\nGreen, K.W., Zelbst, P.J., Meacham, J., Bhadauria, V.S., Green supply chain management: Impact on performance (2012) Supply Chain Management: An International Journal, 17 (3), pp. 290-305. , https://doi.org/10.1108/13598541211227126;\nGunasekaran, A., Papadopoulos, T., Dubey, R., Wamba, S.F., Childe, S.J., Hazen, B., Akter, S., Big data and predictive analytics for supply chain and organisational performance (2017) Journal of Business Research, 70, pp. 308-317. , https://doi.org/10.1016/j.jbusres.2016.08.004;\nHair, J.F., Black, W.C., Babin, B.J., Anderson, R.E., Tatham, R., (2006) Multivariate data analysis, , Pearson Prentice Hall;\nHair, J.F., Henseler, J., Dijkstra, T.K., Sarstedt, M., (2014) Common beliefs and reality about partial least squares: Comments on Rönkkö and Evermann, , Faculty Publications;\nHair, J.F., Ringle, C.M., Sarstedt, M., PLS-SEM: Indeed a silver bullet (2011) Journal of Marketing Theory and Practice, 19 (2), pp. 139-152. , https://doi.org/10.2753/MTP1069-6679190202;\nHolt, D., Ghobadian, A., An empirical study of green supply chain management amongst UK manufacturers (2009) Journal of Manufacturing Technology Management, 20 (7), pp. 933-956. , https://doi.org/10.1108/17410380910984212;\nHuang, Y.C., Yang, M.L., The effect of institutional pressures and top managers posture on green supply chain management (2015) Toward sustainable operations of supply chain and logistics systems, pp. 99-121. , https://doi.org/10.1007/978-3-319-19006-8_7, V. Kachitvichyanukul, K. Sethanan, P. Golinska-Dawson, (Eds.),, Springer;\nHuo, B., Zhao, X., Zhou, H., The effects of competitive environment on supply chain information sharing and performance: An empirical study in China (2014) Production and Operations Management, 23 (4), pp. 552-569. , https://doi.org/10.1111/poms.12044;\nIslam, M.M., Murad, M.W., McMurray, A.J., Abalala, T.S., Aspects of sustainable procurement practices by public and private organisations in Saudi Arabia: An empirical study (2017) International Journal of Sustainable Development and World Ecology, 24 (4), pp. 289-303. , https://doi.org/10.1080/13504509.2016.1209794;\nIslam, M.S., Tseng, M.-L., Karia, N., Lee, C.-H., Assessing green supply chain practices in Bangladesh using fuzzy importance and performance approach (2018) Resources, Conservation and Recycling, 131, pp. 134-145. , https://doi.org/10.1016/j.resconrec.2017.12.015;\nJan, A., Marimuthu, M., Hassan, R., Sustainable business practices and firms financial performance in Islamic banking: Under the moderating role of Islamic corporate governance (2019) Sustainability, 11 (23). , https://doi.org/10.3390/su11236606;\nJawaad, M., Zafar, S., Improving sustainable development and firm performance in emerging economies by implementing green supply chain activities (2020) Sustainable Development, 28 (1), pp. 25-38. , https://doi.org/10.1002/sd.1962;\nJi, P., Ma, X., Li, G., Developing green purchasing relationships for the manufacturing industry: An evolutionary game theory perspective (2015) International Journal of Production Economics, 166, pp. 155-162. , https://doi.org/10.1016/j.ijpe.2014.10.009;\nKahanaali, R.A., Khaksar, E., Abbaslu, L., The impact of green procurement on consequences of green supply chain management (2015) International Journal of Operations and Logistics Management, 4 (1), pp. 1-13;\nKhan, S.A.R., Dong, Q., Zhang, Y., Khan, S.S., The impact of green supply chain on enterprise performance: In the perspective of China (2017) Journal of Advanced Manufacturing Systems, 16 (3), pp. 263-273. , https://doi.org/10.1142/S0219686717500160;\nKhan, S.A.R., Qianli, D., Impact of green supply chain management on firms performance: An empirical study from the perspective of Pakistan (2017) Environmental Science and Pollution Research, 24 (20), pp. 16829-16844. , https://doi.org/10.1007/s11356-017-9172-5;\nKumar, R., Chandrakar, R., Overview of green supply chain management: Operation and environmental impact at different stages of the supply chain (2012) International Journal of Engineering and Advanced Technology, 1 (3), pp. 1-6;\nKumar, S., Barua, M.K., A modeling framework of green practices to explore their interrelations as a conduit to policy (2021) Journal of Cleaner Production, 335;\nLai, K., Wong, C.W., Green logistics management and performance: Some empirical evidence from Chinese manufacturing exporters (2012) Omega, 40 (3), pp. 267-282. , https://doi.org/10.1016/j.omega.2011.07.002;\nLai, K., Wong, C.W., Lam, J.S.L., Sharing environmental management information with supply chain partners and the performance contingencies on environmental munificence (2015) International Journal of Production Economics, 164, pp. 445-453. , https://doi.org/10.1016/j.ijpe.2014.12.009;\nLatour, B., (2005) Reassembling the social: An introduction to Actor-Network Theory, , Oxford University Press;\nLee, C., Lim, S.-Y., Impact of environmental concern on image of internal GSCM practices and consumer purchasing behavior (2020) The Journal of Asian Finance, Economics and Business, 7 (6), pp. 241-254. , https://doi.org/10.13106/jafeb.2020.vol7.no6.241;\nLee, S.Y., Drivers for the participation of small and medium-sized suppliers in green supply chain initiatives (2008) Supply Chain Management: An International Journal, 13 (3), pp. 185-198. , https://doi.org/10.1108/13598540810871235;\nLee, V.-H., Ooi, K.-B., Chong, A.Y.L., Seow, C., Creating technological innovation via green supply chain management: An empirical analysis (2014) Expert Systems with Applications, 41 (16), pp. 6983-6994. , https://doi.org/10.1016/j.eswa.2014.05.022;\nLew, A.F.R., Chew, B.C., Hamid, S.R., Green logistics implementation factors: A study on a global logistics provider (2018) Journal of Advanced Manufacturing Technology (JAMT), 12 (1), pp. 115-128;\nLi, J., Sarkis, J., Product eco-design practice in green supply chain management: A China-global examination of research (2021) Nankai Business Review International, 13 (1), pp. 124-153;\nLiang, H., Saraf, N., Hu, Q., Xue, Y., Assimilation of enterprise systems: The effect of institutional pressures and the mediating role of top management (2007) MIS Quarterly, 31, pp. 59-87. , https://doi.org/10.2307/25148781;\nLiu, J., Hu, H., Tong, X., Zhu, Q., Behavioral and technical perspectives of green supply chain management: Empirical evidence from an emerging market (2020) Transportation Research Part E: Logistics and Transportation Review, 140. , https://doi.org/10.1016/j.tre.2020.102013;\nLiu, J., Liu, Y., Yang, L., Uncovering the influence mechanism between top management support and green procurement: The effect of green training (2020) Journal of Cleaner Production, 251. , https://doi.org/10.1016/j.jclepro.2019.119674;\nLohmöller, J.-B., Predictive vs. structural modeling: PLS vs. ML (1989) Latent variable path modeling with partial least squares, pp. 199-226. , https://doi.org/10.1007/978-3-642-52512-4_5, J.-B. Lohmöller, (Ed.),, Springer;\nLotfi, Z., Mukhtar, M., Sahran, S., Zadeh, A.T., Information sharing in supply chain management (2013) Procedia Technology, 11, pp. 298-304. , https://doi.org/10.1016/j.protcy.2013.12.194;\nLotfi, Z., Sahran, S., Mukhtar, M., A product quality—Supply chain integration framework (2013) Journal of Applied Sciences, 13, pp. 36-48. , https://doi.org/10.3923/jas.2013.36.48;\nLuthra, S., Garg, D., Haleem, A., Green supply chain management: Implementation and performance—A literature review and some issues (2014) Journal of Advances in Management Research, 11 (1), pp. 20-46. , https://doi.org/10.1108/JAMR-07-2012-0027;\nMahoney, J.T., Pandian, J.R., The resource-based view within the conversation of strategic management (1992) Strategic Management Journal, 13 (5), pp. 363-380. , https://doi.org/10.1002/smj.4250130505;\nMalik, A., Pereira, V., Budhwar, P., Value creation and capture through human resource management practices: Gazing through the business model lens (2018) Organizational Dynamics, 47 (3), pp. 180-188. , https://doi.org/10.1016/j.orgdyn.2017.09.002;\nMangla, S., Madaan, J., Chan, F.T., Analysis of flexible decision strategies for sustainability-focused green product recovery system (2013) International Journal of Production Research, 51 (11), pp. 3428-3442. , https://doi.org/10.1080/00207543.2013.774493;\nMartínez-Olvera, C., Entropy as an assessment tool of supply chain information sharing (2008) European Journal of Operational Research, 185 (1), pp. 405-417. , https://doi.org/10.1016/j.ejor.2006.12.025;\nMuduli, K., Barve, A., Sustainable development practices in mining sector: A GSCM approach (2013) International Journal of Environment and Sustainable Development, 12 (3), pp. 222-243. , https://doi.org/10.1504/IJESD.2013.054942;\nMuduli, K.K., Luthra, S., Kumar Mangla, S., Jabbour, C.J.C., Aich, S., de Guimarães, J.C.F., Environmental management and the ‘soft side’ of organisations: Discovering the most relevant behavioural factors in green supply chains (2020) Business Strategy and the Environment, 29 (4), pp. 1647-1665. , https://doi.org/10.1002/bse.2459;\nMuhammad, Z., Zulkipli, C., Haseeb, U.R., Corporate sustainability practices &amp;amp; reporting: A case of Malaysian REITs and property listed companies (2016) International Journal of Economics and Financial Issues, 6 (2), pp. 688-693;\nMumtaz, U., Ali, Y., Petrillo, A., A linear regression approach to evaluate the green supply chain management impact on industrial organisational performance (2018) Science of the Total Environment, 624, pp. 162-169. , https://doi.org/10.1016/j.scitotenv.2017.12.089;\nNahr, J.G., Nozari, H., Sadeghi, M.E., Green supply chain based on artificial intelligence of things (AIoT) (2021) International Journal of Innovation in Management, Economics and Social Sciences, 1 (2), pp. 56-63;\nNezhadi, K., Faraji, S., Investigating the effects of regional factors on structure of green supply chain management in developing technological innovation in manufacturing organisations (2021) International Journal of Business Innovation and Research, 25 (2), pp. 162-183. , https://doi.org/10.1504/IJBIR.2021.115455;\nNiemann, W., Hall, G., Oliver, K., South African 3PL firms' approaches to sustainable supply chain management (2017) Journal of Contemporary Management, 14 (1), pp. 204-237;\nNinlawan, C., Seksan, P., Tossapol, K., Pilada, W., (2010) The implementation of green supply chain management in electronics industry, , Paper presented at the World Congress on Engineering. July 4–6, 2012, London, UK;\nPassetti, E., Cinquini, L., Tenucci, A., Implementing internal environmental management and vol","publisher":"John Wiley and Sons Ltd","publisher-place":"College of Business, Abu Dhabi University, Abu Dhabi, United Arab Emirates","title":"Green supply chain management in manufacturing firms: A resource-based viewpoint","type":"article-journal"},"uris":["http://www.mendeley.com/documents/?uuid=99c8bbdd-82bb-447d-bfb8-8e8858e02b4c"]},{"id":"ITEM-8","itemData":{"DOI":"10.1108/IJPDLM-11-2019-0331","ISSN":"09600035 (ISSN)","abstract":"Purpose: Logistics service providers (LSPs) have unique resources and capabilities that position them to deliver supply chain finance (SCF) solutions. The study aims to discuss and illustrate the necessary resources and process of value creation and capture of LSPs, potentially offering SCF solutions. Design/methodology/approach: Relying on a theoretical framework, combining a resource-based view (RBV) with the literature on SCF, the authors apply an abductive case study methodology, including 11 interviews with representatives from four LSPs. Findings: The main findings are as follow: (1) although an LSP has sufficient resources for value-added SCF solutions, it may not capture enough value to motivate realising them; (2) an LSP considering offering SCF should account for the interaction between its resources and cargo transit times, risk and regulatory restrictions and (3) future studies should distinguish between financing the logistics services and the moved products. Research limitations/implications: The authors contribute to the growing field of SCF research by analysing motives and barriers for LSPs to offer SCF service to their customers. Because none of our case companies decided to move beyond experimentation further research is needed on the resources and capabilities needed for LSPs to successfully venture into SCF. Practical implications: The study provides LSPs with clear indications of the difficulties involved when contemplating a move into SCF solutions and discusses the potential value of offering such services. Originality/value: Despite evidence of LSPs engaging in SCF in various industries, academic contributions do not go beyond operational conditions or quantification of benefits. The authors add evidence on how LSPs are currently evaluating the prominence of adding SCF to their value offerings, including a new perspective on resources, value generation and capture mechanisms. © 2020, Emerald Publishing Limited.","author":[{"dropping-particle":"","family":"Elliot","given":"V H","non-dropping-particle":"","parse-names":false,"suffix":""},{"dropping-particle":"","family":"Goeij","given":"C","non-dropping-particle":"De","parse-names":false,"suffix":""},{"dropping-particle":"","family":"Gelsomino","given":"L M","non-dropping-particle":"","parse-names":false,"suffix":""},{"dropping-particle":"","family":"Woxenius","given":"J","non-dropping-particle":"","parse-names":false,"suffix":""}],"container-title":"International Journal of Physical Distribution and Logistics Management","id":"ITEM-8","issue":"9-10","issued":{"date-parts":[["2020"]]},"language":"English","note":"Cited By :6\n\nExport Date: 2 April 2023\n\nCorrespondence Address: Elliot, V.H.; Department of Business Administration, Sweden; email: viktor.elliot@gu.se\n\nFunding details: VINNOVA, 2016-03441\n\nFunding details: Trafikverket, 2020.3.2.11\n\nFunding details: TKI DINALOG, 2017-2-130TKI\n\nFunding text 1: The authors wish to thank the anonymous reviewers and the editor for constructive comments, the interviewees for sharing their experiences and participants at the 2017 NOFOMA Conference and the 2019 IPSERA Conference for feedback in an early phase of this work. This Dutch part of the paper was funded by a research program called Pre-Shipment and In-Transit Supply Chain Finance, supported by the Dutch Institute for Advanced Logistics (Dinalog), the Netherlands, under grant number 2017-2-130TKI. The Swedish part of the study was funded by the two projects “Supply Chain Finance: New roles for the logistics and transport industry”, VINNOVA grant No. 2016-03441, and “Financing the decarbonising of the freight transport system” funded by the Swedish Transport Administration with Triple F Project No.: 2020.3.2.11.\n\nReferences: Ahrens, T., Chapman, C.S., Doing qualitative field research in management accounting: positioning data to contribute to theory (2006) Accounting, Organizations and Society, 31 (8), pp. 819-841; \nAlvesson, M., Sandberg, J., Generating research questions through problematization (2011) Academy of Management Review, 36 (2), pp. 247-271;\nBals, C., Toward a supply chain finance (SCF) ecosystem–Proposing a framework and agenda for future research (2019) Journal of Purchasing and Supply Management, 25 (2), pp. 105-117;\nBasu Bal, A., Elliot, V., Lindblom, T., Rajput, T., Malmberg, L.G., Woxenius, J., Different perspectives on supply chain finance – in search of a holistic approach (2018) Finance and Risk Management for International Logistics and the Supply Chain, pp. 35-54. , Gong, S. and Cullinane, K., and,(Eds), 1st ed., Elsevier, Oxford;\nBaxter, P., Jack, S., Qualitative case study methodology: study design and implementation for novice researchers (2008) Qualitative Report, 13 (4), pp. 544-559;\nBowman, C., Ambrosini, V., Value creation versus value capture: towards a coherent definition of value in strategy (2000) British Journal of Management, 11 (1), pp. 1-15;\nBryant, C., Camerinelli, E., (2014) Supply Chain Finance EBA European Market Guide, , Euro Banking Association, Paris: June 2014;\nBuzacott, J.A., Zhang, R.Q., Inventory management with asset-based financing (2004) Management Science, 50 (9), pp. 1274-1292;\nCaniato, F., Gelsomino, L.M., Perego, A., Ronchi, S., Does finance solve the supply chain financing problem? (2016) Supply Chain Management: An International Journal, 21 (5), pp. 534-549;\nChakuu, S., Masi, D., Godsell, J., Exploring the relationship between mechanisms, actors and instruments in supply chain finance: a systematic literature review (2019) International Journal of Production Economics, 216, pp. 35-53;\nChen, X., Cai, G., Joint logistics and financial services by a 3PL firm (2011) European Journal of Operational Research, 214 (3), pp. 579-587;\nChristopher, M., (1992) Logistics and Supply Chain Management - Strategies for Reducing Costs and Improving Services, , Pitman Publishing, London;\nde Goeij, C.A.J., Onstein, A.T.C., Steeman, M.A., Impediments to the adoption of reverse factoring for logistics service providers (2016) Logistics and Supply Chain Innovation, pp. 261-277. , Zijm, H., Klumpp, M., Clausen, U. and Ten Hompel, M., and,(Eds), Springer International Publishing, Cham;\nDanermark, B., (2001) Explaining Society: An Introduction to Critical Realism in the Social Sciences, , Routledge, Florence, KY;\nDekkers, R., de Boer, R., Gelsomino, L.M., de Goeij, C., Steeman, M., Zhou, Q., Sinclair, S., Souter, V., Evaluating theoretical conceptualisations for supply chain and finance integration: a Scottish focus group (2020) International Journal of Production Economics, 220, p. 107451;\nDubois, A., Araujo, L., Case research in purchasing and supply management: opportunities and challenges (2007) Journal of Purchasing and Supply Management, 13 (3), pp. 170-181;\nDubois, A., Gadde, L.E., Systematic combining: an abductive approach to case research (2002) Journal of Business Research, 55 (7), pp. 553-560;\nDubois, A., Gadde, L.E., ‘Systematic combining’–A decade later (2014) Journal of Business Research, 67 (6), pp. 1277-1284;\nEisenhardt, K.M., Martin, J.A., Dynamic capabilities: what are they? (2000) Strategic Management Journal, 21 (10), pp. 1105-1121;\nFellenz, M.R., Augustenborg, C., Brady, M., Greene, J., Requirements for an evolving model of supply chain finance: a technology and service providers perspective (2009) Communications of the IBIMA, 10 (29), pp. 227-235;\nGelsomino, L.M., Mangiaracina, R., Perego, A., Tumino, A., Supply chain finance: a literature review (2016) International Journal of Physical Distribution and Logistics Management, 46 (4), pp. 348-366;\nGelsomino, L.M., de Boer, R., Steeman, M., Financial futures for service logistics (2017) Paper Presented at IPSERA Conference, , 9–12 April, Balatonfüred, Hungary;\nGelsomino, L.M., de Boer, R., Steeman, M., Perego, A., An optimisation strategy for concurrent Supply Chain Finance schemes (2019) Journal of Purchasing and Supply Management, 25 (2), pp. 185-196;\nGomes, J., De Weerd–Nederhof, P.C., Pearson, A., Fisscher, O.A., Senior management support in the new product development process (2001) Creativity and Innovation Management, 10 (4), pp. 234-242;\nGomm, M.L., Supply chain finance: applying finance theory to supply chain management to enhance finance in supply chains (2010) International Journal of Logistics: Research and Applications, 13 (2), pp. 133-142;\nGruber, M., Heinemann, F., Brettel, M., Hungeling, S., Configurations of resources and capabilities and their performance implications: an exploratory study on technology ventures (2010) Strategic Management Journal, 31 (12), pp. 1337-1356;\nHartmann, E., Grahl, A.D., The flexibility of logistics service providers and its impact on customer loyalty: an empirical study (2011) Journal of Supply Chain Management, 47 (3), pp. 63-85;\nHausmann, L., Nangia, I., Netzer, T., Rehm, W., Rothkopf, M., (2015) Pathway to Value Creation: A Perspective on How Transportation and Logistics Businesses Can Increase Their Economic Profit, , Travel, Transport and Logistics, McKinsey and Company, Munich;\nHofmann, E., Supply Chain Finance: some conceptual insights (2005) Logistik Management: Innovative Logistikkonzepte, pp. 203-214. , Lasch, R. and Janker, C.G.,(Eds), Deutscher Universitäts-Verlag, Wiesbaden;\nHofmann, E., Inventory financing in supply chains: a logistics service provider-approach (2009) International Journal of Physical Distribution and Logistics Management, 39 (9), pp. 716-740;\nHofmann, E., Kotzab, H., A supply chain‐oriented approach of working capital management (2010) Journal of Business Logistics, 31 (2), pp. 305-330;\nHofmann, E., Wetzel, P., (2018) Working Capital Management Study 2018 – Supply Chain Finance Introduction, , Universität, St. Gallen;\nHofmann, E., Strewe, U.M., Bosia, N., (2017) Supply Chain Finance and Blockchain Technology: The Case of Reverse Securitisation, , Springer International Publishing, Cham;\nHoldren, D.P., Hollingshead, C.A., Differential pricing of industrial services: the case of inventory financing (1999) Journal of Business and Industrial Marketing, 14 (1), pp. 7-16;\nJonsson, P., (2008) Logistics and Supply Chain Management, , McGraw-Hill Education, New York;\nKaria, N., Wong, C.Y., The impact of logistics resources on the performance of Malaysian logistics service providers (2013) Production Planning and Control, 24 (7), pp. 589-606;\nKirkeby, O.F., Abduktion (abduction) (1990) Vetenskapsteori Och Metodlära. Introduktion (Theory of Science and Method. Introduction), , Andersen, H. (Ed.), Studentlitteratur, Lund, Swedish;\nKovács, G., Spens, K.M., Abductive reasoning in logistics research (2005) International Journal of Physical Distribution and Logistics Management, 35 (2), pp. 132-144;\nKvale, S., Brinkmann, S., (2014) Den Kvalitativa Forsknings intervjun (The Qualitative Research Interview), , Studentlitteratur, Lund, Swedish;\nLai, K.H., Service capability and performance of logistics service providers (2004) Transportation Research Part E: Logistics and Transportation Review, 40 (5), pp. 385-399;\nLai, F., Li, D., Wang, Q., Zhao, X., The information technology capability of third-party logistics providers: a resource-based view and empirical evidence from China (2008) Journal of Supply Chain Management, 44 (3), pp. 22-38;\nLi, S., Chen, X., The role of supply chain finance in third-party logistics industry: a case study from China (2018) International Journal of Logistics Research and Applications, 22 (2), pp. 154-171;\nLiebl, J., Hartmann, E., Feisel, E., Reverse factoring in the supply chain: objectives, antecedents and implementation barriers (2016) International Journal of Physical Distribution and Logistics Management, 46 (4), pp. 393-413;\nMartin, J., Suppliers' participation in supply chain finance practices: predictors and outcomes (2017) International Journal of Integrated Supply Management, 11 (2-3), pp. 193-216;\nMartin, J., Hofmann, E., Involving financial service providers in supply chain finance practice. Company needs and service requirements (2017) Journal of Applied Accounting Research, 18 (1), pp. 42-62;\nMartin, J., Hofmann, E., Towards a framework for supply chain finance for the supply side (2019) Journal of Purchasing and Supply Management, 25 (2), pp. 157-171;\nMore, D., Basu, P., Challenges of supply chain finance: a detailed study and a hierarchical model based on the experiences of an Indian firm (2013) Business Process Management Journal, 19 (4), pp. 624-647;\nMoretto, A., Gelsomino, L.M., Caniato, F., de Boer, R., Business models for supply chain finance: the perspective of logistics service providers (2018) Paper Presented at IPSERA Conference, , 25–28 March, Athens, Greece;\nMurphy, P.R., Poist, R.F., Third-party logistics usage: an assessment of propositions based on previous research (1998) Transportation Journal, 37 (4), pp. 26-35;\nPerkins, D., Jugdev, K., Mathur, G., Characteristics of project management assets and project management process outcomes: an exploratory factor analysis (2018) International Journal of Information Technology Project Management, 9 (1), pp. 59-77;\nPfohl, H.C., Gomm, M., Supply chain finance: optimizing financial flows in supply chains (2009) Logistics Research, 1 (304), pp. 149-161;\nPriem, R.L., Butler, J.E., Li, S., Toward reimagining strategy research: retrospection and prospection on the 2011 AMR decade award article (2013) Academy of Management Review, 38 (4), pp. 471-489;\nPriem, R.L., Wenzel, M., Koch, J., Demand-side strategy and business models: putting value creation for consumers center stage (2018) Long Range Planning, 51 (1), pp. 22-31;\nRyan, R.J., Scapens, R.W., Theobald, M., (2002) Research Methods and Methodology in Accounting and Finance, , 2nd ed., Thomson Learning, London;\nSeifert, R.W., Seifert, D., Financing the chain (2011) International Commerce Review, 10 (1), pp. 32-44;\nShou, Y., Shao, J., Chen, A., Relational resources and performance of Chinese third-party logistics providers: the mediating role of innovation capability (2017) International Journal of Physical Distribution and Logistics Management, 47 (9), pp. 864-883;\nSilverman, D., (2001) Interpreting Qualitative Data. Methods for Analysing Talk, Text and Interaction, , 2nd ed., Sage, Thousand Oaks, CA;\nSilvestro, R., Lustrato, P., Integrating financial and physical supply chains: the role of banks in enabling supply chain integration (2014) International Journal of Operations and Production Management, 34 (3), pp. 298-324;\nSirmon, D.G., Hitt, M.A., Ireland, R.D., Managing firm resources in dynamic environments to create value: looking inside the black box (2007) Academy of Management Review, 32 (1), pp. 273-292;\nSoinio, J., Tanskanen, K., Finne, M., How logistics‐service providers can develop value‐added services for SMEs: a dyadic perspective (2012) The International Journal of Logistics Management, 23 (1), pp. 31-49;\nSong, H., Yu, K., Lu, Q., Financial service providers and banks' role in helping SMEs to access finance (2018) International Journal of Physical Distribution and Logistics Management, 48 (1), pp. 69-92;\nSteeman, M., (2017) Viewpoint: Taking Stock of Inventory Finance Models, , SCF Briefing, Zwolle: October 3rd, 2017;\nSuddaby, R., What grounded theory is not (2006) Academy of Management Journal, 49 (4), pp. 633-642;\nTeece, D.J., Pisano, G., Shuen, A., Dynamic capabilities and strategic management (1997) Strategic Management Journal, 18 (7), pp. 509-533;\nTemplar, S., Findlay, C., Hofmann, E., (2016) Financing the End-to-End Supply Chain: A Reference Guide to Supply Chain Finance, , Kogan Page Publishers, London/Philadelphia/New Delhi;\nTipping, A., Kauschke, P., Shifting patterns: the future of the logistics industry (2016) PwC's Future in Sight Series, , https://www.pwc.com/gx/en/transportation-logistics/pdf/the-future-of-the-logistics-industry.pdf, accessed, 7 May 2020;\nvan Hoek, R.I., The purchasing and control of supplementary third‐party logistics services (2000) Journal of Supply Chain Management, 36 (3), pp. 14-26;\nVan Der Vliet, K., Reindorp, M.J., Fransoo, J.C., The price of reverse factoring: financing rates vs payment delays (2015) European Journal of Operational Research, 242 (3), pp. 842-853;\nWetzel, P., Hofmann, E., Financial value-added services by logistics service providers-towards a guidance of external governance (2018) Presented at Logistics Research Network Annual Conference, , 5–7 Sep, Plymouth, UK;\nWong, C., Karia, N., Explaining the competitive advantage of logistics service providers: a resource-based view approach (2010) International Journal of Production Economics, 128 (1), pp. 51-67;\nWright, P.M., McMahan, G.C., McWilliams, A., Human resources and sustained competitive advantage: a resource-based perspective (1994) International Journal of Human Resource Management, 5 (2), pp. 301-326;\nWuttke, D.A., Blome, C., Foerstl, K., Henke, M., Managing the innovation adoption of supply chain finance-empirical evidence from six European case studies (2013) Journal of Business Logistics, 34 (2), pp. 148-166;\nWuttke, D.A., Blome, C., Henke, M., Focusing the financial flow of supply chains: an empirical investigation of financial supply chain management (2013) International Journal of Production Economics, 145 (2), pp. 773-789;\nZahra, S.A., Newey, L.R., Maximizing the impact of organization science: theory‐building at the intersection of disciplines and/or fields (2009) Journal of Management Studies, 46 (6), pp. 1059-1075","page":"775-807","publisher":"Emerald Group Holdings Ltd.","publisher-place":"Department of Business Administration, School of Business, Economics and Law, University of Gothenburg, Goteborg, Sweden","title":"Supply chain finance is not for everyone","type":"article-journal","volume":"50"},"uris":["http://www.mendeley.com/documents/?uuid=ab30557f-2e87-443b-a3a9-3d38c5b39d93"]},{"id":"ITEM-9","itemData":{"DOI":"10.1080/00207543.2018.1535203","ISSN":"00207543 (ISSN)","abstract":"This study empirically investigates service provider firms’ attempts to move to higher value-added market segments in competitive and fragmented markets, using logistics services as a context. Novelty is added by taking the provider not the customer or outsourcing actor perspective, common to current third-party logistics perspectives. Data were collected in the form of semi-structured interviews with management at various provider firms. The interview guide was based on theoretical constructs regarding tangible and intangible capabilities (RBV) as well as constructs related to governance and integration (TCE). Unlike customer focused studies, this study is able to identify what distinguishes the rare successful boundary crossing attempts that lead to a more profitable market position. The key finding which contradicts studies based on the customer/outsourcing actor perspective is that a switch from a highly commoditised market position to a higher margin position is only possible, if relationships and network capabilities are leveraged, regardless of the assets and physical resources available to the firm. The presentation of service boundaries as both dynamic and fluid and the use of RBV are contributions, building on existing theory, illustrating why providers of commoditised services cannot escape from low-margin, competitive market positions simply by acquiring tangible assets. © 2018, © 2018 Informa UK Limited, trading as Taylor &amp; Francis Group.","author":[{"dropping-particle":"","family":"König","given":"C","non-dropping-particle":"","parse-names":false,"suffix":""},{"dropping-particle":"","family":"Caldwell","given":"N D","non-dropping-particle":"","parse-names":false,"suffix":""},{"dropping-particle":"","family":"Ghadge","given":"A","non-dropping-particle":"","parse-names":false,"suffix":""}],"container-title":"International Journal of Production Research","id":"ITEM-9","issue":"18","issued":{"date-parts":[["2019"]]},"language":"English","note":"Cited By :9\n\nExport Date: 2 April 2023\n\nCODEN: IJPRB\n\nCorrespondence Address: Ghadge, A.; Centre for Logistics and Supply Chain Management, United Kingdom; email: abhijeet.ghadge@cranfield.ac.uk\n\nReferences: Bagchi, P.K., Virum, H., European Logistics Alliances: a Management Model (1996) International Journal of Logistics Management, 7 (1), pp. 93-108; \nBarney, J.B., Firm Resources and Sustained Competitive Advantage (1991) Journal of Management, 17 (1), pp. 99-120;\nBask, A.H., Relationships among TPL Providers and Members of Supply Chains–A Strategic Perspective (2001) Journal of Business &amp;amp; Industrial Marketing, 16 (6), pp. 470-486;\nBerglund, M., Laarhoven, P.V., Sharman, G., Wandel, S., Third-Party Logistics: Is There a Future? (1999) International Journal of Logistics Management, 10 (1), pp. 59-70;\nBowersox, D.J., Closs, D., Cooper, B., (2012) Supply Chain Logistics Management, , 4th ed, New York: McGraw-Hill Education;\nBustinza, O.F., Bigdeli, A.Z., Baines, T., Elliot, C., Servitization and Competitive Advantage: The Importance of Organizational Structure and Value Chain Position (2015) Research-Technology Management, 58 (5), pp. 53-60;\nChae, B.K., Olson, D., Sheu, C., The Impact of Supply Chain Analytics on Operational Performance: a Resource-Based View (2014) International Journal of Production Research, 52 (16), pp. 4695-4710;\nChen, J., Chen, B., Competing with Customer Returns Policies (2016) International Journal of Production Research, 54 (7), pp. 2093-2107;\nChiu, M.-C., Chu, C.-Y., Chen, C.-C., An Integrated Product Service System Modelling Methodology with a Case Study of Clothing Industry (2018) International Journal of Production Research, 56 (6), pp. 2388-2409;\nChu, Z., Wang, Q., Drivers of Relationship Quality in Logistics Outsourcing in China (2012) Journal of Supply Chain Management, 48 (3), pp. 78-96;\nCieslik, A., Michalek, J., (2015) Liberalization of Transportation Services in the EU: the Polish Perspective, , 6th ed, Oxford;\nCoase, R.H., The Nature of the Firm (1937) Economica, 4 (16), pp. 386-405;\nCoyle, J.J., Bardi, E.J., Langley, C.J., (2003) The Management of Business Logistics: A Supply Chain Perspective, , 7th ed, Mason: South-Western Thomson Learning;\nCui, L., Hertz, S., Networks and Capabilities as Characteristics of Logistics Firms (2011) Industrial Marketing Management, 40 (6), pp. 1004-1011;\nDutta, S., Bergen, M., Heide, J.B., John, G., Understanding Dual Distribution: The Case of Reps and House Accounts (1995) Journal of Law, Economics, and Organization, 11 (1), pp. 189-204;\nEisenhardt, K.M., Graebner, M.E., Theory Building from Cases: Opportunities and Challenges (2007) Academy of Management Journal, 50 (1), pp. 25-32;\nEllram, L.M., Cooper, M.C., Supply Chain Management, Partnership, and the Shipper-Third Party Relationship (1990) International Journal of Logistics Management, 1 (2), pp. 1-10;\nFabbe-Costes, N., Jahre, M., Roussat, C., Supply Chain Integration: the Role of Logistics Service Providers (2008) International Journal of Productivity and Performance Management, 58 (1), pp. 71-91;\nFaber, N., René, B.M., Koster, D., Smidts, A., Survival of the Fittest: the Impact of fit Between Warehouse Management Structure and Warehouse Context on Warehouse Performance (2018) International Journal of Production Research, 56 (1-2), pp. 120-139;\nGilley, K.M., Rasheed, A., Making More by Doing Less: An Analysis of Outsourcing and Its Effects on Firm Performance (2000) Journal of Management, 26 (4), pp. 763-790;\nGilley, K.M., Rasheed, A.A., Al-Shammari, H., Research on Outsourcing: Theoretical Perspectives and Empirical Evidence (2006) Global Outsourcing Strategies: an International Reference on Effective Outsourcing Relationships, pp. 17-32. , Barrar P., Gervais R., (eds), Hampshire: Gower, and,. edited by;\nGreenberg, P.S., Greenberg, R.H., Antonucci, Y.L., The Role of Trust in the Governance of Business Process Outsourcing Relationships: A Transaction Cost Economics Approach (2008) Business Process Management Journal, 14 (5), pp. 593-608;\nHalldórsson, Á., Skjøett-Larsen, T., Developing Logistics Competencies Through Third Party Logistics Relationships (2004) International Journal of Operations &amp;amp; Production Management, 24 (2), pp. 192-206;\nHertz, S., Alfredsson, M., Strategic Development of Third Party Logistics Providers (2003) Industrial Marketing Management, 32 (2), pp. 139-149;\nHuemer, L., Unchained From the Chain: Supply Management from a Logistics Service Provider Perspective (2012) Journal of Business Research, 65 (2), pp. 258-264;\nKayakutlu, G., Buyukozkan, G., Assessing Performance Factors for a 3PL in a Value Chain (2011) International Journal of Production Economics, 131 (2), pp. 441-452;\nKille, C., Schwemmer, M., (2015) Top 100 in European Transport and Logistics Services–2013/2014, , Nuremberg: Fraunhofer SCS;\nKlein, B., Crawford, R.G., Alchian, A.A., Vertical Integration, Appropriable Rents, and the Competitive Contracting Process (1978) Journal of Law and Economics, 21 (2), pp. 297-326;\nKowalkowski, C., Gebauer, H., Oliva, R., Service Growth in Product Firms: Past, Present, and Future (2017) Industrial Marketing Management, 60, pp. 82-88;\nKurpjuweit, S., Wagner, S.M., Choi, T.Y., Selecting New Venture Suppliers: Archetypes of Buying Firms (2018) Academy of Management Proceedings, 2018 (1), p. 15949. , July;\nLahy, A., Li, Q., Found, P., Panalpina, S., Wilson, M., Ayiomamitou, N., Developing a Product-Service System Through a Productisation Strategy: a Case from the 3PL Industry (2017) International Journal of Production Research, 56 (6), pp. 2233-2249;\nLangley, J., (2015) Results and Findings of the 19th Annual Study, , 2015 Third-Party Logistics StudyAnnual Study on the State of Logistics Outsourcing;\nLee, K.S., Lim, W.S., (2001) A Game-theoretic perspective on transaction cost and the decision to make, buy or make-and-buy, , unpublished;\nLeiblein, M.J., The Choice of Organizational Governance Form and Performance: Predictions From Transaction Cost, Resource-Based, and Real Options Theories (2003) Journal of Management, 29 (6), pp. 937-961;\nLewis, M., Brandon-Jones, A., Slack, N., Howard, M., Competing Through Operations and Supply: The Role of Classic and Extended Resource-Based Advantage (2010) International Journal of Operations and Production Management, 30 (10), pp. 1032-1058;\nLiang, T.P., You, J.J., Liu, C.C., A Resource-based Perspective on Information Technology and Firm Performance: A Meta Analysis (2010) Industrial Management &amp;amp; Data Systems, 110 (8), pp. 1138-1158;\nLieb, R.C., The Use of Third-Party Logistics Services by Large American Manufacturers (1992) Journal of Business Logistics, 13 (2), p. 29;\nMantin, B., Krishnan, H., Dhar, T., The Strategic Role of Third-Party Marketplaces in Retailing (2014) Production and Operations Management, 23 (11), pp. 1937-1949;\nMarasco, A., Third-party Logistics: A Literature Review (2008) International Journal of Production Economics, 113 (1), pp. 127-147;\nMcIvor, R., How the Transaction Cost and Resource-Based Theories of the Firm Inform Outsourcing Evaluation (2009) Journal of Operations Management, 27 (1), pp. 45-63;\nMcNaughton, R.B., The use of Multiple Export Channels by Small Knowledge-Intensive Firms (2002) International Marketing Review, 19 (2), pp. 190-203;\nMurphy, P.R., Poist, R.F., Third-party Logistics Usage: an Assessment of Propositions Based on Previous Research (1998) Transportation Journal, 37 (4), pp. 26-35;\nNilsson, E.A., (2017) Capitalism Power, Profits, and Human Flourishing, , https://economics.csusb.edu/facultystaff/nilsson/personal/Capitalism%20Text/00-Title%20Page.pdf, Highly Competitive Industries and the Supply Curve. In. Accessed 29/6/2018;\nParmigiani, A., Why Do Firms Both Make and Buy? An Investigation of Concurrent Sourcing (2007) Strategic Management Journal, 28 (3), pp. 285-311;\nPenrose, E.T., (1959) The Theory of the Growth of the Firm, , New York: Oxford University Press;\nPeters, T., Meijboom, R., de Vries, E., Interfaces in Service Modularity: a Scoping Review (2018) International Journal of Production Research Open Acess, pp. 1-16. , https://dx.doi.org/10.1080/00207543.2018.1461270;\nPoppo, L., Zenger, T., Testing Altermative Theories of the Firm: Transaction Cost, Knowledge-Based, and Measurement Explanations for Make-or-Buy Decisions in Information Services (1998) Strategic Management Journal, 19 (9), pp. 853-877;\nPorter, M.E., (1985) Competitive Advantage: Creating and Sustaining Superior Performance, , New York: FreePress;\nPrahalad, C.K., Hamel, G., The Core Competence of the Corporation (1990) Harvard Business Review, 68 (3), pp. 79-91;\nQuinn, J.B., Hilmer, F.G., Strategic Outsourcing (1994) Sloan Management Review, 35 (4), pp. 43-55;\nRoehrich, J.K., Caldwell, N.D., Delivering Integrated Solutions in the Public Sector: The Unbundling Paradox (2012) Industrial Marketing Management, 41 (6), pp. 995-1007;\nSchoenherr, T., Outsourcing Decisions in Global Supply Chains: an Exploratory Multi-Country Survey (2010) International Journal of Production Research, 48 (2), pp. 343-378;\nSelviaridis, K., Spring, M., Third Party Logistics: A Literature Review and Research Agenda (2007) The International Journal of Logistics Management, 18 (1), pp. 125-150;\nSheffi, Y., Third Party Logistics: Present and Future Prospects (1990) Journal of Business Logistics, 11 (2), pp. 27-39;\nShi, Y., Zhang, A., Arthanari, T., Liu, Y., Third-party Purchase: an Empirical Study of Chinese Third-Party Logistics Users (2016) International Journal of Operations &amp;amp; Production Management, 171 (2), pp. 189-200;\nSkjøett-Larsen, T., Third Party Logistics–From an Interorganizational Point of View (2000) International Journal of Physical Distribution &amp;amp; Logistics Management, 30 (2), pp. 112-127;\nStorbacka, K., A Solution Business Model: Capabilities and Management Practices for Integrated Solutions (2011) Industrial Marketing Management, 40 (5), pp. 699-711;\nTeece, D.J., Pisano, G., Shuen, A., Dynamic Capabilities and Strategic Management (1997) Strategic Management Journal, 18 (7), pp. 509-533;\nTrentin, A., Third-party Logistics Providers Offering Form Postponement Services: Value Propositions and Organisational Approaches (2011) International Journal of Production Research, 49 (6), pp. 1685-1712;\nVandaele, D., Rangarajan, D., Gemmel, P., Lievens, A., How to Govern Business Services Exchanges: Contractual and Relational Issues (2007) International Journal of Management Reviews, 9 (3), pp. 237-258;\nVan Hoek, R.I., Chong, I., Epilogue: UPS Logistics–Practical Approaches to the e-Supply Chain (2001) International Journal of Physical Distribution &amp;amp; Logistics Management, 31 (6), pp. 463-468;\nVoss, C., Tsikriktsis, N., Frohlich, M., Case Research in Operations Management (2002) International Journal of Operations &amp;amp; Production Management, 22 (2), pp. 195-219;\nWernerfelt, B., A Resource-Based View of the Firm (1984) Strategic Management Journal, 5 (2), pp. 171-180;\nWilliamson, O.E., The Economics of Organization: the Transaction Cost Approach (1981) The American Journal of Sociology, 87 (3), pp. 548-577;\nWilliamson, O.E., (1985) The Economic Institutions of Capitalism: Firms, Markets, Relational Contracting, , New York, London: Free Press;\nWilliamson, O.E., Comparative Economic Organization: The Analysis of Discrete Structural Alternatives (1991) Administrative Science Quarterly, 36 (2), pp. 269-296;\nWin, A., The Value a 4PL Provider can Contribute to an Organisation (2008) International Journal of Physical Distribution &amp;amp; Logistics Management, 38 (9), pp. 674-684;\nWong, C.Y., Karia, N., Explaining the Competitive Advantage of Logistics Service Providers: A Resource-Based View Approach (2010) International Journal of Production Economics, 128 (1), pp. 51-67;\nYang, C., Wacker, J.G., Sheu, C., What Makes Outsourcing Effective? A Transaction-Cost Economics Analysis (2012) International Journal of Production Research, 50 (16), pp. 4462-4476;\nYeung, K., Zhou, H., Yeung, A.C., Cheng, T.C.E., The Impact of Third-Party Logistics Providers’ Capabilities on Exporters’ Performance (2012) International Journal of Production Economics, 135 (2), pp. 741-753;\nYin, K., (2014) Case Study Research: Design and Methods, , 5th ed, London: SAGE Publishing;\nYu, S.-H., Chen, M.-Y., Performance Impacts of Interorganizational Cooperation: a Transaction Cost Perspective (2013) The Service Industries Journal, 33 (13-14), pp. 1223-1241;\nZhang, M., Pratap, S., Huang, Q., Zhao, Z., Optimal Collaborative Transportation Service Trading in B2B e-Commerce Logistics (2017) International Journal of Production Research, 55 (18), pp. 5485-5501","page":"5624-5639","publisher":"Taylor and Francis Ltd.","publisher-place":"ROI Management Consulting AG, Munich, Germany","title":"Service provider boundaries in competitive markets: the case of the logistics industry","type":"article-journal","volume":"57"},"uris":["http://www.mendeley.com/documents/?uuid=7532acef-d950-4860-b818-84094fd25e58"]},{"id":"ITEM-10","itemData":{"DOI":"10.1108/CR-01-2020-0018","ISSN":"10595422 (ISSN)","abstract":"Purpose: The purpose of this study is to identify the corporate functions that contribute most to the innovation success of SMEs with limited resources. After a systematic literature review, the authors used a unique primary data set of 784 SMEs from eight countries. Descriptive statistics and binary logistic regression were used to show the data set peculiarities. The logistic regression targeted the presence of innovative products and services in sales by 11 dummy variables and 4 principal factors describing SMEs’ different resources and capabilities. Design/methodology/approach: The authors developed a resource-based product innovation model that is synthesising the impact of the company resources and capabilities and of the innovation activity of the company on the actual innovation performance. The authors carry out an empirical analysis of the characteristic features of innovation activity in an international sample of SMEs. Findings: The results show that two corporate functions play a crucial role in the effectiveness of innovation for SMEs as follows: management and research and development (R&amp;D). In addition, although of lesser importance, the effect of the marketing function also appears significant. The binary logistic regression had 84.2% of explanatory power. Originality/value: From a scientific point of view, the SME-focussed, complex and synthesising RBV model of innovation construction and literature review can be used as a reference point for future researches. From a practical point of view, the analysis is useful for those SMEs, which want to gain a competitive advantage through innovation. Indeed, the results show that in the case of SMEs, a company wishing to innovate must invest in three corporate functions for innovation to be effective as follows: management, R&amp;D and marketing. © 2020, Emerald Publishing Limited.","author":[{"dropping-particle":"","family":"Lukovszki","given":"L","non-dropping-particle":"","parse-names":false,"suffix":""},{"dropping-particle":"","family":"Rideg","given":"A","non-dropping-particle":"","parse-names":false,"suffix":""},{"dropping-particle":"","family":"Sipos","given":"N","non-dropping-particle":"","parse-names":false,"suffix":""}],"container-title":"Competitiveness Review","id":"ITEM-10","issue":"3","issued":{"date-parts":[["2020"]]},"language":"English","note":"Cited By :9\n\nExport Date: 2 April 2023\n\nCorrespondence Address: Sipos, N.; Department of Leadership and Organizational Sciences, Hungary; email: sipos.norbert@ktk.pte.hu\n\nFunding details: European Commission, EC\n\nFunding details: European Social Fund, ESF, 00017, EFOP-3.6.2–16-2017–00017\n\nFunding details: Pécsi Tudományegyetem, PTE\n\nFunding details: Innovációs és Technológiai Minisztérium\n\nFunding text 1: This publication/research has been supported by the European Union and Hungary and co-financed by the European Social Fund through the project EFOP-3.6.2–16-2017–00017, titled “Sustainable, intelligent and inclusive regional and city models”.\n\nFunding text 2: The research was financed by the Higher Education Institutional Excellence Programme of the Ministry for Innovation and Technology in Hungary, within the framework of the 4th thematic programme ?Enhancing the Role of Domestic Companies in the Reindustrialization of Hungary? of the University of P?cs?. This publication/research has been supported by the European Union and Hungary and co-financed by the European Social Fund through the project EFOP-3.6.2?16-2017?00017, titled ?Sustainable, intelligent and inclusive regional and city models?.\n\nFunding text 3: For the empirical illustration, a unique primary data set drawn from a research project on SMEs competitiveness, supported by the European Union (EFOP-3.6.2–16-2017–00017), is used. The surveys were made by the cooperating institutions and specialised service providers between 2016 and 2019, in: Bosnia and Herzegovina (134), Colombia (72), Costa Rica (231), Czech Republic (139), France (181), Hungary (200), Mexico (86) and Spain (66). The data were collected with the definite intention of examining competitiveness at company level in an international environment, by the measurement of the performance of resources and capabilities. The international data collection process was designed by the GCP ( www.sme-gcp.org ) and all information about the data collection process is available in . The creation of the final database was supervised by a team of the Faculty of Business and Economics at the University of Pécs (Hungary).\n\nFunding text 4: The research was financed by the Higher Education Institutional Excellence Programme of the Ministry for Innovation and Technology in Hungary, within the framework of the 4th thematic programme “Enhancing the Role of Domestic Companies in the Reindustrialization of Hungary” of the University of Pécs”.\n\nReferences: Acs, Z.J., Audretsch, D.B., (1990) Innovation and Small Firms, , MIT Press, Cambridge, MA; \nAkman, G., Yilmaz, C., Innovative capability, innovation strategy and market orientation: an empirical analysis in Turkish software industry (2019) Managing Innovation: What Do We Know about Innovation Success Factors?, pp. 139-182. , Brem, A., Tidd, J. and Daim, T. and,(Eds), WSPC, London;\nAksoy, H., How do innovation culture, marketing innovation and product innovation affect the market performance of small and medium-sized enterprises (SMEs)? (2017) Technology in Society, 51, pp. 133-141;\nAlegre, J., Lapiedra, R., Chiva, R., A measurement scale for product innovation performance (2006) European Journal of Innovation Management, 9 (4), pp. 333-346;\nAlexiev, A.S., Volberda, H.W., Van den Bosch, F.A.J., Interorganizational collaboration and firm innovativeness: Unpacking the role of the organizational environment (2016) Journal of Business Research, 69 (2), pp. 974-984;\nAllen, R.H., Sriram, R.D., The role of standards in innovation (2000) Technological Forecasting and Social Change, 64 (2-3), pp. 171-181;\nAmit, R., Schoemaker, P., Strategic assets and organizational rent (1993) Strategic Management Journal, 14 (1), pp. 33-46;\nBabbie, E., (2013) The Practice of Social Research, , Cengage Learning, Andover;\nBaldwin, J.R., Innovation, training and success, research paper (no. 137) (1999) Statistics Canada, Analytical Studies Branch, , Ottawa;\nBaldwin, J.R., Chandler, W., Papailiadis, T., (1994) Strategies for Success: A Profile of Growing Small and Medium-Sized Enterprises in Canada, , Statistics Canada, Business and Labour Market Analysis Division, Ottawa;\nBaldwin, J.R., Gellatly, G., Gaudreault, V., (2002) Financing Innovation in New Small Firms: New Evidence from Canada, Research Paper (No. 190), , Statistics Canada, Micro-Economic Analysis Division, Ottawa;\nBaregheh, A., Rowley, J., Sambrook, S., Towards a multidisciplinary definition of innovation (2009) Management Decision, 47 (8), pp. 1323-1339;\nBarney, J.B., Firm resources and sustained competitive advantage (1991) Journal of Management, 17 (1), pp. 99-120;\nBarney, J.B., Resource-based theories of competitive advantage: a ten-year retrospective on the resource-based view (2001) Journal of Management, 27 (6), pp. 643-650;\nBohn, R.E., Measuring and managing technological knowledge (1994) Sloan Management Review, 36 (1), pp. 61-73;\nBouncken, R., Plüschke, B., Pesch, R., Kraus, S., Entrepreneurial orientation in vertical alliances: joint product innovation and learning from allies (2016) Review of Managerial Science, 10 (2), pp. 381-409;\nCamison, C., Lopez, A.V., An examination of the relationship between manufacturing flexibility and firm performance: the mediating role of innovation (2010) International Journal of Operations and Production Management, 30 (8), pp. 853-878;\nCarayannis, E.G., Provance, M., Measuring firm innovativeness: towards a composite innovation index built on firm innovative posture, propensity and performance attributes (2008) International Journal of Innovation and Regional Development, 1 (1), pp. 90-107;\nCorso, M., Martini, A., Paolucci, E., Pellegrini, L., Information and communication technologies in product innovation within SMEs – the role of product complexity (2001) Enterprise and Innovation Management Studies, 2 (1), pp. 35-48;\nDe Faria, P., Lima, F., Santos, R., Cooperation in innovation activities: the importance of partners (2010) Research Policy, 39 (8), pp. 1082-1092;\nDe Jong, J.P.J., Vermeulen, P.A.M., Determinants of product innovation in small firms: a comparison across industries (2006) International Small Business Journal: Researching Entrepreneurship, 24 (6), pp. 587-609;\nDel Canto, J.G., Gonzalez, I.S., A resource-based analysis of the factors determining a firm’s R&amp;amp;D activities (1999) Research Policy, 28 (8), pp. 891-905;\nDeSarbo, W.S., Di Benedetto, C.A., Song, M., A heterogeneous resource based view for exploring relationships between firm performance and capabilities (2007) Journal of Modelling in Management, 2 (2), pp. 103-130;\nDobni, C.B., Measuring innovation culture in organizations: the development of a generalized innovation culture construct using exploratory factor analysis (2008) European Journal of Innovation Management, 11 (4), pp. 539-559;\nDouglas, T.J., Ryman, J.A., Understanding competitive advantage in the general hospital industry: evaluating strategic competencies (2003) Strategic Management Journal, 24 (4), pp. 333-347;\nDrucker, P., (1985) Entrepreneurship and Innovation: Practice and Principles, , Harper Business, New York, NY;\nEttlie, J.E., Bridges, W.P., O’Keefe, R.D., Organization strategy and structural differences for radical versus incremental innovation (1984) Management Science, 30 (6), pp. 682-695;\nCommission recommendation of 6 May 2003 concerning the definition of micro, small and medium-sized enterprises (2003) Official Journal of the European Union, L 124/36, , https://eur-lex.europa.eu/legal-content/EN/TXT/PDF/?uri=CELEX:32003H0361&amp;amp;from=EN;\nFonseca, T., de Faria, P., Lima, F., Human capital and innovation: the importance of the optimal organizational task structure (2019) Research Policy, 48 (3), pp. 616-627;\nFreel, M.S., Patterns of innovation and skills in small firms (2005) Technovation, 25 (2), pp. 123-134;\nGalende, J., de la Fuente, J.M., Internal factors determining a firm’s innovative behaviour (2003) Research Policy, 32 (5), pp. 715-736;\nGarcia, R., Calantone, R., A critical look at technological innovation typology and innovativeness terminology: a literature review (2002) Journal of Product Innovation Management, 19 (2), pp. 110-132;\nGatignon, H., Xuereb, J.M., Strategic orientation of the firm and new product performance (1997) Journal of Marketing Research, 34 (1), pp. 77-90;\nGkypali, A., Filiou, D., Tsekouras, K., R&amp;amp;D collaborations: is diversity enhancing innovation performance? (2017) Technological Forecasting and Social Change, 118, pp. 143-152;\nGoldenberg, J., Lehmann, D.R., Mazursky, D., The idea itself and the circumstances of its emergence as predictors of new product success (2001) Management Science, 47 (1), pp. 69-84;\nGotzamani, K.D., Tsiotras, G.D., The true motives behind ISO 9000 certification: their effect on the overall certification benefits and long term contribution towards TQM (2002) International Journal of Quality and Reliability Management, 19 (2), pp. 151-169;\nHadjimanolis, A., A resource-based view of innovativeness in small firms (2000) Technology Analysis and Strategic Management, 12 (2), pp. 263-281;\nHall, B.H., Lotti, F., Mairesse, J., Innovation and productivity in SMEs: empirical evidence for Italy (2009) Small Business Economics, 33 (1), pp. 13-33;\nHaro, M.R.D., Opazo-Basáez, M., Aranda, D.A., IT implementation and customer results: the mediating role of the competitive priorities achieved by the firm (2019) International Journal of Business Environment, 10 (4), pp. 329-345;\nHuiban, J.P., Bouhsina, Z., Innovation and quality if the labor factor: an empirical investigation in the french food industry (1998) Small Business Economics, 10 (4), pp. 389-400;\nHultink, E.J., Hart, S., Robben, H., Griffin, A., Launch decisions and new product success: an empirical comparison of consumer and industrial products (2000) Journal of Product Innovation Management, 17 (1), pp. 5-23;\nIdota, H., Bunno, T., Tsuji, M., Impact of ICT on innovation: the case of Japanese SMEs (2020) Disruptive Technology: Concepts, Methodologies, Tools, and Applications, pp. 1624-1651. , Khosrow-Pour, M. (ed.), IGI Global, global release;\nIrwin, J., Hoffman, J., Lamont, B., The effect of the acquisition of technological innovations on organizational performance: a resource-based view (1998) Journal of Engineering and Technology Management, 15 (1), pp. 25-54;\nJohnson, J., Baldwin, J.R., Hinchley, C., (1997) Successful Entrants: Creating the Capacity for Survival and Growth, Catalogue No, pp. 61-524. , Statistics Canada, Analytical Studies Branch, Ottawa;\nKessler, E.H., Chakrabarti, A.K., Speeding up the pace of new product development (1999) Journal of Product Innovation Management, 16 (3), pp. 231-247;\nKim, S.E., Chang, G.W., An empirical analysis of innovativeness in government: findings and implications (2009) International Review of Administrative Sciences, 75 (2), pp. 293-310;\nKimberly, J.R., Managerial innovation (1981) Handbook of Organizational Design, pp. 84-104. , Nystrom, P.C. and Starbuck, W.H.,(Eds), Oxford University Press, New York, NY;\nKostopoulos, K.C., Spanos, Y.E., Prastacos, G.P., The resource-based view of the firm and innovation: identification of critical linkages (2002) The 2nd European Academy of Management Conference, , EURAM, Stockholm, Sweden;\nLafuente, E., Leiva, J.C., Moreno-Gómez, J., Szerb, L., A non-parametric analysis of competitiveness efficiency: the relevance of firm size and the configuration of competitive pillars (2019) BRQ Business Research Quarterly;\nLafuente, E., Szerb, L., Rideg, A., A system dynamics approach for assessing business competitiveness (2020) Journal of Small Business and Enterprise Development;\nLe Roy, F., Robert, M., Lasch, F., Choosing the best partner for product innovation: talking to the enemy or to a friend? (2016) International Studies of Management and Organization, 46 (2-3), pp. 136-158;\nLederer, M., Schott, P., Huber, S., Kurz, M., Strategic business process analysis: a procedure model to align business strategy with business process analysis methods (2013) International Conference on Subject-Oriented Business Process Management, pp. 247-263. , Fischer, H. and Schneeberger J., and,(Eds), Springer, Berlin, Heidelberg;\nLee, C., Lee, K., Pennings, J.M., Internal capabilities, external networks, and performance: a study on technology-based ventures (2001) Strategic Management Journal, 22 (6-7), pp. 615-640;\nLifchus, I.M., Standards and innovation: the hidden synergy (1986) Telecommunications and Equity: Policy Research Issues, pp. 179-184. , Miller, J. (Ed.), Elsevier, Amsterdam, New York, NY;\nLove, J.H., Roper, S., SME innovation, exporting and growth: a review of existing evidence (2015) International Small Business Journal: Researching Entrepreneurship, 33 (1), pp. 28-48;\nLumpkin, G.T., Dess, G.G., Clarifying the entrepreneurial orientation construct and linking it to performance (1996) Academy of Management Review, 21 (1), pp. 135-172;\nManders, B., de Vries, H.J., Blind, K., ISO 9001 and product innovation: a literature review and research framework (2016) Technovation, 48-49, pp. 41-55;\nMarcati, A., Guido, G., Peluso, A.M., The role of SME entrepreneurs’ innovativeness and personality in the adoption of innovations (2008) Research Policy, 37 (9), pp. 1579-1590;\nMartins, E.C., Terblanche, F., Building organizational culture that stimulates creativity and innovation (2003) European Journal of Innovation Management, 6 (1), pp. 64-74;\nMenguc, B., Auh, S., Yannopoulos, P., Customer and supplier involvement in design: the moderating role of incremental and radical innovation capability (2014) Journal of Product Innovation Management, 31 (2), pp. 313-328;\nMitchell, V.L., Zmud, R.W., The effects of coupling IT and work process strategies in redesign projects (1999) Organization Science, 10 (4), pp. 424-438;\nMostaghel, R., Oghazi, P., Patel, P.C., Parida, V., Hultman, M., Marketing and supply chain coordination and intelligence quality: a product innovation performance perspective (2019) Journal of Business Research, 101, pp. 597-606;\nMyers, S., Marquis, D.G., (1969) Successful Industrial Innovations: A Study of Factors Underlying Innovation in Selected Firms, , National Science Foundation, Washington, DC;\nNaveh, E., Erez, M., Innovation and attention to detail in the quality improvement paradigm (2004) Management Science, 50 (11), pp. 1576-1586;\nNewbert, S.L., Empirical research on the resource-based view of the firm: an assessment and suggestions for future research (2007) Strategic Management Journal, 28 (2), pp. 121-146;\nNewbert, S.L., Value, rareness, competitive advantage, and performance: a conceptual-level empirical investigation of the resource-based view of the firm (2008) Strategic Management Journal, 29 (7), pp. 745-768;\nNooteboom, B., Innovation and diffusion in small firms: theory and evidence (1994) Small Business Economics, 6 (5), pp. 327-347;\nParida, V., Oghazi, P., Cedergren, S., A study of how ICT capabilities can influence dynamic capabilities (2016) Journal of Enterprise Information Management, 29 (2), pp. 179-201;\nParthasarthy, R., Hammond, J., Product innovation input and outcome: moderating effects of the innovation process (2002) Journal of Engineering and Technology Management, 19 (1), pp. 75-91;\nPekovic, S., Galia, F., From quality to innovation: evidence from two french employer surveys (2009) Technovation, 29 (12), pp. 829-842;\nPenrose, E.T., (1959) The Theory of the Growth of the Firm, , John Wiley and Sons, New York, NY;\nPeteraf, M.A., The cornerstones of competitive advantage: a resource-based view (1993) Strategic Management Journal, 14 (3), pp. 179-192;\nPillai, R., Meindl, J.R., Context and charisma: a ‘meso’ level examination of the relationship of organic structure, collectivism, and crisis to charismatic leadership (1998) Journal of Management, 24 (5), pp. 643-671;\nPisano, G.P., Knowledge, integration, and the locus of learning: an empirical analysis of process development (1994) Strategic Management Journal, 15 (S1), pp. 85-100;\nPrahalad, C.K., Hamel, G., The core competence of the corporation (1990) Harvard Business Review, 68 (3), pp. 79-91;\nPriem, R., Butler, J., Is the resource-based ‘view’ a useful perspective for strategic management research? (2001) Academy of Management Review, 26 (1), pp. 22-40;\nRaymond, L., St-Pierre, J., R&amp;amp;D as a determinant of innovation in manufacturing SMEs: an attempt at empirical clarification (2010) Technovation, 30 (1), pp. 48-56;\nRobbins, S.P., Organizational behavior: concepts (1996) Controversies, Applications, , 7th ed., Prentice-Hall, Englewood Cliffs, NJ;\nRomijn, H., Albaladejo, M., Determinants of innovation capability in small electronics and software firms in southeast England (2002) Research Policy, 31 (7), pp. 1053-1067;\nRosenbusch, N., Brinckmann, J., Bausch, A., Is innovation always beneficial? A meta-analysis of the relationship between innovation and performance in SMEs (2011) Journal of Business Venturing, 26 (4), pp. 441-457;\nSchumpeter, J.A., (1934) The Theory of Economic Development: An Inquiry into Profits, Capital, Credit, Interest and the Business Cycle, , Harvard University Press, Cambridge, MA;\nSchumpeter, J.A., (1943) Capitalism, Socialism and Democracy, , Allen and Unwin, London;\nSkilton, P.F., Dooley, K., Technological knowledge maturity, innovation and productivity (2002) International Journal of Operations and Production Management, 22 (8), pp. 887-901;\nSong, X.M., Parry, M.E., What separates Japanese new product winners from losers (1996) Journal of Product Innovation Management, 13 (5), pp. 422-439;\nSong, X.M., Parry, M.E., The determinants of Japanese new product success (1997) Journal of Marketing Research, 34 (1), pp. 64-76;\nSong, X.M., Souder, W.E., Dyer, B., A causal model of the impact of skills, synergy, and design sensitivity on new product performance (1997) Journal of Product Innovation Management, 14 (2), pp. 88-101;\nTatikonda, M.V., Montoya-Weiss, M.M., Integrating operations and marketing perspectives of product innovation: the influence of organizational process factors and capabilities on development performance (2001) Management Science, 47 (1), pp. 151-172;\nTeece, D.J., Pisano, G., Shuen, A., Dynamic capabilities and strategic management (1997) Strategic Management Journal, 18 (7), pp. 509-533;\nTidd, J., Bessant, J., Pavitt, K., (1997) Managing Innovation, , Wiley, Chichester;\nVan de Ven, A.H., Rogers, E.M., Innovations and organizations – critical perspectives (1988) Communication Research, 15 (5), pp. 632-651;\nVaona, A., Pianta, M., Firm size and innovation in European manufacturing (2008) Small Business Economics, 30 (3), pp. 283-299;\nVossen, R.W., Relative strengths and weaknesses of small firms in innovation (1998) International Small Business Journal: Researching Entrepreneurship, 16 (3), pp. 88-94;\nWernerfelt, B., A resource-based view of the firm (1984) Strategic Management Journal, 5 (2), pp. 171-180;\nWest, M.A., Farr, J.L., Innovation at work (1990) Innovation and Creativity at Work: Psychological and Organizational Strategies, pp. 3-13. , West, M.A. and Farr, J.L. and,(Eds.), Wiley, Chichester;\nWheelwright, S.C., Clark, K.B., Revolutionizing product development – quantum leapsin speed (1992) Efficiency, and Quality, , The Free Press, New York, NY;\nWind, Y.J., Marketing as an engine of business growth: a cross-functional perspective (2005) Journal of Business Research, 58 (7), pp. 863-873;\nWinship, C., Mare, D.R., Regression models with ordinal variables (1984) American Sociological Review, 49 (4), pp. 512-525","page":"513-541","publisher":"Emerald Group Holdings Ltd.","publisher-place":"Department of Finance and Accounting, Faculty of Business and Economics, University of Pécs, Pécs, Hungary","title":"Resource-based view of innovation activity in SMEs: an empirical analysis based on the global competitiveness project","type":"article-journal","volume":"31"},"uris":["http://www.mendeley.com/documents/?uuid=1205a285-a754-4244-906b-d718d7954c5a"]},{"id":"ITEM-11","itemData":{"DOI":"10.1016/j.ajsl.2020.04.002","ISSN":"20925212 (ISSN)","abstract":"This study has been designed to investigate the determinants of competitiveness in the logistics industry. In particular, we focus on the expansion of transportation as a central theme. Size and economy of scale are important issues in many industries. Previous studies have typically highlighted the positive aspects of large scale in terms of competitiveness. However, this study acknowledges that the large scale of transportation means, such as container ships and cargo planes, may not necessarily be positive for the competitiveness of the logistics industry. We believe that expansion is a double-edged sword. Economy of scale can have negative aspects associated with it. This study analyzes how transportation size affects competitiveness in the logistics industry. Additionally, we discuss other determinants of logistics performance such as ICT capability and green transportation. According to empirical findings, we could not identify a specific relationship between the large scale of marine transportation and logistics performance. Moreover, a negative influence behind the increase in air transportation is discussed. Additionally, this study attempts to establish theoretical foundations for logistics performance. This study has been designed to investigate the impact of transportation expansion on logistics performance based on the RBV, transaction cost analysis (TCA), and institutional theory. © 2020","author":[{"dropping-particle":"","family":"Cho","given":"H","non-dropping-particle":"","parse-names":false,"suffix":""},{"dropping-particle":"","family":"Lee","given":"J","non-dropping-particle":"","parse-names":false,"suffix":""}],"container-title":"Asian Journal of Shipping and Logistics","id":"ITEM-11","issue":"4","issued":{"date-parts":[["2020"]]},"language":"English","note":"Cited By :9\n\nExport Date: 2 April 2023\n\nCorrespondence Address: Lee, J.; Gyeongnam National University of Science and TechnologySouth Korea; email: sunnylee@gntech.ac.kr\n\nFunding details: Ministry of Education, MOE\n\nFunding details: National Research Foundation of Korea, NRF, NRF-2019-1147-01\n\nFunding text 1: This work was supported by the Ministry of Education of the Republic of Korea and the National Research Foundation of Korea ( NRF-2019-1147-01 ).\n\nReferences: Azevedo, S.G., Ferreira, J., Leitao, J., ‘The role of logistics’ information and communication technologies in promoting competitive advantages of the firm (2007), https://mpra.ub.uni-muenchen.de/1359/, University of Beira Interior; Chew, E.P., Gunther, H., Kim, K.H., Kopfer, H., Maritime container logistics and onshore transportation systems (2011) Flexible Services and Manufacturing Journal, 23, p. 361; \nCho, H.S., Kim, S.K., Moon, C.W., Pak, J.M., The competitiveness of Korea's container ports in the world: The effect of port networks and trade environment (2015) Journal of Korea Trade, 19 (4), pp. 95-116;\nCho, H.S., Lee, J.S., Moon, H.C., Maritime risk in seaport operation: A cross-country empirical analysis with theoretical foundations (2018) Asian Journal of Shipping and Logistics, 34 (3), pp. 240-248;\nCho, H.S., Yang, K.W., Antecedents and consequences of oversea buyer attentiveness to B2B e-marketplace (2011) Korea Business Education Review, 26 (1), pp. 27-46;\nChoi, Y., Jang, Y., Eco-efficiency of the China based on the directional distance function approach (2012) Korea Logistics Review, 22 (5), pp. 301-321. , (in Korean);\nDekker, R., Bloemhof, J., Mallidis, I., Operations research for green logistics – An overview of aspects, issues, contributions and challenges (2012) European Journal of Operational Research, 219, pp. 671-679;\nGibbs, G., Simpson, C., Macdonald, R., Improving student learning through changing assessment – a conceptual and practical framework (2003) European association for research into learning and instruction conference;\nGoel, A., The value of in-transit visibility for supply chains with multiple modes of transport (2010) International Journal of Logistics: Research and Applications, 13, pp. 475-492;\nGujarati, D.N., Basic econometrics (2003), 4th ed. McGraw-Hill; Ha, Y.S., Cho, H.S., Analysis of investment promotion in container port hinterland: A case of Pohang-Youngil Port (2009) The Journal of Shipping and Logistics, 25 (1), pp. 123-143. , (in Korean);\nHung, S., Lu, W., Wang, T., Benchmarking the operating efficiency of Asia container ports (2010) European Journal of Operational Research, 203 (3), pp. 706-713;\nJohnston, J., DiNardo, J., Econometric methods (1997), 4th ed. McGraw-Hill; Joo, J., Yeon, J., Kim, C., A verification study of the weights of national transportation and logistics competitiveness index and its estimation using bootstrapping method (2017) Journal of Transport Research, 24 (1), pp. 17-32. , (in Korean);\nKim, W.S., An analysis of 30,000-TEU-class container ship specifications (2013) Journal of Korea Maritime Institute, 3 (2), pp. 16-36. , (in Korean);\nKim, C., Park, S., Analyzing competitive of Korea's logistics industry (2009) Management Information Systems, 90 (1), pp. 15-31. , (in Korean);\nLee, H., The practical strength of logistics competition power for efficiency of combined transport transaction (2007) International Commerce and Information Review, 9 (2), pp. 285-303. , (in Korean);\nLun, Y.H., Green management practices and firm performance: A case of container terminal operations (2011) Resources Conservation and Recycling, 55 (6), pp. 559-566;\nMagala, M., Opportunity capture and growth strategies for regional ports: A modelling approach (2004), Victoria University Melbourne Doctoral Dissertation; Medda, F., Carnonard, G., Growth of container seaborne traffic in the Mediterranean Basin: Outlook and policy implications for port development (2007) Transport Reviews, 27 (5), pp. 573-587;\nMiroshnychenko, I., Barontini, R., Testa, F., Green practices and financial performance: A global outlook (2017) Journal of Cleaner Production, 147, pp. 340-351;\nNarver, J.C., Slater, S.F., The effect of a market orientation on business profitability (1990) Journal of Marketing, 54, pp. 20-35;\nOhashia, H., Kimb, T., Oumc, T., Yu, C., Choice of air cargo transhipment airport: an application to air cargo traffic to/from Northeast Asia (2005) Journal of Air Transport Management, 11, pp. 149-159;\nPark, H., Efficiency analysis of total logistics provider (2011) Journal of Korea Port Economic Association, 27 (2), pp. 261-273. , (in Korean);\nPearson, R., Container line performance and service quality (1980), University of Liverpool; Peters, H., Structural changes in international trade and transport markets: The importance of markets (1990) The 2nd KMI international symposium, pp. 58-75;\nPorter, M., What is strategy? (1996) Harvard Business Review, (November–December), pp. 61-78;\nRobinson, R., Ports as elements in value-driven chain systems: The new paradigm (2002) Maritime Policy and Management, 29 (3), pp. 241-255;\nSin, G.S., A study on the determinants analysis of the port competitiveness and development strategies of Busan new port (2007) Journal of Korea Port Economic Association, 23 (1), pp. 115-148. , (in Korean);\nSubhan, M., Ghani, A.B.A., Analyzing growth opportunity of port from the resource-based perspective: The case of port of TanjungPelepas Malaysia (2008) GadjahMada International Journal of Business, 10 (3), pp. 353-373;\nThompson, S.B., Simple formulas for standard errors that cluster by both firm and time (2011) Journal of Financial Economics, 99 (1), pp. 1-10;\nTongzon, J.L., Determinants of port performance and efficiency (1995) Transportation Research Part A: Policy and Practice, 29 (3), pp. 245-252;\nZhang, A., Analysis of an international air-cargo hub: the case of Hong Kong (2003) Journal of Air Transport Management, 9, pp. 123-138;\n(2018), https://www.airbus.com/aircraft/market/orders-deliveries.html, Airbus, (20.11.18); (2018), https://www.alphaliner.com/, Alphaliner, (30.12.18); Alphaliner, Container monthly monitor (2018) (2018), https://www.alphaliner.com/resources/Alphaliner_Monthly_Monitor.pdf, Available from:; (2019), https://www.crsl.com/acatalog/world-shipyard-monitor.html, Clarkson Research, (14.04.19); (2018), https://www.statista.com/statistics/264010/capacity-trends-of-global-container-fleet-by-2013, Global container fleet capacity outlook, (29.12.18); ITF Transport Outlook, OECD ITF (2017), http://www.oecd.org/environment/itf-transport-outlook-2017-9789282108000-en.htm, Available from:; (2019), https://www.customs.go.kr/kcshome/, Korea Customs Service, (13.05.19); (2018), https://lpi.worldbank.org/, The World Bank Database, Available from:; (2019), http://www.worldshipping.org/about-the-industry/global-trade/top-50-world-container-ports, World Shipping Council, (13.05.19); (2019), https://lpi.worldbank.org/about, World Shipping Council; World Shipping Council, Maximizing OECD ITF mega-ships will reduce cost efficiency by half (2015.06.19) (2019), http://www.monthlymaritimekorea.com/news/articleView.html?idxno=16281, Maritime Korea, Available from:; World Shipping Council, Large ships european freight drop (2017.04.10.) (2019), http://www.cargonews.co.kr/news/articleView.html?idxno=35850, Cargo News Available from:; World Shipping Council, “Four football fields. How far shall we go to expand the container ship?” (2015.05.18, HankookIlbo) (2019), http://www.hankookilbo.com/News/Read/201505180413423159, Available from:; World Shipping Council, Korea Air, cargo business also improved. B777F and other new cargo planes (2017.02.28, Newsfim) (2019), http://www.newspim.com/news/view/20170228000328, Available from:; World Shipping Council, “Airbus, stop producing A380s” (2019.02.14) (2019) Korea Economic Daily, , http://plus.hankyung.com/apps/newsinside.view?aid=201902140474A, Available from:;\nWorld Shipping Council, “A380 are a headache” (2016.07.21, HankookIlbo) (2019), http://www.hankookilbo.com/News/Read/201607210461224426, Available from:; World Shipping Council, We lost the world-class carrier Hanjin Shipping Co. but the SM Merchant Marine Co. is appearing in the market” (2017.05.13) (2019), http://www.ksg.co.kr/news/main_news, Korea Shipping Gazette Available from:UR - https://www.scopus.com/inward/record.uri?eid=2-s2.0-85085205354&amp;amp;doi=10.1016%2fj.ajsl.2020.04.002&amp;amp;partnerID=40&amp;amp;md5=6b4685aa7c605b050c179730d8b92509","page":"214-223","publisher":"Korean Association of Shipping and Logistics, Inc.","publisher-place":"Chungnam National University, South Korea","title":"Does transportation size matter for competitiveness in the logistics industry? The cases of maritime and air transportation","type":"article-journal","volume":"36"},"uris":["http://www.mendeley.com/documents/?uuid=f2dcaf4f-b7b5-45cd-b2ad-dade437dae04"]},{"id":"ITEM-12","itemData":{"DOI":"10.1108/IJLM-01-2021-0059","ISSN":"09574093 (ISSN)","abstract":"Purpose: The purpose of this paper is to use a theoretical framework to investigate the relationships between different innovation-oriented dynamic capabilities, dynamic resilience and firm performance among logistics service providers (LSPs) and in-house logistics departments of industrial companies during the coronavirus disease 2019 (COVID-19) pandemic. Design/methodology/approach: The conceptual theoretical framework relies on the dynamic capabilities framework (DCF) and the relational view (RV), which are rooted in the resource-based view (RBV). It is hypothesized that the dynamic capability to innovate reinforces the dynamic capability to adapt and to recover in highly dynamic and vulnerable environments during the pandemic. This allows LSPs to successfully create new services and respond to the changing market circumstances in terms of logistics service quality (LSQ) and firm performance. Data were collected from 83 LSPs and 30 in-house logistics departments via an online survey. The study determined the general strength and direction of the relationships between latent variables. A correlation analysis was utilized to establish statistical significance of the results. Findings: In this study, a range of innovation-oriented capabilities for achieving more dynamic resilience were bundled in a conceptual framework and were found to be statistically significant for LSQ and firm performance. They are the capability to distribute new knowledge, to train employees effectively, to develop cross-functional collaboration within the firm, to develop inter-firm relationships with business partners on a long-term basis as well as to learn from rivals, and to pursue a win-win relationship with them. Research limitations/implications: The results of the study do not imply that the identified capabilities are the only ones relevant to increasing dynamic resilience during the pandemic. In October 2020, the COVID-19 pandemic was at different stages in different countries, so that the level to which firms were affected varied, and although the data were collected during one month only, due to the high dynamics of the pandemic, data were collected during different stages of disruptions, even among respondents in the same country. This study was set in the context of COVID-19, and it could not be proved whether the conceptual framework is generalizable to other crises or particular industries, but it would be worthwhile to examine this in the future. Finally, it was…","author":[{"dropping-particle":"","family":"Dovbischuk","given":"I","non-dropping-particle":"","parse-names":false,"suffix":""}],"container-title":"International Journal of Logistics Management","id":"ITEM-12","issue":"2","issued":{"date-parts":[["2022"]]},"language":"English","note":"Cited By :25\n\nExport Date: 2 April 2023\n\nCorrespondence Address: Dovbischuk, I.; IU International University of Applied SciencesGermany; email: dovbischuk@agkn.de\n\nFunding text 1: This paper forms part of a special section “Resilient supply chains through innovative logistics management”, guest edited by Peggy S. Chen and Jiangang Fei. The author would like to thank two anonymous reviewers for their invaluable suggestions which helped to improve the manuscript immensely and Waqas Ali for his help with the data collection for this research. Open Access publication enabled by IU International University of Applied Sciences.\n\nReferences: (2020) COVID-19: freight and logistics response, , https://www.accenture.com/cn-en/insights/industrial/coronavirus-freight-logistics-recovery, accessed, 24 October 2020; \nAdobor, H., McMullen, R.S., Supply chain resilience: a dynamic and multidimensional approach (2018) The International Journal of Logistics Management, 29 (4), pp. 1451-1471;\nBarney, J., Firm resources and sustained competitive advantage (1991) Journal of Management, 17 (1), pp. 99-120;\nBellingkrodt, S., Wallenburg, C.M., The role of customer relations for innovativeness and customer satisfaction: a comparison of service industries (2015) The International Journal of Logistics Management, 26 (2), pp. 254-274;\nBengtsson, M., Kock, S., Coopetition – quo vadis? Past accomplishments and future challenges (2014) Industrial Marketing Management, 43 (2), pp. 180-188;\nBetti, F., Ni, J., (2020) How China can rebuild global supply chain resilience after COVID-19, , https://www.weforum.org/agenda/2020/03/coronavirus-and-global-supply-chains, accessed, 24 October 2020;\nBienstock, C.C., Mentzer, J.T., Bird, M.M., Measuring physical distribution service quality (1997) Journal of the Academy of Marketing Science, 25 (1), pp. 31-44;\nBienstock, C.C., Royne, M.B., Sherrell, D., Stafford, T.F., An expanded model of logistics service quality: incorporating logistics information technology (2008) International Journal of Production Economics, 113 (1), pp. 205-222;\nBier, T., Lange, A., Glock, C.H., Methods for mitigating disruptions in complex supply chain structures: a systematic literature review (2020) International Journal of Production Research, 58 (6), pp. 1835-1856;\nBlome, C., Paulraj, A., Schuetz, K., Supply chain collaboration and sustainability: a profile deviation analysis (2014) International Journal of Operations and Production Management, 34 (5), pp. 639-663;\nBrandenburger, A.M., Nalebuf, B.J., (1996) Co-opetition, , Doubleday, New York, NY;\nBrandenburger, A.M., Nalebuff, B., The rules of co-opetition (2021) Harvard Business Review, 99 (1), pp. 48-57;\nBrandon-Jones, E., Squire, B., Autry, C.W., Petersen, K.J., A contingent resource-based perspective of supply chain resilience and robustness (2014) Journal of Supply Chain Management, 50 (3), pp. 55-73;\nBurns, T., Stalker, G.M., (1961) The Management of Innovation, , Tavistock Publishing, London;\nCalantone, R.J., Cavusgil, S.T., Zhao, Y., Learning orientation, firm innovation capability, and firm performance (2002) Industrial Marketing Management, 31 (6), pp. 515-524;\nChapman, R.L., Soosay, C., Kandampully, J., Innovation in logistic services and the new business model: a conceptual framework (2003) International Journal of Physical Distribution and Logistics Management, 33 (7), pp. 630-650;\nChesbrough, H., The future of open innovation (2017) Research-Technology Management, 60 (6), pp. 29-35;\nChoi, T.Y., Rogers, D., Vakil, B., (2020) Coronavirus is a wake- up call for supply chain management, , https://hbr.org/2020/03/coronavirus-is-a-wake-up-call-for-supply-chain-management, accessed, 23 May 2021;\nChopra, S., Sodhi, M.S., Managing risk to avoid supply-chain breakdown (2004) MIT Sloan Management Review, 46 (1), pp. 53-62;\nChristopher, M., Peck, H., Building the resilient supply chain (2004) The International Journal of Logistics Management, 15 (2), pp. 1-14;\nChristopher, M., Mena, C., Khan, O., Yurt, O., Approaches to managing global sourcing risk (2011) Supply Chain Management: An International Journal, 16 (2), pp. 67-81;\nCohen, W.M., Levinthal, D.A., Absorptive capacity: a new perspective on learning and innovation (1990) Administrative Science Quarterly, 35 (1), pp. 128-152;\nCostello, A.B., Osborne, J.W., Best practices in exploratory factor analysis: four recommendations for getting the most from your analysis (2005) Practical Assessment, Research and Evaluation, 10 (7), pp. 1-9;\nCraighead, C.W., Ketchen, D.J., Cheng, L., Goldilocks” theorizing in supply chain research: balancing scientific and practical utility via middle-range theory (2016) Transportation Journal, 55 (3), pp. 241-257;\nCraighead, C.W., Ketchen, D.J., Darby, J.L., Pandemics and supply chain management research: toward a theoretical toolbox (2020) Decision Sciences, 51 (4), pp. 838-866;\nda Mota Pedrosa, A., Blazevic, V., Jasmand, C., Logistics innovation development: a micro-level perspective (2015) International Journal of Physical Distribution and Logistics Management, 45 (4), pp. 313-332;\nDe, A., Singh, S.P., A resilient pricing and service quality level decision for fresh agri-product supply chain in post-COVID-19 era (2021) The International Journal of Logistics Management, ahead-of-print (ahead-of-print);\nDierickx, I., Cool, K., Asset stock accumulation and the sustainability of competitive advantage: reply (1989) Management Science, 35 (12), pp. 1504-1511;\nDolgui, A., Ivanov, D., Sokolov, B., Reconfigurable supply chain: the X-network (2020) International Journal of Production Research, 58 (13), pp. 4138-4163;\nDoz, Y., Shuen, A., From intent to outcome: a process framework for partnerships (1988) Research and the Development of Pedagogical Materials, 88 (46), pp. 1-26;\nDyer, J.H., Singh, H., The relational view: cooperative strategy and sources of interorganizational competitive advantage (1998) Academy of Management Review, 23 (4), pp. 660-679;\nEssuman, D., Boso, N., Annan, J., Operational resilience, disruption, and efficiency: conceptual and empirical analyses (2020) International Journal of Production Economics, 229 (2020), pp. 1-11;\nFawcett, S.E., Wallin, C., Allred, C., Fawcett, A.M., Magnan, G.M., Information technology as an enabler of supply chain collaboration: a dynamic capabilities perspective (2011) Journal of Supply Chain Management, 47 (1), pp. 28-59;\nFernandes, D.W., Moori, R.G., Filho, V.A.V., Logistic service quality as a mediator between logistics capabilities and customer satisfaction (2018) Revista de Gestão, 25 (4), pp. 358-372;\nFornell, C., Larcker, D.F., Evaluating structural equation models with unobservable variables and measurement Error (1981) Journal of Marketing Research, 18 (1), pp. 39-50;\nGrawe, S.J., Logistics innovation: a literature‐based conceptual framework (2009) The International Journal of Logistics Management, (20), pp. 360-377;\nHamel, G., Välikangas, L., The quest for resilience (2003) Harvard Business Review, 81 (9), pp. 52-63;\nHeckmann, I., Comes, T., Nickel, S., A critical review on supply chain risk – definition, measure and modelling (2015) Omega, 52 (April), pp. 119-132;\nHolling, C.S., Resilience and stability of ecological systems (1973) Annual Review of Ecology and Systematics, 4 (1), pp. 1-23;\n(2020) The great lockdown: worst economic downturn since the great depression, , https://blogs.imf.org/2020/04/14/the-great-lockdown-worst-economic-downturn-since-the-great-depression/, accessed, 17 April 2021;\nIvan Su, S., Gammelgaard, B., Yang, S.L., Logistics innovation process revisited: insights from a hospital case study (2011) International Journal of Physical Distribution and Logistics Management, 41 (6), pp. 577-600;\nIvanov, D., Predicting the impacts of epidemic outbreaks on global supply chains: a simulation-based analysis on the coronavirus outbreak (COVID-19/SARS-CoV-2) case (2020) Transportation Research Part E: Logistics and Transportation Review, 136 (April), pp. 1-14;\nIvanov, D., Supply Chain Viability and the COVID-19 pandemic: a conceptual and formal generalisation of four major adaptation strategies (2021) International Journal of Production Research, 59 (12), pp. 1-18;\nIvanov, D., Dolgui, A., Viability of intertwined supply networks: extending the supply chain resilience angles towards survivability. A position paper motivated by COVID-19 outbreak (2020) International Journal of Production Research, 58 (10), pp. 2904-2915;\nKilibarda, M., Nikolicic, S., Andrejic, M., Measurement of logistics service quality in freight forwarding companies a case study of the Serbian market (2016) The International Journal of Logistics Management, 27 (3), pp. 770-794;\nKilpatrick, J., Barter, L., (2020) COVID-19: managing supply chain risk and disruption, , https://www2.deloitte.com/content/dam/Deloitte/ca/Documents/finance/Supply-Chain_POV_EN_FINAL-AODA.pdf, accessed, 24 October 2020;\nKitano, H., Biological robustness (2004) Nature Reviews Genetics, 5 (11), pp. 826-837;\nKlibi, W., Martel, A., Guitouni, A., The design of robust value-creating supply chain networks: a critical review (2010) European Journal of Operational Research, 203 (2), pp. 283-293;\nKumar, G., Subramanian, N., Maria Arputham, R., Missing link between sustainability collaborative strategy and supply chain performance: role of dynamic capability (2018) International Journal of Production Economics, 203, pp. 96-109;\nKurniawan, R., Zailani, S.H., Iranmanesh, M., Rajagopal, P., The effects of vulnerability mitigation strategies on supply chain effectiveness: risk culture as moderator (2017) Supply Chain Management, 22 (1), pp. 1-15;\nLee, E.-S., Song, D.-W., The effect of shipping knowledge and absorptive capacity on organizational innovation and logistics value (2015) International Journal of Logistics Management, 26 (2), pp. 218-237;\nLin, J., Lanng, C., (2020) Here's how global supply chains will change after COVID-19, , https://www.weforum.org/agenda/2020/05/this-is-what-global-supply-chains-will-look-like-after-COVID-19/, accessed, 24 October 2020;\nMentzer, J.T., Flint, D.J., Hult, G.T.M., Logistics service quality as a segment-customized process (2001) Journal of Marketing, 65 (4), pp. 82-104;\nMerton, R.K., (1967) On Theoretical Sociology. Five Essays, Old and New, , Free Press, New York, NY;\nMerton, R.K., (1967) On Theoretical Sociology, Including Part 1 of Social Theory and Social Structure, , Free Press, New York, NY;\nMills, C.W., (1959) The Sociological Imagination, , Oxford University Press, New York, NY;\nMody, A., Learning through alliances (1993) Journal of Economic Behavior and Organization, 20 (2), pp. 151-170;\nNunnally, J.C., (1978) Psychometric Theory, , McGraw-Hill, New York, NY;\nPaula, I., Campos, E.A.R.D., Pagani, R.N., Guarnieri, P., Kaviani, M.A., Are collaboration and trust sources for innovation in the reverse logistics? Insights from a systematic literature review (2020) Supply Chain Management, 25 (2), pp. 176-222;\nPellathy, D.A., Mollenkopf, D.A., Stank, T.P., Middle-range theorizing on logistics customer service (2018) International Journal of Physical Distribution and Logistics Management, 48 (1), pp. 2-18;\nPolitis, Y., Giovanis, A., Binioris, S., Logistics service quality and its effects on customer satisfaction in the manufacturing companies' supply chains: empirical evidence from Greece (2014) Journal of Modelling in Management, 9 (2), pp. 215-237;\nPonomarov, S.Y., Holcomb, M.C., Understanding the concept of supply chain resilience (2009) The International Journal of Logistics Management, 20 (1), pp. 124-143;\nRahman, S.-U., Quality management in logistics: an examination of industry practices (2006) Supply Chain Management: An International Journal, 11 (3), pp. 233-240;\nRalston, P.M., Keller, S.B., Grawe, S.J., Collaborative process competence as an enabler of supply chain collaboration in competitive environments and the impact on customer account management (2020) The International Journal of Logistics Management, 31 (4), pp. 905-929;\nRichard, P.J., Devinney, T.M., Yip, G.S., Johnson, G., Measuring organizational performance: towards methodological best practice (2009) Journal of Management, 35 (3), pp. 718-804;\nRummel, R.J., (1970) Applied Factor Analysis, , Northwestern University Press, Evanston, IL;\nSchoenherr, T., Ellram, L.M., Tate, W.L., A note on the use of survey research firms to enable empirical data collection (2015) Journal of Business Logistics, 36 (3), pp. 288-300;\nScholten, K., Schilder, S., The role of collaboration in supply chain resilience (2015) Supply Chain Management, 20 (4), pp. 471-484;\nSheffi, Y., Rice, J.B., Jr., A supply chain view of the resilient enterprise (2005) MIT Sloan Management Review, 47 (1), pp. 41-48;\nShou, Y., Shao, J., Chen, A., Relational resources and performance of Chinese third-party logistics providers: the mediating role of innovation capability (2017) International Journal of Physical Distribution and Logistics Management, 47 (9), pp. 864-883;\nSingh, S.K., Gupta, S., Busso, D., Kamboj, S., Top management knowledge value, knowledge sharing practices, open innovation and organizational performance (2021) Journal of Business Research, 128, pp. 788-798;\nSohn, J.-I., Woo, S.-H., Kim, T.-W., Assessment of logistics service quality using the Kano model in a logistics-triadic relationship (2017) The International Journal of Logistics Management, 28 (2), pp. 680-698;\nSoltani, E., Ahmed, P.K., Ying Liao, Y., Anosike, P.U., Qualitative middle-range research in operations management: the need for theory-driven empirical inquiry (2014) International Journal of Operations and Production Management, 34 (8), pp. 1003-1027;\nStank, T.P., Pellathy, D.A., In, J., Mollenkopf, D.A., Bell, J.E., New frontiers inlLogistics research: theorizing at the middle range (2017) Journal of Business Logistics, 38 (1), pp. 6-17;\nSwanson, D., Goel, L., Francisco, K., Stock, J., Understanding the relationship between general and middle-range theorizing (2020) The International Journal of Logistics Management, 31 (3), pp. 401-421;\nTabachnick, B.G., Fidell, L.S., (2007) Using Multivariate Statistics, , Allyn &amp;amp; Bacon, Boston, MA;\nTeece, D.J., Pisano, E., The dynamic capabilities of firms (1998) Technology, Organization, Competitiveness, pp. 193-214. , Dosi, G., Teece, D.J. and Chytry, J. and,(Eds), Oxford University Press, Oxford;\nTeece, D.J., Pisano, G., Shuen, A., Dynamic capabilities and strategic management (1997) Strategic Management Journal, 18 (7), pp. 509-533;\nThai, V.V., Logistics service quality: conceptual model and empirical evidence (2013) International Journal of Logistics Research and Applications, 16 (2), pp. 114-131;\nTseng, P.-H., Liao, C.-H., Supply chain integration, information technology, market orientation and firm performance in container shipping firms (2015) The International Journal of Logistics Management, 26 (1), pp. 82-106;\nThongkruer, P., Wanarat, S., Logistics service quality: where we are and where we go in the context of airline industry (2021) Management Research Review, 44 (2), pp. 209-235;\nTukamuhabwa, B.R., Stevenson, M., Busby, J., Zorzini, M., Supply chain resilience: definition, review and theoretical foundations for further study (2015) International Journal of Production Research, 53 (18), pp. 5592-5623;\nWagner, S.M., Kemmerling, R., Handling nonresponse in logistics research (2010) Journal of Business Logistics, 31 (2), pp. 357-381;\nWagner, S.M., Sutter, R., A qualitative investigation of innovation between third-‐party logistics providers and customers (2012) International Journal of Production Economics, 140 (2), pp. 944-958;\nWallenburg, C.M., Schäffler, T., Performance measurement in horizontal LSP cooperation as a field of conflict: the preventive role of collaborative processes (2016) Logistics Research, 9 (7), pp. 1-7;\nWang, X., Yuen, K.F., Wong, Y.D., Teo, C.-C., E-consumer adoption of innovative last-mile logistics services: a comparison of behavioural models (2020) Total Quality Management and Business Excellence, 31 (11-12), pp. 1381-1407;\nWang, M., Asian, S., Wood, L.C., Wang, B., Logistics innovation capability and its impacts on the supply chain risks in the Industry 4.0 era (2020) Modern Supply Chain Research and Applications, 2 (2), pp. 83-98;\nWang, X., Wang, X., Ran, L., Promoting synergistic innovation in logistics service outsourcing (2020) Journal of Business and Industrial Marketing, 35 (6), pp. 1099-1112;\nWieland, A., Wallenburg, C.M., Dealing with supply chain risks linking risk management practices and strategies to performance (2012) International Journal of Physical Distribution and Logistics Management, 42 (10), pp. 887-905;\nWong, C.W.Y., Leveraging environmental information integration to enable environmental management capability and performance (2013) Journal of Supply Chain Management, 49 (2), pp. 114-136;\nXu, S., Zhang, X., Feng, L., Yang, W., Disruption risks in supply chain management: a literature review based on bibliometric analysis (2020) International Journal of Production Research, 58 (11), pp. 3508-3526;\nYang, C.C., Leveraging logistics learning capability to enable logistics service capabilities and performance for international distribution center operators in Taiwan (2016) International Journal of Logistics Management, 27 (2), pp. 284-308;\nYang, C.-S., Lirn, T.-C., Revisiting the resource-based view on logistics performance in the shipping industry (2017) International Journal of Physical Distribution and Logistics Management, 47 (9), pp. 884-905","page":"499-519","publisher":"Emerald Group Holdings Ltd.","publisher-place":"IU International University of Applied Sciences, Bremen, Germany","title":"Innovation-oriented dynamic capabilities of logistics service providers, dynamic resilience and firm performance during the COVID-19 pandemic","type":"article-journal","volume":"33"},"uris":["http://www.mendeley.com/documents/?uuid=e2a92f08-add6-4a68-919c-580480310798"]}],"mendeley":{"formattedCitation":"(Cho and Lee, 2020; Doratiotto et al., 2023; Dovbischuk, 2022; Elliot et al., 2020; Filho and Moori, 2020; Khan et al., 2022; König et al., 2019; Lukovszki et al., 2020; Lv et al., 2021; Nur ’Atikah Zulkiffli et al., 2019; Pengman et al., 2022; Sazzadur Rahman Khan and Rattanawiboonsom, 2020)","manualFormatting":"(Cho and Lee, 2020; Doratiotto et al., 2023; Dovbischuk, 2022; Elliot et al., 2020; Filho and Moori, 2020; Khan et al., 2022; König et al., 2019; Lukovszki et al., 2020; Lv et al., 2021; Nur' Atikah Zulkiffli et al., 2019; Pengman et al., 2022; Sazzadur Rahman Khan and Rattanawiboonsom, 2020)","plainTextFormattedCitation":"(Cho and Lee, 2020; Doratiotto et al., 2023; Dovbischuk, 2022; Elliot et al., 2020; Filho and Moori, 2020; Khan et al., 2022; König et al., 2019; Lukovszki et al., 2020; Lv et al., 2021; Nur ’Atikah Zulkiffli et al., 2019; Pengman et al., 2022; Sazzadur Rahman Khan and Rattanawiboonsom, 2020)","previouslyFormattedCitation":"(Cho and Lee, 2020; Doratiotto et al., 2023; Dovbischuk, 2022; Elliot et al., 2020; Filho and Moori, 2020; Khan et al., 2022; König et al., 2019; Lukovszki et al., 2020; Lv et al., 2021; Nur ’Atikah Zulkiffli et al., 2019; Pengman et al., 2022; Sazzadur Rahman Khan and Rattanawiboonsom, 2020)"},"properties":{"noteIndex":0},"schema":"https://github.com/citation-style-language/schema/raw/master/csl-citation.json"}</w:instrText>
      </w:r>
      <w:r w:rsidR="009056CE" w:rsidRPr="001518C8">
        <w:rPr>
          <w:rFonts w:ascii="Times New Roman" w:hAnsi="Times New Roman" w:cs="Times New Roman"/>
          <w:sz w:val="24"/>
          <w:szCs w:val="24"/>
        </w:rPr>
        <w:fldChar w:fldCharType="separate"/>
      </w:r>
      <w:r w:rsidR="005E687B" w:rsidRPr="001518C8">
        <w:rPr>
          <w:rFonts w:ascii="Times New Roman" w:hAnsi="Times New Roman" w:cs="Times New Roman"/>
          <w:noProof/>
          <w:sz w:val="24"/>
          <w:szCs w:val="24"/>
        </w:rPr>
        <w:t>(Cho and Lee, 2020; Doratiotto et al., 2023; Dovbischuk, 2022; Elliot et al., 2020; Filho and Moori, 2020; Khan et al., 2022; König et al., 2019; Lukovszki et al., 2020; Lv et al., 2021; Nur</w:t>
      </w:r>
      <w:r w:rsidR="00962BB4" w:rsidRPr="001518C8">
        <w:rPr>
          <w:rFonts w:ascii="Times New Roman" w:hAnsi="Times New Roman" w:cs="Times New Roman"/>
          <w:noProof/>
          <w:sz w:val="24"/>
          <w:szCs w:val="24"/>
        </w:rPr>
        <w:t xml:space="preserve">' </w:t>
      </w:r>
      <w:r w:rsidR="005E687B" w:rsidRPr="001518C8">
        <w:rPr>
          <w:rFonts w:ascii="Times New Roman" w:hAnsi="Times New Roman" w:cs="Times New Roman"/>
          <w:noProof/>
          <w:sz w:val="24"/>
          <w:szCs w:val="24"/>
        </w:rPr>
        <w:t>Atikah Zulkiffli et al., 2019; Pengman et al., 2022; Sazzadur Rahman Khan and Rattanawiboonsom, 2020)</w:t>
      </w:r>
      <w:r w:rsidR="009056CE" w:rsidRPr="001518C8">
        <w:rPr>
          <w:rFonts w:ascii="Times New Roman" w:hAnsi="Times New Roman" w:cs="Times New Roman"/>
          <w:sz w:val="24"/>
          <w:szCs w:val="24"/>
        </w:rPr>
        <w:fldChar w:fldCharType="end"/>
      </w:r>
      <w:r w:rsidR="009056CE" w:rsidRPr="001518C8">
        <w:rPr>
          <w:rFonts w:ascii="Times New Roman" w:hAnsi="Times New Roman" w:cs="Times New Roman"/>
          <w:sz w:val="24"/>
          <w:szCs w:val="24"/>
        </w:rPr>
        <w:t>.</w:t>
      </w:r>
      <w:r w:rsidR="00D62E9B" w:rsidRPr="001518C8">
        <w:rPr>
          <w:rFonts w:ascii="Times New Roman" w:hAnsi="Times New Roman" w:cs="Times New Roman"/>
          <w:sz w:val="24"/>
          <w:szCs w:val="24"/>
        </w:rPr>
        <w:t xml:space="preserve"> Cho and </w:t>
      </w:r>
      <w:r w:rsidR="005E687B" w:rsidRPr="001518C8">
        <w:rPr>
          <w:rFonts w:ascii="Times New Roman" w:hAnsi="Times New Roman" w:cs="Times New Roman"/>
          <w:sz w:val="24"/>
          <w:szCs w:val="24"/>
        </w:rPr>
        <w:t>L</w:t>
      </w:r>
      <w:r w:rsidR="00D62E9B" w:rsidRPr="001518C8">
        <w:rPr>
          <w:rFonts w:ascii="Times New Roman" w:hAnsi="Times New Roman" w:cs="Times New Roman"/>
          <w:sz w:val="24"/>
          <w:szCs w:val="24"/>
        </w:rPr>
        <w:t xml:space="preserve">ee </w:t>
      </w:r>
      <w:r w:rsidR="00D62E9B" w:rsidRPr="001518C8">
        <w:rPr>
          <w:rFonts w:ascii="Times New Roman" w:hAnsi="Times New Roman" w:cs="Times New Roman"/>
          <w:sz w:val="24"/>
          <w:szCs w:val="24"/>
        </w:rPr>
        <w:fldChar w:fldCharType="begin" w:fldLock="1"/>
      </w:r>
      <w:r w:rsidR="005E687B" w:rsidRPr="001518C8">
        <w:rPr>
          <w:rFonts w:ascii="Times New Roman" w:hAnsi="Times New Roman" w:cs="Times New Roman"/>
          <w:sz w:val="24"/>
          <w:szCs w:val="24"/>
        </w:rPr>
        <w:instrText>ADDIN CSL_CITATION {"citationItems":[{"id":"ITEM-1","itemData":{"DOI":"10.1016/j.ajsl.2020.04.002","ISSN":"20925212 (ISSN)","abstract":"This study has been designed to investigate the determinants of competitiveness in the logistics industry. In particular, we focus on the expansion of transportation as a central theme. Size and economy of scale are important issues in many industries. Previous studies have typically highlighted the positive aspects of large scale in terms of competitiveness. However, this study acknowledges that the large scale of transportation means, such as container ships and cargo planes, may not necessarily be positive for the competitiveness of the logistics industry. We believe that expansion is a double-edged sword. Economy of scale can have negative aspects associated with it. This study analyzes how transportation size affects competitiveness in the logistics industry. Additionally, we discuss other determinants of logistics performance such as ICT capability and green transportation. According to empirical findings, we could not identify a specific relationship between the large scale of marine transportation and logistics performance. Moreover, a negative influence behind the increase in air transportation is discussed. Additionally, this study attempts to establish theoretical foundations for logistics performance. This study has been designed to investigate the impact of transportation expansion on logistics performance based on the RBV, transaction cost analysis (TCA), and institutional theory. © 2020","author":[{"dropping-particle":"","family":"Cho","given":"H","non-dropping-particle":"","parse-names":false,"suffix":""},{"dropping-particle":"","family":"Lee","given":"J","non-dropping-particle":"","parse-names":false,"suffix":""}],"container-title":"Asian Journal of Shipping and Logistics","id":"ITEM-1","issue":"4","issued":{"date-parts":[["2020"]]},"language":"English","note":"Cited By :9\n\nExport Date: 2 April 2023\n\nCorrespondence Address: Lee, J.; Gyeongnam National University of Science and TechnologySouth Korea; email: sunnylee@gntech.ac.kr\n\nFunding details: Ministry of Education, MOE\n\nFunding details: National Research Foundation of Korea, NRF, NRF-2019-1147-01\n\nFunding text 1: This work was supported by the Ministry of Education of the Republic of Korea and the National Research Foundation of Korea ( NRF-2019-1147-01 ).\n\nReferences: Azevedo, S.G., Ferreira, J., Leitao, J., ‘The role of logistics’ information and communication technologies in promoting competitive advantages of the firm (2007), https://mpra.ub.uni-muenchen.de/1359/, University of Beira Interior; Chew, E.P., Gunther, H., Kim, K.H., Kopfer, H., Maritime container logistics and onshore transportation systems (2011) Flexible Services and Manufacturing Journal, 23, p. 361; \nCho, H.S., Kim, S.K., Moon, C.W., Pak, J.M., The competitiveness of Korea's container ports in the world: The effect of port networks and trade environment (2015) Journal of Korea Trade, 19 (4), pp. 95-116;\nCho, H.S., Lee, J.S., Moon, H.C., Maritime risk in seaport operation: A cross-country empirical analysis with theoretical foundations (2018) Asian Journal of Shipping and Logistics, 34 (3), pp. 240-248;\nCho, H.S., Yang, K.W., Antecedents and consequences of oversea buyer attentiveness to B2B e-marketplace (2011) Korea Business Education Review, 26 (1), pp. 27-46;\nChoi, Y., Jang, Y., Eco-efficiency of the China based on the directional distance function approach (2012) Korea Logistics Review, 22 (5), pp. 301-321. , (in Korean);\nDekker, R., Bloemhof, J., Mallidis, I., Operations research for green logistics – An overview of aspects, issues, contributions and challenges (2012) European Journal of Operational Research, 219, pp. 671-679;\nGibbs, G., Simpson, C., Macdonald, R., Improving student learning through changing assessment – a conceptual and practical framework (2003) European association for research into learning and instruction conference;\nGoel, A., The value of in-transit visibility for supply chains with multiple modes of transport (2010) International Journal of Logistics: Research and Applications, 13, pp. 475-492;\nGujarati, D.N., Basic econometrics (2003), 4th ed. McGraw-Hill; Ha, Y.S., Cho, H.S., Analysis of investment promotion in container port hinterland: A case of Pohang-Youngil Port (2009) The Journal of Shipping and Logistics, 25 (1), pp. 123-143. , (in Korean);\nHung, S., Lu, W., Wang, T., Benchmarking the operating efficiency of Asia container ports (2010) European Journal of Operational Research, 203 (3), pp. 706-713;\nJohnston, J., DiNardo, J., Econometric methods (1997), 4th ed. McGraw-Hill; Joo, J., Yeon, J., Kim, C., A verification study of the weights of national transportation and logistics competitiveness index and its estimation using bootstrapping method (2017) Journal of Transport Research, 24 (1), pp. 17-32. , (in Korean);\nKim, W.S., An analysis of 30,000-TEU-class container ship specifications (2013) Journal of Korea Maritime Institute, 3 (2), pp. 16-36. , (in Korean);\nKim, C., Park, S., Analyzing competitive of Korea's logistics industry (2009) Management Information Systems, 90 (1), pp. 15-31. , (in Korean);\nLee, H., The practical strength of logistics competition power for efficiency of combined transport transaction (2007) International Commerce and Information Review, 9 (2), pp. 285-303. , (in Korean);\nLun, Y.H., Green management practices and firm performance: A case of container terminal operations (2011) Resources Conservation and Recycling, 55 (6), pp. 559-566;\nMagala, M., Opportunity capture and growth strategies for regional ports: A modelling approach (2004), Victoria University Melbourne Doctoral Dissertation; Medda, F., Carnonard, G., Growth of container seaborne traffic in the Mediterranean Basin: Outlook and policy implications for port development (2007) Transport Reviews, 27 (5), pp. 573-587;\nMiroshnychenko, I., Barontini, R., Testa, F., Green practices and financial performance: A global outlook (2017) Journal of Cleaner Production, 147, pp. 340-351;\nNarver, J.C., Slater, S.F., The effect of a market orientation on business profitability (1990) Journal of Marketing, 54, pp. 20-35;\nOhashia, H., Kimb, T., Oumc, T., Yu, C., Choice of air cargo transhipment airport: an application to air cargo traffic to/from Northeast Asia (2005) Journal of Air Transport Management, 11, pp. 149-159;\nPark, H., Efficiency analysis of total logistics provider (2011) Journal of Korea Port Economic Association, 27 (2), pp. 261-273. , (in Korean);\nPearson, R., Container line performance and service quality (1980), University of Liverpool; Peters, H., Structural changes in international trade and transport markets: The importance of markets (1990) The 2nd KMI international symposium, pp. 58-75;\nPorter, M., What is strategy? (1996) Harvard Business Review, (November–December), pp. 61-78;\nRobinson, R., Ports as elements in value-driven chain systems: The new paradigm (2002) Maritime Policy and Management, 29 (3), pp. 241-255;\nSin, G.S., A study on the determinants analysis of the port competitiveness and development strategies of Busan new port (2007) Journal of Korea Port Economic Association, 23 (1), pp. 115-148. , (in Korean);\nSubhan, M., Ghani, A.B.A., Analyzing growth opportunity of port from the resource-based perspective: The case of port of TanjungPelepas Malaysia (2008) GadjahMada International Journal of Business, 10 (3), pp. 353-373;\nThompson, S.B., Simple formulas for standard errors that cluster by both firm and time (2011) Journal of Financial Economics, 99 (1), pp. 1-10;\nTongzon, J.L., Determinants of port performance and efficiency (1995) Transportation Research Part A: Policy and Practice, 29 (3), pp. 245-252;\nZhang, A., Analysis of an international air-cargo hub: the case of Hong Kong (2003) Journal of Air Transport Management, 9, pp. 123-138;\n(2018), https://www.airbus.com/aircraft/market/orders-deliveries.html, Airbus, (20.11.18); (2018), https://www.alphaliner.com/, Alphaliner, (30.12.18); Alphaliner, Container monthly monitor (2018) (2018), https://www.alphaliner.com/resources/Alphaliner_Monthly_Monitor.pdf, Available from:; (2019), https://www.crsl.com/acatalog/world-shipyard-monitor.html, Clarkson Research, (14.04.19); (2018), https://www.statista.com/statistics/264010/capacity-trends-of-global-container-fleet-by-2013, Global container fleet capacity outlook, (29.12.18); ITF Transport Outlook, OECD ITF (2017), http://www.oecd.org/environment/itf-transport-outlook-2017-9789282108000-en.htm, Available from:; (2019), https://www.customs.go.kr/kcshome/, Korea Customs Service, (13.05.19); (2018), https://lpi.worldbank.org/, The World Bank Database, Available from:; (2019), http://www.worldshipping.org/about-the-industry/global-trade/top-50-world-container-ports, World Shipping Council, (13.05.19); (2019), https://lpi.worldbank.org/about, World Shipping Council; World Shipping Council, Maximizing OECD ITF mega-ships will reduce cost efficiency by half (2015.06.19) (2019), http://www.monthlymaritimekorea.com/news/articleView.html?idxno=16281, Maritime Korea, Available from:; World Shipping Council, Large ships european freight drop (2017.04.10.) (2019), http://www.cargonews.co.kr/news/articleView.html?idxno=35850, Cargo News Available from:; World Shipping Council, “Four football fields. How far shall we go to expand the container ship?” (2015.05.18, HankookIlbo) (2019), http://www.hankookilbo.com/News/Read/201505180413423159, Available from:; World Shipping Council, Korea Air, cargo business also improved. B777F and other new cargo planes (2017.02.28, Newsfim) (2019), http://www.newspim.com/news/view/20170228000328, Available from:; World Shipping Council, “Airbus, stop producing A380s” (2019.02.14) (2019) Korea Economic Daily, , http://plus.hankyung.com/apps/newsinside.view?aid=201902140474A, Available from:;\nWorld Shipping Council, “A380 are a headache” (2016.07.21, HankookIlbo) (2019), http://www.hankookilbo.com/News/Read/201607210461224426, Available from:; World Shipping Council, We lost the world-class carrier Hanjin Shipping Co. but the SM Merchant Marine Co. is appearing in the market” (2017.05.13) (2019), http://www.ksg.co.kr/news/main_news, Korea Shipping Gazette Available from:UR - https://www.scopus.com/inward/record.uri?eid=2-s2.0-85085205354&amp;amp;doi=10.1016%2fj.ajsl.2020.04.002&amp;amp;partnerID=40&amp;amp;md5=6b4685aa7c605b050c179730d8b92509","page":"214-223","publisher":"Korean Association of Shipping and Logistics, Inc.","publisher-place":"Chungnam National University, South Korea","title":"Does transportation size matter for competitiveness in the logistics industry? The cases of maritime and air transportation","type":"article-journal","volume":"36"},"suppress-author":1,"uris":["http://www.mendeley.com/documents/?uuid=f2dcaf4f-b7b5-45cd-b2ad-dade437dae04"]}],"mendeley":{"formattedCitation":"(2020)","plainTextFormattedCitation":"(2020)","previouslyFormattedCitation":"(2020)"},"properties":{"noteIndex":0},"schema":"https://github.com/citation-style-language/schema/raw/master/csl-citation.json"}</w:instrText>
      </w:r>
      <w:r w:rsidR="00D62E9B" w:rsidRPr="001518C8">
        <w:rPr>
          <w:rFonts w:ascii="Times New Roman" w:hAnsi="Times New Roman" w:cs="Times New Roman"/>
          <w:sz w:val="24"/>
          <w:szCs w:val="24"/>
        </w:rPr>
        <w:fldChar w:fldCharType="separate"/>
      </w:r>
      <w:r w:rsidR="00D62E9B" w:rsidRPr="001518C8">
        <w:rPr>
          <w:rFonts w:ascii="Times New Roman" w:hAnsi="Times New Roman" w:cs="Times New Roman"/>
          <w:noProof/>
          <w:sz w:val="24"/>
          <w:szCs w:val="24"/>
        </w:rPr>
        <w:t>(2020)</w:t>
      </w:r>
      <w:r w:rsidR="00D62E9B" w:rsidRPr="001518C8">
        <w:rPr>
          <w:rFonts w:ascii="Times New Roman" w:hAnsi="Times New Roman" w:cs="Times New Roman"/>
          <w:sz w:val="24"/>
          <w:szCs w:val="24"/>
        </w:rPr>
        <w:fldChar w:fldCharType="end"/>
      </w:r>
      <w:r w:rsidR="00AC506E">
        <w:rPr>
          <w:rFonts w:ascii="Times New Roman" w:hAnsi="Times New Roman" w:cs="Times New Roman"/>
          <w:sz w:val="24"/>
          <w:szCs w:val="24"/>
        </w:rPr>
        <w:t>,</w:t>
      </w:r>
      <w:r w:rsidR="00D62E9B" w:rsidRPr="001518C8">
        <w:rPr>
          <w:rFonts w:ascii="Times New Roman" w:hAnsi="Times New Roman" w:cs="Times New Roman"/>
          <w:sz w:val="24"/>
          <w:szCs w:val="24"/>
        </w:rPr>
        <w:t xml:space="preserve"> </w:t>
      </w:r>
      <w:r w:rsidR="008E28F1">
        <w:rPr>
          <w:rFonts w:ascii="Times New Roman" w:hAnsi="Times New Roman" w:cs="Times New Roman"/>
          <w:sz w:val="24"/>
          <w:szCs w:val="24"/>
        </w:rPr>
        <w:t>u</w:t>
      </w:r>
      <w:r w:rsidR="008E28F1">
        <w:rPr>
          <w:rFonts w:ascii="Times New Roman" w:hAnsi="Times New Roman" w:cs="Times New Roman"/>
          <w:sz w:val="24"/>
          <w:szCs w:val="24"/>
          <w:lang w:val="en"/>
        </w:rPr>
        <w:t>tilizing RBV, transaction cost analysis (TCA)</w:t>
      </w:r>
      <w:r w:rsidR="00AC506E">
        <w:rPr>
          <w:rFonts w:ascii="Times New Roman" w:hAnsi="Times New Roman" w:cs="Times New Roman"/>
          <w:sz w:val="24"/>
          <w:szCs w:val="24"/>
          <w:lang w:val="en"/>
        </w:rPr>
        <w:t>,</w:t>
      </w:r>
      <w:r w:rsidR="008E28F1">
        <w:rPr>
          <w:rFonts w:ascii="Times New Roman" w:hAnsi="Times New Roman" w:cs="Times New Roman"/>
          <w:sz w:val="24"/>
          <w:szCs w:val="24"/>
          <w:lang w:val="en"/>
        </w:rPr>
        <w:t xml:space="preserve"> and institutional theory, examine how the increase </w:t>
      </w:r>
      <w:r w:rsidR="00AC506E">
        <w:rPr>
          <w:rFonts w:ascii="Times New Roman" w:hAnsi="Times New Roman" w:cs="Times New Roman"/>
          <w:sz w:val="24"/>
          <w:szCs w:val="24"/>
          <w:lang w:val="en"/>
        </w:rPr>
        <w:t>in</w:t>
      </w:r>
      <w:r w:rsidR="008E28F1">
        <w:rPr>
          <w:rFonts w:ascii="Times New Roman" w:hAnsi="Times New Roman" w:cs="Times New Roman"/>
          <w:sz w:val="24"/>
          <w:szCs w:val="24"/>
          <w:lang w:val="en"/>
        </w:rPr>
        <w:t xml:space="preserve"> transportation would affect logistics</w:t>
      </w:r>
      <w:r w:rsidR="00D62E9B" w:rsidRPr="001518C8">
        <w:rPr>
          <w:rFonts w:ascii="Times New Roman" w:hAnsi="Times New Roman" w:cs="Times New Roman"/>
          <w:sz w:val="24"/>
          <w:szCs w:val="24"/>
          <w:lang w:val="en"/>
        </w:rPr>
        <w:t>.</w:t>
      </w:r>
      <w:r w:rsidR="00927981" w:rsidRPr="001518C8">
        <w:rPr>
          <w:rFonts w:ascii="Times New Roman" w:hAnsi="Times New Roman" w:cs="Times New Roman"/>
          <w:sz w:val="24"/>
          <w:szCs w:val="24"/>
          <w:lang w:val="en"/>
        </w:rPr>
        <w:t xml:space="preserve"> </w:t>
      </w:r>
      <w:r w:rsidR="00927981" w:rsidRPr="001518C8">
        <w:rPr>
          <w:rFonts w:ascii="Times New Roman" w:hAnsi="Times New Roman" w:cs="Times New Roman"/>
          <w:noProof/>
          <w:sz w:val="24"/>
          <w:szCs w:val="24"/>
        </w:rPr>
        <w:t>Doratiotto et al</w:t>
      </w:r>
      <w:r w:rsidR="005E687B" w:rsidRPr="001518C8">
        <w:rPr>
          <w:rFonts w:ascii="Times New Roman" w:hAnsi="Times New Roman" w:cs="Times New Roman"/>
          <w:noProof/>
          <w:sz w:val="24"/>
          <w:szCs w:val="24"/>
        </w:rPr>
        <w:t>.</w:t>
      </w:r>
      <w:r w:rsidR="00927981" w:rsidRPr="001518C8">
        <w:rPr>
          <w:rFonts w:ascii="Times New Roman" w:hAnsi="Times New Roman" w:cs="Times New Roman"/>
          <w:b/>
          <w:bCs/>
          <w:sz w:val="24"/>
          <w:szCs w:val="24"/>
        </w:rPr>
        <w:t xml:space="preserve"> </w:t>
      </w:r>
      <w:r w:rsidR="00927981" w:rsidRPr="001518C8">
        <w:rPr>
          <w:rFonts w:ascii="Times New Roman" w:hAnsi="Times New Roman" w:cs="Times New Roman"/>
          <w:b/>
          <w:bCs/>
          <w:sz w:val="24"/>
          <w:szCs w:val="24"/>
        </w:rPr>
        <w:fldChar w:fldCharType="begin" w:fldLock="1"/>
      </w:r>
      <w:r w:rsidR="005E687B" w:rsidRPr="001518C8">
        <w:rPr>
          <w:rFonts w:ascii="Times New Roman" w:hAnsi="Times New Roman" w:cs="Times New Roman"/>
          <w:b/>
          <w:bCs/>
          <w:sz w:val="24"/>
          <w:szCs w:val="24"/>
        </w:rPr>
        <w:instrText>ADDIN CSL_CITATION {"citationItems":[{"id":"ITEM-1","itemData":{"DOI":"10.1108/BIJ-06-2021-0341","ISSN":"14635771 (ISSN)","abstract":"Purpose: This research aims to evaluate the factors that influence logistics outsourcing, including the impact of logistics outsourcing on measuring companies' logistics performance. This research provides interactions among the various factors (constructs) such as “financial”, “collaboration and process characteristics”, “external influencer”, and “logistics performance”. Design/methodology/approach: To investigate the interaction between the constructs, structural equation modelling is proposed to understand what the relevant criteria are while outsourcing logistics. Data were acquired from surveys conducted with 129 managers from Brazilian companies in the industry sector. Findings: The factor “collaboration and process characteristics” is what most influences the “logistics performance” of companies, highlighting the importance of managing contractors; and the “financial” factor also contributes to the logistic outsourcing decision. Research limitations/implications: Some limitations of this study need to be clarified. First, the model could test the moderate and mediate aspects by using variables inspired on RBV and TCE. Second, the sample is relatively small and restricted to the Brazilian industries' case, although the results may be useful for other countries in the world. Third, the responses represent viewpoints of the people who work in the companies. To address this issue, the authors asked respondents to fill out the questionnaire from the perspective of the organisation. Practical implications: Most 3PL come from developed countries and find different requirements in Brazil. Then, this new knowledge may help 3L providers better understand the needs of the local or foreign companies that operate in the local market. The measurement model may also help to construct a new organisational process, as it sheds light on the main elements necessary for gathering logistics performance outcomes. Originality/value: To the best of the authors' knowledge, the literature lacks studies on the interaction among these logistics outsourcing constructs, mainly in emerging markets where significant growth opportunities have led to logistics activities being outsourced. The literature that examines the impact of these constructs on logistics performance is also limited. Therefore, this research contributes to providing a model that measures these impacts according to the company's point of view. © 2022, Emerald Publishing Limited.","author":[{"dropping-particle":"","family":"Doratiotto","given":"K","non-dropping-particle":"","parse-names":false,"suffix":""},{"dropping-particle":"","family":"Vidal Vieira","given":"J G","non-dropping-particle":"","parse-names":false,"suffix":""},{"dropping-particle":"","family":"Silva","given":"L E","non-dropping-particle":"da","parse-names":false,"suffix":""},{"dropping-particle":"","family":"Fávero","given":"L P","non-dropping-particle":"","parse-names":false,"suffix":""}],"container-title":"Benchmarking","id":"ITEM-1","issue":"3","issued":{"date-parts":[["2023"]]},"language":"English","note":"Cited By :1\n\nExport Date: 2 April 2023\n\nCODEN: BQMTF\n\nCorrespondence Address: Vidal Vieira, J.G.; Department of Production Engineering, Brazil; email: jose-vidal@ufscar.br\n\nReferences: Afum, E., Agyabeng-Mensah, Y., Acquah, I.S.K., Baah, C., Dacosta, E., Owusu, C.S., Amponsah Owusu, J., Examining the links between logistics outsourcing, company competitiveness and selected performances: the evidence from an emerging country (2021) International Journal of Logistics Management, 32 (3), pp. 1068-1090; \nAguezzoul, A., Third-party logistics selection problem: a literature review on criteria and methods (2014) Omega (United Kingdom), 49, pp. 69-78;\nAharonovitz, M.C.S., Vieira, J.G.V., Suyama, S.S., How logistics performance is affected by supply chain relationships (2018) International Journal of Logistics Management, 29 (1), pp. 284-307;\nAkbari, M., Logistics outsourcing: a structured literature review (2018) Benchmarking, 25 (5), pp. 1548-1580;\nAnderson, J.C., Narus, J.A., A model of the distributor’s perspective of distributor- manufac (1984) Journal of Marketing, 48 (Fall), pp. 62-74;\nAsian, S., Pool, J.K., Nazarpour, A., Tabaeeian, R.A., On the importance of service performance and customer satisfaction in third-party logistics selection: an application of Kano model (2019) Benchmarking, 26 (5), pp. 1550-1564;\nAssaf, S., Hassanain, M.A., Al-Hammad, A.M., Al-Nehmi, A., Factors affecting outsourcing decisions of maintenance services in Saudi Arabian universities (2011) Property Management, 29 (2), pp. 195-212;\nBandeira, R.M., Maçada, A.C.G., Mello, L.B., Logistics outsourcing: the decision-making process in contracting companies (2015) International Journal of Logistics Systems and Management, 21 (1), p. 92;\nBarney, J., Firm resources and sustained competitive advantage (1991) Journal of Management, 17 (1), pp. 99-120;\nBloemer, J., Pluymaekers, M., Odekerken, A., Trust and affective commitment as energizing forces for export performance (2013) International Business Review, 22 (2), pp. 363-380;\nBuldeo Rai, H., Verlinde, S., Macharis, C., Schoutteet, P., Vanhaverbeke, L., Logistics outsourcing in omnichannel retail: state of practice and service recommendations (2019) International Journal of Physical Distribution and Logistics Management, 49 (3), pp. 267-286;\nCannon, J.P., Doney, P.M., Mullen, M.R., Petersen, K.J., Building long-term orientation in buyer-supplier relationships: the moderating role of culture (2010) Journal of Operations Management, 28 (6), pp. 506-521;\nCarvalho, N.L., Mendes, J.V., Akim, E.K., Mergulhão, R.C., Vidal Vieira, J.G., Supply chain collaboration: differing perspectives of Brazilian companies (2021) International Journal of Logistics Management, 32 (1), pp. 118-137;\nChin, W., The partial least squares approach to structural equation modeling (1998) Modern Methods for Business Research, 295 (2), pp. 295-336;\nChin, W., Newsted, P., Structural equation modeling analysis with small samples using partial least square (1999) Statistical Strategies for Small Sample Research;\n(2018) Mapa Estratégico da Indústria 2018–2022, p. 209;\nCohen, J., (1988) Statistical Power Analysis for the Behavioral Sciences, the Concept of Power Analysis, , 2nd ed., Psychology Press, New York;\nDe Oliveira Neto, G.C., Filho, M.G., Gonçalves, M.A., Costa, B.K., Da Silva, D., Amorim, M.P.C., Framework built on resource based view for outsourcing strategy on hiring logistics service provider (2018) Gestao e Producao, 25 (3), pp. 458-484;\nDenison, D., Janovics, J., Young, J., Diagnosing organizational cultures: validating a model and method (2006) Measurement, 304 (January), pp. 1-36;\nDiamantopoulos, A., Riefler, P., Roth, K.P., Advancing formative measurement models (2008) Journal of Business Research, 61 (12), pp. 1203-1218;\nFadile, L., El Oumami, M., Beidouri, Z., Logistics outsourcing: a review of basic concepts (2018) International Journal of Supply Chain Management, 7 (3), pp. 53-69;\nFranco, R.A.C., Yoshizaki, H.T.Y., Vieira, J.G.V., A system dynamics approach to logistics outsourcing policies and decisions (2016) Producao, 26 (2), pp. 285-302;\nGerbl, M., McIvor, R., Loane, S., Humphreys, P., A multi-theory approach to understanding the business process outsourcing decision (2015) Journal of World Business, 50 (3), pp. 505-518;\nGuarnieri, P., Sobreiro, V.A., Nagano, M.S., Marques Serrano, A.L., The challenge of selecting and evaluating third-party reverse logistics providers in a multicriteria perspective: a Brazilian case (2015) Journal of Cleaner Production, 96, pp. 209-219;\nGudergan, S., Ringle, C., Wende, S., Will, A., Confirmatory tetrad analysis in PLS path modeling (2008) Journal of Business Research, 61 (12), pp. 1238-1249;\nGuerin, L., Vieira, J.G.V., de Oliveira, R.L.M., de Oliveira, L.K., de Miranda Vieira, H.E., Dablanc, L., The geography of warehouses in the São Paulo Metropolitan Region and contributing factors to this spatial distribution (2021) Journal of Transport Geography, 91. , 102976;\nHätönen, J., Eriksson, T., 30+ years of research and practice of outsourcing - exploring the past and anticipating the future (2009) Journal of International Management, 15 (2), pp. 142-155;\nHair, J., Hult, G.T.M., Ringle, C., Sarstedt, M., (2014) A Primer on Partial Least Squares Structural Equation Modeling, , 1st ed., Sage Publications, Thousand Oaks, CA;\nHenseler, J., Ringle, C.M., Sinkovics, R.R., The use of partial least squares path modeling in international marketing (2009) Advances in International Marketing, 20, pp. 277-319;\nHo, W., Xu, X., Dey, P.K., Multi-criteria decision making approaches for supplier evaluation and selection: a literature review (2010) European Journal of Operational Research, 202 (1), pp. 16-24;\nHofstede, G., Neuijen, B., Ohavy, D.D., Sanders, G., Measuring organizational cultures: a qualitative and quantitative study across twenty cases author (s): Geert Hofstede, Bram Neuijen, Denise Daval ohayv and Geert Sanders source (1990) Administrative Science Quarterly, 35 (2), pp. 286-316;\nHolcomb, T.R., Hitt, M.A., Toward a model of strategic outsourcing (2007) Journal of Operations Management, 25 (2), pp. 464-481;\nHuang, M., Tu, J., Chao, X., Jin, D., Quality risk in logistics outsourcing: a fourth party logistics perspective (2019) European Journal of Operational Research, 276 (3), pp. 855-879. , Elsevier B.V;\nHwang, B.N., Chen, T.T., Lin, J.T., 3PL selection criteria in integrated circuit manufacturing industry in Taiwan (2016) Supply Chain Management, 21 (1), pp. 103-124;\nIwamoto, H.S., Vieira, J.G.V., Ubeda, C.L., Liesack, M.L.L., Analysis of the decision-makers’ profile when making decisions in logistics (2017) Latin American Business Review, 18 (3-4), pp. 189-210;\nKhan, H., Hussainy, S.K., Khan, A., Khan, K., Farooq, U., Mir, M.M., Drivers of outsourcing and selection criteria of 3rd party logistics service providers (2017) Operations and Supply Chain Management: An International Journal, 10 (4), pp. 240-249;\nKlose, J., (2018) Equilibrium Real Interest Rates for the BRICS Countries, 14. , MAGKS Joint Discussion Paper SeriesEconomics;\nKnemeyer, A.M., Murphy, P.R., Evaluating the performance of third-party logistics arrangements: a relationship marketing perspective (2004) Journal of Supply Chain Management, 40 (4), pp. 35-51;\nKnemeyer, A.M., Murphy, P.R., Exploring the potential impact of relationship characteristics and customer attributes on the outcomes of third-party logistics arrangements (2005) Transportation Journal, 44 (1), pp. 5-19;\nLahiri, S., Does outsourcing really improve firm performance? Empirical evidence and research agenda (2016) International Journal of Management Reviews, 18 (4), pp. 464-497;\nLangley, C.J.J., Infosy, (2021) 2021 third-party logistics study, , https://www.infosysbpm.com/portland/resources/documents/third-party-logistics-study.pdf;\nLangley, C.J., Wilcox, S., Hadhazy, M., Ryerson, R.P., Beljin, A., Collins, N., Moot, M.A., Ogden, D., 2018 third-party logistics study: the state of logistics outsourcing (2018) 22nd Annual Study, pp. 1-61. , Infosys Consulting;\nLeuschner, R., Rogers, D.S., Charvet, F.F., A meta-analysis of supply chain integration and firm performance (2013) Journal of Supply Chain Management, 49 (2), pp. 34-57;\nLi, S., Kang, M., Haney, M.H., The effect of supplier development on outsourcing performance: the mediating roles of opportunism and flexibility (2017) Production Planning and Control, 28 (6-8), pp. 599-609. , Taylor &amp;amp; Francis;\nLiu, C.L., Lyons, A.C., An analysis of third-party logistics performance and service provision (2011) Transportation Research Part E: Logistics and Transportation Review, 47 (4), pp. 547-570. , Elsevier;\nLiyanagamage, C., Ranasinghe, R., Factors determining adoption of outsourcing logistics functions: a study of manufacturing and trading sectors in Sri Lanka (2020) Asian Journal of Engineering and Applied Technology, 9 (2), pp. 36-44;\nMageto, J., Prinsloo, G., Luke, R., Logistics outsourcing and performance of manufacturing small and medium-sized enterprises in Nairobi (2018) The Southern African Journal of Entrepreneurship and Small Business Management, 10 (1), pp. 1-11;\nMarchet, G., Melacini, M., Perotti, S., Rasini, M., Tappia, E., Business logistics models in omni-channel: a classification framework and empirical analysis (2018) International Journal of Physical Distribution and Logistics Management, 48 (4), pp. 439-464;\nMcIvor, R., How the transaction cost and resource-based theories of the firm inform outsourcing evaluation (2009) Journal of Operations Management, 27 (1), pp. 45-63;\nMin, H., Joo, S.J., Nicolas-Rocca, T.S., Information system outsourcing and its impact on supply chain performances (2016) International Journal of Logistics Systems and Management, 24 (4), pp. 409-425;\nMunjal, S., Requejo, I., Kundu, S.K., Offshore outsourcing and firm performance: moderating effects of size, growth and slack resources (2019) Journal of Business Research, 103 (January 2018), pp. 484-494;\nNeves, L.A., Hamacher, S., Scavarda, L.F., Outsourcing from the perspectives of TCE and RBV: a multiple case study (2014) Production, 24 (3), pp. 687-699;\nPodsakoff, P., MacKenzie, S., Podsakoff, N., Sources of method bias in social Science research and recommendations on how to control it (2010) Annual Review of Psychology, 63, pp. 539-569;\nPrajogo, D., Olhager, J., Supply chain integration and performance: the effects of long-term relationships, information technology and sharing, and logistics integration (2012) International Journal of Production Economics, 135 (1), pp. 514-522;\nPrataviera, L.B., Tappia, E., Perotti, S., Perego, A., Estimating the national logistics outsourcing market size: a multi-method approach and an application to the Italian context (2021) International Journal of Physical Distribution and Logistics Management, 51 (7), pp. 764-778;\nQureshi, M.N., Kumar, D., Kumar, P., An integrated model to identify and classify the key criteria and their role in the assessment of 3PL services providers (2008) Asia Pacific Journal of Marketing and Logistics, 20 (2), pp. 227-249;\nRaut, R., Kharat, M., Kamble, S., Kumar, C.S., Sustainable evaluation and selection of potential third-party logistics (3PL) providers: an integrated MCDM approach (2018) Benchmarking, 25 (1), pp. 76-97;\nRingle, C., Wende, S., Will, A., (2005) SmartPLS 2.0 (M3) Beta, , Hamburg;\nRintala, O., Solakivi, T., Laari, S., Töyli, J., Ojala, L., Drivers of logistics outsourcing: examining transaction costs, core competences and planned behavior (2021) International Journal of Physical Distribution and Logistics Management, 51 (3), pp. 259-280;\nSackmann, S.A., (1991) Cultural Knowledge in Organizations: Exploring the Collective Mind, 1. , Feldman, S.P. (Ed.), Administrative Science Quarterly, 1st ed., Sage Publications, London;\nSahay, B.S., Mohan, R., 3PL practices: an Indian perspective (2006) International Journal of Physical Distribution and Logistics Management, 36 (9), pp. 666-689;\nSamgam, V., Shee, H.K., Strategic outsourcing objectives drive 3PL selection criteria in India (2017) International Journal of Logistics Systems and Management, 27 (1), p. 20;\nSanchis-Pedregosa, C., Machuca, J.A.D., González-Zamora, M.D.M., Determinants of success in transport services outsourcing: empirical study in Europe (2018) International Journal of Logistics Management, 29 (1), pp. 261-283;\nSchein, E.H., Culture: the missing concept in organization studies author (s): edgar H. Schein source (1996) Administrative Science Quarterly, 41 (2), pp. 229-240;\n(2017) Anúario Do Trabalho Nos Pequenos Negócios 2015, p. 528;\nSelviaridis, K., Spring, M., Third party logistics: a literature review and research agenda (2007) International Journal of Logistics Management, 18 (1), pp. 125-150;\nSilva, L., Doratiotto, K., Vieira, J.G.V., Outsourcing or insourcing logistics activities: a Brazilian case study (2019) International Journal of Integrated Supply Management, 12 (3), p. 167;\nSink, H.L., Langley, C.J., Gibson, B.J., Buyer observations of the US third-party logistics market (1996) International Journal of Physical Distribution and Logistics Management, 26 (3), pp. 38-46;\nSolakivi, T., Ojala, L., Lorentz, H., Töyli, J., Laari, S., Estimating the size of the national logistics market: a method to include both market-based demand and in-house services (2018) International Journal of Physical Distribution and Logistics Management, 48 (5), pp. 488-503;\nŚwitała, M., Cichosz, M., Trzęsiok, J., How to achieve customer satisfaction? Perspective of logistics outsourcing performance (2019) Logforum, 15, pp. 39-51;\nSyed, A., Siddiqui, D.A., (2019) Research Article Impact of Outsourcing and Other Factors on Logistics Performance in Fmcg Sector of Pakistan * Danish, , 2011;\nThai, V.V., Rahman, S., Tran, D.M., Revisiting critical factors of logistics outsourcing relationship: a multiple-case study approach (2021) International Journal of Logistics Management;\nVieira, J.G.V., Yoshizaki, H.T.Y., Ho, L.L., The effects of collaboration on logistical performance and transaction costs (2015) International Journal of Business Science and Applied Management, 10 (1), pp. 1-14;\nWanke, P., Arkader, R., Hijjar, M.F., The relationship between logistics sophistication and drivers of the outsourcing of logistics activities (2008) BAR - Brazilian Administration Review, 5 (4), pp. 260-274;\nWilliamson, O.E., (1985) The Economic Institutions of Capitalism, , Free Press, New York;\nYang, X., Status of third party logistics – a comprehensive review (2014) Journal of Logistics Management, 3 (1), pp. 17-20;\nYang, Q., Zhao, X., Are logistics outsourcing partners more integrated in a more volatile environment? (2016) International Journal of Production Econonomics, 171, pp. 211-220;\nZailani, S., Shaharudin, M.R., Razmi, K., Iranmanesh, M., Influential factors and performance of logistics outsourcing practices: an evidence of malaysian companies (2017) Review of Managerial Science, 11 (1), pp. 53-93. , Springer Berlin Heidelberg;\nZhu, W., Ng, S.C.H., Wang, Z., Zhao, X., The role of outsourcing management process in improving the effectiveness of logistics outsourcing (2017) International Journal of Production Economics, 188 (March), pp. 29-40. , Elsevier","page":"788-810","publisher":"Emerald Publishing","publisher-place":"Logistics Systems Engineering Program, Sao Paulo University, Cidade Universitaria∕Marginal Pinheiros Campus, Sao Paulo, Brazil","title":"Evaluating logistics outsourcing: a survey conducted with Brazilian industries","type":"article-journal","volume":"30"},"suppress-author":1,"uris":["http://www.mendeley.com/documents/?uuid=465966a5-23e4-4b21-97e0-e19bb5e1f893"]}],"mendeley":{"formattedCitation":"(2023)","plainTextFormattedCitation":"(2023)","previouslyFormattedCitation":"(2023)"},"properties":{"noteIndex":0},"schema":"https://github.com/citation-style-language/schema/raw/master/csl-citation.json"}</w:instrText>
      </w:r>
      <w:r w:rsidR="00927981" w:rsidRPr="001518C8">
        <w:rPr>
          <w:rFonts w:ascii="Times New Roman" w:hAnsi="Times New Roman" w:cs="Times New Roman"/>
          <w:b/>
          <w:bCs/>
          <w:sz w:val="24"/>
          <w:szCs w:val="24"/>
        </w:rPr>
        <w:fldChar w:fldCharType="separate"/>
      </w:r>
      <w:r w:rsidR="00927981" w:rsidRPr="001518C8">
        <w:rPr>
          <w:rFonts w:ascii="Times New Roman" w:hAnsi="Times New Roman" w:cs="Times New Roman"/>
          <w:bCs/>
          <w:noProof/>
          <w:sz w:val="24"/>
          <w:szCs w:val="24"/>
        </w:rPr>
        <w:t>(2023)</w:t>
      </w:r>
      <w:r w:rsidR="00927981" w:rsidRPr="001518C8">
        <w:rPr>
          <w:rFonts w:ascii="Times New Roman" w:hAnsi="Times New Roman" w:cs="Times New Roman"/>
          <w:b/>
          <w:bCs/>
          <w:sz w:val="24"/>
          <w:szCs w:val="24"/>
        </w:rPr>
        <w:fldChar w:fldCharType="end"/>
      </w:r>
      <w:r w:rsidR="00927981" w:rsidRPr="001518C8">
        <w:rPr>
          <w:rFonts w:ascii="Times New Roman" w:hAnsi="Times New Roman" w:cs="Times New Roman"/>
          <w:b/>
          <w:bCs/>
          <w:sz w:val="24"/>
          <w:szCs w:val="24"/>
        </w:rPr>
        <w:t xml:space="preserve"> </w:t>
      </w:r>
      <w:r w:rsidR="00927981" w:rsidRPr="001518C8">
        <w:rPr>
          <w:rFonts w:ascii="Times New Roman" w:hAnsi="Times New Roman" w:cs="Times New Roman"/>
          <w:sz w:val="24"/>
          <w:szCs w:val="24"/>
          <w:lang w:val="en"/>
        </w:rPr>
        <w:t>Assess the factors that affect logistics outsourcing, including the impact of logistics outsourcing on the company's logistics performance measurement.</w:t>
      </w:r>
      <w:r w:rsidR="00927981" w:rsidRPr="001518C8">
        <w:rPr>
          <w:rFonts w:ascii="Times New Roman" w:hAnsi="Times New Roman" w:cs="Times New Roman"/>
          <w:noProof/>
          <w:sz w:val="24"/>
          <w:szCs w:val="24"/>
        </w:rPr>
        <w:t xml:space="preserve"> Dovbischuk </w:t>
      </w:r>
      <w:r w:rsidR="00927981" w:rsidRPr="001518C8">
        <w:rPr>
          <w:rFonts w:ascii="Times New Roman" w:hAnsi="Times New Roman" w:cs="Times New Roman"/>
          <w:noProof/>
          <w:sz w:val="24"/>
          <w:szCs w:val="24"/>
        </w:rPr>
        <w:fldChar w:fldCharType="begin" w:fldLock="1"/>
      </w:r>
      <w:r w:rsidR="005E687B" w:rsidRPr="001518C8">
        <w:rPr>
          <w:rFonts w:ascii="Times New Roman" w:hAnsi="Times New Roman" w:cs="Times New Roman"/>
          <w:noProof/>
          <w:sz w:val="24"/>
          <w:szCs w:val="24"/>
        </w:rPr>
        <w:instrText>ADDIN CSL_CITATION {"citationItems":[{"id":"ITEM-1","itemData":{"DOI":"10.1108/IJLM-01-2021-0059","ISSN":"09574093 (ISSN)","abstract":"Purpose: The purpose of this paper is to use a theoretical framework to investigate the relationships between different innovation-oriented dynamic capabilities, dynamic resilience and firm performance among logistics service providers (LSPs) and in-house logistics departments of industrial companies during the coronavirus disease 2019 (COVID-19) pandemic. Design/methodology/approach: The conceptual theoretical framework relies on the dynamic capabilities framework (DCF) and the relational view (RV), which are rooted in the resource-based view (RBV). It is hypothesized that the dynamic capability to innovate reinforces the dynamic capability to adapt and to recover in highly dynamic and vulnerable environments during the pandemic. This allows LSPs to successfully create new services and respond to the changing market circumstances in terms of logistics service quality (LSQ) and firm performance. Data were collected from 83 LSPs and 30 in-house logistics departments via an online survey. The study determined the general strength and direction of the relationships between latent variables. A correlation analysis was utilized to establish statistical significance of the results. Findings: In this study, a range of innovation-oriented capabilities for achieving more dynamic resilience were bundled in a conceptual framework and were found to be statistically significant for LSQ and firm performance. They are the capability to distribute new knowledge, to train employees effectively, to develop cross-functional collaboration within the firm, to develop inter-firm relationships with business partners on a long-term basis as well as to learn from rivals, and to pursue a win-win relationship with them. Research limitations/implications: The results of the study do not imply that the identified capabilities are the only ones relevant to increasing dynamic resilience during the pandemic. In October 2020, the COVID-19 pandemic was at different stages in different countries, so that the level to which firms were affected varied, and although the data were collected during one month only, due to the high dynamics of the pandemic, data were collected during different stages of disruptions, even among respondents in the same country. This study was set in the context of COVID-19, and it could not be proved whether the conceptual framework is generalizable to other crises or particular industries, but it would be worthwhile to examine this in the future. Finally, it was…","author":[{"dropping-particle":"","family":"Dovbischuk","given":"I","non-dropping-particle":"","parse-names":false,"suffix":""}],"container-title":"International Journal of Logistics Management","id":"ITEM-1","issue":"2","issued":{"date-parts":[["2022"]]},"language":"English","note":"Cited By :25\n\nExport Date: 2 April 2023\n\nCorrespondence Address: Dovbischuk, I.; IU International University of Applied SciencesGermany; email: dovbischuk@agkn.de\n\nFunding text 1: This paper forms part of a special section “Resilient supply chains through innovative logistics management”, guest edited by Peggy S. Chen and Jiangang Fei. The author would like to thank two anonymous reviewers for their invaluable suggestions which helped to improve the manuscript immensely and Waqas Ali for his help with the data collection for this research. Open Access publication enabled by IU International University of Applied Sciences.\n\nReferences: (2020) COVID-19: freight and logistics response, , https://www.accenture.com/cn-en/insights/industrial/coronavirus-freight-logistics-recovery, accessed, 24 October 2020; \nAdobor, H., McMullen, R.S., Supply chain resilience: a dynamic and multidimensional approach (2018) The International Journal of Logistics Management, 29 (4), pp. 1451-1471;\nBarney, J., Firm resources and sustained competitive advantage (1991) Journal of Management, 17 (1), pp. 99-120;\nBellingkrodt, S., Wallenburg, C.M., The role of customer relations for innovativeness and customer satisfaction: a comparison of service industries (2015) The International Journal of Logistics Management, 26 (2), pp. 254-274;\nBengtsson, M., Kock, S., Coopetition – quo vadis? Past accomplishments and future challenges (2014) Industrial Marketing Management, 43 (2), pp. 180-188;\nBetti, F., Ni, J., (2020) How China can rebuild global supply chain resilience after COVID-19, , https://www.weforum.org/agenda/2020/03/coronavirus-and-global-supply-chains, accessed, 24 October 2020;\nBienstock, C.C., Mentzer, J.T., Bird, M.M., Measuring physical distribution service quality (1997) Journal of the Academy of Marketing Science, 25 (1), pp. 31-44;\nBienstock, C.C., Royne, M.B., Sherrell, D., Stafford, T.F., An expanded model of logistics service quality: incorporating logistics information technology (2008) International Journal of Production Economics, 113 (1), pp. 205-222;\nBier, T., Lange, A., Glock, C.H., Methods for mitigating disruptions in complex supply chain structures: a systematic literature review (2020) International Journal of Production Research, 58 (6), pp. 1835-1856;\nBlome, C., Paulraj, A., Schuetz, K., Supply chain collaboration and sustainability: a profile deviation analysis (2014) International Journal of Operations and Production Management, 34 (5), pp. 639-663;\nBrandenburger, A.M., Nalebuf, B.J., (1996) Co-opetition, , Doubleday, New York, NY;\nBrandenburger, A.M., Nalebuff, B., The rules of co-opetition (2021) Harvard Business Review, 99 (1), pp. 48-57;\nBrandon-Jones, E., Squire, B., Autry, C.W., Petersen, K.J., A contingent resource-based perspective of supply chain resilience and robustness (2014) Journal of Supply Chain Management, 50 (3), pp. 55-73;\nBurns, T., Stalker, G.M., (1961) The Management of Innovation, , Tavistock Publishing, London;\nCalantone, R.J., Cavusgil, S.T., Zhao, Y., Learning orientation, firm innovation capability, and firm performance (2002) Industrial Marketing Management, 31 (6), pp. 515-524;\nChapman, R.L., Soosay, C., Kandampully, J., Innovation in logistic services and the new business model: a conceptual framework (2003) International Journal of Physical Distribution and Logistics Management, 33 (7), pp. 630-650;\nChesbrough, H., The future of open innovation (2017) Research-Technology Management, 60 (6), pp. 29-35;\nChoi, T.Y., Rogers, D., Vakil, B., (2020) Coronavirus is a wake- up call for supply chain management, , https://hbr.org/2020/03/coronavirus-is-a-wake-up-call-for-supply-chain-management, accessed, 23 May 2021;\nChopra, S., Sodhi, M.S., Managing risk to avoid supply-chain breakdown (2004) MIT Sloan Management Review, 46 (1), pp. 53-62;\nChristopher, M., Peck, H., Building the resilient supply chain (2004) The International Journal of Logistics Management, 15 (2), pp. 1-14;\nChristopher, M., Mena, C., Khan, O., Yurt, O., Approaches to managing global sourcing risk (2011) Supply Chain Management: An International Journal, 16 (2), pp. 67-81;\nCohen, W.M., Levinthal, D.A., Absorptive capacity: a new perspective on learning and innovation (1990) Administrative Science Quarterly, 35 (1), pp. 128-152;\nCostello, A.B., Osborne, J.W., Best practices in exploratory factor analysis: four recommendations for getting the most from your analysis (2005) Practical Assessment, Research and Evaluation, 10 (7), pp. 1-9;\nCraighead, C.W., Ketchen, D.J., Cheng, L., Goldilocks” theorizing in supply chain research: balancing scientific and practical utility via middle-range theory (2016) Transportation Journal, 55 (3), pp. 241-257;\nCraighead, C.W., Ketchen, D.J., Darby, J.L., Pandemics and supply chain management research: toward a theoretical toolbox (2020) Decision Sciences, 51 (4), pp. 838-866;\nda Mota Pedrosa, A., Blazevic, V., Jasmand, C., Logistics innovation development: a micro-level perspective (2015) International Journal of Physical Distribution and Logistics Management, 45 (4), pp. 313-332;\nDe, A., Singh, S.P., A resilient pricing and service quality level decision for fresh agri-product supply chain in post-COVID-19 era (2021) The International Journal of Logistics Management, ahead-of-print (ahead-of-print);\nDierickx, I., Cool, K., Asset stock accumulation and the sustainability of competitive advantage: reply (1989) Management Science, 35 (12), pp. 1504-1511;\nDolgui, A., Ivanov, D., Sokolov, B., Reconfigurable supply chain: the X-network (2020) International Journal of Production Research, 58 (13), pp. 4138-4163;\nDoz, Y., Shuen, A., From intent to outcome: a process framework for partnerships (1988) Research and the Development of Pedagogical Materials, 88 (46), pp. 1-26;\nDyer, J.H., Singh, H., The relational view: cooperative strategy and sources of interorganizational competitive advantage (1998) Academy of Management Review, 23 (4), pp. 660-679;\nEssuman, D., Boso, N., Annan, J., Operational resilience, disruption, and efficiency: conceptual and empirical analyses (2020) International Journal of Production Economics, 229 (2020), pp. 1-11;\nFawcett, S.E., Wallin, C., Allred, C., Fawcett, A.M., Magnan, G.M., Information technology as an enabler of supply chain collaboration: a dynamic capabilities perspective (2011) Journal of Supply Chain Management, 47 (1), pp. 28-59;\nFernandes, D.W., Moori, R.G., Filho, V.A.V., Logistic service quality as a mediator between logistics capabilities and customer satisfaction (2018) Revista de Gestão, 25 (4), pp. 358-372;\nFornell, C., Larcker, D.F., Evaluating structural equation models with unobservable variables and measurement Error (1981) Journal of Marketing Research, 18 (1), pp. 39-50;\nGrawe, S.J., Logistics innovation: a literature‐based conceptual framework (2009) The International Journal of Logistics Management, (20), pp. 360-377;\nHamel, G., Välikangas, L., The quest for resilience (2003) Harvard Business Review, 81 (9), pp. 52-63;\nHeckmann, I., Comes, T., Nickel, S., A critical review on supply chain risk – definition, measure and modelling (2015) Omega, 52 (April), pp. 119-132;\nHolling, C.S., Resilience and stability of ecological systems (1973) Annual Review of Ecology and Systematics, 4 (1), pp. 1-23;\n(2020) The great lockdown: worst economic downturn since the great depression, , https://blogs.imf.org/2020/04/14/the-great-lockdown-worst-economic-downturn-since-the-great-depression/, accessed, 17 April 2021;\nIvan Su, S., Gammelgaard, B., Yang, S.L., Logistics innovation process revisited: insights from a hospital case study (2011) International Journal of Physical Distribution and Logistics Management, 41 (6), pp. 577-600;\nIvanov, D., Predicting the impacts of epidemic outbreaks on global supply chains: a simulation-based analysis on the coronavirus outbreak (COVID-19/SARS-CoV-2) case (2020) Transportation Research Part E: Logistics and Transportation Review, 136 (April), pp. 1-14;\nIvanov, D., Supply Chain Viability and the COVID-19 pandemic: a conceptual and formal generalisation of four major adaptation strategies (2021) International Journal of Production Research, 59 (12), pp. 1-18;\nIvanov, D., Dolgui, A., Viability of intertwined supply networks: extending the supply chain resilience angles towards survivability. A position paper motivated by COVID-19 outbreak (2020) International Journal of Production Research, 58 (10), pp. 2904-2915;\nKilibarda, M., Nikolicic, S., Andrejic, M., Measurement of logistics service quality in freight forwarding companies a case study of the Serbian market (2016) The International Journal of Logistics Management, 27 (3), pp. 770-794;\nKilpatrick, J., Barter, L., (2020) COVID-19: managing supply chain risk and disruption, , https://www2.deloitte.com/content/dam/Deloitte/ca/Documents/finance/Supply-Chain_POV_EN_FINAL-AODA.pdf, accessed, 24 October 2020;\nKitano, H., Biological robustness (2004) Nature Reviews Genetics, 5 (11), pp. 826-837;\nKlibi, W., Martel, A., Guitouni, A., The design of robust value-creating supply chain networks: a critical review (2010) European Journal of Operational Research, 203 (2), pp. 283-293;\nKumar, G., Subramanian, N., Maria Arputham, R., Missing link between sustainability collaborative strategy and supply chain performance: role of dynamic capability (2018) International Journal of Production Economics, 203, pp. 96-109;\nKurniawan, R., Zailani, S.H., Iranmanesh, M., Rajagopal, P., The effects of vulnerability mitigation strategies on supply chain effectiveness: risk culture as moderator (2017) Supply Chain Management, 22 (1), pp. 1-15;\nLee, E.-S., Song, D.-W., The effect of shipping knowledge and absorptive capacity on organizational innovation and logistics value (2015) International Journal of Logistics Management, 26 (2), pp. 218-237;\nLin, J., Lanng, C., (2020) Here's how global supply chains will change after COVID-19, , https://www.weforum.org/agenda/2020/05/this-is-what-global-supply-chains-will-look-like-after-COVID-19/, accessed, 24 October 2020;\nMentzer, J.T., Flint, D.J., Hult, G.T.M., Logistics service quality as a segment-customized process (2001) Journal of Marketing, 65 (4), pp. 82-104;\nMerton, R.K., (1967) On Theoretical Sociology. Five Essays, Old and New, , Free Press, New York, NY;\nMerton, R.K., (1967) On Theoretical Sociology, Including Part 1 of Social Theory and Social Structure, , Free Press, New York, NY;\nMills, C.W., (1959) The Sociological Imagination, , Oxford University Press, New York, NY;\nMody, A., Learning through alliances (1993) Journal of Economic Behavior and Organization, 20 (2), pp. 151-170;\nNunnally, J.C., (1978) Psychometric Theory, , McGraw-Hill, New York, NY;\nPaula, I., Campos, E.A.R.D., Pagani, R.N., Guarnieri, P., Kaviani, M.A., Are collaboration and trust sources for innovation in the reverse logistics? Insights from a systematic literature review (2020) Supply Chain Management, 25 (2), pp. 176-222;\nPellathy, D.A., Mollenkopf, D.A., Stank, T.P., Middle-range theorizing on logistics customer service (2018) International Journal of Physical Distribution and Logistics Management, 48 (1), pp. 2-18;\nPolitis, Y., Giovanis, A., Binioris, S., Logistics service quality and its effects on customer satisfaction in the manufacturing companies' supply chains: empirical evidence from Greece (2014) Journal of Modelling in Management, 9 (2), pp. 215-237;\nPonomarov, S.Y., Holcomb, M.C., Understanding the concept of supply chain resilience (2009) The International Journal of Logistics Management, 20 (1), pp. 124-143;\nRahman, S.-U., Quality management in logistics: an examination of industry practices (2006) Supply Chain Management: An International Journal, 11 (3), pp. 233-240;\nRalston, P.M., Keller, S.B., Grawe, S.J., Collaborative process competence as an enabler of supply chain collaboration in competitive environments and the impact on customer account management (2020) The International Journal of Logistics Management, 31 (4), pp. 905-929;\nRichard, P.J., Devinney, T.M., Yip, G.S., Johnson, G., Measuring organizational performance: towards methodological best practice (2009) Journal of Management, 35 (3), pp. 718-804;\nRummel, R.J., (1970) Applied Factor Analysis, , Northwestern University Press, Evanston, IL;\nSchoenherr, T., Ellram, L.M., Tate, W.L., A note on the use of survey research firms to enable empirical data collection (2015) Journal of Business Logistics, 36 (3), pp. 288-300;\nScholten, K., Schilder, S., The role of collaboration in supply chain resilience (2015) Supply Chain Management, 20 (4), pp. 471-484;\nSheffi, Y., Rice, J.B., Jr., A supply chain view of the resilient enterprise (2005) MIT Sloan Management Review, 47 (1), pp. 41-48;\nShou, Y., Shao, J., Chen, A., Relational resources and performance of Chinese third-party logistics providers: the mediating role of innovation capability (2017) International Journal of Physical Distribution and Logistics Management, 47 (9), pp. 864-883;\nSingh, S.K., Gupta, S., Busso, D., Kamboj, S., Top management knowledge value, knowledge sharing practices, open innovation and organizational performance (2021) Journal of Business Research, 128, pp. 788-798;\nSohn, J.-I., Woo, S.-H., Kim, T.-W., Assessment of logistics service quality using the Kano model in a logistics-triadic relationship (2017) The International Journal of Logistics Management, 28 (2), pp. 680-698;\nSoltani, E., Ahmed, P.K., Ying Liao, Y., Anosike, P.U., Qualitative middle-range research in operations management: the need for theory-driven empirical inquiry (2014) International Journal of Operations and Production Management, 34 (8), pp. 1003-1027;\nStank, T.P., Pellathy, D.A., In, J., Mollenkopf, D.A., Bell, J.E., New frontiers inlLogistics research: theorizing at the middle range (2017) Journal of Business Logistics, 38 (1), pp. 6-17;\nSwanson, D., Goel, L., Francisco, K., Stock, J., Understanding the relationship between general and middle-range theorizing (2020) The International Journal of Logistics Management, 31 (3), pp. 401-421;\nTabachnick, B.G., Fidell, L.S., (2007) Using Multivariate Statistics, , Allyn &amp;amp; Bacon, Boston, MA;\nTeece, D.J., Pisano, E., The dynamic capabilities of firms (1998) Technology, Organization, Competitiveness, pp. 193-214. , Dosi, G., Teece, D.J. and Chytry, J. and,(Eds), Oxford University Press, Oxford;\nTeece, D.J., Pisano, G., Shuen, A., Dynamic capabilities and strategic management (1997) Strategic Management Journal, 18 (7), pp. 509-533;\nThai, V.V., Logistics service quality: conceptual model and empirical evidence (2013) International Journal of Logistics Research and Applications, 16 (2), pp. 114-131;\nTseng, P.-H., Liao, C.-H., Supply chain integration, information technology, market orientation and firm performance in container shipping firms (2015) The International Journal of Logistics Management, 26 (1), pp. 82-106;\nThongkruer, P., Wanarat, S., Logistics service quality: where we are and where we go in the context of airline industry (2021) Management Research Review, 44 (2), pp. 209-235;\nTukamuhabwa, B.R., Stevenson, M., Busby, J., Zorzini, M., Supply chain resilience: definition, review and theoretical foundations for further study (2015) International Journal of Production Research, 53 (18), pp. 5592-5623;\nWagner, S.M., Kemmerling, R., Handling nonresponse in logistics research (2010) Journal of Business Logistics, 31 (2), pp. 357-381;\nWagner, S.M., Sutter, R., A qualitative investigation of innovation between third-‐party logistics providers and customers (2012) International Journal of Production Economics, 140 (2), pp. 944-958;\nWallenburg, C.M., Schäffler, T., Performance measurement in horizontal LSP cooperation as a field of conflict: the preventive role of collaborative processes (2016) Logistics Research, 9 (7), pp. 1-7;\nWang, X., Yuen, K.F., Wong, Y.D., Teo, C.-C., E-consumer adoption of innovative last-mile logistics services: a comparison of behavioural models (2020) Total Quality Management and Business Excellence, 31 (11-12), pp. 1381-1407;\nWang, M., Asian, S., Wood, L.C., Wang, B., Logistics innovation capability and its impacts on the supply chain risks in the Industry 4.0 era (2020) Modern Supply Chain Research and Applications, 2 (2), pp. 83-98;\nWang, X., Wang, X., Ran, L., Promoting synergistic innovation in logistics service outsourcing (2020) Journal of Business and Industrial Marketing, 35 (6), pp. 1099-1112;\nWieland, A., Wallenburg, C.M., Dealing with supply chain risks linking risk management practices and strategies to performance (2012) International Journal of Physical Distribution and Logistics Management, 42 (10), pp. 887-905;\nWong, C.W.Y., Leveraging environmental information integration to enable environmental management capability and performance (2013) Journal of Supply Chain Management, 49 (2), pp. 114-136;\nXu, S., Zhang, X., Feng, L., Yang, W., Disruption risks in supply chain management: a literature review based on bibliometric analysis (2020) International Journal of Production Research, 58 (11), pp. 3508-3526;\nYang, C.C., Leveraging logistics learning capability to enable logistics service capabilities and performance for international distribution center operators in Taiwan (2016) International Journal of Logistics Management, 27 (2), pp. 284-308;\nYang, C.-S., Lirn, T.-C., Revisiting the resource-based view on logistics performance in the shipping industry (2017) International Journal of Physical Distribution and Logistics Management, 47 (9), pp. 884-905","page":"499-519","publisher":"Emerald Group Holdings Ltd.","publisher-place":"IU International University of Applied Sciences, Bremen, Germany","title":"Innovation-oriented dynamic capabilities of logistics service providers, dynamic resilience and firm performance during the COVID-19 pandemic","type":"article-journal","volume":"33"},"suppress-author":1,"uris":["http://www.mendeley.com/documents/?uuid=e2a92f08-add6-4a68-919c-580480310798"]}],"mendeley":{"formattedCitation":"(2022)","plainTextFormattedCitation":"(2022)","previouslyFormattedCitation":"(2022)"},"properties":{"noteIndex":0},"schema":"https://github.com/citation-style-language/schema/raw/master/csl-citation.json"}</w:instrText>
      </w:r>
      <w:r w:rsidR="00927981" w:rsidRPr="001518C8">
        <w:rPr>
          <w:rFonts w:ascii="Times New Roman" w:hAnsi="Times New Roman" w:cs="Times New Roman"/>
          <w:noProof/>
          <w:sz w:val="24"/>
          <w:szCs w:val="24"/>
        </w:rPr>
        <w:fldChar w:fldCharType="separate"/>
      </w:r>
      <w:r w:rsidR="00927981" w:rsidRPr="001518C8">
        <w:rPr>
          <w:rFonts w:ascii="Times New Roman" w:hAnsi="Times New Roman" w:cs="Times New Roman"/>
          <w:noProof/>
          <w:sz w:val="24"/>
          <w:szCs w:val="24"/>
        </w:rPr>
        <w:t>(2022)</w:t>
      </w:r>
      <w:r w:rsidR="00927981" w:rsidRPr="001518C8">
        <w:rPr>
          <w:rFonts w:ascii="Times New Roman" w:hAnsi="Times New Roman" w:cs="Times New Roman"/>
          <w:noProof/>
          <w:sz w:val="24"/>
          <w:szCs w:val="24"/>
        </w:rPr>
        <w:fldChar w:fldCharType="end"/>
      </w:r>
      <w:r w:rsidR="00927981" w:rsidRPr="001518C8">
        <w:rPr>
          <w:rFonts w:ascii="Times New Roman" w:hAnsi="Times New Roman" w:cs="Times New Roman"/>
          <w:noProof/>
          <w:sz w:val="24"/>
          <w:szCs w:val="24"/>
        </w:rPr>
        <w:t xml:space="preserve"> </w:t>
      </w:r>
      <w:r w:rsidR="00DD67C2" w:rsidRPr="001518C8">
        <w:rPr>
          <w:rFonts w:ascii="Times New Roman" w:hAnsi="Times New Roman" w:cs="Times New Roman"/>
          <w:sz w:val="24"/>
          <w:szCs w:val="24"/>
          <w:lang w:val="en"/>
        </w:rPr>
        <w:t>Investigate</w:t>
      </w:r>
      <w:r w:rsidR="005E687B" w:rsidRPr="001518C8">
        <w:rPr>
          <w:rFonts w:ascii="Times New Roman" w:hAnsi="Times New Roman" w:cs="Times New Roman"/>
          <w:sz w:val="24"/>
          <w:szCs w:val="24"/>
          <w:lang w:val="en"/>
        </w:rPr>
        <w:t>d</w:t>
      </w:r>
      <w:r w:rsidR="00DD67C2" w:rsidRPr="001518C8">
        <w:rPr>
          <w:rFonts w:ascii="Times New Roman" w:hAnsi="Times New Roman" w:cs="Times New Roman"/>
          <w:sz w:val="24"/>
          <w:szCs w:val="24"/>
          <w:lang w:val="en"/>
        </w:rPr>
        <w:t xml:space="preserve"> enterprise performance among logistics service providers</w:t>
      </w:r>
      <w:r w:rsidR="005E687B" w:rsidRPr="001518C8">
        <w:rPr>
          <w:rFonts w:ascii="Times New Roman" w:hAnsi="Times New Roman" w:cs="Times New Roman"/>
          <w:sz w:val="24"/>
          <w:szCs w:val="24"/>
          <w:lang w:val="en"/>
        </w:rPr>
        <w:t xml:space="preserve"> </w:t>
      </w:r>
      <w:r w:rsidR="00DD67C2" w:rsidRPr="001518C8">
        <w:rPr>
          <w:rFonts w:ascii="Times New Roman" w:hAnsi="Times New Roman" w:cs="Times New Roman"/>
          <w:sz w:val="24"/>
          <w:szCs w:val="24"/>
          <w:lang w:val="en"/>
        </w:rPr>
        <w:t>during the coronavirus</w:t>
      </w:r>
      <w:r w:rsidR="00927981" w:rsidRPr="001518C8">
        <w:rPr>
          <w:rFonts w:ascii="Times New Roman" w:hAnsi="Times New Roman" w:cs="Times New Roman"/>
          <w:sz w:val="24"/>
          <w:szCs w:val="24"/>
        </w:rPr>
        <w:t xml:space="preserve">. </w:t>
      </w:r>
      <w:r w:rsidR="00927981" w:rsidRPr="001518C8">
        <w:rPr>
          <w:rFonts w:ascii="Times New Roman" w:hAnsi="Times New Roman" w:cs="Times New Roman"/>
          <w:noProof/>
          <w:sz w:val="24"/>
          <w:szCs w:val="24"/>
        </w:rPr>
        <w:t>Elliot et al</w:t>
      </w:r>
      <w:r w:rsidR="005E687B" w:rsidRPr="001518C8">
        <w:rPr>
          <w:rFonts w:ascii="Times New Roman" w:hAnsi="Times New Roman" w:cs="Times New Roman"/>
          <w:noProof/>
          <w:sz w:val="24"/>
          <w:szCs w:val="24"/>
        </w:rPr>
        <w:t>.</w:t>
      </w:r>
      <w:r w:rsidR="00DD67C2" w:rsidRPr="001518C8">
        <w:rPr>
          <w:rFonts w:ascii="Times New Roman" w:hAnsi="Times New Roman" w:cs="Times New Roman"/>
          <w:noProof/>
          <w:sz w:val="24"/>
          <w:szCs w:val="24"/>
        </w:rPr>
        <w:t xml:space="preserve"> </w:t>
      </w:r>
      <w:r w:rsidR="00DD67C2" w:rsidRPr="001518C8">
        <w:rPr>
          <w:rFonts w:ascii="Times New Roman" w:hAnsi="Times New Roman" w:cs="Times New Roman"/>
          <w:noProof/>
          <w:sz w:val="24"/>
          <w:szCs w:val="24"/>
        </w:rPr>
        <w:fldChar w:fldCharType="begin" w:fldLock="1"/>
      </w:r>
      <w:r w:rsidR="005E687B" w:rsidRPr="001518C8">
        <w:rPr>
          <w:rFonts w:ascii="Times New Roman" w:hAnsi="Times New Roman" w:cs="Times New Roman"/>
          <w:noProof/>
          <w:sz w:val="24"/>
          <w:szCs w:val="24"/>
        </w:rPr>
        <w:instrText>ADDIN CSL_CITATION {"citationItems":[{"id":"ITEM-1","itemData":{"DOI":"10.1108/IJPDLM-11-2019-0331","ISSN":"09600035 (ISSN)","abstract":"Purpose: Logistics service providers (LSPs) have unique resources and capabilities that position them to deliver supply chain finance (SCF) solutions. The study aims to discuss and illustrate the necessary resources and process of value creation and capture of LSPs, potentially offering SCF solutions. Design/methodology/approach: Relying on a theoretical framework, combining a resource-based view (RBV) with the literature on SCF, the authors apply an abductive case study methodology, including 11 interviews with representatives from four LSPs. Findings: The main findings are as follow: (1) although an LSP has sufficient resources for value-added SCF solutions, it may not capture enough value to motivate realising them; (2) an LSP considering offering SCF should account for the interaction between its resources and cargo transit times, risk and regulatory restrictions and (3) future studies should distinguish between financing the logistics services and the moved products. Research limitations/implications: The authors contribute to the growing field of SCF research by analysing motives and barriers for LSPs to offer SCF service to their customers. Because none of our case companies decided to move beyond experimentation further research is needed on the resources and capabilities needed for LSPs to successfully venture into SCF. Practical implications: The study provides LSPs with clear indications of the difficulties involved when contemplating a move into SCF solutions and discusses the potential value of offering such services. Originality/value: Despite evidence of LSPs engaging in SCF in various industries, academic contributions do not go beyond operational conditions or quantification of benefits. The authors add evidence on how LSPs are currently evaluating the prominence of adding SCF to their value offerings, including a new perspective on resources, value generation and capture mechanisms. © 2020, Emerald Publishing Limited.","author":[{"dropping-particle":"","family":"Elliot","given":"V H","non-dropping-particle":"","parse-names":false,"suffix":""},{"dropping-particle":"","family":"Goeij","given":"C","non-dropping-particle":"De","parse-names":false,"suffix":""},{"dropping-particle":"","family":"Gelsomino","given":"L M","non-dropping-particle":"","parse-names":false,"suffix":""},{"dropping-particle":"","family":"Woxenius","given":"J","non-dropping-particle":"","parse-names":false,"suffix":""}],"container-title":"International Journal of Physical Distribution and Logistics Management","id":"ITEM-1","issue":"9-10","issued":{"date-parts":[["2020"]]},"language":"English","note":"Cited By :6\n\nExport Date: 2 April 2023\n\nCorrespondence Address: Elliot, V.H.; Department of Business Administration, Sweden; email: viktor.elliot@gu.se\n\nFunding details: VINNOVA, 2016-03441\n\nFunding details: Trafikverket, 2020.3.2.11\n\nFunding details: TKI DINALOG, 2017-2-130TKI\n\nFunding text 1: The authors wish to thank the anonymous reviewers and the editor for constructive comments, the interviewees for sharing their experiences and participants at the 2017 NOFOMA Conference and the 2019 IPSERA Conference for feedback in an early phase of this work. This Dutch part of the paper was funded by a research program called Pre-Shipment and In-Transit Supply Chain Finance, supported by the Dutch Institute for Advanced Logistics (Dinalog), the Netherlands, under grant number 2017-2-130TKI. The Swedish part of the study was funded by the two projects “Supply Chain Finance: New roles for the logistics and transport industry”, VINNOVA grant No. 2016-03441, and “Financing the decarbonising of the freight transport system” funded by the Swedish Transport Administration with Triple F Project No.: 2020.3.2.11.\n\nReferences: Ahrens, T., Chapman, C.S., Doing qualitative field research in management accounting: positioning data to contribute to theory (2006) Accounting, Organizations and Society, 31 (8), pp. 819-841; \nAlvesson, M., Sandberg, J., Generating research questions through problematization (2011) Academy of Management Review, 36 (2), pp. 247-271;\nBals, C., Toward a supply chain finance (SCF) ecosystem–Proposing a framework and agenda for future research (2019) Journal of Purchasing and Supply Management, 25 (2), pp. 105-117;\nBasu Bal, A., Elliot, V., Lindblom, T., Rajput, T., Malmberg, L.G., Woxenius, J., Different perspectives on supply chain finance – in search of a holistic approach (2018) Finance and Risk Management for International Logistics and the Supply Chain, pp. 35-54. , Gong, S. and Cullinane, K., and,(Eds), 1st ed., Elsevier, Oxford;\nBaxter, P., Jack, S., Qualitative case study methodology: study design and implementation for novice researchers (2008) Qualitative Report, 13 (4), pp. 544-559;\nBowman, C., Ambrosini, V., Value creation versus value capture: towards a coherent definition of value in strategy (2000) British Journal of Management, 11 (1), pp. 1-15;\nBryant, C., Camerinelli, E., (2014) Supply Chain Finance EBA European Market Guide, , Euro Banking Association, Paris: June 2014;\nBuzacott, J.A., Zhang, R.Q., Inventory management with asset-based financing (2004) Management Science, 50 (9), pp. 1274-1292;\nCaniato, F., Gelsomino, L.M., Perego, A., Ronchi, S., Does finance solve the supply chain financing problem? (2016) Supply Chain Management: An International Journal, 21 (5), pp. 534-549;\nChakuu, S., Masi, D., Godsell, J., Exploring the relationship between mechanisms, actors and instruments in supply chain finance: a systematic literature review (2019) International Journal of Production Economics, 216, pp. 35-53;\nChen, X., Cai, G., Joint logistics and financial services by a 3PL firm (2011) European Journal of Operational Research, 214 (3), pp. 579-587;\nChristopher, M., (1992) Logistics and Supply Chain Management - Strategies for Reducing Costs and Improving Services, , Pitman Publishing, London;\nde Goeij, C.A.J., Onstein, A.T.C., Steeman, M.A., Impediments to the adoption of reverse factoring for logistics service providers (2016) Logistics and Supply Chain Innovation, pp. 261-277. , Zijm, H., Klumpp, M., Clausen, U. and Ten Hompel, M., and,(Eds), Springer International Publishing, Cham;\nDanermark, B., (2001) Explaining Society: An Introduction to Critical Realism in the Social Sciences, , Routledge, Florence, KY;\nDekkers, R., de Boer, R., Gelsomino, L.M., de Goeij, C., Steeman, M., Zhou, Q., Sinclair, S., Souter, V., Evaluating theoretical conceptualisations for supply chain and finance integration: a Scottish focus group (2020) International Journal of Production Economics, 220, p. 107451;\nDubois, A., Araujo, L., Case research in purchasing and supply management: opportunities and challenges (2007) Journal of Purchasing and Supply Management, 13 (3), pp. 170-181;\nDubois, A., Gadde, L.E., Systematic combining: an abductive approach to case research (2002) Journal of Business Research, 55 (7), pp. 553-560;\nDubois, A., Gadde, L.E., ‘Systematic combining’–A decade later (2014) Journal of Business Research, 67 (6), pp. 1277-1284;\nEisenhardt, K.M., Martin, J.A., Dynamic capabilities: what are they? (2000) Strategic Management Journal, 21 (10), pp. 1105-1121;\nFellenz, M.R., Augustenborg, C., Brady, M., Greene, J., Requirements for an evolving model of supply chain finance: a technology and service providers perspective (2009) Communications of the IBIMA, 10 (29), pp. 227-235;\nGelsomino, L.M., Mangiaracina, R., Perego, A., Tumino, A., Supply chain finance: a literature review (2016) International Journal of Physical Distribution and Logistics Management, 46 (4), pp. 348-366;\nGelsomino, L.M., de Boer, R., Steeman, M., Financial futures for service logistics (2017) Paper Presented at IPSERA Conference, , 9–12 April, Balatonfüred, Hungary;\nGelsomino, L.M., de Boer, R., Steeman, M., Perego, A., An optimisation strategy for concurrent Supply Chain Finance schemes (2019) Journal of Purchasing and Supply Management, 25 (2), pp. 185-196;\nGomes, J., De Weerd–Nederhof, P.C., Pearson, A., Fisscher, O.A., Senior management support in the new product development process (2001) Creativity and Innovation Management, 10 (4), pp. 234-242;\nGomm, M.L., Supply chain finance: applying finance theory to supply chain management to enhance finance in supply chains (2010) International Journal of Logistics: Research and Applications, 13 (2), pp. 133-142;\nGruber, M., Heinemann, F., Brettel, M., Hungeling, S., Configurations of resources and capabilities and their performance implications: an exploratory study on technology ventures (2010) Strategic Management Journal, 31 (12), pp. 1337-1356;\nHartmann, E., Grahl, A.D., The flexibility of logistics service providers and its impact on customer loyalty: an empirical study (2011) Journal of Supply Chain Management, 47 (3), pp. 63-85;\nHausmann, L., Nangia, I., Netzer, T., Rehm, W., Rothkopf, M., (2015) Pathway to Value Creation: A Perspective on How Transportation and Logistics Businesses Can Increase Their Economic Profit, , Travel, Transport and Logistics, McKinsey and Company, Munich;\nHofmann, E., Supply Chain Finance: some conceptual insights (2005) Logistik Management: Innovative Logistikkonzepte, pp. 203-214. , Lasch, R. and Janker, C.G.,(Eds), Deutscher Universitäts-Verlag, Wiesbaden;\nHofmann, E., Inventory financing in supply chains: a logistics service provider-approach (2009) International Journal of Physical Distribution and Logistics Management, 39 (9), pp. 716-740;\nHofmann, E., Kotzab, H., A supply chain‐oriented approach of working capital management (2010) Journal of Business Logistics, 31 (2), pp. 305-330;\nHofmann, E., Wetzel, P., (2018) Working Capital Management Study 2018 – Supply Chain Finance Introduction, , Universität, St. Gallen;\nHofmann, E., Strewe, U.M., Bosia, N., (2017) Supply Chain Finance and Blockchain Technology: The Case of Reverse Securitisation, , Springer International Publishing, Cham;\nHoldren, D.P., Hollingshead, C.A., Differential pricing of industrial services: the case of inventory financing (1999) Journal of Business and Industrial Marketing, 14 (1), pp. 7-16;\nJonsson, P., (2008) Logistics and Supply Chain Management, , McGraw-Hill Education, New York;\nKaria, N., Wong, C.Y., The impact of logistics resources on the performance of Malaysian logistics service providers (2013) Production Planning and Control, 24 (7), pp. 589-606;\nKirkeby, O.F., Abduktion (abduction) (1990) Vetenskapsteori Och Metodlära. Introduktion (Theory of Science and Method. Introduction), , Andersen, H. (Ed.), Studentlitteratur, Lund, Swedish;\nKovács, G., Spens, K.M., Abductive reasoning in logistics research (2005) International Journal of Physical Distribution and Logistics Management, 35 (2), pp. 132-144;\nKvale, S., Brinkmann, S., (2014) Den Kvalitativa Forsknings intervjun (The Qualitative Research Interview), , Studentlitteratur, Lund, Swedish;\nLai, K.H., Service capability and performance of logistics service providers (2004) Transportation Research Part E: Logistics and Transportation Review, 40 (5), pp. 385-399;\nLai, F., Li, D., Wang, Q., Zhao, X., The information technology capability of third-party logistics providers: a resource-based view and empirical evidence from China (2008) Journal of Supply Chain Management, 44 (3), pp. 22-38;\nLi, S., Chen, X., The role of supply chain finance in third-party logistics industry: a case study from China (2018) International Journal of Logistics Research and Applications, 22 (2), pp. 154-171;\nLiebl, J., Hartmann, E., Feisel, E., Reverse factoring in the supply chain: objectives, antecedents and implementation barriers (2016) International Journal of Physical Distribution and Logistics Management, 46 (4), pp. 393-413;\nMartin, J., Suppliers' participation in supply chain finance practices: predictors and outcomes (2017) International Journal of Integrated Supply Management, 11 (2-3), pp. 193-216;\nMartin, J., Hofmann, E., Involving financial service providers in supply chain finance practice. Company needs and service requirements (2017) Journal of Applied Accounting Research, 18 (1), pp. 42-62;\nMartin, J., Hofmann, E., Towards a framework for supply chain finance for the supply side (2019) Journal of Purchasing and Supply Management, 25 (2), pp. 157-171;\nMore, D., Basu, P., Challenges of supply chain finance: a detailed study and a hierarchical model based on the experiences of an Indian firm (2013) Business Process Management Journal, 19 (4), pp. 624-647;\nMoretto, A., Gelsomino, L.M., Caniato, F., de Boer, R., Business models for supply chain finance: the perspective of logistics service providers (2018) Paper Presented at IPSERA Conference, , 25–28 March, Athens, Greece;\nMurphy, P.R., Poist, R.F., Third-party logistics usage: an assessment of propositions based on previous research (1998) Transportation Journal, 37 (4), pp. 26-35;\nPerkins, D., Jugdev, K., Mathur, G., Characteristics of project management assets and project management process outcomes: an exploratory factor analysis (2018) International Journal of Information Technology Project Management, 9 (1), pp. 59-77;\nPfohl, H.C., Gomm, M., Supply chain finance: optimizing financial flows in supply chains (2009) Logistics Research, 1 (304), pp. 149-161;\nPriem, R.L., Butler, J.E., Li, S., Toward reimagining strategy research: retrospection and prospection on the 2011 AMR decade award article (2013) Academy of Management Review, 38 (4), pp. 471-489;\nPriem, R.L., Wenzel, M., Koch, J., Demand-side strategy and business models: putting value creation for consumers center stage (2018) Long Range Planning, 51 (1), pp. 22-31;\nRyan, R.J., Scapens, R.W., Theobald, M., (2002) Research Methods and Methodology in Accounting and Finance, , 2nd ed., Thomson Learning, London;\nSeifert, R.W., Seifert, D., Financing the chain (2011) International Commerce Review, 10 (1), pp. 32-44;\nShou, Y., Shao, J., Chen, A., Relational resources and performance of Chinese third-party logistics providers: the mediating role of innovation capability (2017) International Journal of Physical Distribution and Logistics Management, 47 (9), pp. 864-883;\nSilverman, D., (2001) Interpreting Qualitative Data. Methods for Analysing Talk, Text and Interaction, , 2nd ed., Sage, Thousand Oaks, CA;\nSilvestro, R., Lustrato, P., Integrating financial and physical supply chains: the role of banks in enabling supply chain integration (2014) International Journal of Operations and Production Management, 34 (3), pp. 298-324;\nSirmon, D.G., Hitt, M.A., Ireland, R.D., Managing firm resources in dynamic environments to create value: looking inside the black box (2007) Academy of Management Review, 32 (1), pp. 273-292;\nSoinio, J., Tanskanen, K., Finne, M., How logistics‐service providers can develop value‐added services for SMEs: a dyadic perspective (2012) The International Journal of Logistics Management, 23 (1), pp. 31-49;\nSong, H., Yu, K., Lu, Q., Financial service providers and banks' role in helping SMEs to access finance (2018) International Journal of Physical Distribution and Logistics Management, 48 (1), pp. 69-92;\nSteeman, M., (2017) Viewpoint: Taking Stock of Inventory Finance Models, , SCF Briefing, Zwolle: October 3rd, 2017;\nSuddaby, R., What grounded theory is not (2006) Academy of Management Journal, 49 (4), pp. 633-642;\nTeece, D.J., Pisano, G., Shuen, A., Dynamic capabilities and strategic management (1997) Strategic Management Journal, 18 (7), pp. 509-533;\nTemplar, S., Findlay, C., Hofmann, E., (2016) Financing the End-to-End Supply Chain: A Reference Guide to Supply Chain Finance, , Kogan Page Publishers, London/Philadelphia/New Delhi;\nTipping, A., Kauschke, P., Shifting patterns: the future of the logistics industry (2016) PwC's Future in Sight Series, , https://www.pwc.com/gx/en/transportation-logistics/pdf/the-future-of-the-logistics-industry.pdf, accessed, 7 May 2020;\nvan Hoek, R.I., The purchasing and control of supplementary third‐party logistics services (2000) Journal of Supply Chain Management, 36 (3), pp. 14-26;\nVan Der Vliet, K., Reindorp, M.J., Fransoo, J.C., The price of reverse factoring: financing rates vs payment delays (2015) European Journal of Operational Research, 242 (3), pp. 842-853;\nWetzel, P., Hofmann, E., Financial value-added services by logistics service providers-towards a guidance of external governance (2018) Presented at Logistics Research Network Annual Conference, , 5–7 Sep, Plymouth, UK;\nWong, C., Karia, N., Explaining the competitive advantage of logistics service providers: a resource-based view approach (2010) International Journal of Production Economics, 128 (1), pp. 51-67;\nWright, P.M., McMahan, G.C., McWilliams, A., Human resources and sustained competitive advantage: a resource-based perspective (1994) International Journal of Human Resource Management, 5 (2), pp. 301-326;\nWuttke, D.A., Blome, C., Foerstl, K., Henke, M., Managing the innovation adoption of supply chain finance-empirical evidence from six European case studies (2013) Journal of Business Logistics, 34 (2), pp. 148-166;\nWuttke, D.A., Blome, C., Henke, M., Focusing the financial flow of supply chains: an empirical investigation of financial supply chain management (2013) International Journal of Production Economics, 145 (2), pp. 773-789;\nZahra, S.A., Newey, L.R., Maximizing the impact of organization science: theory‐building at the intersection of disciplines and/or fields (2009) Journal of Management Studies, 46 (6), pp. 1059-1075","page":"775-807","publisher":"Emerald Group Holdings Ltd.","publisher-place":"Department of Business Administration, School of Business, Economics and Law, University of Gothenburg, Goteborg, Sweden","title":"Supply chain finance is not for everyone","type":"article-journal","volume":"50"},"suppress-author":1,"uris":["http://www.mendeley.com/documents/?uuid=ab30557f-2e87-443b-a3a9-3d38c5b39d93"]}],"mendeley":{"formattedCitation":"(2020)","plainTextFormattedCitation":"(2020)","previouslyFormattedCitation":"(2020)"},"properties":{"noteIndex":0},"schema":"https://github.com/citation-style-language/schema/raw/master/csl-citation.json"}</w:instrText>
      </w:r>
      <w:r w:rsidR="00DD67C2" w:rsidRPr="001518C8">
        <w:rPr>
          <w:rFonts w:ascii="Times New Roman" w:hAnsi="Times New Roman" w:cs="Times New Roman"/>
          <w:noProof/>
          <w:sz w:val="24"/>
          <w:szCs w:val="24"/>
        </w:rPr>
        <w:fldChar w:fldCharType="separate"/>
      </w:r>
      <w:r w:rsidR="00DD67C2" w:rsidRPr="001518C8">
        <w:rPr>
          <w:rFonts w:ascii="Times New Roman" w:hAnsi="Times New Roman" w:cs="Times New Roman"/>
          <w:noProof/>
          <w:sz w:val="24"/>
          <w:szCs w:val="24"/>
        </w:rPr>
        <w:t>(2020)</w:t>
      </w:r>
      <w:r w:rsidR="00DD67C2" w:rsidRPr="001518C8">
        <w:rPr>
          <w:rFonts w:ascii="Times New Roman" w:hAnsi="Times New Roman" w:cs="Times New Roman"/>
          <w:noProof/>
          <w:sz w:val="24"/>
          <w:szCs w:val="24"/>
        </w:rPr>
        <w:fldChar w:fldCharType="end"/>
      </w:r>
      <w:r w:rsidR="00DD67C2" w:rsidRPr="001518C8">
        <w:rPr>
          <w:rFonts w:ascii="Times New Roman" w:hAnsi="Times New Roman" w:cs="Times New Roman"/>
          <w:noProof/>
          <w:sz w:val="24"/>
          <w:szCs w:val="24"/>
        </w:rPr>
        <w:t xml:space="preserve"> </w:t>
      </w:r>
      <w:r w:rsidR="00DD67C2" w:rsidRPr="001518C8">
        <w:rPr>
          <w:rFonts w:ascii="Times New Roman" w:hAnsi="Times New Roman" w:cs="Times New Roman"/>
          <w:sz w:val="24"/>
          <w:szCs w:val="24"/>
          <w:lang w:val="en"/>
        </w:rPr>
        <w:t>illustrate the resources and processes required to create and capture value logistics service providers who have the potential to provide supply chain financing solutions.</w:t>
      </w:r>
      <w:r w:rsidR="00DD67C2" w:rsidRPr="001518C8">
        <w:rPr>
          <w:rFonts w:ascii="Times New Roman" w:hAnsi="Times New Roman" w:cs="Times New Roman"/>
          <w:noProof/>
          <w:sz w:val="24"/>
          <w:szCs w:val="24"/>
        </w:rPr>
        <w:t xml:space="preserve"> Filho and Moori </w:t>
      </w:r>
      <w:r w:rsidR="00DD67C2" w:rsidRPr="001518C8">
        <w:rPr>
          <w:rFonts w:ascii="Times New Roman" w:hAnsi="Times New Roman" w:cs="Times New Roman"/>
          <w:noProof/>
          <w:sz w:val="24"/>
          <w:szCs w:val="24"/>
        </w:rPr>
        <w:fldChar w:fldCharType="begin" w:fldLock="1"/>
      </w:r>
      <w:r w:rsidR="005E687B" w:rsidRPr="001518C8">
        <w:rPr>
          <w:rFonts w:ascii="Times New Roman" w:hAnsi="Times New Roman" w:cs="Times New Roman"/>
          <w:noProof/>
          <w:sz w:val="24"/>
          <w:szCs w:val="24"/>
        </w:rPr>
        <w:instrText>ADDIN CSL_CITATION {"citationItems":[{"id":"ITEM-1","itemData":{"DOI":"10.1590/0104-530X4731-20","ISSN":"0104530X (ISSN)","abstract":"The aim of this study was to evaluate the supply chain management (SCM), strategic management (SM), and resource-based view (RBV) as background to business performance (BP). The study, exploratory in nature, was divided into two phases, qualitative and quantitative. In the first phase, data from ten companies were collected, later processed by content analysis. In the second phase, there was a pre-test, with subsequent data collection from 125 national companies associated with technology, processed by structural equation modeling. The results indicated that SCM favors SM and that both SCM and SM benefit RBV, therefore increasing BP. However, SM does not influence BP positively. Thus, we concluded that, due to the competition in the supply chain, focal companies have adopted strategies to integrate and coordinate the processes of their sectors, such as production, purchase, sales, and logistics to meet the goals of business performance. © 2020 Brazilian Institute for Information in Science and Technology. All rights reserved.","author":[{"dropping-particle":"V","family":"Filho","given":"V A","non-dropping-particle":"","parse-names":false,"suffix":""},{"dropping-particle":"","family":"Moori","given":"R G","non-dropping-particle":"","parse-names":false,"suffix":""}],"container-title":"Gestao e Producao","id":"ITEM-1","issue":"4","issued":{"date-parts":[["2020"]]},"language":"English","note":"Cited By :5\n\nExport Date: 2 April 2023\n\nReferences: Bardin, L., (2011) Análise de conteúdo, , São Paulo: Edições 70; \nBarney, J. B., Firm resources and sustained competitive advantage (1991) Journal of Management, 17 (1), pp. 99-120. , http://dx.doi.org/10.1177/014920639101700108;\nBenitez-Amado, J., Llorens-Montes, F. J., Perez-Arostegui, M. N., Information technology-enabled intrapreneurship culture and firm performance (2010) Industrial Management &amp;amp; Data Systems, 110 (4), pp. 550-566. , http://dx.doi.org/10.1108/02635571011039025;\nBranzei, O., Thornhill, S., From ordinary resources to extraordinary performance: environmental moderators of competitive advantage (2006) Strategic Organization, 4 (1), pp. 11-41. , http://dx.doi.org/10.1177/1476127006061029;\n(2014) Estudo de projetos de alta complexidade: indicadores de parques tecnológicos, , http://www.anprotec.org.br/Relata/PNI_FINAL_web.pdf, Brasil. Ministério da Ciência, Tecnologia, Inovações e Comunicações. Brasília: Anprotec. Retrieved in 2017, May 29, from;\nBromiley, P., Rau, D., Operations management and the resource-based view: another view (2016) Journal of Operations Management, 41 (1), pp. 95-106. , http://dx.doi.org/10.1016/j.jom.2015.11.003;\nBudiarto, D. S., Prabowo, M. A., Herawan, T., An integrated information system to support supply chain management and performance in SME's (2017) Journal of Industrial Engineering and Management, 10 (2), pp. 373-387. , http://dx.doi.org/10.3926/jiem.2180;\nCao, M., Zhang, Q., Supply chain collaboration: impact on collaborative advantage and firm performance (2011) Journal of Operations Management, 29 (3), pp. 163-180. , http://dx.doi.org/10.1016/j.jom.2010.12.008;\nCarvalho, D. M., Kedge, F. P., Machado, J. A. D., O uso da teoria da visão baseada em recursos em propriedades rurais: uma revisão sistemática da literatura (2014) Revista ADM, 49 (3), pp. 506-518. , http://dx.doi.org/10.5700/rausp1164;\nCastanias, R. P., Helfat, C. E., The managerial rents model: theory and empirical analysis (2001) Journal of Management, 27 (6), pp. 661-678. , http://dx.doi.org/10.1177/014920630102700604;\nCorrar, L. J., Paulo, E., Dias, J. M., (2009) Análise multivariada: para os cursos de administração, ciências contábeis e economia, , Fo. (Eds). São Paulo: Atlas;\nDierickx, I., Cool, K., Asset stock accumulation and sustainability of competitive advantage (1989) Management Science, 35 (12), pp. 1504-1511. , http://dx.doi.org/10.1287/mnsc.35.12.1504;\nDosi, G., Nelson, R., Winter, S., (2000) The nature and dynamics of organizational capabilities, , (Eds). Oxford: Oxford University Press;\nDubey, R., Altay, N., Gunasekaran, A., Blome, C., Papadopoulos, T., Childe, S. J., Supply chain agility, adaptability and alignment: empirical evidence from the Indian auto components industry (2018) International Journal of Operations &amp;amp; Production Management, 38 (1), pp. 129-148. , http://dx.doi.org/10.1108/IJOPM-04-2016-0173;\nFecomercio, SP., (2016) Parques tecnológicos são promessas para o desenvolvimento do país, , http://bit.ly/2G3VKwr, Retrieved in 2018, January 27, from;\nFerdows, K., De Meyer, A., Lasting improvements manufacturing performance: in search of a new theory (1990) Journal of Operations Management, 9 (2), pp. 168-184. , http://dx.doi.org/10.1016/0272-6963(90)90094-T;\nFink, L., Neumann, S., Exploring the perceived business value of the flexibility enabled by information technology infrastructure (2009) Information &amp;amp; Management, 46 (2), pp. 90-99. , http://dx.doi.org/10.1016/j.im.2008.11.007;\nFlynn, B. B., Huo, B., Zhao, X., The impact of supply chain integration on performance: a contingency and configuration approach (2010) Journal of Operations Management, 28 (1), pp. 58-71. , http://dx.doi.org/10.1016/j.jom.2009.06.001;\nFornell, C., Larcker, D. F., Evaluating structural equation models with unobservable variables and measurement error (1981) JMR, Journal of Marketing Research, 18 (1), pp. 39-50. , http://dx.doi.org/10.1177/002224378101800104;\nFrohlich, M. T., Westbrook, R., Arcs of integration: an international study of supply chain strategies (2001) Journal of Operations Management, 19 (2), pp. 185-211. , http://dx.doi.org/10.1016/S0272-6963(00)00055-3;\nGattorna, J., (2006) Living supply chains, , Upper Saddle River: Prentice Hall;\nGhemawat, P., Del Sol, P., Commitment versus flexibility? (1998) California Management Review, 40 (4), pp. 26-42. , http://dx.doi.org/10.2307/41165963;\nGligor, M. D., Holcomb, M., The road to supply chain agility: an RBV perspective on the role of logistics capabilities (2014) International Journal of Logistics Management, 25 (1), pp. 160-179. , http://dx.doi.org/10.1108/IJLM-07-2012-0062;\nGrant, R., The resource-based theory of competitive advantage: implications for strategy formulation (1991) California Management Review, 33 (3), pp. 114-135. , http://dx.doi.org/10.2307/41166664;\nGreen, K. W., Whitten, D., Inman, R. A., The impact of logistics performance on organizational performance in a supply chain context (2008) Supply Chain Management, 13 (4), pp. 317-327. , http://dx.doi.org/10.1108/13598540810882206;\nGriffith, D. A., Noble, S. M., Chen, Q., The performance implications of entrepreneurial proclivity: a dynamic capabilities approach (2006) Journal of Retailing, 82 (1), pp. 51-62. , http://dx.doi.org/10.1016/j.jretai.2005.11.007;\nGunasekaran, A., Patel, C., McGaughey, R. E., A framework for supply chain performance measurement (2004) International Journal of Production Economics, 87 (3), pp. 333-347. , http://dx.doi.org/10.1016/j.ijpe.2003.08.003;\nHair, J. F., Anderson, R. E., Tatham, R. L., Black, W. C., (2009) Multivariate data analysis with readings, , (7th ed). Upper Saddle River: Prentice-Hall;\nHarrison, A., Van Hoek, R., (2008) Logistics management and strategy: competing through the supply chain, , (3rd ed). Upper Saddle River: Prentice Hall;\nHarrison, A., Godsell, J., Skipworth, H., Wong, C. Y., (2007) Developing supply chain strategy: balancing shareholder and client value: a management guide, , Bedford: Crafield University Press;\nHill, T. J., (1994) Manufacturing strategy: text and cases, , (2nd ed). Burr Ridge: Irwin;\nHitt, M. A., Xu, K., Carnes, C. M., Resource-based theory in operations management research (2016) Journal of Operations Management, 41 (1), pp. 77-94. , http://dx.doi.org/10.1016/j.jom.2015.11.002;\nHult, G. T. M., Ketchen, D. J., Arrfelt, M., Strategic supply chain management: improving performance through a culture of competitiveness and knowledge development (2007) Strategic Management Journal, 28 (10), pp. 1035-1052. , http://dx.doi.org/10.1002/smj.627;\nHunt, S. D., Davis, D. F., Grounding supply chain management in resource-advantage theory: in defense of a resource-based view of the firm (2012) The Journal of Supply Chain Management, 48 (2), pp. 14-20. , http://dx.doi.org/10.1111/j.1745-493X.2012.03266.x;\nJensen, J. A., Cobbs, J. B., Turner, B. A., Evaluating sponsorship through the lens of the resource-based view: the potential for sustained competitive advantage (2016) Business Horizons, 59 (2), pp. 163-173. , http://dx.doi.org/10.1016/j.bushor.2015.11.001;\nKaplan, R. S., Norton, D. P., The balanced scorecard: measures that drive performance (1992) Harvard Business Review, 70 (1), pp. 71-79. , PMid:10119714;\nKetchen, D. J., Giunipero, L. C., The intersection of strategic management and supply chain management (2004) Industrial Marketing Management, 33 (1), pp. 51-56. , http://dx.doi.org/10.1016/j.indmarman.2003.08.010;\nLakatos, E. M., Marconi, M. A., (2017) Fundamentos de metodologia científica, , (8. ed). São Paulo: Atlas;\nLambert, D. M., Cooper, M. C., Pagh, J. D., Supply chain management: implementation issues and research opportunities (1998) International Journal of Logistics Management, 9 (2), pp. 1-19. , http://dx.doi.org/10.1108/09574099810805807;\nLi, S., Ragu-Nathan, B., Ragu-Nathan, T. S., Subba Rao, S., The impact of supply chain management practices on competitive advantage and organizational performance (2006) Omega: International Journal of Management Science, 34 (2), pp. 107-124. , http://dx.doi.org/10.1016/j.omega.2004.08.002;\nLi, W., Humphreys, P. K., Yeung, A. C. L., Cheng, T. C. E., The impact of supplier development on buyer competitive advantage: a path analytic model (2012) International Journal of Production Economics, 135 (1), pp. 353-366. , http://dx.doi.org/10.1016/j.ijpe.2011.06.019;\nLummus, R. R., Vokurka, R. J., Defining supply chain management: a historical perspective and practical guidelines (1999) Industrial Management &amp;amp; Data Systems, 99 (1), pp. 11-17. , http://dx.doi.org/10.1108/02635579910243851;\nMaes, J., Sels, L., Roodhooft, F., Modelling the link between management practices and financial performance: evidence from small construction companies (2005) Small Business Economics, 25 (1), pp. 17-34. , http://dx.doi.org/10.1007/s11187-005-4255-y;\nMalhotra, N. K., (2012) Pesquisa de marketing: uma orientação aplicada, , (6. ed). Porto Alegre: Bookman;\nMelnyk, S. A., Lummus, R. R., Vokurka, R. J., Burns, L. J., Sandor, J., Mapping the future of supply chain management: a Delphi study (2009) International Journal of Production Research, 47 (16), pp. 4629-4653. , http://dx.doi.org/10.1080/00207540802014700;\nMentzer, J. T., DeWitt, W., Keebler, J. S., Min, S., Nix, N. W., Smith, C. D., Zacharia, Z. G., Defining supply chain management (2001) Journal of Business Logistics, 22 (2), pp. 1-25. , http://dx.doi.org/10.1002/j.2158-1592.2001.tb00001.x;\nMiemczyk, J., Howard, M., Johnsen, T. E., Dynamic development and execution of closed-loop supply chains: a natural resource-based view (2016) Supply Chain Management, 21 (4), pp. 453-469. , http://dx.doi.org/10.1108/SCM-12-2014-0405;\nNishant, R., Goh, M., Kitchen, P., Sustainability and differentiation: understanding materiality from the context of Indian firms (2016) Journal of Business Research, 69 (5), pp. 1892-1897. , http://dx.doi.org/10.1016/j.jbusres.2015.10.075;\nOliveira, E., (2011) A importância dos parques científicos e tecnológicos no desenvolvimento regional, , http://bit.ly/2ICcVUq, Retrieved in 2018, January 27, from;\nPaulraj, A., Chen, I. J., Strategic buyer-supplier relationships, information technology and external logistics integration (2007) The Journal of Supply Chain Management, 43 (2), pp. 2-14. , http://dx.doi.org/10.1111/j.1745-493X.2007.00027.x;\nPereira, R. A., Scur, G., Mello, F. C., Outsourcing nas atividades de desenvolvimento de novos produtos: o caso da Volkswagen do Brasil (2017) Exacta EP, 15 (2), pp. 289-303. , http://dx.doi.org/10.5585/exactaep.v15n2.6872;\nPires, S. R. I., (2016) Gestão da cadeia de suprimentos: conceitos, estratégias, práticas e casos, , (3. ed). São Paulo: Atlas;\nRingle, C. M., Wende, S., Becker, J. M., (2015) SmartPLS 3, , https://www.smartpls.com/, Bönningstedt: SmartPLS GmbH. Retrieved in 2017, August 20, from;\nSacomano, M., Pires, S. R. I., Medição de desempenho em cadeias de suprimentos: um estudo na indústria automobilística (2012) Gestão &amp;amp; Produção, 19 (4), pp. 733-746. , http://dx.doi.org/10.1590/S0104-530X2012000400006;\nShibin, K. T., Dubey, R., Gunasekaran, A., Hazen, B., Roubaud, D., Gupta, S., Foropon, C., Examining sustainable supply chain management on SMEs using resource-based view and institutional theory (2017) Annals of Operations Research, 1, pp. 1-26. , http://dx.doi.org/10.1007/s10479-017-2706-x;\nSkinner, W., Manufacturing: missing link in corporate strategy (1969) Harvard Business Review, 47 (3), pp. 136-145. , http://dx.doi.org/10.1111/j.1937-5956.1996.tb00381.x;\nSook-Ling, L., Ismail, M. A., Yee-Yen, Y., Information infrastructure capability and organizational competitive advantage (2015) International Journal of Operations &amp;amp; Production Management, 35 (7), pp. 1032-1055. , http://dx.doi.org/10.1108/IJOPM-12-2013-0553;\nSukati, I., Hamid, A. B., Baharun, R., Yusoff, R. M., The study of supply chain management strategy and practices on supply chain performance (2012) Procedia: Social and Behavioral Sciences, 40, pp. 225-233. , http://dx.doi.org/10.1016/j.sbspro.2012.03.185;\nTeece, D. J., Pisano, G., Shuen, A., Dynamic capabilities and strategic management (1997) Strategic Management Journal, 18 (7), pp. 509-533. , http://dx.doi.org/10.1002/(SICI)10970266(199708)18:73.0.CO;2-Z;\nTouboulic, A., Walker, H., Theories in sustainable supply chain management: a structured literature review (2015) International Journal of Physical Distribution &amp;amp; Logistics Management, 45 (1-2), pp. 16-42. , http://dx.doi.org/10.1108/IJPDLM-05-2013-0106;\nVergara, S. C., (2015) Métodos de pesquisa em administração, , (6. ed). São Paulo: Atlas;\nWalker, H., Chicksand, D., Radnor, Z., Watson, G., Theoretical perspectives in operations management: an analysis of the literature (2015) International Journal of Operations &amp;amp; Production Management, 35 (8), pp. 1182-1206. , http://dx.doi.org/10.1108/IJOPM-02-2014-0089;\nWernerfelt, B., A resource-based view of the firm (1984) Strategic Management Journal, 5 (2), pp. 171-180. , http://dx.doi.org/10.1002/smj.4250050207;\nXu, D., Huo, B., Sun, L., Relationships between intra-organizational resources, supply chain integration and business performance: an extended resource-based view (2014) Industrial Management &amp;amp; Data Systems, 114 (8), pp. 1186-1206. , http://dx.doi.org/10.1108/IMDS-05-2014-0156;\nYin, R. K., (2014) Case study research design and methods, , (5th ed). Thousand Oaks: Sage;\nYoun, S., Yang, M. G., Hong, P., Park, K., Strategic supply chain partnership, environmental supply chain management practices, and performance outcomes: an empirical study of Korean firms (2013) Journal of Cleaner Production, 56, pp. 121-130. , http://dx.doi.org/10.1016/j.jclepro.2011.09.026;\nZwicker, R., Souza, C. A., Bido, D. S., Uma revisão do Modelo do Grau de Informatização de Empresas: novas propostas de estimação e modelagem usando PLS (Partial Least Squares) (2008) Anais do XXXII Encontro da Associação dos Programas de Pós-graduação e Pesquisa em Administração, , Rio de Janeiro: ANPAD","publisher":"Brazilian Institute for Information in Science and Technology","publisher-place":"Instituto Federal de São Paulo - IFSP, Capivari, SP, Brazil","title":"RBV in a context of supply chain management ","type":"article-journal","volume":"27"},"suppress-author":1,"uris":["http://www.mendeley.com/documents/?uuid=fec8970b-00f5-4b35-ac81-810ecc651a5a"]}],"mendeley":{"formattedCitation":"(2020)","plainTextFormattedCitation":"(2020)","previouslyFormattedCitation":"(2020)"},"properties":{"noteIndex":0},"schema":"https://github.com/citation-style-language/schema/raw/master/csl-citation.json"}</w:instrText>
      </w:r>
      <w:r w:rsidR="00DD67C2" w:rsidRPr="001518C8">
        <w:rPr>
          <w:rFonts w:ascii="Times New Roman" w:hAnsi="Times New Roman" w:cs="Times New Roman"/>
          <w:noProof/>
          <w:sz w:val="24"/>
          <w:szCs w:val="24"/>
        </w:rPr>
        <w:fldChar w:fldCharType="separate"/>
      </w:r>
      <w:r w:rsidR="00DD67C2" w:rsidRPr="001518C8">
        <w:rPr>
          <w:rFonts w:ascii="Times New Roman" w:hAnsi="Times New Roman" w:cs="Times New Roman"/>
          <w:noProof/>
          <w:sz w:val="24"/>
          <w:szCs w:val="24"/>
        </w:rPr>
        <w:t>(2020)</w:t>
      </w:r>
      <w:r w:rsidR="00DD67C2" w:rsidRPr="001518C8">
        <w:rPr>
          <w:rFonts w:ascii="Times New Roman" w:hAnsi="Times New Roman" w:cs="Times New Roman"/>
          <w:noProof/>
          <w:sz w:val="24"/>
          <w:szCs w:val="24"/>
        </w:rPr>
        <w:fldChar w:fldCharType="end"/>
      </w:r>
      <w:r w:rsidR="00DD67C2" w:rsidRPr="001518C8">
        <w:rPr>
          <w:rFonts w:ascii="Times New Roman" w:hAnsi="Times New Roman" w:cs="Times New Roman"/>
          <w:noProof/>
          <w:sz w:val="24"/>
          <w:szCs w:val="24"/>
        </w:rPr>
        <w:t xml:space="preserve"> </w:t>
      </w:r>
      <w:r w:rsidR="009323DF">
        <w:rPr>
          <w:rFonts w:ascii="Times New Roman" w:hAnsi="Times New Roman" w:cs="Times New Roman"/>
          <w:sz w:val="24"/>
          <w:szCs w:val="24"/>
          <w:lang w:val="en"/>
        </w:rPr>
        <w:t>explore</w:t>
      </w:r>
      <w:r>
        <w:rPr>
          <w:rFonts w:ascii="Times New Roman" w:hAnsi="Times New Roman" w:cs="Times New Roman"/>
          <w:sz w:val="24"/>
          <w:szCs w:val="24"/>
          <w:lang w:val="en"/>
        </w:rPr>
        <w:t xml:space="preserve"> resource-based</w:t>
      </w:r>
      <w:r w:rsidR="009323DF">
        <w:rPr>
          <w:rFonts w:ascii="Times New Roman" w:hAnsi="Times New Roman" w:cs="Times New Roman"/>
          <w:sz w:val="24"/>
          <w:szCs w:val="24"/>
          <w:lang w:val="en"/>
        </w:rPr>
        <w:t>, strategic</w:t>
      </w:r>
      <w:r>
        <w:rPr>
          <w:rFonts w:ascii="Times New Roman" w:hAnsi="Times New Roman" w:cs="Times New Roman"/>
          <w:sz w:val="24"/>
          <w:szCs w:val="24"/>
          <w:lang w:val="en"/>
        </w:rPr>
        <w:t>, and supply</w:t>
      </w:r>
      <w:r w:rsidR="009323DF">
        <w:rPr>
          <w:rFonts w:ascii="Times New Roman" w:hAnsi="Times New Roman" w:cs="Times New Roman"/>
          <w:sz w:val="24"/>
          <w:szCs w:val="24"/>
          <w:lang w:val="en"/>
        </w:rPr>
        <w:t>-</w:t>
      </w:r>
      <w:r>
        <w:rPr>
          <w:rFonts w:ascii="Times New Roman" w:hAnsi="Times New Roman" w:cs="Times New Roman"/>
          <w:sz w:val="24"/>
          <w:szCs w:val="24"/>
          <w:lang w:val="en"/>
        </w:rPr>
        <w:t>chain management as business performance</w:t>
      </w:r>
      <w:r w:rsidR="00DD67C2" w:rsidRPr="001518C8">
        <w:rPr>
          <w:rFonts w:ascii="Times New Roman" w:hAnsi="Times New Roman" w:cs="Times New Roman"/>
          <w:sz w:val="24"/>
          <w:szCs w:val="24"/>
          <w:lang w:val="en"/>
        </w:rPr>
        <w:t>.</w:t>
      </w:r>
      <w:r w:rsidR="00DD67C2" w:rsidRPr="001518C8">
        <w:rPr>
          <w:rFonts w:ascii="Times New Roman" w:hAnsi="Times New Roman" w:cs="Times New Roman"/>
          <w:noProof/>
          <w:sz w:val="24"/>
          <w:szCs w:val="24"/>
        </w:rPr>
        <w:t xml:space="preserve"> Khan et al</w:t>
      </w:r>
      <w:r w:rsidR="005E687B" w:rsidRPr="001518C8">
        <w:rPr>
          <w:rFonts w:ascii="Times New Roman" w:hAnsi="Times New Roman" w:cs="Times New Roman"/>
          <w:noProof/>
          <w:sz w:val="24"/>
          <w:szCs w:val="24"/>
        </w:rPr>
        <w:t>.</w:t>
      </w:r>
      <w:r w:rsidR="00D82357" w:rsidRPr="001518C8">
        <w:rPr>
          <w:rFonts w:ascii="Times New Roman" w:hAnsi="Times New Roman" w:cs="Times New Roman"/>
          <w:noProof/>
          <w:sz w:val="24"/>
          <w:szCs w:val="24"/>
        </w:rPr>
        <w:t xml:space="preserve"> </w:t>
      </w:r>
      <w:r w:rsidR="00DD67C2" w:rsidRPr="001518C8">
        <w:rPr>
          <w:rFonts w:ascii="Times New Roman" w:hAnsi="Times New Roman" w:cs="Times New Roman"/>
          <w:noProof/>
          <w:sz w:val="24"/>
          <w:szCs w:val="24"/>
        </w:rPr>
        <w:fldChar w:fldCharType="begin" w:fldLock="1"/>
      </w:r>
      <w:r w:rsidR="005E687B" w:rsidRPr="001518C8">
        <w:rPr>
          <w:rFonts w:ascii="Times New Roman" w:hAnsi="Times New Roman" w:cs="Times New Roman"/>
          <w:noProof/>
          <w:sz w:val="24"/>
          <w:szCs w:val="24"/>
        </w:rPr>
        <w:instrText>ADDIN CSL_CITATION {"citationItems":[{"id":"ITEM-1","itemData":{"DOI":"10.1002/bse.3207","ISSN":"09644733 (ISSN)","abstract":"As sustainability draws increasing attention due to the COVID-19 pandemic, interest in the green supply chain has likewise substantially increased. The present study contributes deeper insights into the logical integration of the resource-based characteristics that can facilitate the effective transition from traditional to green supply chains while also increasing the effectiveness of existing green supply chains. The proposed model, rooted in the resource-based view (RBV) theory, examines the associations of supply chain connectivity (SCC), supply chain information sharing (SCIS), top management commitment (TMC) and green procurement and logistics acceptance (GPLA) with green supply chain management (GSCM). Analysis of data from employees at 381 manufacturing firms in the United Kingdom confirmed the positive associations of SCC and SCIS with TMC and GPLA, of TMC with GPLA and GSCM and of GPLA with GSCM. The results also confirmed the serial mediation effect of TMC and GPLA on the associations of both SCC and SCIS with GSCM. The study offers several practical insights and theoretical contributions, including a novel GSCM scale. © 2022 The Authors. Business Strategy and The Environment published by ERP Environment and John Wiley &amp; Sons Ltd.","author":[{"dropping-particle":"","family":"Khan","given":"M","non-dropping-particle":"","parse-names":false,"suffix":""},{"dropping-particle":"","family":"Ajmal","given":"M M","non-dropping-particle":"","parse-names":false,"suffix":""},{"dropping-particle":"","family":"Jabeen","given":"F","non-dropping-particle":"","parse-names":false,"suffix":""},{"dropping-particle":"","family":"Talwar","given":"S","non-dropping-particle":"","parse-names":false,"suffix":""},{"dropping-particle":"","family":"Dhir","given":"A","non-dropping-particle":"","parse-names":false,"suffix":""}],"container-title":"Business Strategy and the Environment","id":"ITEM-1","issued":{"date-parts":[["2022"]]},"language":"English","note":"Cited By :5\n\nExport Date: 2 April 2023\n\nCorrespondence Address: Dhir, A.; Department of Management, Norway; email: amandeep.dhir@uia.no\n\nReferences: Abbasi, A.Z., Asif, M., Hollebeek, L.D., Islam, J.U., Ting, D.H., Rehman, U., The effects of consumer esports videogame engagement on consumption behaviors (2020) Journal of Product and Brand Management, 30 (8), pp. 1194-1211. , https://doi.org/10.1108/JPBM-04-2020-2839; \nAhmed, M., Thaheem, M.J., Maqsoom, A., Barriers and opportunities to greening the construction supply chain management: cause-driven implementation strategies for developing countries (2020) Benchmarking: An International Journal, 7 (3), pp. 1211-1237;\nAhmed, W., Najmi, A., Arif, M., Younus, M., Exploring firm performance by institutional pressures driven green supply chain management (2019) Smart and Sustainable Built Environment, 8 (5), pp. 415-437. , https://doi.org/10.1108/SASBE-04-2018-0022;\nAl-Aomar, R., Hussain, M., An assessment of green practices in a hotel supply chain: A study of UAE hotels (2017) Journal of Hospitality and Tourism Management, 32, pp. 71-81. , https://doi.org/10.1016/j.jhtm.2017.04.002;\nAmemba, C.S., Nyaboke, P.G., Osoro, A., Mburu, N., Elements of green supply chain management (2013) European Journal of Business and Management, 5 (12), pp. 51-61;\nAtkinson, W., Team turns costs of wastes into profits (2002) Purchasing, 131 (8), pp. 22-24;\nBag, S., Identification of green procurement drivers and their interrelationship using total interpretive structural modelling (2017) Vision, 21 (2), pp. 129-142. , https://doi.org/10.1177/0972262917700990;\nBag, S., Gupta, S., Kumar, S., Sivarajah, U., Role of technological dimensions of green supply chain management on firm performance (2020) Journal of Enterprise Information Management, 34 (1), pp. 1-27. , https://doi.org/10.1108/JEIM-10-2019-0324;\nBanik, A., Taqi, H.M.M., Ali, S.M., Ahmed, S., Garshasbi, M., Kabir, G., Critical success factors for implementing green supply chain management in the electronics industry: An emerging economy case (2022) International Journal of Logistics Research and Applications, 25 (4-5), pp. 493-520;\nBarney, J., Firm resources and sustained competitive advantage (1991) Journal of Management, 17 (1), pp. 99-120. , https://doi.org/10.1177/014920639101700108;\nBaron, R.M., Kenny, D.A., The moderator–mediator variable distinction in social psychological research: Conceptual, strategic, and statistical considerations (1986) Journal of Personality and Social Psychology, 51 (6), pp. 1173-1182. , https://doi.org/10.1037/0022-3514.51.6.1173;\nBlome, C., Hollos, D., Paulraj, A., Green procurement and green supplier development: Antecedents and effects on supplier performance (2014) International Journal of Production Research, 52 (1), pp. 32-49. , https://doi.org/10.1080/00207543.2013.825748;\nBrandon-Jones, E., Squire, B., Autry, C.W., Petersen, K.J., A contingent resource-based perspective of supply chain resilience and robustness (2014) Journal of Supply Chain Management, 50 (3), pp. 55-73. , https://doi.org/10.1111/jscm.12050;\nBrito, L.A.L., Brito, E.P.Z., Hashiba, L.H., What type of cooperation with suppliers and customers leads to superior performance? (2014) Journal of Business Research, 67 (5), pp. 952-959. , https://doi.org/10.1016/j.jbusres.2013.07.015;\nÇankaya, S.Y., Sezen, B., Effects of green supply chain management on sustainability performance (2019) Journal of Manufacturing Technology Management, 30 (1), pp. 98-121. , https://doi.org/10.1108/JMTM-03-2018-0099;\nCao, M., Zhang, Q., Supply chain collaboration: Impact on collaborative advantage and firm performance (2011) Journal of Operations Management, 29 (3), pp. 163-180. , https://doi.org/10.1016/j.jom.2010.12.008;\nCarter, C.R., Carter, J.R., Interorganizational determinants of environmental purchasing: Initial evidence from the consumer products industries (1998) Decision Sciences, 29 (3), pp. 659-684. , https://doi.org/10.1111/j.1540-5915.1998.tb01358.x;\nChan, R.Y., He, H., Chan, H.K., Wang, W.Y., Environmental orientation and corporate performance: The mediation mechanism of green supply chain management and moderating effect of competitive intensity (2012) Industrial Marketing Management, 41 (4), pp. 621-630. , https://doi.org/10.1016/j.indmarman.2012.04.009;\nChen, H., Daugherty, P.J., Landry, T.D., Supply chain process integration: A theoretical framework (2009) Journal of Business Logistics, 30 (2), pp. 27-46;\nChin, T.A., Tat, H.H., Sulaiman, Z., Muhamad Zainon, S.N.L., Green supply chain management and sustainability performance (2015) Advanced Science Letters, 21 (5), pp. 1359-1362. , https://doi.org/10.1166/asl.2015.6029;\nChinomona, E., Popoola, B.A., Imuezerua, E., The influence of employee empowerment, ethical climate, organisational support and top management commitment on employee job satisfaction. A case of companies in the Gauteng Province of South Africa (2017) Journal of Applied Business Research (JABR), 33 (1), pp. 27-42;\nCousins, P.D., Lawson, B., Petersen, K.J., Fugate, B., Investigating green supply chain management and performance (2019) International Journal of Operations &amp;amp; Production Management, 39 (5), pp. 767-786. , https://doi.org/10.1108/IJOPM-11-2018-0676;\nde Sousa Jabbour, A.B.L., de Oliveira Frascareli, F.C., Jabbour, C.J.C., Green supply chain management and firms performance: Understanding potential relationships and the role of green sourcing and some other green practices (2015) Resources, Conservation and Recycling, 104, pp. 366-374. , https://doi.org/10.1016/j.resconrec.2015.07.017;\nde Souza, E.D., Kerber, J.C., Bouzon, M., Rodriguez, C.M.T., Performance evaluation of green logistics: Paving the way towards circular economy (2021) Cleaner Logistics and Supply Chain, 3;\nDenisa, M., Zdenka, M., Perception of implementation processes of green logistics in SMEs in Slovakia (2015) Procedia Economics and Finance, 26, pp. 139-143. , https://doi.org/10.1016/S2212-5671(15)00900-4;\nDenolf, J.M., Trienekens, J.H., Wognum, P.N., van der Vorst, J.G., Omta, S.O., Towards a framework of critical success factors for implementing supply chain information systems (2015) Computers in Industry, 68, pp. 16-26. , https://doi.org/10.1016/j.compind.2014.12.012;\nDigalwar, A., Raut, R.D., Yadav, V.S., Narkhede, B., Gardas, B.B., Gotmare, A., Evaluation of critical constructs for measurement of sustainable supply chain practices in lean-agile firms of Indian origin: A hybrid ISM–ANP approach (2020) Business Strategy and the Environment, 29 (3), pp. 1575-1596. , https://doi.org/10.1002/bse.2455;\nDo, A.D., Nguyen, Q.V., Nguyen, D.U., Trinh, D.U., Green supply chain management practices and destination image: Evidence from Vietnam tourism industry (2020) Uncertain Supply Chain Management, 8 (2), pp. 371-378. , https://doi.org/10.5267/j.uscm.2019.11.003;\nDou, Y., Sarkis, J., Bai, C., Government green procurement: A fuzzy-DEMATEL analysis of barriers (2014) Supply chain management under fuzziness, pp. 567-589. , https://doi.org/10.1007/978-3-642-53939-8_24, C. Kahraman, &amp;amp;, Z. Öztaysi, (Eds.),, Springer;\nDunphy, D., Conceptualising sustainability: The business opportunity (2011) Business and sustainability: Concepts, strategies and changes, pp. 3-24. , https://doi.org/10.1108/S2043-9059(2011)0000003009, G. Eweje, &amp;amp;, M. Perry, (Eds.),, Emerald Group Publishing Limited;\nEltayeb, T., Zailani, S., Going green through green supply chain initiatives toward environmental sustainability (2014) Operations and Supply Chain Management: An International Journal, 2 (2), pp. 93-110. , https://doi.org/10.31387/oscm040019;\nEnslow, B., (2000) Internet fulfillment: The next supply chain frontier, , Achieving Supply Chain Excellence Through Technology (ASCET);\nFahimnia, B., Sarkis, J., Davarzani, H., Green supply chain management: A review and bibliometric analysis (2015) International Journal of Production Economics, 162, pp. 101-114. , https://doi.org/10.1016/j.ijpe.2015.01.003;\nFawcett, S.E., Wallin, C., Allred, C., Fawcett, A.M., Magnan, G.M., Information technology as an enabler of supply chain collaboration: A dynamic-capabilities perspective (2011) Journal of Supply Chain Management, 47 (1), pp. 38-59. , https://doi.org/10.1111/j.1745-493X.2010.03213.x;\nFawcett, S.E., Wallin, C., Allred, C., Magnan, G., Supply chain information-sharing: Benchmarking a proven path (2009) Benchmarking: An International Journal, 16 (2), pp. 222-246. , https://doi.org/10.1108/14635770910948231;\nFerasso, M., Beliaeva, T., Kraus, S., Clauss, T., Ribeiro-Soriano, D., Circular economy business models: The state of research and avenues ahead (2020) Business Strategy and the Environment, 29 (8), pp. 3006-3024. , https://doi.org/10.1002/bse.2554;\nFiala, P., Information sharing in supply chains (2005) Omega, 33 (5), pp. 419-423. , https://doi.org/10.1016/j.omega.2004.07.006;\nFields, G., (2002) The internet and the production network of Dell computer, , Part III in From Communications and Innovation to Business Organization and Territory The Production Networks of Swift Meat Packing and Dell Computer, Working Paper 149;\nFilser, M., Kraus, S., Breier, M., Nenova, I., Puumalainen, K., Business model innovation: Identifying foundations and trajectories (2020) Business Strategy and the Environment, 30 (2), pp. 891-907. , https://doi.org/10.1002/bse.2660;\nFornell, C., Larcker, D.F., (1981) Structural equation models with unobservable variables and measurement error: Algebra and statistics, , SAGE Publications;\nFreeman, E., (1984) Strategic management: A stakeholder approach, , Pitman Co;\nGao, S., Qiao, R., Lim, M.K., Li, C., Qu, Y., Xia, L., Integrating corporate website information into qualitative assessment for benchmarking green supply chain management practices for the chemical industry (2021) Journal of Cleaner Production, 311. , https://doi.org/10.1016/j.jclepro.2021.127590;\nGedam, V.V., Raut, R.D., Lopes de Sousa Jabbour, A.B., Narkhede, B.E., Grebinevych, O., Grebinevych, O., Sustainable manufacturing and green human resources: Critical success factors in the automotive sector (2021) Business Strategy and the Environment, 30 (2), pp. 1296-1313. , https://doi.org/10.1002/bse.2685;\nGhosh, M., Determinants of green procurement implementation and its impact on firm performance (2019) Journal of Manufacturing Technology Management, 30 (2), pp. 462-482. , https://doi.org/10.1108/JMTM-06-2018-0168;\nGrant, R.M., The resource-based theory of competitive advantage: Implications for strategy formulation (1991) California Management Review, 33 (3), pp. 114-135. , https://doi.org/10.2307/41166664;\nGreen, K.W., Inman, R.A., Sower, V.E., Zelbst, P.J., Impact of JIT, TQM and green supply chain practices on environmental sustainability (2019) Journal of Manufacturing Technology Management, 30 (1), pp. 26-47. , https://doi.org/10.1108/JMTM-01-2018-0015;\nGreen, K.W., Zelbst, P.J., Meacham, J., Bhadauria, V.S., Green supply chain management: Impact on performance (2012) Supply Chain Management: An International Journal, 17 (3), pp. 290-305. , https://doi.org/10.1108/13598541211227126;\nGunasekaran, A., Papadopoulos, T., Dubey, R., Wamba, S.F., Childe, S.J., Hazen, B., Akter, S., Big data and predictive analytics for supply chain and organisational performance (2017) Journal of Business Research, 70, pp. 308-317. , https://doi.org/10.1016/j.jbusres.2016.08.004;\nHair, J.F., Black, W.C., Babin, B.J., Anderson, R.E., Tatham, R., (2006) Multivariate data analysis, , Pearson Prentice Hall;\nHair, J.F., Henseler, J., Dijkstra, T.K., Sarstedt, M., (2014) Common beliefs and reality about partial least squares: Comments on Rönkkö and Evermann, , Faculty Publications;\nHair, J.F., Ringle, C.M., Sarstedt, M., PLS-SEM: Indeed a silver bullet (2011) Journal of Marketing Theory and Practice, 19 (2), pp. 139-152. , https://doi.org/10.2753/MTP1069-6679190202;\nHolt, D., Ghobadian, A., An empirical study of green supply chain management amongst UK manufacturers (2009) Journal of Manufacturing Technology Management, 20 (7), pp. 933-956. , https://doi.org/10.1108/17410380910984212;\nHuang, Y.C., Yang, M.L., The effect of institutional pressures and top managers posture on green supply chain management (2015) Toward sustainable operations of supply chain and logistics systems, pp. 99-121. , https://doi.org/10.1007/978-3-319-19006-8_7, V. Kachitvichyanukul, K. Sethanan, P. Golinska-Dawson, (Eds.),, Springer;\nHuo, B., Zhao, X., Zhou, H., The effects of competitive environment on supply chain information sharing and performance: An empirical study in China (2014) Production and Operations Management, 23 (4), pp. 552-569. , https://doi.org/10.1111/poms.12044;\nIslam, M.M., Murad, M.W., McMurray, A.J., Abalala, T.S., Aspects of sustainable procurement practices by public and private organisations in Saudi Arabia: An empirical study (2017) International Journal of Sustainable Development and World Ecology, 24 (4), pp. 289-303. , https://doi.org/10.1080/13504509.2016.1209794;\nIslam, M.S., Tseng, M.-L., Karia, N., Lee, C.-H., Assessing green supply chain practices in Bangladesh using fuzzy importance and performance approach (2018) Resources, Conservation and Recycling, 131, pp. 134-145. , https://doi.org/10.1016/j.resconrec.2017.12.015;\nJan, A., Marimuthu, M., Hassan, R., Sustainable business practices and firms financial performance in Islamic banking: Under the moderating role of Islamic corporate governance (2019) Sustainability, 11 (23). , https://doi.org/10.3390/su11236606;\nJawaad, M., Zafar, S., Improving sustainable development and firm performance in emerging economies by implementing green supply chain activities (2020) Sustainable Development, 28 (1), pp. 25-38. , https://doi.org/10.1002/sd.1962;\nJi, P., Ma, X., Li, G., Developing green purchasing relationships for the manufacturing industry: An evolutionary game theory perspective (2015) International Journal of Production Economics, 166, pp. 155-162. , https://doi.org/10.1016/j.ijpe.2014.10.009;\nKahanaali, R.A., Khaksar, E., Abbaslu, L., The impact of green procurement on consequences of green supply chain management (2015) International Journal of Operations and Logistics Management, 4 (1), pp. 1-13;\nKhan, S.A.R., Dong, Q., Zhang, Y., Khan, S.S., The impact of green supply chain on enterprise performance: In the perspective of China (2017) Journal of Advanced Manufacturing Systems, 16 (3), pp. 263-273. , https://doi.org/10.1142/S0219686717500160;\nKhan, S.A.R., Qianli, D., Impact of green supply chain management on firms performance: An empirical study from the perspective of Pakistan (2017) Environmental Science and Pollution Research, 24 (20), pp. 16829-16844. , https://doi.org/10.1007/s11356-017-9172-5;\nKumar, R., Chandrakar, R., Overview of green supply chain management: Operation and environmental impact at different stages of the supply chain (2012) International Journal of Engineering and Advanced Technology, 1 (3), pp. 1-6;\nKumar, S., Barua, M.K., A modeling framework of green practices to explore their interrelations as a conduit to policy (2021) Journal of Cleaner Production, 335;\nLai, K., Wong, C.W., Green logistics management and performance: Some empirical evidence from Chinese manufacturing exporters (2012) Omega, 40 (3), pp. 267-282. , https://doi.org/10.1016/j.omega.2011.07.002;\nLai, K., Wong, C.W., Lam, J.S.L., Sharing environmental management information with supply chain partners and the performance contingencies on environmental munificence (2015) International Journal of Production Economics, 164, pp. 445-453. , https://doi.org/10.1016/j.ijpe.2014.12.009;\nLatour, B., (2005) Reassembling the social: An introduction to Actor-Network Theory, , Oxford University Press;\nLee, C., Lim, S.-Y., Impact of environmental concern on image of internal GSCM practices and consumer purchasing behavior (2020) The Journal of Asian Finance, Economics and Business, 7 (6), pp. 241-254. , https://doi.org/10.13106/jafeb.2020.vol7.no6.241;\nLee, S.Y., Drivers for the participation of small and medium-sized suppliers in green supply chain initiatives (2008) Supply Chain Management: An International Journal, 13 (3), pp. 185-198. , https://doi.org/10.1108/13598540810871235;\nLee, V.-H., Ooi, K.-B., Chong, A.Y.L., Seow, C., Creating technological innovation via green supply chain management: An empirical analysis (2014) Expert Systems with Applications, 41 (16), pp. 6983-6994. , https://doi.org/10.1016/j.eswa.2014.05.022;\nLew, A.F.R., Chew, B.C., Hamid, S.R., Green logistics implementation factors: A study on a global logistics provider (2018) Journal of Advanced Manufacturing Technology (JAMT), 12 (1), pp. 115-128;\nLi, J., Sarkis, J., Product eco-design practice in green supply chain management: A China-global examination of research (2021) Nankai Business Review International, 13 (1), pp. 124-153;\nLiang, H., Saraf, N., Hu, Q., Xue, Y., Assimilation of enterprise systems: The effect of institutional pressures and the mediating role of top management (2007) MIS Quarterly, 31, pp. 59-87. , https://doi.org/10.2307/25148781;\nLiu, J., Hu, H., Tong, X., Zhu, Q., Behavioral and technical perspectives of green supply chain management: Empirical evidence from an emerging market (2020) Transportation Research Part E: Logistics and Transportation Review, 140. , https://doi.org/10.1016/j.tre.2020.102013;\nLiu, J., Liu, Y., Yang, L., Uncovering the influence mechanism between top management support and green procurement: The effect of green training (2020) Journal of Cleaner Production, 251. , https://doi.org/10.1016/j.jclepro.2019.119674;\nLohmöller, J.-B., Predictive vs. structural modeling: PLS vs. ML (1989) Latent variable path modeling with partial least squares, pp. 199-226. , https://doi.org/10.1007/978-3-642-52512-4_5, J.-B. Lohmöller, (Ed.),, Springer;\nLotfi, Z., Mukhtar, M., Sahran, S., Zadeh, A.T., Information sharing in supply chain management (2013) Procedia Technology, 11, pp. 298-304. , https://doi.org/10.1016/j.protcy.2013.12.194;\nLotfi, Z., Sahran, S., Mukhtar, M., A product quality—Supply chain integration framework (2013) Journal of Applied Sciences, 13, pp. 36-48. , https://doi.org/10.3923/jas.2013.36.48;\nLuthra, S., Garg, D., Haleem, A., Green supply chain management: Implementation and performance—A literature review and some issues (2014) Journal of Advances in Management Research, 11 (1), pp. 20-46. , https://doi.org/10.1108/JAMR-07-2012-0027;\nMahoney, J.T., Pandian, J.R., The resource-based view within the conversation of strategic management (1992) Strategic Management Journal, 13 (5), pp. 363-380. , https://doi.org/10.1002/smj.4250130505;\nMalik, A., Pereira, V., Budhwar, P., Value creation and capture through human resource management practices: Gazing through the business model lens (2018) Organizational Dynamics, 47 (3), pp. 180-188. , https://doi.org/10.1016/j.orgdyn.2017.09.002;\nMangla, S., Madaan, J., Chan, F.T., Analysis of flexible decision strategies for sustainability-focused green product recovery system (2013) International Journal of Production Research, 51 (11), pp. 3428-3442. , https://doi.org/10.1080/00207543.2013.774493;\nMartínez-Olvera, C., Entropy as an assessment tool of supply chain information sharing (2008) European Journal of Operational Research, 185 (1), pp. 405-417. , https://doi.org/10.1016/j.ejor.2006.12.025;\nMuduli, K., Barve, A., Sustainable development practices in mining sector: A GSCM approach (2013) International Journal of Environment and Sustainable Development, 12 (3), pp. 222-243. , https://doi.org/10.1504/IJESD.2013.054942;\nMuduli, K.K., Luthra, S., Kumar Mangla, S., Jabbour, C.J.C., Aich, S., de Guimarães, J.C.F., Environmental management and the ‘soft side’ of organisations: Discovering the most relevant behavioural factors in green supply chains (2020) Business Strategy and the Environment, 29 (4), pp. 1647-1665. , https://doi.org/10.1002/bse.2459;\nMuhammad, Z., Zulkipli, C., Haseeb, U.R., Corporate sustainability practices &amp;amp; reporting: A case of Malaysian REITs and property listed companies (2016) International Journal of Economics and Financial Issues, 6 (2), pp. 688-693;\nMumtaz, U., Ali, Y., Petrillo, A., A linear regression approach to evaluate the green supply chain management impact on industrial organisational performance (2018) Science of the Total Environment, 624, pp. 162-169. , https://doi.org/10.1016/j.scitotenv.2017.12.089;\nNahr, J.G., Nozari, H., Sadeghi, M.E., Green supply chain based on artificial intelligence of things (AIoT) (2021) International Journal of Innovation in Management, Economics and Social Sciences, 1 (2), pp. 56-63;\nNezhadi, K., Faraji, S., Investigating the effects of regional factors on structure of green supply chain management in developing technological innovation in manufacturing organisations (2021) International Journal of Business Innovation and Research, 25 (2), pp. 162-183. , https://doi.org/10.1504/IJBIR.2021.115455;\nNiemann, W., Hall, G., Oliver, K., South African 3PL firms' approaches to sustainable supply chain management (2017) Journal of Contemporary Management, 14 (1), pp. 204-237;\nNinlawan, C., Seksan, P., Tossapol, K., Pilada, W., (2010) The implementation of green supply chain management in electronics industry, , Paper presented at the World Congress on Engineering. July 4–6, 2012, London, UK;\nPassetti, E., Cinquini, L., Tenucci, A., Implementing internal environmental management and vol","publisher":"John Wiley and Sons Ltd","publisher-place":"College of Business, Abu Dhabi University, Abu Dhabi, United Arab Emirates","title":"Green supply chain management in manufacturing firms: A resource-based viewpoint","type":"article-journal"},"suppress-author":1,"uris":["http://www.mendeley.com/documents/?uuid=99c8bbdd-82bb-447d-bfb8-8e8858e02b4c"]}],"mendeley":{"formattedCitation":"(2022)","plainTextFormattedCitation":"(2022)","previouslyFormattedCitation":"(2022)"},"properties":{"noteIndex":0},"schema":"https://github.com/citation-style-language/schema/raw/master/csl-citation.json"}</w:instrText>
      </w:r>
      <w:r w:rsidR="00DD67C2" w:rsidRPr="001518C8">
        <w:rPr>
          <w:rFonts w:ascii="Times New Roman" w:hAnsi="Times New Roman" w:cs="Times New Roman"/>
          <w:noProof/>
          <w:sz w:val="24"/>
          <w:szCs w:val="24"/>
        </w:rPr>
        <w:fldChar w:fldCharType="separate"/>
      </w:r>
      <w:r w:rsidR="00DD67C2" w:rsidRPr="001518C8">
        <w:rPr>
          <w:rFonts w:ascii="Times New Roman" w:hAnsi="Times New Roman" w:cs="Times New Roman"/>
          <w:noProof/>
          <w:sz w:val="24"/>
          <w:szCs w:val="24"/>
        </w:rPr>
        <w:t>(2022)</w:t>
      </w:r>
      <w:r w:rsidR="00DD67C2" w:rsidRPr="001518C8">
        <w:rPr>
          <w:rFonts w:ascii="Times New Roman" w:hAnsi="Times New Roman" w:cs="Times New Roman"/>
          <w:noProof/>
          <w:sz w:val="24"/>
          <w:szCs w:val="24"/>
        </w:rPr>
        <w:fldChar w:fldCharType="end"/>
      </w:r>
      <w:r w:rsidR="00D82357" w:rsidRPr="001518C8">
        <w:rPr>
          <w:rFonts w:ascii="Times New Roman" w:hAnsi="Times New Roman" w:cs="Times New Roman"/>
          <w:noProof/>
          <w:sz w:val="24"/>
          <w:szCs w:val="24"/>
        </w:rPr>
        <w:t xml:space="preserve"> </w:t>
      </w:r>
      <w:r w:rsidR="00635C9D">
        <w:rPr>
          <w:rFonts w:ascii="Times New Roman" w:hAnsi="Times New Roman" w:cs="Times New Roman"/>
          <w:noProof/>
          <w:sz w:val="24"/>
          <w:szCs w:val="24"/>
        </w:rPr>
        <w:t>argue for enhancing the efficiency of current green supply networks and encouraging the logical integration of resource-based capabilities t</w:t>
      </w:r>
      <w:r w:rsidR="00CB1C41">
        <w:rPr>
          <w:rFonts w:ascii="Times New Roman" w:hAnsi="Times New Roman" w:cs="Times New Roman"/>
          <w:noProof/>
          <w:sz w:val="24"/>
          <w:szCs w:val="24"/>
        </w:rPr>
        <w:t>o</w:t>
      </w:r>
      <w:r w:rsidR="00635C9D">
        <w:rPr>
          <w:rFonts w:ascii="Times New Roman" w:hAnsi="Times New Roman" w:cs="Times New Roman"/>
          <w:noProof/>
          <w:sz w:val="24"/>
          <w:szCs w:val="24"/>
        </w:rPr>
        <w:t xml:space="preserve"> facilitate the </w:t>
      </w:r>
      <w:r w:rsidR="00635C9D">
        <w:rPr>
          <w:rFonts w:ascii="Times New Roman" w:hAnsi="Times New Roman" w:cs="Times New Roman"/>
          <w:noProof/>
          <w:sz w:val="24"/>
          <w:szCs w:val="24"/>
        </w:rPr>
        <w:lastRenderedPageBreak/>
        <w:t>switch from conventional to green supply chains</w:t>
      </w:r>
      <w:r w:rsidR="00382D31">
        <w:rPr>
          <w:rFonts w:ascii="Times New Roman" w:hAnsi="Times New Roman" w:cs="Times New Roman"/>
          <w:sz w:val="24"/>
          <w:szCs w:val="24"/>
          <w:lang w:val="en"/>
        </w:rPr>
        <w:t xml:space="preserve">. </w:t>
      </w:r>
      <w:r w:rsidR="00D82357" w:rsidRPr="001518C8">
        <w:rPr>
          <w:rFonts w:ascii="Times New Roman" w:hAnsi="Times New Roman" w:cs="Times New Roman"/>
          <w:noProof/>
          <w:sz w:val="24"/>
          <w:szCs w:val="24"/>
        </w:rPr>
        <w:t>K</w:t>
      </w:r>
      <w:r w:rsidR="00E74D22" w:rsidRPr="001518C8">
        <w:rPr>
          <w:rFonts w:ascii="Times New Roman" w:hAnsi="Times New Roman" w:cs="Times New Roman"/>
          <w:noProof/>
          <w:sz w:val="24"/>
          <w:szCs w:val="24"/>
        </w:rPr>
        <w:t>o</w:t>
      </w:r>
      <w:r w:rsidR="00D82357" w:rsidRPr="001518C8">
        <w:rPr>
          <w:rFonts w:ascii="Times New Roman" w:hAnsi="Times New Roman" w:cs="Times New Roman"/>
          <w:noProof/>
          <w:sz w:val="24"/>
          <w:szCs w:val="24"/>
        </w:rPr>
        <w:t>nig et al</w:t>
      </w:r>
      <w:r w:rsidR="005E687B" w:rsidRPr="001518C8">
        <w:rPr>
          <w:rFonts w:ascii="Times New Roman" w:hAnsi="Times New Roman" w:cs="Times New Roman"/>
          <w:noProof/>
          <w:sz w:val="24"/>
          <w:szCs w:val="24"/>
        </w:rPr>
        <w:t xml:space="preserve">. </w:t>
      </w:r>
      <w:r w:rsidR="00E74D22" w:rsidRPr="001518C8">
        <w:rPr>
          <w:rFonts w:ascii="Times New Roman" w:hAnsi="Times New Roman" w:cs="Times New Roman"/>
          <w:noProof/>
          <w:sz w:val="24"/>
          <w:szCs w:val="24"/>
        </w:rPr>
        <w:fldChar w:fldCharType="begin" w:fldLock="1"/>
      </w:r>
      <w:r w:rsidR="005E687B" w:rsidRPr="001518C8">
        <w:rPr>
          <w:rFonts w:ascii="Times New Roman" w:hAnsi="Times New Roman" w:cs="Times New Roman"/>
          <w:noProof/>
          <w:sz w:val="24"/>
          <w:szCs w:val="24"/>
        </w:rPr>
        <w:instrText>ADDIN CSL_CITATION {"citationItems":[{"id":"ITEM-1","itemData":{"DOI":"10.1080/00207543.2018.1535203","ISSN":"00207543 (ISSN)","abstract":"This study empirically investigates service provider firms’ attempts to move to higher value-added market segments in competitive and fragmented markets, using logistics services as a context. Novelty is added by taking the provider not the customer or outsourcing actor perspective, common to current third-party logistics perspectives. Data were collected in the form of semi-structured interviews with management at various provider firms. The interview guide was based on theoretical constructs regarding tangible and intangible capabilities (RBV) as well as constructs related to governance and integration (TCE). Unlike customer focused studies, this study is able to identify what distinguishes the rare successful boundary crossing attempts that lead to a more profitable market position. The key finding which contradicts studies based on the customer/outsourcing actor perspective is that a switch from a highly commoditised market position to a higher margin position is only possible, if relationships and network capabilities are leveraged, regardless of the assets and physical resources available to the firm. The presentation of service boundaries as both dynamic and fluid and the use of RBV are contributions, building on existing theory, illustrating why providers of commoditised services cannot escape from low-margin, competitive market positions simply by acquiring tangible assets. © 2018, © 2018 Informa UK Limited, trading as Taylor &amp; Francis Group.","author":[{"dropping-particle":"","family":"König","given":"C","non-dropping-particle":"","parse-names":false,"suffix":""},{"dropping-particle":"","family":"Caldwell","given":"N D","non-dropping-particle":"","parse-names":false,"suffix":""},{"dropping-particle":"","family":"Ghadge","given":"A","non-dropping-particle":"","parse-names":false,"suffix":""}],"container-title":"International Journal of Production Research","id":"ITEM-1","issue":"18","issued":{"date-parts":[["2019"]]},"language":"English","note":"Cited By :9\n\nExport Date: 2 April 2023\n\nCODEN: IJPRB\n\nCorrespondence Address: Ghadge, A.; Centre for Logistics and Supply Chain Management, United Kingdom; email: abhijeet.ghadge@cranfield.ac.uk\n\nReferences: Bagchi, P.K., Virum, H., European Logistics Alliances: a Management Model (1996) International Journal of Logistics Management, 7 (1), pp. 93-108; \nBarney, J.B., Firm Resources and Sustained Competitive Advantage (1991) Journal of Management, 17 (1), pp. 99-120;\nBask, A.H., Relationships among TPL Providers and Members of Supply Chains–A Strategic Perspective (2001) Journal of Business &amp;amp; Industrial Marketing, 16 (6), pp. 470-486;\nBerglund, M., Laarhoven, P.V., Sharman, G., Wandel, S., Third-Party Logistics: Is There a Future? (1999) International Journal of Logistics Management, 10 (1), pp. 59-70;\nBowersox, D.J., Closs, D., Cooper, B., (2012) Supply Chain Logistics Management, , 4th ed, New York: McGraw-Hill Education;\nBustinza, O.F., Bigdeli, A.Z., Baines, T., Elliot, C., Servitization and Competitive Advantage: The Importance of Organizational Structure and Value Chain Position (2015) Research-Technology Management, 58 (5), pp. 53-60;\nChae, B.K., Olson, D., Sheu, C., The Impact of Supply Chain Analytics on Operational Performance: a Resource-Based View (2014) International Journal of Production Research, 52 (16), pp. 4695-4710;\nChen, J., Chen, B., Competing with Customer Returns Policies (2016) International Journal of Production Research, 54 (7), pp. 2093-2107;\nChiu, M.-C., Chu, C.-Y., Chen, C.-C., An Integrated Product Service System Modelling Methodology with a Case Study of Clothing Industry (2018) International Journal of Production Research, 56 (6), pp. 2388-2409;\nChu, Z., Wang, Q., Drivers of Relationship Quality in Logistics Outsourcing in China (2012) Journal of Supply Chain Management, 48 (3), pp. 78-96;\nCieslik, A., Michalek, J., (2015) Liberalization of Transportation Services in the EU: the Polish Perspective, , 6th ed, Oxford;\nCoase, R.H., The Nature of the Firm (1937) Economica, 4 (16), pp. 386-405;\nCoyle, J.J., Bardi, E.J., Langley, C.J., (2003) The Management of Business Logistics: A Supply Chain Perspective, , 7th ed, Mason: South-Western Thomson Learning;\nCui, L., Hertz, S., Networks and Capabilities as Characteristics of Logistics Firms (2011) Industrial Marketing Management, 40 (6), pp. 1004-1011;\nDutta, S., Bergen, M., Heide, J.B., John, G., Understanding Dual Distribution: The Case of Reps and House Accounts (1995) Journal of Law, Economics, and Organization, 11 (1), pp. 189-204;\nEisenhardt, K.M., Graebner, M.E., Theory Building from Cases: Opportunities and Challenges (2007) Academy of Management Journal, 50 (1), pp. 25-32;\nEllram, L.M., Cooper, M.C., Supply Chain Management, Partnership, and the Shipper-Third Party Relationship (1990) International Journal of Logistics Management, 1 (2), pp. 1-10;\nFabbe-Costes, N., Jahre, M., Roussat, C., Supply Chain Integration: the Role of Logistics Service Providers (2008) International Journal of Productivity and Performance Management, 58 (1), pp. 71-91;\nFaber, N., René, B.M., Koster, D., Smidts, A., Survival of the Fittest: the Impact of fit Between Warehouse Management Structure and Warehouse Context on Warehouse Performance (2018) International Journal of Production Research, 56 (1-2), pp. 120-139;\nGilley, K.M., Rasheed, A., Making More by Doing Less: An Analysis of Outsourcing and Its Effects on Firm Performance (2000) Journal of Management, 26 (4), pp. 763-790;\nGilley, K.M., Rasheed, A.A., Al-Shammari, H., Research on Outsourcing: Theoretical Perspectives and Empirical Evidence (2006) Global Outsourcing Strategies: an International Reference on Effective Outsourcing Relationships, pp. 17-32. , Barrar P., Gervais R., (eds), Hampshire: Gower, and,. edited by;\nGreenberg, P.S., Greenberg, R.H., Antonucci, Y.L., The Role of Trust in the Governance of Business Process Outsourcing Relationships: A Transaction Cost Economics Approach (2008) Business Process Management Journal, 14 (5), pp. 593-608;\nHalldórsson, Á., Skjøett-Larsen, T., Developing Logistics Competencies Through Third Party Logistics Relationships (2004) International Journal of Operations &amp;amp; Production Management, 24 (2), pp. 192-206;\nHertz, S., Alfredsson, M., Strategic Development of Third Party Logistics Providers (2003) Industrial Marketing Management, 32 (2), pp. 139-149;\nHuemer, L., Unchained From the Chain: Supply Management from a Logistics Service Provider Perspective (2012) Journal of Business Research, 65 (2), pp. 258-264;\nKayakutlu, G., Buyukozkan, G., Assessing Performance Factors for a 3PL in a Value Chain (2011) International Journal of Production Economics, 131 (2), pp. 441-452;\nKille, C., Schwemmer, M., (2015) Top 100 in European Transport and Logistics Services–2013/2014, , Nuremberg: Fraunhofer SCS;\nKlein, B., Crawford, R.G., Alchian, A.A., Vertical Integration, Appropriable Rents, and the Competitive Contracting Process (1978) Journal of Law and Economics, 21 (2), pp. 297-326;\nKowalkowski, C., Gebauer, H., Oliva, R., Service Growth in Product Firms: Past, Present, and Future (2017) Industrial Marketing Management, 60, pp. 82-88;\nKurpjuweit, S., Wagner, S.M., Choi, T.Y., Selecting New Venture Suppliers: Archetypes of Buying Firms (2018) Academy of Management Proceedings, 2018 (1), p. 15949. , July;\nLahy, A., Li, Q., Found, P., Panalpina, S., Wilson, M., Ayiomamitou, N., Developing a Product-Service System Through a Productisation Strategy: a Case from the 3PL Industry (2017) International Journal of Production Research, 56 (6), pp. 2233-2249;\nLangley, J., (2015) Results and Findings of the 19th Annual Study, , 2015 Third-Party Logistics StudyAnnual Study on the State of Logistics Outsourcing;\nLee, K.S., Lim, W.S., (2001) A Game-theoretic perspective on transaction cost and the decision to make, buy or make-and-buy, , unpublished;\nLeiblein, M.J., The Choice of Organizational Governance Form and Performance: Predictions From Transaction Cost, Resource-Based, and Real Options Theories (2003) Journal of Management, 29 (6), pp. 937-961;\nLewis, M., Brandon-Jones, A., Slack, N., Howard, M., Competing Through Operations and Supply: The Role of Classic and Extended Resource-Based Advantage (2010) International Journal of Operations and Production Management, 30 (10), pp. 1032-1058;\nLiang, T.P., You, J.J., Liu, C.C., A Resource-based Perspective on Information Technology and Firm Performance: A Meta Analysis (2010) Industrial Management &amp;amp; Data Systems, 110 (8), pp. 1138-1158;\nLieb, R.C., The Use of Third-Party Logistics Services by Large American Manufacturers (1992) Journal of Business Logistics, 13 (2), p. 29;\nMantin, B., Krishnan, H., Dhar, T., The Strategic Role of Third-Party Marketplaces in Retailing (2014) Production and Operations Management, 23 (11), pp. 1937-1949;\nMarasco, A., Third-party Logistics: A Literature Review (2008) International Journal of Production Economics, 113 (1), pp. 127-147;\nMcIvor, R., How the Transaction Cost and Resource-Based Theories of the Firm Inform Outsourcing Evaluation (2009) Journal of Operations Management, 27 (1), pp. 45-63;\nMcNaughton, R.B., The use of Multiple Export Channels by Small Knowledge-Intensive Firms (2002) International Marketing Review, 19 (2), pp. 190-203;\nMurphy, P.R., Poist, R.F., Third-party Logistics Usage: an Assessment of Propositions Based on Previous Research (1998) Transportation Journal, 37 (4), pp. 26-35;\nNilsson, E.A., (2017) Capitalism Power, Profits, and Human Flourishing, , https://economics.csusb.edu/facultystaff/nilsson/personal/Capitalism%20Text/00-Title%20Page.pdf, Highly Competitive Industries and the Supply Curve. In. Accessed 29/6/2018;\nParmigiani, A., Why Do Firms Both Make and Buy? An Investigation of Concurrent Sourcing (2007) Strategic Management Journal, 28 (3), pp. 285-311;\nPenrose, E.T., (1959) The Theory of the Growth of the Firm, , New York: Oxford University Press;\nPeters, T., Meijboom, R., de Vries, E., Interfaces in Service Modularity: a Scoping Review (2018) International Journal of Production Research Open Acess, pp. 1-16. , https://dx.doi.org/10.1080/00207543.2018.1461270;\nPoppo, L., Zenger, T., Testing Altermative Theories of the Firm: Transaction Cost, Knowledge-Based, and Measurement Explanations for Make-or-Buy Decisions in Information Services (1998) Strategic Management Journal, 19 (9), pp. 853-877;\nPorter, M.E., (1985) Competitive Advantage: Creating and Sustaining Superior Performance, , New York: FreePress;\nPrahalad, C.K., Hamel, G., The Core Competence of the Corporation (1990) Harvard Business Review, 68 (3), pp. 79-91;\nQuinn, J.B., Hilmer, F.G., Strategic Outsourcing (1994) Sloan Management Review, 35 (4), pp. 43-55;\nRoehrich, J.K., Caldwell, N.D., Delivering Integrated Solutions in the Public Sector: The Unbundling Paradox (2012) Industrial Marketing Management, 41 (6), pp. 995-1007;\nSchoenherr, T., Outsourcing Decisions in Global Supply Chains: an Exploratory Multi-Country Survey (2010) International Journal of Production Research, 48 (2), pp. 343-378;\nSelviaridis, K., Spring, M., Third Party Logistics: A Literature Review and Research Agenda (2007) The International Journal of Logistics Management, 18 (1), pp. 125-150;\nSheffi, Y., Third Party Logistics: Present and Future Prospects (1990) Journal of Business Logistics, 11 (2), pp. 27-39;\nShi, Y., Zhang, A., Arthanari, T., Liu, Y., Third-party Purchase: an Empirical Study of Chinese Third-Party Logistics Users (2016) International Journal of Operations &amp;amp; Production Management, 171 (2), pp. 189-200;\nSkjøett-Larsen, T., Third Party Logistics–From an Interorganizational Point of View (2000) International Journal of Physical Distribution &amp;amp; Logistics Management, 30 (2), pp. 112-127;\nStorbacka, K., A Solution Business Model: Capabilities and Management Practices for Integrated Solutions (2011) Industrial Marketing Management, 40 (5), pp. 699-711;\nTeece, D.J., Pisano, G., Shuen, A., Dynamic Capabilities and Strategic Management (1997) Strategic Management Journal, 18 (7), pp. 509-533;\nTrentin, A., Third-party Logistics Providers Offering Form Postponement Services: Value Propositions and Organisational Approaches (2011) International Journal of Production Research, 49 (6), pp. 1685-1712;\nVandaele, D., Rangarajan, D., Gemmel, P., Lievens, A., How to Govern Business Services Exchanges: Contractual and Relational Issues (2007) International Journal of Management Reviews, 9 (3), pp. 237-258;\nVan Hoek, R.I., Chong, I., Epilogue: UPS Logistics–Practical Approaches to the e-Supply Chain (2001) International Journal of Physical Distribution &amp;amp; Logistics Management, 31 (6), pp. 463-468;\nVoss, C., Tsikriktsis, N., Frohlich, M., Case Research in Operations Management (2002) International Journal of Operations &amp;amp; Production Management, 22 (2), pp. 195-219;\nWernerfelt, B., A Resource-Based View of the Firm (1984) Strategic Management Journal, 5 (2), pp. 171-180;\nWilliamson, O.E., The Economics of Organization: the Transaction Cost Approach (1981) The American Journal of Sociology, 87 (3), pp. 548-577;\nWilliamson, O.E., (1985) The Economic Institutions of Capitalism: Firms, Markets, Relational Contracting, , New York, London: Free Press;\nWilliamson, O.E., Comparative Economic Organization: The Analysis of Discrete Structural Alternatives (1991) Administrative Science Quarterly, 36 (2), pp. 269-296;\nWin, A., The Value a 4PL Provider can Contribute to an Organisation (2008) International Journal of Physical Distribution &amp;amp; Logistics Management, 38 (9), pp. 674-684;\nWong, C.Y., Karia, N., Explaining the Competitive Advantage of Logistics Service Providers: A Resource-Based View Approach (2010) International Journal of Production Economics, 128 (1), pp. 51-67;\nYang, C., Wacker, J.G., Sheu, C., What Makes Outsourcing Effective? A Transaction-Cost Economics Analysis (2012) International Journal of Production Research, 50 (16), pp. 4462-4476;\nYeung, K., Zhou, H., Yeung, A.C., Cheng, T.C.E., The Impact of Third-Party Logistics Providers’ Capabilities on Exporters’ Performance (2012) International Journal of Production Economics, 135 (2), pp. 741-753;\nYin, K., (2014) Case Study Research: Design and Methods, , 5th ed, London: SAGE Publishing;\nYu, S.-H., Chen, M.-Y., Performance Impacts of Interorganizational Cooperation: a Transaction Cost Perspective (2013) The Service Industries Journal, 33 (13-14), pp. 1223-1241;\nZhang, M., Pratap, S., Huang, Q., Zhao, Z., Optimal Collaborative Transportation Service Trading in B2B e-Commerce Logistics (2017) International Journal of Production Research, 55 (18), pp. 5485-5501","page":"5624-5639","publisher":"Taylor and Francis Ltd.","publisher-place":"ROI Management Consulting AG, Munich, Germany","title":"Service provider boundaries in competitive markets: the case of the logistics industry","type":"article-journal","volume":"57"},"suppress-author":1,"uris":["http://www.mendeley.com/documents/?uuid=7532acef-d950-4860-b818-84094fd25e58"]}],"mendeley":{"formattedCitation":"(2019)","plainTextFormattedCitation":"(2019)","previouslyFormattedCitation":"(2019)"},"properties":{"noteIndex":0},"schema":"https://github.com/citation-style-language/schema/raw/master/csl-citation.json"}</w:instrText>
      </w:r>
      <w:r w:rsidR="00E74D22" w:rsidRPr="001518C8">
        <w:rPr>
          <w:rFonts w:ascii="Times New Roman" w:hAnsi="Times New Roman" w:cs="Times New Roman"/>
          <w:noProof/>
          <w:sz w:val="24"/>
          <w:szCs w:val="24"/>
        </w:rPr>
        <w:fldChar w:fldCharType="separate"/>
      </w:r>
      <w:r w:rsidR="00E74D22" w:rsidRPr="001518C8">
        <w:rPr>
          <w:rFonts w:ascii="Times New Roman" w:hAnsi="Times New Roman" w:cs="Times New Roman"/>
          <w:noProof/>
          <w:sz w:val="24"/>
          <w:szCs w:val="24"/>
        </w:rPr>
        <w:t>(2019)</w:t>
      </w:r>
      <w:r w:rsidR="00E74D22" w:rsidRPr="001518C8">
        <w:rPr>
          <w:rFonts w:ascii="Times New Roman" w:hAnsi="Times New Roman" w:cs="Times New Roman"/>
          <w:noProof/>
          <w:sz w:val="24"/>
          <w:szCs w:val="24"/>
        </w:rPr>
        <w:fldChar w:fldCharType="end"/>
      </w:r>
      <w:r w:rsidR="00E74D22" w:rsidRPr="001518C8">
        <w:rPr>
          <w:rFonts w:ascii="Times New Roman" w:hAnsi="Times New Roman" w:cs="Times New Roman"/>
          <w:noProof/>
          <w:sz w:val="24"/>
          <w:szCs w:val="24"/>
        </w:rPr>
        <w:t xml:space="preserve"> </w:t>
      </w:r>
      <w:r w:rsidR="00DC3F7D">
        <w:rPr>
          <w:rFonts w:ascii="Times New Roman" w:hAnsi="Times New Roman" w:cs="Times New Roman"/>
          <w:sz w:val="24"/>
          <w:szCs w:val="24"/>
          <w:lang w:val="en"/>
        </w:rPr>
        <w:t>examined service providers' initiatives to enter more lucrative sectors in cutthroat, fragmented markets</w:t>
      </w:r>
      <w:r w:rsidR="00834B3E" w:rsidRPr="001518C8">
        <w:rPr>
          <w:rFonts w:ascii="Times New Roman" w:hAnsi="Times New Roman" w:cs="Times New Roman"/>
          <w:sz w:val="24"/>
          <w:szCs w:val="24"/>
          <w:lang w:val="en"/>
        </w:rPr>
        <w:t xml:space="preserve">. </w:t>
      </w:r>
      <w:r>
        <w:rPr>
          <w:rStyle w:val="rynqvb"/>
          <w:rFonts w:ascii="Times New Roman" w:hAnsi="Times New Roman" w:cs="Times New Roman"/>
          <w:sz w:val="24"/>
          <w:szCs w:val="24"/>
          <w:lang w:val="en"/>
        </w:rPr>
        <w:t xml:space="preserve">Regardless of current assets and physical form, a company can only move into a </w:t>
      </w:r>
      <w:r w:rsidR="009323DF">
        <w:rPr>
          <w:rStyle w:val="rynqvb"/>
          <w:rFonts w:ascii="Times New Roman" w:hAnsi="Times New Roman" w:cs="Times New Roman"/>
          <w:sz w:val="24"/>
          <w:szCs w:val="24"/>
          <w:lang w:val="en"/>
        </w:rPr>
        <w:t>more significant</w:t>
      </w:r>
      <w:r>
        <w:rPr>
          <w:rStyle w:val="rynqvb"/>
          <w:rFonts w:ascii="Times New Roman" w:hAnsi="Times New Roman" w:cs="Times New Roman"/>
          <w:sz w:val="24"/>
          <w:szCs w:val="24"/>
          <w:lang w:val="en"/>
        </w:rPr>
        <w:t xml:space="preserve"> margin position if its networking and relationship opportunities are increased </w:t>
      </w:r>
      <w:r w:rsidR="00E74D22" w:rsidRPr="001518C8">
        <w:rPr>
          <w:rFonts w:ascii="Times New Roman" w:hAnsi="Times New Roman" w:cs="Times New Roman"/>
          <w:b/>
          <w:bCs/>
          <w:sz w:val="24"/>
          <w:szCs w:val="24"/>
        </w:rPr>
        <w:fldChar w:fldCharType="begin" w:fldLock="1"/>
      </w:r>
      <w:r w:rsidR="005E687B" w:rsidRPr="001518C8">
        <w:rPr>
          <w:rFonts w:ascii="Times New Roman" w:hAnsi="Times New Roman" w:cs="Times New Roman"/>
          <w:b/>
          <w:bCs/>
          <w:sz w:val="24"/>
          <w:szCs w:val="24"/>
        </w:rPr>
        <w:instrText>ADDIN CSL_CITATION {"citationItems":[{"id":"ITEM-1","itemData":{"DOI":"10.1080/00207543.2018.1535203","ISSN":"00207543 (ISSN)","abstract":"This study empirically investigates service provider firms’ attempts to move to higher value-added market segments in competitive and fragmented markets, using logistics services as a context. Novelty is added by taking the provider not the customer or outsourcing actor perspective, common to current third-party logistics perspectives. Data were collected in the form of semi-structured interviews with management at various provider firms. The interview guide was based on theoretical constructs regarding tangible and intangible capabilities (RBV) as well as constructs related to governance and integration (TCE). Unlike customer focused studies, this study is able to identify what distinguishes the rare successful boundary crossing attempts that lead to a more profitable market position. The key finding which contradicts studies based on the customer/outsourcing actor perspective is that a switch from a highly commoditised market position to a higher margin position is only possible, if relationships and network capabilities are leveraged, regardless of the assets and physical resources available to the firm. The presentation of service boundaries as both dynamic and fluid and the use of RBV are contributions, building on existing theory, illustrating why providers of commoditised services cannot escape from low-margin, competitive market positions simply by acquiring tangible assets. © 2018, © 2018 Informa UK Limited, trading as Taylor &amp; Francis Group.","author":[{"dropping-particle":"","family":"König","given":"C","non-dropping-particle":"","parse-names":false,"suffix":""},{"dropping-particle":"","family":"Caldwell","given":"N D","non-dropping-particle":"","parse-names":false,"suffix":""},{"dropping-particle":"","family":"Ghadge","given":"A","non-dropping-particle":"","parse-names":false,"suffix":""}],"container-title":"International Journal of Production Research","id":"ITEM-1","issue":"18","issued":{"date-parts":[["2019"]]},"language":"English","note":"Cited By :9\n\nExport Date: 2 April 2023\n\nCODEN: IJPRB\n\nCorrespondence Address: Ghadge, A.; Centre for Logistics and Supply Chain Management, United Kingdom; email: abhijeet.ghadge@cranfield.ac.uk\n\nReferences: Bagchi, P.K., Virum, H., European Logistics Alliances: a Management Model (1996) International Journal of Logistics Management, 7 (1), pp. 93-108; \nBarney, J.B., Firm Resources and Sustained Competitive Advantage (1991) Journal of Management, 17 (1), pp. 99-120;\nBask, A.H., Relationships among TPL Providers and Members of Supply Chains–A Strategic Perspective (2001) Journal of Business &amp;amp; Industrial Marketing, 16 (6), pp. 470-486;\nBerglund, M., Laarhoven, P.V., Sharman, G., Wandel, S., Third-Party Logistics: Is There a Future? (1999) International Journal of Logistics Management, 10 (1), pp. 59-70;\nBowersox, D.J., Closs, D., Cooper, B., (2012) Supply Chain Logistics Management, , 4th ed, New York: McGraw-Hill Education;\nBustinza, O.F., Bigdeli, A.Z., Baines, T., Elliot, C., Servitization and Competitive Advantage: The Importance of Organizational Structure and Value Chain Position (2015) Research-Technology Management, 58 (5), pp. 53-60;\nChae, B.K., Olson, D., Sheu, C., The Impact of Supply Chain Analytics on Operational Performance: a Resource-Based View (2014) International Journal of Production Research, 52 (16), pp. 4695-4710;\nChen, J., Chen, B., Competing with Customer Returns Policies (2016) International Journal of Production Research, 54 (7), pp. 2093-2107;\nChiu, M.-C., Chu, C.-Y., Chen, C.-C., An Integrated Product Service System Modelling Methodology with a Case Study of Clothing Industry (2018) International Journal of Production Research, 56 (6), pp. 2388-2409;\nChu, Z., Wang, Q., Drivers of Relationship Quality in Logistics Outsourcing in China (2012) Journal of Supply Chain Management, 48 (3), pp. 78-96;\nCieslik, A., Michalek, J., (2015) Liberalization of Transportation Services in the EU: the Polish Perspective, , 6th ed, Oxford;\nCoase, R.H., The Nature of the Firm (1937) Economica, 4 (16), pp. 386-405;\nCoyle, J.J., Bardi, E.J., Langley, C.J., (2003) The Management of Business Logistics: A Supply Chain Perspective, , 7th ed, Mason: South-Western Thomson Learning;\nCui, L., Hertz, S., Networks and Capabilities as Characteristics of Logistics Firms (2011) Industrial Marketing Management, 40 (6), pp. 1004-1011;\nDutta, S., Bergen, M., Heide, J.B., John, G., Understanding Dual Distribution: The Case of Reps and House Accounts (1995) Journal of Law, Economics, and Organization, 11 (1), pp. 189-204;\nEisenhardt, K.M., Graebner, M.E., Theory Building from Cases: Opportunities and Challenges (2007) Academy of Management Journal, 50 (1), pp. 25-32;\nEllram, L.M., Cooper, M.C., Supply Chain Management, Partnership, and the Shipper-Third Party Relationship (1990) International Journal of Logistics Management, 1 (2), pp. 1-10;\nFabbe-Costes, N., Jahre, M., Roussat, C., Supply Chain Integration: the Role of Logistics Service Providers (2008) International Journal of Productivity and Performance Management, 58 (1), pp. 71-91;\nFaber, N., René, B.M., Koster, D., Smidts, A., Survival of the Fittest: the Impact of fit Between Warehouse Management Structure and Warehouse Context on Warehouse Performance (2018) International Journal of Production Research, 56 (1-2), pp. 120-139;\nGilley, K.M., Rasheed, A., Making More by Doing Less: An Analysis of Outsourcing and Its Effects on Firm Performance (2000) Journal of Management, 26 (4), pp. 763-790;\nGilley, K.M., Rasheed, A.A., Al-Shammari, H., Research on Outsourcing: Theoretical Perspectives and Empirical Evidence (2006) Global Outsourcing Strategies: an International Reference on Effective Outsourcing Relationships, pp. 17-32. , Barrar P., Gervais R., (eds), Hampshire: Gower, and,. edited by;\nGreenberg, P.S., Greenberg, R.H., Antonucci, Y.L., The Role of Trust in the Governance of Business Process Outsourcing Relationships: A Transaction Cost Economics Approach (2008) Business Process Management Journal, 14 (5), pp. 593-608;\nHalldórsson, Á., Skjøett-Larsen, T., Developing Logistics Competencies Through Third Party Logistics Relationships (2004) International Journal of Operations &amp;amp; Production Management, 24 (2), pp. 192-206;\nHertz, S., Alfredsson, M., Strategic Development of Third Party Logistics Providers (2003) Industrial Marketing Management, 32 (2), pp. 139-149;\nHuemer, L., Unchained From the Chain: Supply Management from a Logistics Service Provider Perspective (2012) Journal of Business Research, 65 (2), pp. 258-264;\nKayakutlu, G., Buyukozkan, G., Assessing Performance Factors for a 3PL in a Value Chain (2011) International Journal of Production Economics, 131 (2), pp. 441-452;\nKille, C., Schwemmer, M., (2015) Top 100 in European Transport and Logistics Services–2013/2014, , Nuremberg: Fraunhofer SCS;\nKlein, B., Crawford, R.G., Alchian, A.A., Vertical Integration, Appropriable Rents, and the Competitive Contracting Process (1978) Journal of Law and Economics, 21 (2), pp. 297-326;\nKowalkowski, C., Gebauer, H., Oliva, R., Service Growth in Product Firms: Past, Present, and Future (2017) Industrial Marketing Management, 60, pp. 82-88;\nKurpjuweit, S., Wagner, S.M., Choi, T.Y., Selecting New Venture Suppliers: Archetypes of Buying Firms (2018) Academy of Management Proceedings, 2018 (1), p. 15949. , July;\nLahy, A., Li, Q., Found, P., Panalpina, S., Wilson, M., Ayiomamitou, N., Developing a Product-Service System Through a Productisation Strategy: a Case from the 3PL Industry (2017) International Journal of Production Research, 56 (6), pp. 2233-2249;\nLangley, J., (2015) Results and Findings of the 19th Annual Study, , 2015 Third-Party Logistics StudyAnnual Study on the State of Logistics Outsourcing;\nLee, K.S., Lim, W.S., (2001) A Game-theoretic perspective on transaction cost and the decision to make, buy or make-and-buy, , unpublished;\nLeiblein, M.J., The Choice of Organizational Governance Form and Performance: Predictions From Transaction Cost, Resource-Based, and Real Options Theories (2003) Journal of Management, 29 (6), pp. 937-961;\nLewis, M., Brandon-Jones, A., Slack, N., Howard, M., Competing Through Operations and Supply: The Role of Classic and Extended Resource-Based Advantage (2010) International Journal of Operations and Production Management, 30 (10), pp. 1032-1058;\nLiang, T.P., You, J.J., Liu, C.C., A Resource-based Perspective on Information Technology and Firm Performance: A Meta Analysis (2010) Industrial Management &amp;amp; Data Systems, 110 (8), pp. 1138-1158;\nLieb, R.C., The Use of Third-Party Logistics Services by Large American Manufacturers (1992) Journal of Business Logistics, 13 (2), p. 29;\nMantin, B., Krishnan, H., Dhar, T., The Strategic Role of Third-Party Marketplaces in Retailing (2014) Production and Operations Management, 23 (11), pp. 1937-1949;\nMarasco, A., Third-party Logistics: A Literature Review (2008) International Journal of Production Economics, 113 (1), pp. 127-147;\nMcIvor, R., How the Transaction Cost and Resource-Based Theories of the Firm Inform Outsourcing Evaluation (2009) Journal of Operations Management, 27 (1), pp. 45-63;\nMcNaughton, R.B., The use of Multiple Export Channels by Small Knowledge-Intensive Firms (2002) International Marketing Review, 19 (2), pp. 190-203;\nMurphy, P.R., Poist, R.F., Third-party Logistics Usage: an Assessment of Propositions Based on Previous Research (1998) Transportation Journal, 37 (4), pp. 26-35;\nNilsson, E.A., (2017) Capitalism Power, Profits, and Human Flourishing, , https://economics.csusb.edu/facultystaff/nilsson/personal/Capitalism%20Text/00-Title%20Page.pdf, Highly Competitive Industries and the Supply Curve. In. Accessed 29/6/2018;\nParmigiani, A., Why Do Firms Both Make and Buy? An Investigation of Concurrent Sourcing (2007) Strategic Management Journal, 28 (3), pp. 285-311;\nPenrose, E.T., (1959) The Theory of the Growth of the Firm, , New York: Oxford University Press;\nPeters, T., Meijboom, R., de Vries, E., Interfaces in Service Modularity: a Scoping Review (2018) International Journal of Production Research Open Acess, pp. 1-16. , https://dx.doi.org/10.1080/00207543.2018.1461270;\nPoppo, L., Zenger, T., Testing Altermative Theories of the Firm: Transaction Cost, Knowledge-Based, and Measurement Explanations for Make-or-Buy Decisions in Information Services (1998) Strategic Management Journal, 19 (9), pp. 853-877;\nPorter, M.E., (1985) Competitive Advantage: Creating and Sustaining Superior Performance, , New York: FreePress;\nPrahalad, C.K., Hamel, G., The Core Competence of the Corporation (1990) Harvard Business Review, 68 (3), pp. 79-91;\nQuinn, J.B., Hilmer, F.G., Strategic Outsourcing (1994) Sloan Management Review, 35 (4), pp. 43-55;\nRoehrich, J.K., Caldwell, N.D., Delivering Integrated Solutions in the Public Sector: The Unbundling Paradox (2012) Industrial Marketing Management, 41 (6), pp. 995-1007;\nSchoenherr, T., Outsourcing Decisions in Global Supply Chains: an Exploratory Multi-Country Survey (2010) International Journal of Production Research, 48 (2), pp. 343-378;\nSelviaridis, K., Spring, M., Third Party Logistics: A Literature Review and Research Agenda (2007) The International Journal of Logistics Management, 18 (1), pp. 125-150;\nSheffi, Y., Third Party Logistics: Present and Future Prospects (1990) Journal of Business Logistics, 11 (2), pp. 27-39;\nShi, Y., Zhang, A., Arthanari, T., Liu, Y., Third-party Purchase: an Empirical Study of Chinese Third-Party Logistics Users (2016) International Journal of Operations &amp;amp; Production Management, 171 (2), pp. 189-200;\nSkjøett-Larsen, T., Third Party Logistics–From an Interorganizational Point of View (2000) International Journal of Physical Distribution &amp;amp; Logistics Management, 30 (2), pp. 112-127;\nStorbacka, K., A Solution Business Model: Capabilities and Management Practices for Integrated Solutions (2011) Industrial Marketing Management, 40 (5), pp. 699-711;\nTeece, D.J., Pisano, G., Shuen, A., Dynamic Capabilities and Strategic Management (1997) Strategic Management Journal, 18 (7), pp. 509-533;\nTrentin, A., Third-party Logistics Providers Offering Form Postponement Services: Value Propositions and Organisational Approaches (2011) International Journal of Production Research, 49 (6), pp. 1685-1712;\nVandaele, D., Rangarajan, D., Gemmel, P., Lievens, A., How to Govern Business Services Exchanges: Contractual and Relational Issues (2007) International Journal of Management Reviews, 9 (3), pp. 237-258;\nVan Hoek, R.I., Chong, I., Epilogue: UPS Logistics–Practical Approaches to the e-Supply Chain (2001) International Journal of Physical Distribution &amp;amp; Logistics Management, 31 (6), pp. 463-468;\nVoss, C., Tsikriktsis, N., Frohlich, M., Case Research in Operations Management (2002) International Journal of Operations &amp;amp; Production Management, 22 (2), pp. 195-219;\nWernerfelt, B., A Resource-Based View of the Firm (1984) Strategic Management Journal, 5 (2), pp. 171-180;\nWilliamson, O.E., The Economics of Organization: the Transaction Cost Approach (1981) The American Journal of Sociology, 87 (3), pp. 548-577;\nWilliamson, O.E., (1985) The Economic Institutions of Capitalism: Firms, Markets, Relational Contracting, , New York, London: Free Press;\nWilliamson, O.E., Comparative Economic Organization: The Analysis of Discrete Structural Alternatives (1991) Administrative Science Quarterly, 36 (2), pp. 269-296;\nWin, A., The Value a 4PL Provider can Contribute to an Organisation (2008) International Journal of Physical Distribution &amp;amp; Logistics Management, 38 (9), pp. 674-684;\nWong, C.Y., Karia, N., Explaining the Competitive Advantage of Logistics Service Providers: A Resource-Based View Approach (2010) International Journal of Production Economics, 128 (1), pp. 51-67;\nYang, C., Wacker, J.G., Sheu, C., What Makes Outsourcing Effective? A Transaction-Cost Economics Analysis (2012) International Journal of Production Research, 50 (16), pp. 4462-4476;\nYeung, K., Zhou, H., Yeung, A.C., Cheng, T.C.E., The Impact of Third-Party Logistics Providers’ Capabilities on Exporters’ Performance (2012) International Journal of Production Economics, 135 (2), pp. 741-753;\nYin, K., (2014) Case Study Research: Design and Methods, , 5th ed, London: SAGE Publishing;\nYu, S.-H., Chen, M.-Y., Performance Impacts of Interorganizational Cooperation: a Transaction Cost Perspective (2013) The Service Industries Journal, 33 (13-14), pp. 1223-1241;\nZhang, M., Pratap, S., Huang, Q., Zhao, Z., Optimal Collaborative Transportation Service Trading in B2B e-Commerce Logistics (2017) International Journal of Production Research, 55 (18), pp. 5485-5501","page":"5624-5639","publisher":"Taylor and Francis Ltd.","publisher-place":"ROI Management Consulting AG, Munich, Germany","title":"Service provider boundaries in competitive markets: the case of the logistics industry","type":"article-journal","volume":"57"},"uris":["http://www.mendeley.com/documents/?uuid=7532acef-d950-4860-b818-84094fd25e58"]}],"mendeley":{"formattedCitation":"(König et al., 2019)","plainTextFormattedCitation":"(König et al., 2019)","previouslyFormattedCitation":"(König et al., 2019)"},"properties":{"noteIndex":0},"schema":"https://github.com/citation-style-language/schema/raw/master/csl-citation.json"}</w:instrText>
      </w:r>
      <w:r w:rsidR="00E74D22" w:rsidRPr="001518C8">
        <w:rPr>
          <w:rFonts w:ascii="Times New Roman" w:hAnsi="Times New Roman" w:cs="Times New Roman"/>
          <w:b/>
          <w:bCs/>
          <w:sz w:val="24"/>
          <w:szCs w:val="24"/>
        </w:rPr>
        <w:fldChar w:fldCharType="separate"/>
      </w:r>
      <w:r w:rsidR="00E74D22" w:rsidRPr="001518C8">
        <w:rPr>
          <w:rFonts w:ascii="Times New Roman" w:hAnsi="Times New Roman" w:cs="Times New Roman"/>
          <w:bCs/>
          <w:noProof/>
          <w:sz w:val="24"/>
          <w:szCs w:val="24"/>
        </w:rPr>
        <w:t>(König et al., 2019)</w:t>
      </w:r>
      <w:r w:rsidR="00E74D22" w:rsidRPr="001518C8">
        <w:rPr>
          <w:rFonts w:ascii="Times New Roman" w:hAnsi="Times New Roman" w:cs="Times New Roman"/>
          <w:b/>
          <w:bCs/>
          <w:sz w:val="24"/>
          <w:szCs w:val="24"/>
        </w:rPr>
        <w:fldChar w:fldCharType="end"/>
      </w:r>
      <w:r w:rsidR="00834B3E" w:rsidRPr="001518C8">
        <w:rPr>
          <w:rFonts w:ascii="Times New Roman" w:hAnsi="Times New Roman" w:cs="Times New Roman"/>
          <w:b/>
          <w:bCs/>
          <w:sz w:val="24"/>
          <w:szCs w:val="24"/>
        </w:rPr>
        <w:t xml:space="preserve">. </w:t>
      </w:r>
      <w:r w:rsidR="00834B3E" w:rsidRPr="001518C8">
        <w:rPr>
          <w:rFonts w:ascii="Times New Roman" w:hAnsi="Times New Roman" w:cs="Times New Roman"/>
          <w:noProof/>
          <w:sz w:val="24"/>
          <w:szCs w:val="24"/>
        </w:rPr>
        <w:t>Lukovszki et al</w:t>
      </w:r>
      <w:r w:rsidR="005E687B" w:rsidRPr="001518C8">
        <w:rPr>
          <w:rFonts w:ascii="Times New Roman" w:hAnsi="Times New Roman" w:cs="Times New Roman"/>
          <w:noProof/>
          <w:sz w:val="24"/>
          <w:szCs w:val="24"/>
        </w:rPr>
        <w:t>.</w:t>
      </w:r>
      <w:r w:rsidR="00834B3E" w:rsidRPr="001518C8">
        <w:rPr>
          <w:rFonts w:ascii="Times New Roman" w:hAnsi="Times New Roman" w:cs="Times New Roman"/>
          <w:noProof/>
          <w:sz w:val="24"/>
          <w:szCs w:val="24"/>
        </w:rPr>
        <w:t xml:space="preserve"> </w:t>
      </w:r>
      <w:r w:rsidR="00834B3E" w:rsidRPr="001518C8">
        <w:rPr>
          <w:rFonts w:ascii="Times New Roman" w:hAnsi="Times New Roman" w:cs="Times New Roman"/>
          <w:noProof/>
          <w:sz w:val="24"/>
          <w:szCs w:val="24"/>
        </w:rPr>
        <w:fldChar w:fldCharType="begin" w:fldLock="1"/>
      </w:r>
      <w:r w:rsidR="005E687B" w:rsidRPr="001518C8">
        <w:rPr>
          <w:rFonts w:ascii="Times New Roman" w:hAnsi="Times New Roman" w:cs="Times New Roman"/>
          <w:noProof/>
          <w:sz w:val="24"/>
          <w:szCs w:val="24"/>
        </w:rPr>
        <w:instrText>ADDIN CSL_CITATION {"citationItems":[{"id":"ITEM-1","itemData":{"DOI":"10.1108/CR-01-2020-0018","ISSN":"10595422 (ISSN)","abstract":"Purpose: The purpose of this study is to identify the corporate functions that contribute most to the innovation success of SMEs with limited resources. After a systematic literature review, the authors used a unique primary data set of 784 SMEs from eight countries. Descriptive statistics and binary logistic regression were used to show the data set peculiarities. The logistic regression targeted the presence of innovative products and services in sales by 11 dummy variables and 4 principal factors describing SMEs’ different resources and capabilities. Design/methodology/approach: The authors developed a resource-based product innovation model that is synthesising the impact of the company resources and capabilities and of the innovation activity of the company on the actual innovation performance. The authors carry out an empirical analysis of the characteristic features of innovation activity in an international sample of SMEs. Findings: The results show that two corporate functions play a crucial role in the effectiveness of innovation for SMEs as follows: management and research and development (R&amp;D). In addition, although of lesser importance, the effect of the marketing function also appears significant. The binary logistic regression had 84.2% of explanatory power. Originality/value: From a scientific point of view, the SME-focussed, complex and synthesising RBV model of innovation construction and literature review can be used as a reference point for future researches. From a practical point of view, the analysis is useful for those SMEs, which want to gain a competitive advantage through innovation. Indeed, the results show that in the case of SMEs, a company wishing to innovate must invest in three corporate functions for innovation to be effective as follows: management, R&amp;D and marketing. © 2020, Emerald Publishing Limited.","author":[{"dropping-particle":"","family":"Lukovszki","given":"L","non-dropping-particle":"","parse-names":false,"suffix":""},{"dropping-particle":"","family":"Rideg","given":"A","non-dropping-particle":"","parse-names":false,"suffix":""},{"dropping-particle":"","family":"Sipos","given":"N","non-dropping-particle":"","parse-names":false,"suffix":""}],"container-title":"Competitiveness Review","id":"ITEM-1","issue":"3","issued":{"date-parts":[["2020"]]},"language":"English","note":"Cited By :9\n\nExport Date: 2 April 2023\n\nCorrespondence Address: Sipos, N.; Department of Leadership and Organizational Sciences, Hungary; email: sipos.norbert@ktk.pte.hu\n\nFunding details: European Commission, EC\n\nFunding details: European Social Fund, ESF, 00017, EFOP-3.6.2–16-2017–00017\n\nFunding details: Pécsi Tudományegyetem, PTE\n\nFunding details: Innovációs és Technológiai Minisztérium\n\nFunding text 1: This publication/research has been supported by the European Union and Hungary and co-financed by the European Social Fund through the project EFOP-3.6.2–16-2017–00017, titled “Sustainable, intelligent and inclusive regional and city models”.\n\nFunding text 2: The research was financed by the Higher Education Institutional Excellence Programme of the Ministry for Innovation and Technology in Hungary, within the framework of the 4th thematic programme ?Enhancing the Role of Domestic Companies in the Reindustrialization of Hungary? of the University of P?cs?. This publication/research has been supported by the European Union and Hungary and co-financed by the European Social Fund through the project EFOP-3.6.2?16-2017?00017, titled ?Sustainable, intelligent and inclusive regional and city models?.\n\nFunding text 3: For the empirical illustration, a unique primary data set drawn from a research project on SMEs competitiveness, supported by the European Union (EFOP-3.6.2–16-2017–00017), is used. The surveys were made by the cooperating institutions and specialised service providers between 2016 and 2019, in: Bosnia and Herzegovina (134), Colombia (72), Costa Rica (231), Czech Republic (139), France (181), Hungary (200), Mexico (86) and Spain (66). The data were collected with the definite intention of examining competitiveness at company level in an international environment, by the measurement of the performance of resources and capabilities. The international data collection process was designed by the GCP ( www.sme-gcp.org ) and all information about the data collection process is available in . The creation of the final database was supervised by a team of the Faculty of Business and Economics at the University of Pécs (Hungary).\n\nFunding text 4: The research was financed by the Higher Education Institutional Excellence Programme of the Ministry for Innovation and Technology in Hungary, within the framework of the 4th thematic programme “Enhancing the Role of Domestic Companies in the Reindustrialization of Hungary” of the University of Pécs”.\n\nReferences: Acs, Z.J., Audretsch, D.B., (1990) Innovation and Small Firms, , MIT Press, Cambridge, MA; \nAkman, G., Yilmaz, C., Innovative capability, innovation strategy and market orientation: an empirical analysis in Turkish software industry (2019) Managing Innovation: What Do We Know about Innovation Success Factors?, pp. 139-182. , Brem, A., Tidd, J. and Daim, T. and,(Eds), WSPC, London;\nAksoy, H., How do innovation culture, marketing innovation and product innovation affect the market performance of small and medium-sized enterprises (SMEs)? (2017) Technology in Society, 51, pp. 133-141;\nAlegre, J., Lapiedra, R., Chiva, R., A measurement scale for product innovation performance (2006) European Journal of Innovation Management, 9 (4), pp. 333-346;\nAlexiev, A.S., Volberda, H.W., Van den Bosch, F.A.J., Interorganizational collaboration and firm innovativeness: Unpacking the role of the organizational environment (2016) Journal of Business Research, 69 (2), pp. 974-984;\nAllen, R.H., Sriram, R.D., The role of standards in innovation (2000) Technological Forecasting and Social Change, 64 (2-3), pp. 171-181;\nAmit, R., Schoemaker, P., Strategic assets and organizational rent (1993) Strategic Management Journal, 14 (1), pp. 33-46;\nBabbie, E., (2013) The Practice of Social Research, , Cengage Learning, Andover;\nBaldwin, J.R., Innovation, training and success, research paper (no. 137) (1999) Statistics Canada, Analytical Studies Branch, , Ottawa;\nBaldwin, J.R., Chandler, W., Papailiadis, T., (1994) Strategies for Success: A Profile of Growing Small and Medium-Sized Enterprises in Canada, , Statistics Canada, Business and Labour Market Analysis Division, Ottawa;\nBaldwin, J.R., Gellatly, G., Gaudreault, V., (2002) Financing Innovation in New Small Firms: New Evidence from Canada, Research Paper (No. 190), , Statistics Canada, Micro-Economic Analysis Division, Ottawa;\nBaregheh, A., Rowley, J., Sambrook, S., Towards a multidisciplinary definition of innovation (2009) Management Decision, 47 (8), pp. 1323-1339;\nBarney, J.B., Firm resources and sustained competitive advantage (1991) Journal of Management, 17 (1), pp. 99-120;\nBarney, J.B., Resource-based theories of competitive advantage: a ten-year retrospective on the resource-based view (2001) Journal of Management, 27 (6), pp. 643-650;\nBohn, R.E., Measuring and managing technological knowledge (1994) Sloan Management Review, 36 (1), pp. 61-73;\nBouncken, R., Plüschke, B., Pesch, R., Kraus, S., Entrepreneurial orientation in vertical alliances: joint product innovation and learning from allies (2016) Review of Managerial Science, 10 (2), pp. 381-409;\nCamison, C., Lopez, A.V., An examination of the relationship between manufacturing flexibility and firm performance: the mediating role of innovation (2010) International Journal of Operations and Production Management, 30 (8), pp. 853-878;\nCarayannis, E.G., Provance, M., Measuring firm innovativeness: towards a composite innovation index built on firm innovative posture, propensity and performance attributes (2008) International Journal of Innovation and Regional Development, 1 (1), pp. 90-107;\nCorso, M., Martini, A., Paolucci, E., Pellegrini, L., Information and communication technologies in product innovation within SMEs – the role of product complexity (2001) Enterprise and Innovation Management Studies, 2 (1), pp. 35-48;\nDe Faria, P., Lima, F., Santos, R., Cooperation in innovation activities: the importance of partners (2010) Research Policy, 39 (8), pp. 1082-1092;\nDe Jong, J.P.J., Vermeulen, P.A.M., Determinants of product innovation in small firms: a comparison across industries (2006) International Small Business Journal: Researching Entrepreneurship, 24 (6), pp. 587-609;\nDel Canto, J.G., Gonzalez, I.S., A resource-based analysis of the factors determining a firm’s R&amp;amp;D activities (1999) Research Policy, 28 (8), pp. 891-905;\nDeSarbo, W.S., Di Benedetto, C.A., Song, M., A heterogeneous resource based view for exploring relationships between firm performance and capabilities (2007) Journal of Modelling in Management, 2 (2), pp. 103-130;\nDobni, C.B., Measuring innovation culture in organizations: the development of a generalized innovation culture construct using exploratory factor analysis (2008) European Journal of Innovation Management, 11 (4), pp. 539-559;\nDouglas, T.J., Ryman, J.A., Understanding competitive advantage in the general hospital industry: evaluating strategic competencies (2003) Strategic Management Journal, 24 (4), pp. 333-347;\nDrucker, P., (1985) Entrepreneurship and Innovation: Practice and Principles, , Harper Business, New York, NY;\nEttlie, J.E., Bridges, W.P., O’Keefe, R.D., Organization strategy and structural differences for radical versus incremental innovation (1984) Management Science, 30 (6), pp. 682-695;\nCommission recommendation of 6 May 2003 concerning the definition of micro, small and medium-sized enterprises (2003) Official Journal of the European Union, L 124/36, , https://eur-lex.europa.eu/legal-content/EN/TXT/PDF/?uri=CELEX:32003H0361&amp;amp;from=EN;\nFonseca, T., de Faria, P., Lima, F., Human capital and innovation: the importance of the optimal organizational task structure (2019) Research Policy, 48 (3), pp. 616-627;\nFreel, M.S., Patterns of innovation and skills in small firms (2005) Technovation, 25 (2), pp. 123-134;\nGalende, J., de la Fuente, J.M., Internal factors determining a firm’s innovative behaviour (2003) Research Policy, 32 (5), pp. 715-736;\nGarcia, R., Calantone, R., A critical look at technological innovation typology and innovativeness terminology: a literature review (2002) Journal of Product Innovation Management, 19 (2), pp. 110-132;\nGatignon, H., Xuereb, J.M., Strategic orientation of the firm and new product performance (1997) Journal of Marketing Research, 34 (1), pp. 77-90;\nGkypali, A., Filiou, D., Tsekouras, K., R&amp;amp;D collaborations: is diversity enhancing innovation performance? (2017) Technological Forecasting and Social Change, 118, pp. 143-152;\nGoldenberg, J., Lehmann, D.R., Mazursky, D., The idea itself and the circumstances of its emergence as predictors of new product success (2001) Management Science, 47 (1), pp. 69-84;\nGotzamani, K.D., Tsiotras, G.D., The true motives behind ISO 9000 certification: their effect on the overall certification benefits and long term contribution towards TQM (2002) International Journal of Quality and Reliability Management, 19 (2), pp. 151-169;\nHadjimanolis, A., A resource-based view of innovativeness in small firms (2000) Technology Analysis and Strategic Management, 12 (2), pp. 263-281;\nHall, B.H., Lotti, F., Mairesse, J., Innovation and productivity in SMEs: empirical evidence for Italy (2009) Small Business Economics, 33 (1), pp. 13-33;\nHaro, M.R.D., Opazo-Basáez, M., Aranda, D.A., IT implementation and customer results: the mediating role of the competitive priorities achieved by the firm (2019) International Journal of Business Environment, 10 (4), pp. 329-345;\nHuiban, J.P., Bouhsina, Z., Innovation and quality if the labor factor: an empirical investigation in the french food industry (1998) Small Business Economics, 10 (4), pp. 389-400;\nHultink, E.J., Hart, S., Robben, H., Griffin, A., Launch decisions and new product success: an empirical comparison of consumer and industrial products (2000) Journal of Product Innovation Management, 17 (1), pp. 5-23;\nIdota, H., Bunno, T., Tsuji, M., Impact of ICT on innovation: the case of Japanese SMEs (2020) Disruptive Technology: Concepts, Methodologies, Tools, and Applications, pp. 1624-1651. , Khosrow-Pour, M. (ed.), IGI Global, global release;\nIrwin, J., Hoffman, J., Lamont, B., The effect of the acquisition of technological innovations on organizational performance: a resource-based view (1998) Journal of Engineering and Technology Management, 15 (1), pp. 25-54;\nJohnson, J., Baldwin, J.R., Hinchley, C., (1997) Successful Entrants: Creating the Capacity for Survival and Growth, Catalogue No, pp. 61-524. , Statistics Canada, Analytical Studies Branch, Ottawa;\nKessler, E.H., Chakrabarti, A.K., Speeding up the pace of new product development (1999) Journal of Product Innovation Management, 16 (3), pp. 231-247;\nKim, S.E., Chang, G.W., An empirical analysis of innovativeness in government: findings and implications (2009) International Review of Administrative Sciences, 75 (2), pp. 293-310;\nKimberly, J.R., Managerial innovation (1981) Handbook of Organizational Design, pp. 84-104. , Nystrom, P.C. and Starbuck, W.H.,(Eds), Oxford University Press, New York, NY;\nKostopoulos, K.C., Spanos, Y.E., Prastacos, G.P., The resource-based view of the firm and innovation: identification of critical linkages (2002) The 2nd European Academy of Management Conference, , EURAM, Stockholm, Sweden;\nLafuente, E., Leiva, J.C., Moreno-Gómez, J., Szerb, L., A non-parametric analysis of competitiveness efficiency: the relevance of firm size and the configuration of competitive pillars (2019) BRQ Business Research Quarterly;\nLafuente, E., Szerb, L., Rideg, A., A system dynamics approach for assessing business competitiveness (2020) Journal of Small Business and Enterprise Development;\nLe Roy, F., Robert, M., Lasch, F., Choosing the best partner for product innovation: talking to the enemy or to a friend? (2016) International Studies of Management and Organization, 46 (2-3), pp. 136-158;\nLederer, M., Schott, P., Huber, S., Kurz, M., Strategic business process analysis: a procedure model to align business strategy with business process analysis methods (2013) International Conference on Subject-Oriented Business Process Management, pp. 247-263. , Fischer, H. and Schneeberger J., and,(Eds), Springer, Berlin, Heidelberg;\nLee, C., Lee, K., Pennings, J.M., Internal capabilities, external networks, and performance: a study on technology-based ventures (2001) Strategic Management Journal, 22 (6-7), pp. 615-640;\nLifchus, I.M., Standards and innovation: the hidden synergy (1986) Telecommunications and Equity: Policy Research Issues, pp. 179-184. , Miller, J. (Ed.), Elsevier, Amsterdam, New York, NY;\nLove, J.H., Roper, S., SME innovation, exporting and growth: a review of existing evidence (2015) International Small Business Journal: Researching Entrepreneurship, 33 (1), pp. 28-48;\nLumpkin, G.T., Dess, G.G., Clarifying the entrepreneurial orientation construct and linking it to performance (1996) Academy of Management Review, 21 (1), pp. 135-172;\nManders, B., de Vries, H.J., Blind, K., ISO 9001 and product innovation: a literature review and research framework (2016) Technovation, 48-49, pp. 41-55;\nMarcati, A., Guido, G., Peluso, A.M., The role of SME entrepreneurs’ innovativeness and personality in the adoption of innovations (2008) Research Policy, 37 (9), pp. 1579-1590;\nMartins, E.C., Terblanche, F., Building organizational culture that stimulates creativity and innovation (2003) European Journal of Innovation Management, 6 (1), pp. 64-74;\nMenguc, B., Auh, S., Yannopoulos, P., Customer and supplier involvement in design: the moderating role of incremental and radical innovation capability (2014) Journal of Product Innovation Management, 31 (2), pp. 313-328;\nMitchell, V.L., Zmud, R.W., The effects of coupling IT and work process strategies in redesign projects (1999) Organization Science, 10 (4), pp. 424-438;\nMostaghel, R., Oghazi, P., Patel, P.C., Parida, V., Hultman, M., Marketing and supply chain coordination and intelligence quality: a product innovation performance perspective (2019) Journal of Business Research, 101, pp. 597-606;\nMyers, S., Marquis, D.G., (1969) Successful Industrial Innovations: A Study of Factors Underlying Innovation in Selected Firms, , National Science Foundation, Washington, DC;\nNaveh, E., Erez, M., Innovation and attention to detail in the quality improvement paradigm (2004) Management Science, 50 (11), pp. 1576-1586;\nNewbert, S.L., Empirical research on the resource-based view of the firm: an assessment and suggestions for future research (2007) Strategic Management Journal, 28 (2), pp. 121-146;\nNewbert, S.L., Value, rareness, competitive advantage, and performance: a conceptual-level empirical investigation of the resource-based view of the firm (2008) Strategic Management Journal, 29 (7), pp. 745-768;\nNooteboom, B., Innovation and diffusion in small firms: theory and evidence (1994) Small Business Economics, 6 (5), pp. 327-347;\nParida, V., Oghazi, P., Cedergren, S., A study of how ICT capabilities can influence dynamic capabilities (2016) Journal of Enterprise Information Management, 29 (2), pp. 179-201;\nParthasarthy, R., Hammond, J., Product innovation input and outcome: moderating effects of the innovation process (2002) Journal of Engineering and Technology Management, 19 (1), pp. 75-91;\nPekovic, S., Galia, F., From quality to innovation: evidence from two french employer surveys (2009) Technovation, 29 (12), pp. 829-842;\nPenrose, E.T., (1959) The Theory of the Growth of the Firm, , John Wiley and Sons, New York, NY;\nPeteraf, M.A., The cornerstones of competitive advantage: a resource-based view (1993) Strategic Management Journal, 14 (3), pp. 179-192;\nPillai, R., Meindl, J.R., Context and charisma: a ‘meso’ level examination of the relationship of organic structure, collectivism, and crisis to charismatic leadership (1998) Journal of Management, 24 (5), pp. 643-671;\nPisano, G.P., Knowledge, integration, and the locus of learning: an empirical analysis of process development (1994) Strategic Management Journal, 15 (S1), pp. 85-100;\nPrahalad, C.K., Hamel, G., The core competence of the corporation (1990) Harvard Business Review, 68 (3), pp. 79-91;\nPriem, R., Butler, J., Is the resource-based ‘view’ a useful perspective for strategic management research? (2001) Academy of Management Review, 26 (1), pp. 22-40;\nRaymond, L., St-Pierre, J., R&amp;amp;D as a determinant of innovation in manufacturing SMEs: an attempt at empirical clarification (2010) Technovation, 30 (1), pp. 48-56;\nRobbins, S.P., Organizational behavior: concepts (1996) Controversies, Applications, , 7th ed., Prentice-Hall, Englewood Cliffs, NJ;\nRomijn, H., Albaladejo, M., Determinants of innovation capability in small electronics and software firms in southeast England (2002) Research Policy, 31 (7), pp. 1053-1067;\nRosenbusch, N., Brinckmann, J., Bausch, A., Is innovation always beneficial? A meta-analysis of the relationship between innovation and performance in SMEs (2011) Journal of Business Venturing, 26 (4), pp. 441-457;\nSchumpeter, J.A., (1934) The Theory of Economic Development: An Inquiry into Profits, Capital, Credit, Interest and the Business Cycle, , Harvard University Press, Cambridge, MA;\nSchumpeter, J.A., (1943) Capitalism, Socialism and Democracy, , Allen and Unwin, London;\nSkilton, P.F., Dooley, K., Technological knowledge maturity, innovation and productivity (2002) International Journal of Operations and Production Management, 22 (8), pp. 887-901;\nSong, X.M., Parry, M.E., What separates Japanese new product winners from losers (1996) Journal of Product Innovation Management, 13 (5), pp. 422-439;\nSong, X.M., Parry, M.E., The determinants of Japanese new product success (1997) Journal of Marketing Research, 34 (1), pp. 64-76;\nSong, X.M., Souder, W.E., Dyer, B., A causal model of the impact of skills, synergy, and design sensitivity on new product performance (1997) Journal of Product Innovation Management, 14 (2), pp. 88-101;\nTatikonda, M.V., Montoya-Weiss, M.M., Integrating operations and marketing perspectives of product innovation: the influence of organizational process factors and capabilities on development performance (2001) Management Science, 47 (1), pp. 151-172;\nTeece, D.J., Pisano, G., Shuen, A., Dynamic capabilities and strategic management (1997) Strategic Management Journal, 18 (7), pp. 509-533;\nTidd, J., Bessant, J., Pavitt, K., (1997) Managing Innovation, , Wiley, Chichester;\nVan de Ven, A.H., Rogers, E.M., Innovations and organizations – critical perspectives (1988) Communication Research, 15 (5), pp. 632-651;\nVaona, A., Pianta, M., Firm size and innovation in European manufacturing (2008) Small Business Economics, 30 (3), pp. 283-299;\nVossen, R.W., Relative strengths and weaknesses of small firms in innovation (1998) International Small Business Journal: Researching Entrepreneurship, 16 (3), pp. 88-94;\nWernerfelt, B., A resource-based view of the firm (1984) Strategic Management Journal, 5 (2), pp. 171-180;\nWest, M.A., Farr, J.L., Innovation at work (1990) Innovation and Creativity at Work: Psychological and Organizational Strategies, pp. 3-13. , West, M.A. and Farr, J.L. and,(Eds.), Wiley, Chichester;\nWheelwright, S.C., Clark, K.B., Revolutionizing product development – quantum leapsin speed (1992) Efficiency, and Quality, , The Free Press, New York, NY;\nWind, Y.J., Marketing as an engine of business growth: a cross-functional perspective (2005) Journal of Business Research, 58 (7), pp. 863-873;\nWinship, C., Mare, D.R., Regression models with ordinal variables (1984) American Sociological Review, 49 (4), pp. 512-525","page":"513-541","publisher":"Emerald Group Holdings Ltd.","publisher-place":"Department of Finance and Accounting, Faculty of Business and Economics, University of Pécs, Pécs, Hungary","title":"Resource-based view of innovation activity in SMEs: an empirical analysis based on the global competitiveness project","type":"article-journal","volume":"31"},"suppress-author":1,"uris":["http://www.mendeley.com/documents/?uuid=1205a285-a754-4244-906b-d718d7954c5a"]}],"mendeley":{"formattedCitation":"(2020)","plainTextFormattedCitation":"(2020)","previouslyFormattedCitation":"(2020)"},"properties":{"noteIndex":0},"schema":"https://github.com/citation-style-language/schema/raw/master/csl-citation.json"}</w:instrText>
      </w:r>
      <w:r w:rsidR="00834B3E" w:rsidRPr="001518C8">
        <w:rPr>
          <w:rFonts w:ascii="Times New Roman" w:hAnsi="Times New Roman" w:cs="Times New Roman"/>
          <w:noProof/>
          <w:sz w:val="24"/>
          <w:szCs w:val="24"/>
        </w:rPr>
        <w:fldChar w:fldCharType="separate"/>
      </w:r>
      <w:r w:rsidR="007C089B" w:rsidRPr="001518C8">
        <w:rPr>
          <w:rFonts w:ascii="Times New Roman" w:hAnsi="Times New Roman" w:cs="Times New Roman"/>
          <w:noProof/>
          <w:sz w:val="24"/>
          <w:szCs w:val="24"/>
        </w:rPr>
        <w:t>(2020)</w:t>
      </w:r>
      <w:r w:rsidR="00834B3E" w:rsidRPr="001518C8">
        <w:rPr>
          <w:rFonts w:ascii="Times New Roman" w:hAnsi="Times New Roman" w:cs="Times New Roman"/>
          <w:noProof/>
          <w:sz w:val="24"/>
          <w:szCs w:val="24"/>
        </w:rPr>
        <w:fldChar w:fldCharType="end"/>
      </w:r>
      <w:r w:rsidR="001A5B94" w:rsidRPr="001518C8">
        <w:rPr>
          <w:rFonts w:ascii="Times New Roman" w:hAnsi="Times New Roman" w:cs="Times New Roman"/>
          <w:noProof/>
          <w:sz w:val="24"/>
          <w:szCs w:val="24"/>
        </w:rPr>
        <w:t xml:space="preserve"> </w:t>
      </w:r>
      <w:r>
        <w:rPr>
          <w:rFonts w:ascii="Times New Roman" w:hAnsi="Times New Roman" w:cs="Times New Roman"/>
          <w:sz w:val="24"/>
          <w:szCs w:val="24"/>
          <w:lang w:val="en"/>
        </w:rPr>
        <w:t>determine the business activities that help resource-constrained SMEs succeed in innovation</w:t>
      </w:r>
      <w:r w:rsidR="005E687B" w:rsidRPr="001518C8">
        <w:rPr>
          <w:rFonts w:ascii="Times New Roman" w:hAnsi="Times New Roman" w:cs="Times New Roman"/>
          <w:sz w:val="24"/>
          <w:szCs w:val="24"/>
          <w:lang w:val="en"/>
        </w:rPr>
        <w:t>;</w:t>
      </w:r>
      <w:r w:rsidR="001A5B94" w:rsidRPr="001518C8">
        <w:rPr>
          <w:rFonts w:ascii="Times New Roman" w:hAnsi="Times New Roman" w:cs="Times New Roman"/>
          <w:sz w:val="24"/>
          <w:szCs w:val="24"/>
          <w:lang w:val="en"/>
        </w:rPr>
        <w:t xml:space="preserve"> </w:t>
      </w:r>
      <w:r w:rsidR="00834B3E" w:rsidRPr="001518C8">
        <w:rPr>
          <w:rFonts w:ascii="Times New Roman" w:hAnsi="Times New Roman" w:cs="Times New Roman"/>
          <w:sz w:val="24"/>
          <w:szCs w:val="24"/>
          <w:lang w:val="en"/>
        </w:rPr>
        <w:t>companies should invest in three areas: management, research and development, and marketing.</w:t>
      </w:r>
      <w:r w:rsidR="007739C6" w:rsidRPr="001518C8">
        <w:rPr>
          <w:rFonts w:ascii="Times New Roman" w:hAnsi="Times New Roman" w:cs="Times New Roman"/>
          <w:sz w:val="24"/>
          <w:szCs w:val="24"/>
          <w:lang w:val="en"/>
        </w:rPr>
        <w:t xml:space="preserve"> </w:t>
      </w:r>
      <w:r w:rsidR="00382D31">
        <w:rPr>
          <w:rFonts w:ascii="Times New Roman" w:hAnsi="Times New Roman" w:cs="Times New Roman"/>
          <w:sz w:val="24"/>
          <w:szCs w:val="24"/>
          <w:lang w:val="en"/>
        </w:rPr>
        <w:t xml:space="preserve">Last but not least, RBV provides theoretical support for one of the main goals of strategic logistics: differentiating logistics skills is a great way to gain </w:t>
      </w:r>
      <w:r w:rsidR="00730564">
        <w:rPr>
          <w:rFonts w:ascii="Times New Roman" w:hAnsi="Times New Roman" w:cs="Times New Roman"/>
          <w:sz w:val="24"/>
          <w:szCs w:val="24"/>
          <w:lang w:val="en"/>
        </w:rPr>
        <w:t xml:space="preserve">a </w:t>
      </w:r>
      <w:r w:rsidR="00382D31">
        <w:rPr>
          <w:rFonts w:ascii="Times New Roman" w:hAnsi="Times New Roman" w:cs="Times New Roman"/>
          <w:sz w:val="24"/>
          <w:szCs w:val="24"/>
          <w:lang w:val="en"/>
        </w:rPr>
        <w:t xml:space="preserve">competitive advantage </w:t>
      </w:r>
      <w:r w:rsidR="007739C6" w:rsidRPr="001518C8">
        <w:rPr>
          <w:rFonts w:ascii="Times New Roman" w:hAnsi="Times New Roman" w:cs="Times New Roman"/>
          <w:sz w:val="24"/>
          <w:szCs w:val="24"/>
          <w:lang w:val="en"/>
        </w:rPr>
        <w:fldChar w:fldCharType="begin" w:fldLock="1"/>
      </w:r>
      <w:r w:rsidR="005E687B" w:rsidRPr="001518C8">
        <w:rPr>
          <w:rFonts w:ascii="Times New Roman" w:hAnsi="Times New Roman" w:cs="Times New Roman"/>
          <w:sz w:val="24"/>
          <w:szCs w:val="24"/>
          <w:lang w:val="en"/>
        </w:rPr>
        <w:instrText>ADDIN CSL_CITATION {"citationItems":[{"id":"ITEM-1","itemData":{"ISSN":"0960-0035","author":[{"dropping-particle":"","family":"Olavarrieta","given":"Sergio","non-dropping-particle":"","parse-names":false,"suffix":""},{"dropping-particle":"","family":"Ellinger","given":"Alexander E","non-dropping-particle":"","parse-names":false,"suffix":""}],"container-title":"International Journal of Physical Distribution &amp; Logistics Management","id":"ITEM-1","issued":{"date-parts":[["1997"]]},"publisher":"MCB UP Ltd","title":"Resource‐based theory and strategic logistics research","type":"article-journal"},"uris":["http://www.mendeley.com/documents/?uuid=96bfb3fa-4078-47a1-8260-eeea644e39d7"]}],"mendeley":{"formattedCitation":"(Olavarrieta and Ellinger, 1997)","plainTextFormattedCitation":"(Olavarrieta and Ellinger, 1997)","previouslyFormattedCitation":"(Olavarrieta and Ellinger, 1997)"},"properties":{"noteIndex":0},"schema":"https://github.com/citation-style-language/schema/raw/master/csl-citation.json"}</w:instrText>
      </w:r>
      <w:r w:rsidR="007739C6" w:rsidRPr="001518C8">
        <w:rPr>
          <w:rFonts w:ascii="Times New Roman" w:hAnsi="Times New Roman" w:cs="Times New Roman"/>
          <w:sz w:val="24"/>
          <w:szCs w:val="24"/>
          <w:lang w:val="en"/>
        </w:rPr>
        <w:fldChar w:fldCharType="separate"/>
      </w:r>
      <w:r w:rsidR="007739C6" w:rsidRPr="001518C8">
        <w:rPr>
          <w:rFonts w:ascii="Times New Roman" w:hAnsi="Times New Roman" w:cs="Times New Roman"/>
          <w:noProof/>
          <w:sz w:val="24"/>
          <w:szCs w:val="24"/>
          <w:lang w:val="en"/>
        </w:rPr>
        <w:t>(Olavarrieta and Ellinger, 1997)</w:t>
      </w:r>
      <w:r w:rsidR="007739C6" w:rsidRPr="001518C8">
        <w:rPr>
          <w:rFonts w:ascii="Times New Roman" w:hAnsi="Times New Roman" w:cs="Times New Roman"/>
          <w:sz w:val="24"/>
          <w:szCs w:val="24"/>
          <w:lang w:val="en"/>
        </w:rPr>
        <w:fldChar w:fldCharType="end"/>
      </w:r>
      <w:r w:rsidR="002A7490" w:rsidRPr="001518C8">
        <w:rPr>
          <w:rFonts w:ascii="Times New Roman" w:hAnsi="Times New Roman" w:cs="Times New Roman"/>
          <w:noProof/>
          <w:sz w:val="24"/>
          <w:szCs w:val="24"/>
        </w:rPr>
        <w:t xml:space="preserve">. </w:t>
      </w:r>
      <w:r w:rsidR="00CB1C41">
        <w:rPr>
          <w:rFonts w:ascii="Times New Roman" w:hAnsi="Times New Roman" w:cs="Times New Roman"/>
          <w:sz w:val="24"/>
          <w:szCs w:val="24"/>
        </w:rPr>
        <w:t>This study examines Incoterm and relational resources</w:t>
      </w:r>
      <w:r w:rsidR="001031A3">
        <w:rPr>
          <w:rFonts w:ascii="Times New Roman" w:hAnsi="Times New Roman" w:cs="Times New Roman"/>
          <w:sz w:val="24"/>
          <w:szCs w:val="24"/>
        </w:rPr>
        <w:t xml:space="preserve"> using RBV as a theoretical lens to improve competitive advantage in freight forwarder companie</w:t>
      </w:r>
      <w:r w:rsidR="00261734">
        <w:rPr>
          <w:rFonts w:ascii="Times New Roman" w:hAnsi="Times New Roman" w:cs="Times New Roman"/>
          <w:sz w:val="24"/>
          <w:szCs w:val="24"/>
        </w:rPr>
        <w:t>s.</w:t>
      </w:r>
    </w:p>
    <w:p w14:paraId="0128433C" w14:textId="77777777" w:rsidR="00E90B2A" w:rsidRPr="001518C8" w:rsidRDefault="00E90B2A" w:rsidP="00B62FFC">
      <w:pPr>
        <w:pStyle w:val="ListParagraph"/>
        <w:numPr>
          <w:ilvl w:val="1"/>
          <w:numId w:val="3"/>
        </w:numPr>
        <w:tabs>
          <w:tab w:val="left" w:pos="426"/>
        </w:tabs>
        <w:ind w:hanging="720"/>
        <w:jc w:val="both"/>
        <w:rPr>
          <w:rFonts w:ascii="Times New Roman" w:hAnsi="Times New Roman" w:cs="Times New Roman"/>
          <w:b/>
          <w:bCs/>
          <w:sz w:val="24"/>
          <w:szCs w:val="24"/>
        </w:rPr>
      </w:pPr>
      <w:r w:rsidRPr="001518C8">
        <w:rPr>
          <w:rFonts w:ascii="Times New Roman" w:hAnsi="Times New Roman" w:cs="Times New Roman"/>
          <w:b/>
          <w:bCs/>
          <w:sz w:val="24"/>
          <w:szCs w:val="24"/>
        </w:rPr>
        <w:t xml:space="preserve"> Incoterm</w:t>
      </w:r>
    </w:p>
    <w:p w14:paraId="00A8026F" w14:textId="3D3BAE4F" w:rsidR="001518C8" w:rsidRPr="001518C8" w:rsidRDefault="00520D6E" w:rsidP="0073378D">
      <w:pPr>
        <w:tabs>
          <w:tab w:val="left" w:pos="426"/>
        </w:tabs>
        <w:jc w:val="both"/>
        <w:rPr>
          <w:rFonts w:ascii="Times New Roman" w:hAnsi="Times New Roman" w:cs="Times New Roman"/>
          <w:sz w:val="24"/>
          <w:szCs w:val="24"/>
          <w:lang w:val="en"/>
        </w:rPr>
      </w:pPr>
      <w:r>
        <w:rPr>
          <w:rFonts w:ascii="Times New Roman" w:hAnsi="Times New Roman" w:cs="Times New Roman"/>
          <w:sz w:val="24"/>
          <w:szCs w:val="24"/>
          <w:lang w:val="en"/>
        </w:rPr>
        <w:t xml:space="preserve">The international commerce community has regulations for </w:t>
      </w:r>
      <w:r w:rsidR="00B1041D">
        <w:rPr>
          <w:rFonts w:ascii="Times New Roman" w:hAnsi="Times New Roman" w:cs="Times New Roman"/>
          <w:sz w:val="24"/>
          <w:szCs w:val="24"/>
          <w:lang w:val="en"/>
        </w:rPr>
        <w:t>interpreting</w:t>
      </w:r>
      <w:r>
        <w:rPr>
          <w:rFonts w:ascii="Times New Roman" w:hAnsi="Times New Roman" w:cs="Times New Roman"/>
          <w:sz w:val="24"/>
          <w:szCs w:val="24"/>
          <w:lang w:val="en"/>
        </w:rPr>
        <w:t xml:space="preserve"> shipping terms due to Incoterms. </w:t>
      </w:r>
      <w:r w:rsidR="00382D31">
        <w:rPr>
          <w:rFonts w:ascii="Times New Roman" w:hAnsi="Times New Roman" w:cs="Times New Roman"/>
          <w:sz w:val="24"/>
          <w:szCs w:val="24"/>
          <w:lang w:val="en"/>
        </w:rPr>
        <w:t>The perspectives of the seller and the buyer, Incoterms</w:t>
      </w:r>
      <w:r w:rsidR="00730564">
        <w:rPr>
          <w:rFonts w:ascii="Times New Roman" w:hAnsi="Times New Roman" w:cs="Times New Roman"/>
          <w:sz w:val="24"/>
          <w:szCs w:val="24"/>
          <w:lang w:val="en"/>
        </w:rPr>
        <w:t>,</w:t>
      </w:r>
      <w:r w:rsidR="00382D31">
        <w:rPr>
          <w:rFonts w:ascii="Times New Roman" w:hAnsi="Times New Roman" w:cs="Times New Roman"/>
          <w:sz w:val="24"/>
          <w:szCs w:val="24"/>
          <w:lang w:val="en"/>
        </w:rPr>
        <w:t xml:space="preserve"> emphasize who is responsible for carrying out specified operational activities relating to the transfer of goods. </w:t>
      </w:r>
      <w:r w:rsidR="00180B51">
        <w:rPr>
          <w:rFonts w:ascii="Times New Roman" w:hAnsi="Times New Roman" w:cs="Times New Roman"/>
          <w:sz w:val="24"/>
          <w:szCs w:val="24"/>
          <w:lang w:val="en"/>
        </w:rPr>
        <w:t>They also highlight who formally pays for transportation costs and customs duties a</w:t>
      </w:r>
      <w:r w:rsidR="009323DF">
        <w:rPr>
          <w:rFonts w:ascii="Times New Roman" w:hAnsi="Times New Roman" w:cs="Times New Roman"/>
          <w:sz w:val="24"/>
          <w:szCs w:val="24"/>
          <w:lang w:val="en"/>
        </w:rPr>
        <w:t>nd</w:t>
      </w:r>
      <w:r w:rsidR="00180B51">
        <w:rPr>
          <w:rFonts w:ascii="Times New Roman" w:hAnsi="Times New Roman" w:cs="Times New Roman"/>
          <w:sz w:val="24"/>
          <w:szCs w:val="24"/>
          <w:lang w:val="en"/>
        </w:rPr>
        <w:t xml:space="preserve"> who bears the risk, loss, or damage to the goods </w:t>
      </w:r>
      <w:r w:rsidR="001518C8" w:rsidRPr="001518C8">
        <w:rPr>
          <w:rFonts w:ascii="Times New Roman" w:hAnsi="Times New Roman" w:cs="Times New Roman"/>
          <w:sz w:val="24"/>
          <w:szCs w:val="24"/>
        </w:rPr>
        <w:fldChar w:fldCharType="begin" w:fldLock="1"/>
      </w:r>
      <w:r w:rsidR="001518C8" w:rsidRPr="001518C8">
        <w:rPr>
          <w:rFonts w:ascii="Times New Roman" w:hAnsi="Times New Roman" w:cs="Times New Roman"/>
          <w:sz w:val="24"/>
          <w:szCs w:val="24"/>
        </w:rPr>
        <w:instrText>ADDIN CSL_CITATION {"citationItems":[{"id":"ITEM-1","itemData":{"ISSN":"1229828X (ISSN)","abstract":"Incoterms have provided a set of rules that the global trade community can use for the interpretation of shipping terms. Always viewed from the perspective of the seller’s delivery obligation,Incoterms focus on the responsibility for the risk of loss or damage to the goods sold,division of transportation and customs‐related costs between the seller and buyer,and the obligation to execute certain functional activities related to the movement of the goods. The ICC has consistently attempted to update Incoterms in a way that keeps pace with the evolution of business practices. The ICC recently published the new listing of terms,which hints at some of the significant changes ahead in the new publication. It is not certain how the Incoterms 2010 have been used in practice,so it is difficult to find out related problems. Therefore,those who are unwilling to use Incoterms 2010 are free to choose Incoterms 2000 or other trade terms. However,this kind of practice can cause a conflict because of differences in the interpretation of trade terms in international trade. It would be desirable to use Incoterms 2010 based on the revised Incoterms 2000. It is still unclear how predominantly Incoterms 2010 will be used in international trade. Of course,it is necessary to keep updating trade terms based on a deeper analysis on the matters associated with the Incoterms rules,and maintain an understanding of contemporary changes. In this context,this thesis aimed to investigate the historical background of the Incoterms rules and find out how they have been revised depending on changes in the global economic environment. © 2013,Emerald Group Publishing Ltd. All rights reserved.","author":[{"dropping-particle":"","family":"Chung","given":"J.-H.","non-dropping-particle":"","parse-names":false,"suffix":""},{"dropping-particle":"","family":"Lee","given":"B.-S.","non-dropping-particle":"","parse-names":false,"suffix":""}],"container-title":"Journal of Korea Trade","id":"ITEM-1","issue":"2","issued":{"date-parts":[["2013"]]},"language":"English","note":"Cited By :2\n\nExport Date: 2 April 2023\n\nCorrespondence Address: Lee, B.-S.; Department of International Trade, South Korea; email: leebongsoo@dankook.ac.kr\n\nReferences: Han, S.-H., Choi, S.-B., A Study on the Interpretation of Trade Terms regarding the Changes of Transport Custom (2011) Journal of Korea Trade, 37 (5); \nHuh, J.C., Preliminary Review on Proposed New Contents in Incoterms 2010 – With a Special Reference to the 2nd Draft September 18,2009 (2010) The International Commerce &amp;amp; Law Review, 45, pp. 33-50;\nJeon, S.-H., A Study on the Clauses of Carriage Contracts in Incoterms 2010 (2012) Journal of Korea Trade, 37 (2);\nKang, J.W., Change in FOB and CIF Prices for the Export-Import Declaration in Korea (2006) The Journal of Korea Research Society for Customs, 7 (2), pp. 391-409;\nJae-Wook, L., A Study on the LDP (Landed Duty Paid) Terms and DDP (Delivered Duty Paid) Terms of Incoterms (2011) Journal of Korea Trade, 36 (2);\nPark, N.K., A Study on the Problems and Revision Directions of Incoterms 2000 (2010) The International Commerce &amp;amp; Law Review, 46, pp. 3-27;\nShin, G.-M., A Study on the Korean Cases Governed by the United Nations Convention on Contracts for the International Sale of Goods (CISG) (2012) Journal of Korea Trade, 16 (3);\nBlockhuys, E.J., (1999) The Technique of Foreign Trade, , Publishing Department of Meiji University;\nField Alan, M., Incoterms Revised by the ICC wants To Follow Trade Practices,Not to Set Them (2009) The Journal of Commerce, 47 (3), pp. 49-55;\nReynolds, F., Latest UCC Revision Drives Universal Use of Incoterms 2000 (2004) Managing Credit,Receivable &amp;amp; Collections, pp. 12-15. , www.ioma.com/credit;\nReynolds, F., Revised Incoterms 2010 Take Effect (2011) Managing Credit,Receivable &amp;amp; Collections, pp. 15-17. , www.ioma.com/credit;\nGibbons, G., The impact of Incoterms 2010 (2012) Irish Business Law Quarterly, 4 (3);\nGrignoli, J., Revisions to Incoterms,continued… (2010) Managing Imports &amp;amp; Exports, pp. 28-32;\nKumar, Logistics Routing Flexibility and Lower Freight Costs through Use of Incoterms (2010) Transportation Journal, 49 (3), pp. 75-94;\nMcCue, D., Taking Supply Chain Security to the Next Level (2009) World Trade, 100, pp. 24-31;\nCasuccio, P., International Trade Other Related Subject: Sale of goods (2012) Global Trade and Customs Journal, 7 (2), pp. 70-73;\nSarathy, R., Security and the Global Supply Chain (2006) Transportation Journal, 45 (4), pp. 57-77;\n(1990), Incoterms 1990,ICC Brochure,No. 460; (1998), Incoterms Q&amp;amp;A (Gulumo Jimenez,ed),ICC Brochure,No. 589; (1999), ICC Guide to Incoterms 2000 (Jan Ramberg),ICC Brochure,No. 620; (2000), Incoterms 2000: A Forum of Exports (Ramberg,J.,P. Rapatout,F. Reynolds,and C. Debattista),ICC Brochure,No. 617; (2011), ICC Guide to Incoterms 2010 (Jan Ramberg),ICC Brochure,No. 720UR - https://www.scopus.com/inward/record.uri?eid=2-s2.0-84996490403&amp;amp;partnerID=40&amp;amp;md5=5e0d91312840640ad1f124296793cc92","page":"1-19","publisher":"Emerald Group Publishing Ltd.","publisher-place":"School of Economics, Sungkyunkwan University, South Korea","title":"A genealogical approach to the incoterms rules and revised incoterms 2010","type":"article-journal","volume":"17"},"uris":["http://www.mendeley.com/documents/?uuid=54c1bec2-f9d3-4b4d-b488-8559fcdd831c"]}],"mendeley":{"formattedCitation":"(Chung and Lee, 2013)","plainTextFormattedCitation":"(Chung and Lee, 2013)","previouslyFormattedCitation":"(Chung and Lee, 2013)"},"properties":{"noteIndex":0},"schema":"https://github.com/citation-style-language/schema/raw/master/csl-citation.json"}</w:instrText>
      </w:r>
      <w:r w:rsidR="001518C8" w:rsidRPr="001518C8">
        <w:rPr>
          <w:rFonts w:ascii="Times New Roman" w:hAnsi="Times New Roman" w:cs="Times New Roman"/>
          <w:sz w:val="24"/>
          <w:szCs w:val="24"/>
        </w:rPr>
        <w:fldChar w:fldCharType="separate"/>
      </w:r>
      <w:r w:rsidR="001518C8" w:rsidRPr="001518C8">
        <w:rPr>
          <w:rFonts w:ascii="Times New Roman" w:hAnsi="Times New Roman" w:cs="Times New Roman"/>
          <w:noProof/>
          <w:sz w:val="24"/>
          <w:szCs w:val="24"/>
        </w:rPr>
        <w:t>(Chung and Lee, 2013)</w:t>
      </w:r>
      <w:r w:rsidR="001518C8" w:rsidRPr="001518C8">
        <w:rPr>
          <w:rFonts w:ascii="Times New Roman" w:hAnsi="Times New Roman" w:cs="Times New Roman"/>
          <w:sz w:val="24"/>
          <w:szCs w:val="24"/>
        </w:rPr>
        <w:fldChar w:fldCharType="end"/>
      </w:r>
      <w:r w:rsidR="001518C8" w:rsidRPr="001518C8">
        <w:rPr>
          <w:rFonts w:ascii="Times New Roman" w:hAnsi="Times New Roman" w:cs="Times New Roman"/>
          <w:sz w:val="24"/>
          <w:szCs w:val="24"/>
        </w:rPr>
        <w:t xml:space="preserve">. </w:t>
      </w:r>
      <w:r>
        <w:rPr>
          <w:rFonts w:ascii="Times New Roman" w:hAnsi="Times New Roman" w:cs="Times New Roman"/>
          <w:sz w:val="24"/>
          <w:szCs w:val="24"/>
          <w:lang w:val="en"/>
        </w:rPr>
        <w:t xml:space="preserve">The tasks, costs, and risks that each seller and buyer must assume while delivering items for a business are divided by Incoterms. </w:t>
      </w:r>
      <w:r w:rsidR="00B1041D">
        <w:rPr>
          <w:rFonts w:ascii="Times New Roman" w:hAnsi="Times New Roman" w:cs="Times New Roman"/>
          <w:sz w:val="24"/>
          <w:szCs w:val="24"/>
          <w:lang w:val="en"/>
        </w:rPr>
        <w:t>T</w:t>
      </w:r>
      <w:r>
        <w:rPr>
          <w:rFonts w:ascii="Times New Roman" w:hAnsi="Times New Roman" w:cs="Times New Roman"/>
          <w:sz w:val="24"/>
          <w:szCs w:val="24"/>
          <w:lang w:val="en"/>
        </w:rPr>
        <w:t xml:space="preserve">he International Chamber of Commerce released the updated version </w:t>
      </w:r>
      <w:r w:rsidR="001518C8" w:rsidRPr="001518C8">
        <w:rPr>
          <w:rFonts w:ascii="Times New Roman" w:hAnsi="Times New Roman" w:cs="Times New Roman"/>
          <w:sz w:val="24"/>
          <w:szCs w:val="24"/>
          <w:lang w:val="en"/>
        </w:rPr>
        <w:t>deemed necessary and aimed to incorporate new realities and business facilitation</w:t>
      </w:r>
      <w:r w:rsidR="001518C8" w:rsidRPr="001518C8">
        <w:rPr>
          <w:rFonts w:ascii="Times New Roman" w:hAnsi="Times New Roman" w:cs="Times New Roman"/>
          <w:sz w:val="24"/>
          <w:szCs w:val="24"/>
        </w:rPr>
        <w:t xml:space="preserve"> </w:t>
      </w:r>
      <w:r w:rsidR="001518C8" w:rsidRPr="001518C8">
        <w:rPr>
          <w:rFonts w:ascii="Times New Roman" w:hAnsi="Times New Roman" w:cs="Times New Roman"/>
          <w:sz w:val="24"/>
          <w:szCs w:val="24"/>
        </w:rPr>
        <w:fldChar w:fldCharType="begin" w:fldLock="1"/>
      </w:r>
      <w:r w:rsidR="001518C8" w:rsidRPr="001518C8">
        <w:rPr>
          <w:rFonts w:ascii="Times New Roman" w:hAnsi="Times New Roman" w:cs="Times New Roman"/>
          <w:sz w:val="24"/>
          <w:szCs w:val="24"/>
        </w:rPr>
        <w:instrText>ADDIN CSL_CITATION {"citationItems":[{"id":"ITEM-1","itemData":{"DOI":"10.1080/13675567.2021.1897974","ISSN":"13675567 (ISSN)","abstract":"Incoterms® define obligations, risks and costs that each of the seller and buyer must incur in the movement of the goods for a trade. New versions are issued when deemed necessary by the International Chamber of Commerce (ICC) and are aimed at including new trade realities and fostering trade. A new version Incoterms® 2020 is now available to replace the previous version, namely Incoterms® 2010. The research using Construct Clarity theory shows there are issues with the Incoterms® 2020 both as to the holistic ability to cover all trade as well as in the individual Incoterms® themselves. These issues are analysed in detail and, based on this research, the authors synthesize these into the reasoned aspects the Incoterms® drafting committee missed to further improve the Incoterms® rules. The authors extend this research and present the improvements that could be achieved in a future issue of the Incoterms® rules. © 2021 Informa UK Limited, trading as Taylor &amp; Francis Group.","author":[{"dropping-particle":"","family":"Davis","given":"J","non-dropping-particle":"","parse-names":false,"suffix":""},{"dropping-particle":"","family":"Vogt","given":"J","non-dropping-particle":"","parse-names":false,"suffix":""}],"container-title":"International Journal of Logistics Research and Applications","id":"ITEM-1","issue":"9","issued":{"date-parts":[["2022"]]},"language":"English","note":"Export Date: 2 April 2023\n\nCorrespondence Address: Vogt, J.; GMSC Department Marilyn Davies College of Business, United States; email: jvogt@wwbc-inc.com\n\nReferences: Bălună, R.N., (2012) “International Rules For Merchandize Delivery–Delivery Conditions Incoterms And Raftd The Title, , Annals of Eftimie Murgu University Resita, Romania, Fascicle II, Economic Studies; \nBergami, R., Incoterms 2010: Comments on the New Revision of Delivery Terms (2011) The Vindobona Journal of International Commercial Law and Arbitration, 15 (1), pp. 157-170;\nBergami, R., Incoterms 2010: The Newest Revision of Delivery Terms (2012) Acta Universitatis Bohemiae Meridionales, 15 (2), pp. 33-40;\nBergami, R., Managing Incoterms 2010 Risks: Tension with Trade and Banking Practices (2013) International Journal of Economics and Business Research, 6 (3), pp. 324-338;\nCăruntu, C., Lăpăduşi, M.L., Complex Issues Regarding the Role and Importance of Internationally Codified Rules and Incoterms (2010) Petroleum-Gas University of Ploiesti Bulletin, Economic Sciences Series, 62 (1), pp. 98-110;\nConstantinovits, M., Vladár, Z., A Terminológia Rendszerező Elvének Változása az INCOTERMS Tükrében (2013) Magyar Terminológia, 6 (1), pp. 84-96;\nDaugherty, P.J., Ellinger, A.E., Gustin, C.M., Integrated Logistics: Achieving Logistics Performance Improvements (1996) Supply Chain Management, 1 (3), pp. 25-33;\nDugan, S., Talmaciu, I., Influence of the Changes Brought by INCOTERMS 2010 to International Trade (2012) Ovidius University Annals, Economic Sciences Series, 12 (1), pp. 41-46;\nEllinger, E., British Business Law: Banking Law (2005) Journal of Business Law, pp. 704-711. , November;\nFedi, L., La Nouvelle Codification des Incoterms® 2010: Entre Simplification et Rationalisation de la Vente Maritime Internationale (2011) Droit Maritime Français, 724 (April 2011), pp. 303-313;\nFedi, L., Russell, D., An Assessment of the 2010 Incoterms® Impact of the International Chamber of Commerce Codification on American and European Shippers, Carriers and International Freight Forwarders (2014) NOFOMA Conference, , Copenhagen, Denmark, June 2014;\nGingerich, E.F., Schiffel, L., Drafting the International Commerce Agreement (2014) Journal of Applied Business and Economics, 16 (1), pp. 43-56;\nGlitz, F.E.Z., Transfer of Contractual Risk and INCOTERMS: Brief Analysis of its Application in Brazil (2011) J. Int'l Com. L. &amp;amp; Tech, 6, p. 108;\nGopal, C., Cypress, H., (1993) “Integrated Distribution Management: Competing on Customer Service, Time, and Cost.” Business One Irwin, , New York: McGraw-Hill;\nGustin, C.M., Daugherty, P.J., Stank, T.P., The Effects of Information Availability on Logistics Integration (1995) Journal of Business Logistics, 16 (1), pp. 1-21;\nHansen, W., Hovi, I.B., Veisten, K., Logistics Costs in Norway: Comparing Industry Survey Results Against Calculations Based on a Freight Transport Model (2014) International Journal of Logistics Research and Applications, 17 (6), pp. 485-502;\nIoan, P., Gabriela, B.M., Mihai, P.D., Global Logistics, Competitiveness and the New Incoterms. Annals Of The University Of Oradea (2013) Economic Science Series, 22 (1), pp. 159-166;\nIsai, V., Radu, R.I., (2005), Importance of Delivery Conditions the External Price Calculation; Johnson, W.P., Analysis of Incoterms as Usage Under Article 9 of the CISG (2013) U. Pa. J. Int'l L, 35, p. 379;\nJuarez, F., The Fine Print: The Difference Between RAFTD and INCOTERMS (1997) BUSINESS MEXICO, 7, p. 41;\nKerlinger, F.N., (1973) “Foundations of Behavioral Research”, , New York: Reinhart &amp;amp; Winston;\nKumar, S., Logistics Routing Flexibility and Lower Freight Costs Through use of Incoterms (2010) Transportation Journal, 49 (3), pp. 48-56;\nLorenzon, F., Baatz, Y., (2016) Sassoon on CIF and FOB Contracts, , London: Sweet &amp;amp; Maxwell;\nMacCorquodale, K., Meehl, P.E., On a Distinction of Hypothetical Constructs and Intervening Variables (1948) Psychological Review, 55, pp. 95-107;\nMalfliet, J., (2011), Incoterms 2010 and the Mode of Transport: How to Choose the Right Term. Management Challenges the Twenty-First Century: Transport and Logistics: Opportunity for Slovakia the Era of Knowledge Economy; Ndlovu, P., Incoterms 2010: A Consideration of Certain Implications of the Amendments to the Traditional Incoterms 2000 (2011) The Comparative and International Law Journal of Southern Africa, 44 (2), pp. 204-224;\nPaliu-Popa, L., Development of the International Trade in Terms of Incoterms 2010 Rules (2012) Annals of ‘Dunarea de Jos’ University of Galati: Fascicle 1: Economics and Applied Informatics, (1), pp. 99-106;\nRamberg, J., INCOTERMS 2010 (2011) Eur. JL Reform, 13, p. 380;\nRantasila, K., Ojala, L., National-Level Logistics Costs: An Overview of Extant Research (2015) International Journal of Logistics Research and Applications, 18 (4), pp. 313-324;\nRosal, I.D., Factors Influencing the Choice of Delivery Terms Used in Spanish Seaborne Container Trade (2016) International Journal of Shipping and Transport Logistics, 8 (3), pp. 318-333;\nSchaefer, T.J., (2017), Incoterms® Use Buyer-Seller Relationships: A Mixed Methods Study. 10602251 Ph.D., University of Missouri - Saint Louis; Spanogle, J.A., Incoterms and UCC Article 2—Conflicts and Confusions (1997) The International Lawyer, 31 (1), pp. 111-132;\nStapleton, D.M., Optimizing Shipper Contracting: the Correct Usage of Incoterms for Containerized/Intermodal Freight (2014) Annual Conference Proceedings of the Production Operations Management Society, , Wisconsin, May;\nStapleton, D.M., Pande, V., Ghosh, S., Damali, U., Refining Shippers’ Dyadic Cost, Risk, and Delivery Responsibilities: The Principle Changes to Incoterms and a Transaction Cost Focus for the Future (2014) Journal of Transportation Management, 24 (2), pp. 7-29;\nStapleton, D.M., Pande, V., O'Brien, D., EXW, FOB OR FCA? Choosing The Right Incoterm And Why It Matters To Maritime Shippers (2014) Journal of Transportation Law, Logistics &amp;amp; Policy, 81 (3), pp. 227-248;\nStapleton, D.M., Saulnier, V., Defining Dyadic Cost and Risk in International Trade: A Review of INCOTERMS 2000 with Strategic Implications (1999) Journal of Transportation Management, 11 (2), pp. 25-43;\nStapleton, D.M., Saulnier, V., (2001), A Study Shipper Contracting Relationships. ISBM Research Newsletter; (2015), http://www8.austlii.edu.au/cgi-bin/viewdoc/au/cases/cth/aat/2015/366.html, AATA 366 (28 May 2015; Sudderly, R., Construct Clarity in Theories of Management and Organization (2010) Academy of Management Review, 35 (3), pp. 346-357;\nSutton, R.L., Staw, B.M., What Theory is not (1995) Administrative Science Quarterly, 40, pp. 371-381;\nTan, Y.-H., Thoen, W., INCAS: A Legal Expert System for Contract Terms in Electronic Commerce (2000) Decision Support Systems, 29 (4), pp. 389-411;\n(1952), United States of America; Vogt, J., Davis, J., The State of Incoterm® Research (2020) Transportation Journal, 59 (3), pp. 304-324;\nYilmaz, M., Özken, A., Şahin, N., INCOTERMS 2000 VE 2010'UN MUKAYESELİ ANALİZİ VE TÜRKİYE UYGULAMALARINDAKİ EKSİKLİKLER (2011) Journal of Yasar University, 6 (23);\nZhai, J., New Technology and Marketing Innovation-Base on Leading Trade Terms Into Pricing System (2013) Contemporary Logistics, (13), pp. 9-13","page":"1263-1286","publisher":"Taylor and Francis Ltd.","publisher-place":"GMSC Department Marilyn Davies College of Business, University of Houston-Downtown, Houston, TX, United States","title":"Incoterms® 2020 and the missed opportunities for the next version","type":"article-journal","volume":"25"},"uris":["http://www.mendeley.com/documents/?uuid=760b2637-62bb-4428-b584-6dccc7492b21"]}],"mendeley":{"formattedCitation":"(Davis and Vogt, 2022)","plainTextFormattedCitation":"(Davis and Vogt, 2022)","previouslyFormattedCitation":"(Davis and Vogt, 2022)"},"properties":{"noteIndex":0},"schema":"https://github.com/citation-style-language/schema/raw/master/csl-citation.json"}</w:instrText>
      </w:r>
      <w:r w:rsidR="001518C8" w:rsidRPr="001518C8">
        <w:rPr>
          <w:rFonts w:ascii="Times New Roman" w:hAnsi="Times New Roman" w:cs="Times New Roman"/>
          <w:sz w:val="24"/>
          <w:szCs w:val="24"/>
        </w:rPr>
        <w:fldChar w:fldCharType="separate"/>
      </w:r>
      <w:r w:rsidR="001518C8" w:rsidRPr="001518C8">
        <w:rPr>
          <w:rFonts w:ascii="Times New Roman" w:hAnsi="Times New Roman" w:cs="Times New Roman"/>
          <w:noProof/>
          <w:sz w:val="24"/>
          <w:szCs w:val="24"/>
        </w:rPr>
        <w:t>(Davis and Vogt, 2022)</w:t>
      </w:r>
      <w:r w:rsidR="001518C8" w:rsidRPr="001518C8">
        <w:rPr>
          <w:rFonts w:ascii="Times New Roman" w:hAnsi="Times New Roman" w:cs="Times New Roman"/>
          <w:sz w:val="24"/>
          <w:szCs w:val="24"/>
        </w:rPr>
        <w:fldChar w:fldCharType="end"/>
      </w:r>
      <w:r w:rsidR="001518C8" w:rsidRPr="001518C8">
        <w:rPr>
          <w:rFonts w:ascii="Times New Roman" w:hAnsi="Times New Roman" w:cs="Times New Roman"/>
          <w:sz w:val="24"/>
          <w:szCs w:val="24"/>
        </w:rPr>
        <w:t xml:space="preserve">. </w:t>
      </w:r>
      <w:r w:rsidR="00B811D3">
        <w:rPr>
          <w:rFonts w:ascii="Times New Roman" w:hAnsi="Times New Roman" w:cs="Times New Roman"/>
          <w:sz w:val="24"/>
          <w:szCs w:val="24"/>
          <w:lang w:val="en"/>
        </w:rPr>
        <w:t>In</w:t>
      </w:r>
      <w:r w:rsidR="00B1041D">
        <w:rPr>
          <w:rFonts w:ascii="Times New Roman" w:hAnsi="Times New Roman" w:cs="Times New Roman"/>
          <w:sz w:val="24"/>
          <w:szCs w:val="24"/>
          <w:lang w:val="en"/>
        </w:rPr>
        <w:t>coterm rules are usually applied in international sales contracts where items cross international borders</w:t>
      </w:r>
      <w:r w:rsidR="001518C8" w:rsidRPr="001518C8">
        <w:rPr>
          <w:rFonts w:ascii="Times New Roman" w:hAnsi="Times New Roman" w:cs="Times New Roman"/>
          <w:sz w:val="24"/>
          <w:szCs w:val="24"/>
          <w:lang w:val="en"/>
        </w:rPr>
        <w:t xml:space="preserve">. </w:t>
      </w:r>
      <w:r w:rsidR="00B811D3">
        <w:rPr>
          <w:rFonts w:ascii="Times New Roman" w:hAnsi="Times New Roman" w:cs="Times New Roman"/>
          <w:sz w:val="24"/>
          <w:szCs w:val="24"/>
          <w:lang w:val="en"/>
        </w:rPr>
        <w:t xml:space="preserve">However, trade organizations like the European Union have streamlined border procedures </w:t>
      </w:r>
      <w:r w:rsidR="00B1041D">
        <w:rPr>
          <w:rFonts w:ascii="Times New Roman" w:hAnsi="Times New Roman" w:cs="Times New Roman"/>
          <w:sz w:val="24"/>
          <w:szCs w:val="24"/>
          <w:lang w:val="en"/>
        </w:rPr>
        <w:t>worldwide</w:t>
      </w:r>
      <w:r w:rsidR="00B811D3">
        <w:rPr>
          <w:rFonts w:ascii="Times New Roman" w:hAnsi="Times New Roman" w:cs="Times New Roman"/>
          <w:sz w:val="24"/>
          <w:szCs w:val="24"/>
          <w:lang w:val="en"/>
        </w:rPr>
        <w:t xml:space="preserve"> </w:t>
      </w:r>
      <w:r w:rsidR="001518C8" w:rsidRPr="001518C8">
        <w:rPr>
          <w:rFonts w:ascii="Times New Roman" w:hAnsi="Times New Roman" w:cs="Times New Roman"/>
          <w:b/>
          <w:bCs/>
          <w:sz w:val="24"/>
          <w:szCs w:val="24"/>
        </w:rPr>
        <w:fldChar w:fldCharType="begin" w:fldLock="1"/>
      </w:r>
      <w:r w:rsidR="009039F3">
        <w:rPr>
          <w:rFonts w:ascii="Times New Roman" w:hAnsi="Times New Roman" w:cs="Times New Roman"/>
          <w:b/>
          <w:bCs/>
          <w:sz w:val="24"/>
          <w:szCs w:val="24"/>
        </w:rPr>
        <w:instrText>ADDIN CSL_CITATION {"citationItems":[{"id":"ITEM-1","itemData":{"ISBN":"1822296X (ISSN)","abstract":"Incoterms rules have traditionally been used in international sale contracts where goods pass across national borders. In various areas of the world, however, trade blocs, like the European Union, have made border formalities between different countries less significant. Consequently, the subtitle of the Incoterms® 2010 rules formally recognizes that they are available for application to both international and domestic sale contracts. A result the Incoterms® 2010 rules clearly state in a number of places that the obligation to comply with export/import formalities exists only where applicable. © 2017 Kaunas University of Technology. All rights reserved.","author":[{"dropping-particle":"","family":"Kubáňová","given":"J","non-dropping-particle":"","parse-names":false,"suffix":""},{"dropping-particle":"","family":"Ptak","given":"M","non-dropping-particle":"","parse-names":false,"suffix":""}],"container-title":"21st International Scientific Conference Transport Means 2017","id":"ITEM-1","issued":{"date-parts":[["2017"]]},"language":"English","note":"Conference code: 135093\n\nExport Date: 8 April 2023\n\nFunding details: Vedecká Grantová Agentúra MŠVVaŠ SR a SAV, VEGA, 1/0143/16\n\nFunding text 1: This paper was developed under the support of project: MSVVS SR - VEGA No. 1/0143/16 POLIAK, M.:\n\nReferences: Poliak, M., The relationship with reasonable profit and risk in public passenger transport in the Slovakia (2013) J. of Economics, pp. 206-220; \nhttp://www.cutn.sk/Library/proceedings/mch_2011/editovane_prispevky/Malfliet-163-179.pdf; http://www.imf.org/external/np/fin/data/rms_five.aspx; (2010) Incoterms®, , ICC Publication no. 715E;\nPtak, M., Konarzewski, K., Numerical technologies for vulnerable road user safety enhancement (2015) New Contributions in Information Systems and Technologies, 354, pp. 355-364;\nGnap, J., Kubáňová, J., (2015) Freight Forwarding - Case Studies - Žilina: University in Zilina, 156p. , CD-ROM [AH 9,10,; VH 9,50];\nJagelcak, J., David, A., (2014) Maritime Transport and Maritime Containers, 275p. , Bytca: Druska Books as university textbook, 2014. - CD-ROM [AH 26,52];\nCarr, I., Stone, P., (2005) International Trade Law, , London, Cavendish publishing limited;\nHasenbichler, H.-P., (2013) Manual on Danube Navigation, , Grasl Druck &amp;amp; Neue Medien GmbH, Vienna, January 2013;\nSong, D.-W., Panayides, P.-M., (2012) Maritime Logistics - A Complete Guide to Effective Shipping and Port Management, , Kogan Page Publishers London: Philadelphia: New Delhi, 2012\nA4 -","page":"520-525","publisher":"Kaunas University of Technology","publisher-place":"University of Zilina, Univerzitna 8215/1, Zilina, 01026, Slovakia","title":"Using of the incoterms ® 2010 rules in the maritime transport","type":"paper-conference","volume":"2017-Septe"},"uris":["http://www.mendeley.com/documents/?uuid=2cdcab06-0f3e-4836-876a-cbd9aa6246a6"]}],"mendeley":{"formattedCitation":"(Kubáňová and Ptak, 2017)","plainTextFormattedCitation":"(Kubáňová and Ptak, 2017)","previouslyFormattedCitation":"(Kubáňová and Ptak, 2017)"},"properties":{"noteIndex":0},"schema":"https://github.com/citation-style-language/schema/raw/master/csl-citation.json"}</w:instrText>
      </w:r>
      <w:r w:rsidR="001518C8" w:rsidRPr="001518C8">
        <w:rPr>
          <w:rFonts w:ascii="Times New Roman" w:hAnsi="Times New Roman" w:cs="Times New Roman"/>
          <w:b/>
          <w:bCs/>
          <w:sz w:val="24"/>
          <w:szCs w:val="24"/>
        </w:rPr>
        <w:fldChar w:fldCharType="separate"/>
      </w:r>
      <w:r w:rsidR="001518C8" w:rsidRPr="001518C8">
        <w:rPr>
          <w:rFonts w:ascii="Times New Roman" w:hAnsi="Times New Roman" w:cs="Times New Roman"/>
          <w:bCs/>
          <w:noProof/>
          <w:sz w:val="24"/>
          <w:szCs w:val="24"/>
        </w:rPr>
        <w:t>(Kubáňová and Ptak, 2017)</w:t>
      </w:r>
      <w:r w:rsidR="001518C8" w:rsidRPr="001518C8">
        <w:rPr>
          <w:rFonts w:ascii="Times New Roman" w:hAnsi="Times New Roman" w:cs="Times New Roman"/>
          <w:b/>
          <w:bCs/>
          <w:sz w:val="24"/>
          <w:szCs w:val="24"/>
        </w:rPr>
        <w:fldChar w:fldCharType="end"/>
      </w:r>
      <w:r w:rsidR="001518C8" w:rsidRPr="001518C8">
        <w:rPr>
          <w:rFonts w:ascii="Times New Roman" w:hAnsi="Times New Roman" w:cs="Times New Roman"/>
          <w:b/>
          <w:bCs/>
          <w:sz w:val="24"/>
          <w:szCs w:val="24"/>
        </w:rPr>
        <w:t xml:space="preserve">. </w:t>
      </w:r>
      <w:r w:rsidR="001518C8" w:rsidRPr="001518C8">
        <w:rPr>
          <w:rFonts w:ascii="Times New Roman" w:hAnsi="Times New Roman" w:cs="Times New Roman"/>
          <w:sz w:val="24"/>
          <w:szCs w:val="24"/>
          <w:lang w:val="en"/>
        </w:rPr>
        <w:t xml:space="preserve">Incoterms are terms in commerce that clearly define the seller's logistical commitment and the channels that connect trade and logistics </w:t>
      </w:r>
      <w:r w:rsidR="001518C8" w:rsidRPr="001518C8">
        <w:rPr>
          <w:rFonts w:ascii="Times New Roman" w:hAnsi="Times New Roman" w:cs="Times New Roman"/>
          <w:sz w:val="24"/>
          <w:szCs w:val="24"/>
          <w:lang w:val="en"/>
        </w:rPr>
        <w:fldChar w:fldCharType="begin" w:fldLock="1"/>
      </w:r>
      <w:r w:rsidR="001518C8" w:rsidRPr="001518C8">
        <w:rPr>
          <w:rFonts w:ascii="Times New Roman" w:hAnsi="Times New Roman" w:cs="Times New Roman"/>
          <w:sz w:val="24"/>
          <w:szCs w:val="24"/>
          <w:lang w:val="en"/>
        </w:rPr>
        <w:instrText>ADDIN CSL_CITATION {"citationItems":[{"id":"ITEM-1","itemData":{"DOI":"10.1016/j.tranpol.2020.03.012","ISSN":"0967070X (ISSN)","abstract":"This study aims to contribute to the improvement of a country's transport and logistics (TL) performance assessment by exploring the possibility of using International commercial terms (Incoterms) clauses in international sales contracts. Incoterms clauses are commercial terms that clearly determine sellers' logistics commitments. They are also the “channels” that connect trade and logistics. The research explores the relationship between the international TL performance indicators and the Incoterms score (IS) which represents the extent of sellers' logistics commitments in bilateral trade at a national level. As per empirical results, the logistics performance indexes (LPIs) show the significant impact of a country's logistics performance on the IS. The country's economic development is also correlated with the IS and the domestic logistics performance indicators. This correlation is not seen with regards to the global competitiveness of transport infrastructure. Additionally, while the geographic distance does not have a direct correlation, it impacts buyers' or sellers' obligations, when considered along with the LPIs in the gravity model. According to the empirical results, a conceptual framework for the usage of applied Incoterms clauses for logistics performance assessment and benchmarking is proposed. The policymakers may use ISs as additional indicators when assessing a country's logistics performances as well as to estimate the possibilities of expanding the TL market for promoting international trade flows. Such assessment enables both national and international benchmarking to rely on the national database. The usage of Incoterms clauses for monitoring, assessing, and benchmarking a country's TL performance must be considered more profoundly by the policymakers in the future. © 2020 Elsevier Ltd","author":[{"dropping-particle":"","family":"Stojanović","given":"","non-dropping-particle":"","parse-names":false,"suffix":""},{"dropping-particle":"","family":"Ivetić","given":"J","non-dropping-particle":"","parse-names":false,"suffix":""}],"container-title":"Transport Policy","id":"ITEM-1","issued":{"date-parts":[["2020"]]},"language":"English","note":"Cited By :12\n\nExport Date: 2 April 2023\n\nCorrespondence Address: Stojanovic; University of Novi Sad, Trg D. Obradovića 6, Serbia; email: djurdja@uns.ac.rs\n\nFunding details: Ministarstvo Prosvete, Nauke i Tehnološkog Razvoja, MPNTR, III44006, TR36030\n\nFunding text 1: This research was supported by the Ministry of Education, Science and Technological Development of the Republic of Serbia [projects No. TR36030 and III44006 ]. We are thankful to the anonymous reviewers for their valuable comments, which helped us to improve the quality of the paper.\n\nReferences: Arvis, J.-F., Saslavsky, D., Ojala, L., Shepherd, B., Busch, C., Raj, A., Naula, T., Connecting to Compete 2016: Trade Logistics in the Global Economy - the Logistics Performance Index and its Indicators (2016), World Bank; Bergami, R., Managing Incoterms 2010 risks: tension with trade and banking practices (2013) Int. J. Econ. Bus. Res., 6 (3), pp. 324-338; \nBlonigen, B.A., Wilson, W.W., The growth and patterns of international trade (2013) Marit. Pol. Manag., 40 (7), pp. 618-635;\nBranch, A.E., Global Supply Chain Management and International Logistics (2009), Routledge, Taylor &amp;amp; Francis Group New York and London; Calatayud, A., Mangan, J., Palacin, R., Vulnerability of international freight flows to shipping network disruptions: a multiplex network perspective (2017) Transport. Res. E Logist. Transport. Rev., 108, pp. 195-208;\nCaschili, S., Medda, F.R., Wilson, A., An interdependent multi-layer model: resilience of international networks (2015) Network. Spatial Econ., 15, pp. 313-335;\nCivelek, M.E., Uca, N., Cemberci, M., The mediator effect of logistics performance index on the relation between global competitiveness index and gross domestic product (2015) European Science Journal, 11 (13), pp. 368-375;\nCoetzee, J., The interplay between Incoterms® and the CISG (2013) J. Law Commer., 32 (1), pp. 1-21;\nCosar, K., Demir, B., Domestic road infrastructure and international trade: evidence from Turkey (2016) J. Dev. Econ., 118, pp. 232-244;\nCoyle, J.J., Novack, R.A., Gibson, B.J., Bardi, E.J., Transportation: A Supply Chain Perspective (2011), seventh ed. South-Western Cengage Learning Mason, USA; David, P.A., International Logistics: the Management of International Trade Operations (2013), fourth ed. Cicero Books LLC Berea, USA; de Jong, G., Tavasszy, L., Bates, J., Gronland, S.E., Huber, S., Kleven, O., Lange, P., Schmorak, N., The issues in modelling freight transport at the national level (2016) Case Studies on Transport Policy, 4, pp. 13-21;\ndel Rosal, I., Factors influencing the choice of delivery terms used in Spanish seaborne container trade (2016) Int. J. Shipp. Transp. Logist. (IJSTL), 8 (3), p. 318;\nDucruet, C., van der Horst, M., Transport integration at European ports: measuring the role and position of intermediaries (2009) Eur. J. Transport Infrastruct. Res., 9 (2), pp. 121-142;\nFeo, M., Espino, R., García, L., A stated preference analysis of Spanish freight forwarders modal choice on the South-west Europe motorway of the sea (2011) Transport Pol., 18 (1), pp. 60-67;\nGani, A., The logistics performance effect in international trade (2017) The Asian Journal of Shipping and Logistics, 33 (4), pp. 279-288;\nGarcia, C., Levy, S., Limão, S., Kupfer, F., Correlation between transport intensity and GDP in European regions: a new approach (2008) 8th Swiss Transport Research Conference, Ascona, Italy, , http://www.strc.ch/2008/2008_Garcia_Levy_Limao_Kupfer _TransportIntensity_GDP.pdf, Available at: (Accessed 16 January 2018);\nGardner, D.L., How to Use International Trade Terms for Competitive Advantage &amp;amp; Financial Gain (2012), http://www.gatech.pa/docs/publications/en/Other/GTP-Competitive-Advantage-and-Financial-Gain.pdf, Trade Facilitators, Inc Available at: (Accessed 13 November 2017); Guner, S., Coskun, E., Comparison of impacts of economic and social factors on countries' logistics performances: a study with 26 OECD countries (2012) Research in Logistics &amp;amp; Production, 2 (4), pp. 329-343;\nHalaszovich, T.F., Kinra, A., The impact of distance, national transportation systems and logistics performance on FDI and international trade patterns: results from Asian global value chain (2018) Transport Pol., , Article (in press);\nHavenga, J.H., Simpson, Z.P., National freight demand modelling: a tool for macrologistics management (2018) Int. J. Logist. Manag., 29 (4), pp. 1171-1195;\nHesse, M., Rodrigue, J.-P., The transport geography of logistics and freight distribution (2004) J. Transport Geogr., 12, pp. 171-184;\nHoll, A., Mariotti, I., The geography of logistics firm location: the role of accessibility (2018) Network. Spatial Econ., 18 (2), pp. 337-361;\nIncoterms® 2010: ICC Rules for the Use of Domestic and International Trade Terms (2010), International Chamber of Commerce Publishing S.A. Paris; The International Monetary Fund's World Economic Outlook (WEO) Database (2017), http://www.imf.org/external/pubs/ft/weo/2017/02/weodata/index.aspx, April 2017 edition. Available at: (Accessed 21 November 2017); Kadłubska, J., The significance of the Incoterms rules in the freight forwarding services market (2016) World Scientific News, 57, pp. 97-105;\nKaye, S., Using Incoterms To Simplify Global Sourcing. Inbound Logistics. January 2012, 193–198 (2012), https://www.inboundlogistics.com/cms/article/using-incoterms-to-simplify-global-sourcing/, Available at: (Accessed 18 December 2018); Korinek, J., Sourdin, P., To what Extent Are High-Quality Logistics Services Trade Facilitating? OECD Trade Policy Working Papers 108 (2011), OECD Publishing Paris; Malfliet, J., Incoterms 2010 and the mode of transport: how to choose the right term (2011) Management Challenges, in the 21st Century: Transport and Logistics: Opportunity for Slovakia in the Era of Knowledge Economy, pp. 163-179. , City University of Seattle Bratislava Bratislava, Slovakia;\nMartí, L., Martín, J.C., Puertas, R., A DEA-logistics performance index (2017) J. Appl. Econ., 20 (1), pp. 169-192;\nMartínez-Zarzoso, I., Suárez-Burguet, C., Transport costs and trade: empirical evidence for Latin American imports from the European Union (2005) J. Int. Trade Econ. Dev., 14 (3), pp. 353-371;\nMeersman, H., Ehrler, V.C., Bruckmann, D., Chen, M., Francke, J., Hill, P., Jackson, C., Vierth, I., Challenges and future research needs towards international freight transport modelling (2016) Case Studies on Transport Policy, 4 (1), pp. 3-8;\nMeersman, H., Van de Voorde, E., The relationship between economic activity and freight transport (2008) Recent Developments in Transport Modelling, Lessons for the Freight Sector, pp. 69-92. , M. Ben Akiva H. Meersman E. Van de Voorde Emerald Bingley, GB;\nMeersman, H., Van de Voorde, E., Freight transport models: ready to support transport policy of the future? (2019) Transport Pol.;\nMoschovou, T.P., Freight transport impacts from the economic crisis in Greece (2017) Transport Pol., 57, pp. 51-58;\nNeiberger, C., The effects of deregulation, changed customer requirements and new technology on the organisation and spatial patterns of the air freight sector in Europe (2008) J. Transport Geogr., 16, pp. 247-256;\nNguyen, H.-O., Tongzon, J., Causal nexus between the transport and logistics sector and trade: The case of Australia (2010) Transport policy, 17 (3), pp. 135-146;\nDrivers of Logistics Performance: a Case Study of Turkey (2015), Corporate Partnership Board Report; Ojala, L., Çelebi, D., The World Bank's Logistics Performance Index (LPI) and Drivers of Logistics Performance, Logistics Development Strategies and Their Performance Measurements (2015), Queretaro; Önsel Ekici, Ş., Kabak, Ö., Ülengin, F., Linking to compete: logistics and global competitiveness interaction (2016) Transport Pol., 48, pp. 117-128;\nPedersen, E.L., Gray, R., The transport selection criteria of Norwegian exporters (1998) Int. J. Phys. Distrib. Logist. Manag., 28 (2), pp. 108-120;\nPuertas, R., Martí, L.L., García, L., Logistics performance and export competitiveness: European experience (2014) Empirica, 41, pp. 467-480;\nPumpe, A., Vallée, F., A typology for selecting an appropriate Total Landed Cost method in international supplier selection decisions (2017) World Conference on Transport Research - WCTR 2016 Shanghai. 10-15 July 2016. Transportation Research Procedia, 25, pp. 853-869;\nRaballand, G., Determinants of the negative impact of being landlocked on trade: an empirical investigation through the central asian case (2003) Comp. Econ. Stud., 45, pp. 520-536;\nRantasila, K., Ojala, L., National-level logistics costs: an overview of extant research (2015) International journal of logistics research and applications, 18 (4), pp. 313-324;\nRashidi, K., Cullinane, K., Evaluating the sustainability of national logistics performance using Data Envelopment Analysis (2019) Transport Pol., 74, pp. 35-46;\nSchaefer, T.J., Incoterms® Use in Buyer-Seller Relationships: a Mixed Methods Study (2017), https://irl.umsl.edu/dissertation/692/, PhD dissertation University of Missouri-St. Louis Available at:; Sharipbekova, K., Raimbekov, Z., Influence of logistics efficiency on economic growth of the CIS countries (2018) European Research Studies Journal, 21 (2), pp. 678-690;\nStapleton, D.M., Pande, V., Damali, U., Ghosh, S., ‘Refining shippers’ dyadic cost, risk, and delivery responsibilities : the principal changes to INCOTERMS and a transaction cost focus for the future (2014) J. Air Transport. Manag., 24 (2), pp. 7-29;\nStapleton, D.M., Pande, V., O'Brien, D., EXW, FOB or FCA? Choosing the right incoterm and why it matters to maritime shippers (2014) Transport. Law J., 81 (3), pp. 227-248;\nRecommendation No. 5: Abbreviations of Incoterms, Alphabetic Code for Incoterms 2000 (2000), fourth ed. ECE/TRADE/259; Shipping and Incoterms: Practice Guide (2008), http://.undp.org///////Shipping-Guide.pdf, United Nations Development Programme New York Available at: (Accessed 8 October 2017); Handbook on Planning, Monitoring and Evaluating for Development Results (2009), http://web.undp.org/evaluation/handbook/documents/english/pme-handbook.pdf, United Nations Development Programme New York available at: (Accessed 18 January 2018); Towards a National Integrated and Sustainable Trade and Transport Facilitation Monitoring Mechanism: BPA+, UN Document No.: ST/ESCAP/2683 (2014), http://tfig.unece.org/contents/ttfmm.htm, UNESCAP UN Available at: (Accessed 20 December 2017); United Nations, UN Data, a World of Information (2017), http://data.un.org/, United Nations Statistics Division Available at: (Accessed 12 December 2017); United Nations, World Statistics Pocketbook 2017 Edition (2017), United Nations Publications 5 (41) Department of Economic and Social Affairs, Statistics Division New York; Verny, J., The importance of decoupling between freight transport and economic growth (2007) Eur. J. Transport Infrastruct. Res., 7 (2), pp. 113-128;\nWaters, D., Development and trends in supply chain management (2003) Global Logistics and Distribution Planning: Strategies for Management, pp. 3-21. , D. Waters Kogan Page Limited London;\nWoodburn, A., Allen, J., Browne, M., Leonardi, J., The Impacts of Globalisation on International Road and Rail Freight Transport Activity – Past Trends and Future Perspectives (2008), OECD/ITF Global Forum on Transport and Environment in a Globalising World Guadalajara, Mexico; Domestic LPI for 2016 (2016), https://lpi.worldbank.org/domestic, Full dataset, Available at:; International LPI from 2007 to 2016 (2016), https://lpi.worldbank.org/international, Full dataset, Available at: (Accessed 12 October 2017); Analytical classifications (2017), https://datahelpdesk.worldbank.org/knowledgebase/articles/906519, Available at: (Accessed 12 October 2017); Global competitiveness rankings (2018), https://reports.weforum.org/global-competitiveness-report-2015-2016/downloads, Available at: (Accessed 12 July 2018)UR - https://www.scopus.com/inward/record.uri?eid=2-s2.0-85083014499&amp;amp;doi=10.1016%2fj.tranpol.2020.03.012&amp;amp;partnerID=40&amp;amp;md5=0c6ad8475f901480ed730028b1e9d0b9","page":"217-228","publisher":"Elsevier Ltd","publisher-place":"University of Novi Sad, Faculty of Technical Sciences, Trg D. Obradovića 6, Novi Sad, Serbia","title":"Possibilities of using Incoterms clauses in a country logistics performance assessment and benchmarking","type":"article-journal","volume":"98"},"uris":["http://www.mendeley.com/documents/?uuid=81c8e2f1-82ae-4609-ab0e-edb567ab11eb"]}],"mendeley":{"formattedCitation":"(Stojanović and Ivetić, 2020)","plainTextFormattedCitation":"(Stojanović and Ivetić, 2020)","previouslyFormattedCitation":"(Stojanović and Ivetić, 2020)"},"properties":{"noteIndex":0},"schema":"https://github.com/citation-style-language/schema/raw/master/csl-citation.json"}</w:instrText>
      </w:r>
      <w:r w:rsidR="001518C8" w:rsidRPr="001518C8">
        <w:rPr>
          <w:rFonts w:ascii="Times New Roman" w:hAnsi="Times New Roman" w:cs="Times New Roman"/>
          <w:sz w:val="24"/>
          <w:szCs w:val="24"/>
          <w:lang w:val="en"/>
        </w:rPr>
        <w:fldChar w:fldCharType="separate"/>
      </w:r>
      <w:r w:rsidR="001518C8" w:rsidRPr="001518C8">
        <w:rPr>
          <w:rFonts w:ascii="Times New Roman" w:hAnsi="Times New Roman" w:cs="Times New Roman"/>
          <w:noProof/>
          <w:sz w:val="24"/>
          <w:szCs w:val="24"/>
          <w:lang w:val="en"/>
        </w:rPr>
        <w:t>(Stojanović and Ivetić, 2020)</w:t>
      </w:r>
      <w:r w:rsidR="001518C8" w:rsidRPr="001518C8">
        <w:rPr>
          <w:rFonts w:ascii="Times New Roman" w:hAnsi="Times New Roman" w:cs="Times New Roman"/>
          <w:sz w:val="24"/>
          <w:szCs w:val="24"/>
          <w:lang w:val="en"/>
        </w:rPr>
        <w:fldChar w:fldCharType="end"/>
      </w:r>
      <w:r w:rsidR="001518C8" w:rsidRPr="001518C8">
        <w:rPr>
          <w:rFonts w:ascii="Times New Roman" w:hAnsi="Times New Roman" w:cs="Times New Roman"/>
          <w:sz w:val="24"/>
          <w:szCs w:val="24"/>
          <w:lang w:val="en"/>
        </w:rPr>
        <w:t xml:space="preserve">. </w:t>
      </w:r>
      <w:r w:rsidR="00382D31">
        <w:rPr>
          <w:rFonts w:ascii="Times New Roman" w:hAnsi="Times New Roman" w:cs="Times New Roman"/>
          <w:sz w:val="24"/>
          <w:szCs w:val="24"/>
          <w:lang w:val="en"/>
        </w:rPr>
        <w:t xml:space="preserve">The Incoterms standards </w:t>
      </w:r>
      <w:r w:rsidR="00730564">
        <w:rPr>
          <w:rFonts w:ascii="Times New Roman" w:hAnsi="Times New Roman" w:cs="Times New Roman"/>
          <w:sz w:val="24"/>
          <w:szCs w:val="24"/>
          <w:lang w:val="en"/>
        </w:rPr>
        <w:t>impact</w:t>
      </w:r>
      <w:r w:rsidR="00382D31">
        <w:rPr>
          <w:rFonts w:ascii="Times New Roman" w:hAnsi="Times New Roman" w:cs="Times New Roman"/>
          <w:sz w:val="24"/>
          <w:szCs w:val="24"/>
          <w:lang w:val="en"/>
        </w:rPr>
        <w:t xml:space="preserve"> the control and management of logistics systems, as well as the rights and obligations of the parties to a commercial contract </w:t>
      </w:r>
      <w:r w:rsidR="001518C8" w:rsidRPr="001518C8">
        <w:rPr>
          <w:rFonts w:ascii="Times New Roman" w:hAnsi="Times New Roman" w:cs="Times New Roman"/>
          <w:sz w:val="24"/>
          <w:szCs w:val="24"/>
          <w:lang w:val="en"/>
        </w:rPr>
        <w:fldChar w:fldCharType="begin" w:fldLock="1"/>
      </w:r>
      <w:r w:rsidR="001518C8" w:rsidRPr="001518C8">
        <w:rPr>
          <w:rFonts w:ascii="Times New Roman" w:hAnsi="Times New Roman" w:cs="Times New Roman"/>
          <w:sz w:val="24"/>
          <w:szCs w:val="24"/>
          <w:lang w:val="en"/>
        </w:rPr>
        <w:instrText>ADDIN CSL_CITATION {"citationItems":[{"id":"ITEM-1","itemData":{"DOI":"10.35611/jkt.2021.25.1.152","ISSN":"1229828X (ISSN)","abstract":"Purpose – This paper has an objective to suggest reasonable criteria in choosing Incoterms 2020 rules for efficient and effective logistics management in that the Incoterms rules affect not only the rights and obligations of the parties to the sales contract but also the control and management of logistics system and transaction costs in the transaction. Design/methodology – An analysis of the various factors is needed to assess the positive or negative impact on global value chain in choosing Incoterms rules from a total logistics view. This study analyzes the impact of which the content of individual incoterms rules can have on the operation of international logistics systems under the global value chain from a strategic perspective to suggest reasonable criteria for selection of Incoterms rules depending on the transaction situation. Findings – Results of this study shows that consideration of various aspects which includes the characteristics of the products, logistics capabilities, infrastructure, transaction volume, operational cost, customs regulations, tax and accounting should be reflected in choosing the appropriate Incoterms rules. Therefore, in order to minimize the total cost and improve logistics performance, it may be helpful to develop a decision support model which allows users to select appropriate Incoterms rules based on various influencing factors. Originality/value – This Study is different from previous research which has mainly focused on the rights and obligations of the parties to the transaction regarding the transfer of risks and costs under the Incoterms. In addition, this study has significance in that it provides implications for export and import companies that can be able to use Incoterms as a strategic tool to efficiently manage the global value chain and improve supply chain performance. © 2021 Korea Trade Research Association. All rights reserved.","author":[{"dropping-particle":"","family":"Yang","given":"J.-H.","non-dropping-particle":"","parse-names":false,"suffix":""}],"container-title":"Journal of Korea Trade","id":"ITEM-1","issue":"1","issued":{"date-parts":[["2021"]]},"language":"English","note":"Cited By :3\n\nExport Date: 2 April 2023\n\nCorrespondence Address: Yang, J.-H.; Department of Logistics and International Trade, South Korea; email: y4381@jj.ac.kr\n\nReferences: Ronai, Bob, How Do the New Incoterms® 2020 Rules Impact the Supply Chain and Logistics Industry? (2019) CargoNOW Magazine, , https://cargonow.world/how-do-the-new-incoterms-2020-rules-impact-the-supply-chain-and-logistics-industry/; \nRonai, Bob, (2020) INCOTERMS® 2020 RULES: A Short Summary of Key Changes, Advantages and Disadvantages, Trade Finance Global, , https://www.tradefinanceglobal.com/freight-forwarding/incoterms/;\nCHOI, Kwon-Soo, PARK, Kwang-So, JIN, Hyung-Suk, Eun-Ji, OH, A Study on the Accounting Methods for Imported Goods in Transit in terms of Incoterms (2020) The International Commerce and Law Review, 85, pp. 1-25;\n(2020) Incoterms® (2020): The hidden champions of efficiency, , https://www.readkong.com/page/incoterms-2020-deloitte-8136872/, Deloitte;\nDenneman, P., (2020) Incoterms® 2020: Beware of What is Changing to Avoid Risk, , https://www.scmdojo.com/incoterms-2020/, SCMDOJO;\nGallant, P., (2014) How to Ship on the Right Terms, Canadian Business, , https://www.canadianbusiness.com/economy/why-donald-trumps-free-trade-opposition-is-canadas-opportunity/;\n(2019) Incoterms</w:instrText>
      </w:r>
      <w:r w:rsidR="001518C8" w:rsidRPr="001518C8">
        <w:rPr>
          <w:rFonts w:ascii="MS Gothic" w:eastAsia="MS Gothic" w:hAnsi="MS Gothic" w:cs="MS Gothic" w:hint="eastAsia"/>
          <w:sz w:val="24"/>
          <w:szCs w:val="24"/>
          <w:lang w:val="en"/>
        </w:rPr>
        <w:instrText>Ⓡ</w:instrText>
      </w:r>
      <w:r w:rsidR="001518C8" w:rsidRPr="001518C8">
        <w:rPr>
          <w:rFonts w:ascii="Times New Roman" w:hAnsi="Times New Roman" w:cs="Times New Roman"/>
          <w:sz w:val="24"/>
          <w:szCs w:val="24"/>
          <w:lang w:val="en"/>
        </w:rPr>
        <w:instrText xml:space="preserve"> 2020, , ICC KCCI;\nKim, Ko-Hyun, Kwang-So, Park, A Trade Statistics and Survey on the Use of Incoterms in Korea (2020) The International Commerce and Law Review, 86, p. 232;\nKyriakides, G., (2020) The Impact of Incoterms® 2020: Changes and What You Actually Need To Know, International Cargo Express, , https://www.icecargo.com.au/incoterms-2020/;\nLloyd-Lewis, E., (2019) A Practical Overview of ICC Incoterms 2020, , https://www.clydeco.com/en/insights/2019/10/a-practical-overview-of-icc-incoterms-2020/, Clyde &amp;amp; Co;\nMalfliet, J., Incoterms 2010 and the mode of transport: how to choose the right term (2011) Proceedings in Management challenges in the 21st century: transport and logistics: opportunity for Slovakia in the era of knowledge economy, Proceedings, pp. 163-179;\nRamberg, J., (2011) ICC Guide to Incoterms 2010, , ICC;\nReynolds, F., How Choice of Incoterms Affects Revenue Recognition (2006) Managing Export &amp;amp; Imports (MEI), (6-1), pp. 2-4;\nRoos, P., (2011) Incoterminology 2010, , NT Pincevision;\nSmith, B., Optimizing your Import Supply Chain (2006), pp. 8-10. , Western Reporter; (2020) Logistics industry costs worldwide from 2010 to 2018, , https://www.statista.com/statistics/943500/logistics-industry-costs-worldwide/, Statista;\nVogt, J., (2018) The Use-and Misuse-of Incoterms, Supply Chain Brain, , https://www.supplychainbrain.com/articles/28148-the-use-and-misuse-of-incoterms;\nYang, Jung-Ho, A Study on the Risk Allocation between Parties under the Carriage of Dangerous Goods by Sea (2009) The International Commerce and Law Review, 85, pp. 297-335;\nYang, Jung-Ho, A Study on the Reasonable Criterion in the Choice of Incoterms 2010 Rules (2013) The Korean Academy for Trade Credit Insurance, 14 (4), pp. 227-254","page":"152-168","publisher":"Korea Trade Research Association","publisher-place":"Department of Logistics and International Trade, Jeonju University, South Korea","title":"A study on the reasonable choice and utilization of incoterms 2020 rules from the perspective of logistics and supply chain management","type":"article-journal","volume":"25"},"uris":["http://www.mendeley.com/documents/?uuid=a5f07254-6718-4350-b815-bd496b8cb9c3"]}],"mendeley":{"formattedCitation":"(Yang, 2021)","plainTextFormattedCitation":"(Yang, 2021)","previouslyFormattedCitation":"(Yang, 2021)"},"properties":{"noteIndex":0},"schema":"https://github.com/citation-style-language/schema/raw/master/csl-citation.json"}</w:instrText>
      </w:r>
      <w:r w:rsidR="001518C8" w:rsidRPr="001518C8">
        <w:rPr>
          <w:rFonts w:ascii="Times New Roman" w:hAnsi="Times New Roman" w:cs="Times New Roman"/>
          <w:sz w:val="24"/>
          <w:szCs w:val="24"/>
          <w:lang w:val="en"/>
        </w:rPr>
        <w:fldChar w:fldCharType="separate"/>
      </w:r>
      <w:r w:rsidR="001518C8" w:rsidRPr="001518C8">
        <w:rPr>
          <w:rFonts w:ascii="Times New Roman" w:hAnsi="Times New Roman" w:cs="Times New Roman"/>
          <w:noProof/>
          <w:sz w:val="24"/>
          <w:szCs w:val="24"/>
          <w:lang w:val="en"/>
        </w:rPr>
        <w:t>(Yang, 2021)</w:t>
      </w:r>
      <w:r w:rsidR="001518C8" w:rsidRPr="001518C8">
        <w:rPr>
          <w:rFonts w:ascii="Times New Roman" w:hAnsi="Times New Roman" w:cs="Times New Roman"/>
          <w:sz w:val="24"/>
          <w:szCs w:val="24"/>
          <w:lang w:val="en"/>
        </w:rPr>
        <w:fldChar w:fldCharType="end"/>
      </w:r>
      <w:r w:rsidR="001518C8" w:rsidRPr="001518C8">
        <w:rPr>
          <w:rFonts w:ascii="Times New Roman" w:hAnsi="Times New Roman" w:cs="Times New Roman"/>
          <w:sz w:val="24"/>
          <w:szCs w:val="24"/>
          <w:lang w:val="en"/>
        </w:rPr>
        <w:t xml:space="preserve">. </w:t>
      </w:r>
    </w:p>
    <w:p w14:paraId="48720131" w14:textId="7FED3528" w:rsidR="001518C8" w:rsidRPr="001518C8" w:rsidRDefault="00180B51" w:rsidP="008F7B5A">
      <w:pPr>
        <w:tabs>
          <w:tab w:val="left" w:pos="426"/>
        </w:tabs>
        <w:jc w:val="both"/>
        <w:rPr>
          <w:rFonts w:ascii="Times New Roman" w:hAnsi="Times New Roman" w:cs="Times New Roman"/>
          <w:sz w:val="24"/>
          <w:szCs w:val="24"/>
          <w:lang w:val="en"/>
        </w:rPr>
      </w:pPr>
      <w:r>
        <w:rPr>
          <w:rFonts w:ascii="Times New Roman" w:hAnsi="Times New Roman" w:cs="Times New Roman"/>
          <w:sz w:val="24"/>
          <w:szCs w:val="24"/>
          <w:lang w:val="en"/>
        </w:rPr>
        <w:t xml:space="preserve">The ICC periodically updates its Incoterms to </w:t>
      </w:r>
      <w:r w:rsidR="009323DF">
        <w:rPr>
          <w:rFonts w:ascii="Times New Roman" w:hAnsi="Times New Roman" w:cs="Times New Roman"/>
          <w:sz w:val="24"/>
          <w:szCs w:val="24"/>
          <w:lang w:val="en"/>
        </w:rPr>
        <w:t>consider</w:t>
      </w:r>
      <w:r>
        <w:rPr>
          <w:rFonts w:ascii="Times New Roman" w:hAnsi="Times New Roman" w:cs="Times New Roman"/>
          <w:sz w:val="24"/>
          <w:szCs w:val="24"/>
          <w:lang w:val="en"/>
        </w:rPr>
        <w:t xml:space="preserve"> modifications to business procedures. The seventh iteration of Incoterms 2020, which was released by the ICC on September 10</w:t>
      </w:r>
      <w:r w:rsidR="00382D31">
        <w:rPr>
          <w:rFonts w:ascii="Times New Roman" w:hAnsi="Times New Roman" w:cs="Times New Roman"/>
          <w:sz w:val="24"/>
          <w:szCs w:val="24"/>
          <w:lang w:val="en"/>
        </w:rPr>
        <w:t xml:space="preserve"> </w:t>
      </w:r>
      <w:r w:rsidR="00730564">
        <w:rPr>
          <w:rFonts w:ascii="Times New Roman" w:hAnsi="Times New Roman" w:cs="Times New Roman"/>
          <w:sz w:val="24"/>
          <w:szCs w:val="24"/>
          <w:lang w:val="en"/>
        </w:rPr>
        <w:t>and</w:t>
      </w:r>
      <w:r w:rsidR="00382D31">
        <w:rPr>
          <w:rFonts w:ascii="Times New Roman" w:hAnsi="Times New Roman" w:cs="Times New Roman"/>
          <w:sz w:val="24"/>
          <w:szCs w:val="24"/>
          <w:lang w:val="en"/>
        </w:rPr>
        <w:t xml:space="preserve"> became effective on January 1, 2020 </w:t>
      </w:r>
      <w:r w:rsidR="001518C8" w:rsidRPr="001518C8">
        <w:rPr>
          <w:rFonts w:ascii="Times New Roman" w:hAnsi="Times New Roman" w:cs="Times New Roman"/>
          <w:sz w:val="24"/>
          <w:szCs w:val="24"/>
          <w:lang w:val="en"/>
        </w:rPr>
        <w:fldChar w:fldCharType="begin" w:fldLock="1"/>
      </w:r>
      <w:r w:rsidR="001518C8" w:rsidRPr="001518C8">
        <w:rPr>
          <w:rFonts w:ascii="Times New Roman" w:hAnsi="Times New Roman" w:cs="Times New Roman"/>
          <w:sz w:val="24"/>
          <w:szCs w:val="24"/>
          <w:lang w:val="en"/>
        </w:rPr>
        <w:instrText>ADDIN CSL_CITATION {"citationItems":[{"id":"ITEM-1","itemData":{"author":[{"dropping-particle":"","family":"Kim","given":"Sang Man","non-dropping-particle":"","parse-names":false,"suffix":""}],"container-title":"Global Trade and Customs Journal","id":"ITEM-1","issue":"3","issued":{"date-parts":[["2021"]]},"title":"Right Choice of DPU in Incoterms 2020","type":"article-journal","volume":"16"},"uris":["http://www.mendeley.com/documents/?uuid=513353d1-8fde-4ebd-9a91-1a695eb75af6"]},{"id":"ITEM-2","itemData":{"DOI":"10.1016/j.tranpol.2020.03.012","ISSN":"1879310X","abstract":"This study aims to contribute to the improvement of a country's transport and logistics (TL) performance assessment by exploring the possibility of using International commercial terms (Incoterms) clauses in international sales contracts. Incoterms clauses are commercial terms that clearly determine sellers' logistics commitments. They are also the “channels” that connect trade and logistics. The research explores the relationship between the international TL performance indicators and the Incoterms score (IS) which represents the extent of sellers' logistics commitments in bilateral trade at a national level. As per empirical results, the logistics performance indexes (LPIs) show the significant impact of a country's logistics performance on the IS. The country's economic development is also correlated with the IS and the domestic logistics performance indicators. This correlation is not seen with regards to the global competitiveness of transport infrastructure. Additionally, while the geographic distance does not have a direct correlation, it impacts buyers' or sellers' obligations, when considered along with the LPIs in the gravity model. According to the empirical results, a conceptual framework for the usage of applied Incoterms clauses for logistics performance assessment and benchmarking is proposed. The policymakers may use ISs as additional indicators when assessing a country's logistics performances as well as to estimate the possibilities of expanding the TL market for promoting international trade flows. Such assessment enables both national and international benchmarking to rely on the national database. The usage of Incoterms clauses for monitoring, assessing, and benchmarking a country's TL performance must be considered more profoundly by the policymakers in the future.","author":[{"dropping-particle":"","family":"Stojanović","given":"Đurđica","non-dropping-particle":"","parse-names":false,"suffix":""},{"dropping-particle":"","family":"Ivetić","given":"Jelena","non-dropping-particle":"","parse-names":false,"suffix":""}],"container-title":"Transport Policy","id":"ITEM-2","issue":"xxxx","issued":{"date-parts":[["2020"]]},"page":"217-228","publisher":"Elsevier Ltd","title":"Possibilities of using Incoterms clauses in a country logistics performance assessment and benchmarking","type":"article-journal","volume":"98"},"uris":["http://www.mendeley.com/documents/?uuid=2d54bb17-0fd4-4cdd-a13f-5a2141b126ad"]},{"id":"ITEM-3","itemData":{"DOI":"10.13106/jafeb.2020.vol7.no10.461","ISSN":"2288-4637","abstract":"… (2017) proposed a method to support the evaluation … Thus, the study on the factors for making decisions on the Incoterms was important to the company in order to … criteria decision- making with the AHP resolved the problem in the hierarchy to make the appropriate decision, as it …","author":[{"dropping-particle":"","family":"Surakarsa","given":"Juthathip","non-dropping-particle":"","parse-names":false,"suffix":""},{"dropping-particle":"","family":"Amchang","given":"Chompoonut","non-dropping-particle":"","parse-names":false,"suffix":""},{"dropping-particle":"","family":"Sawatwong","given":"Nutcharin","non-dropping-particle":"","parse-names":false,"suffix":""}],"container-title":"The Journal of Asian Finance, Economics and Business","id":"ITEM-3","issue":"10","issued":{"date-parts":[["2020"]]},"page":"461-470","title":"Decision-Making on Incoterms 2020 of Automotive Parts Manufacturers in Thailand","type":"article-journal","volume":"7"},"uris":["http://www.mendeley.com/documents/?uuid=f456e387-8ceb-4bd5-b6a5-827d6b3b3d7a"]},{"id":"ITEM-4","itemData":{"author":[{"dropping-particle":"","family":"Kim","given":"Sang Man","non-dropping-particle":"","parse-names":false,"suffix":""}],"container-title":"Global Trade and Customs Journal","id":"ITEM-4","issue":"1","issued":{"date-parts":[["2022"]]},"title":"Some Critical &amp; Controversial Issues on Incoterms 2020 for International Trade","type":"article-journal","volume":"17"},"uris":["http://www.mendeley.com/documents/?uuid=7a18c138-d1e5-43ab-a2bc-992bc8e62be1"]},{"id":"ITEM-5","itemData":{"ISSN":"1756-9850","author":[{"dropping-particle":"","family":"Bergami","given":"Roberto","non-dropping-particle":"","parse-names":false,"suffix":""},{"dropping-particle":"","family":"Tichá","given":"Lucie","non-dropping-particle":"","parse-names":false,"suffix":""}],"container-title":"International Journal of Economics and Business Research","id":"ITEM-5","issue":"2","issued":{"date-parts":[["2022"]]},"page":"255-273","publisher":"Inderscience Publishers (IEL)","title":"Managing Incoterms® 2020 export risks","type":"article-journal","volume":"23"},"uris":["http://www.mendeley.com/documents/?uuid=f8fce598-8945-4297-9301-ed56a812d507"]},{"id":"ITEM-6","itemData":{"DOI":"10.22306/al.v9i2.291","author":[{"dropping-particle":"","family":"Baena-rojas","given":"Jose Jaime","non-dropping-particle":"","parse-names":false,"suffix":""},{"dropping-particle":"","family":"Cano","given":"Jose Alejandro","non-dropping-particle":"","parse-names":false,"suffix":""},{"dropping-particle":"","family":"Baena-rojas","given":"Jose Jaime","non-dropping-particle":"","parse-names":false,"suffix":""},{"dropping-particle":"","family":"Cano","given":"Jose Alejandro","non-dropping-particle":"","parse-names":false,"suffix":""}],"id":"ITEM-6","issued":{"date-parts":[["2022"]]},"page":"171-181","title":"TECHNIQUE FOR ESTIMATION OF COSTS AND PRICES IN CONTRACTS FOR THE INTERNATIONAL SALE TECHNIQUE FOR ESTIMATION OF COSTS AND PRICES IN CONTRACTS FOR THE INTERNATIONAL SALE OF GOODS BASED ON INCOTERMS ®","type":"article-journal"},"uris":["http://www.mendeley.com/documents/?uuid=9212c36c-f4bb-4605-848c-5239ab3a9fc8"]}],"mendeley":{"formattedCitation":"(Baena-rojas et al., 2022; Bergami and Tichá, 2022; Kim, 2022, 2021; Đ. Stojanović and Ivetić, 2020; Surakarsa et al., 2020)","plainTextFormattedCitation":"(Baena-rojas et al., 2022; Bergami and Tichá, 2022; Kim, 2022, 2021; Đ. Stojanović and Ivetić, 2020; Surakarsa et al., 2020)","previouslyFormattedCitation":"(Baena-rojas et al., 2022; Bergami and Tichá, 2022; Kim, 2022, 2021; Đ. Stojanović and Ivetić, 2020; Surakarsa et al., 2020)"},"properties":{"noteIndex":0},"schema":"https://github.com/citation-style-language/schema/raw/master/csl-citation.json"}</w:instrText>
      </w:r>
      <w:r w:rsidR="001518C8" w:rsidRPr="001518C8">
        <w:rPr>
          <w:rFonts w:ascii="Times New Roman" w:hAnsi="Times New Roman" w:cs="Times New Roman"/>
          <w:sz w:val="24"/>
          <w:szCs w:val="24"/>
          <w:lang w:val="en"/>
        </w:rPr>
        <w:fldChar w:fldCharType="separate"/>
      </w:r>
      <w:r w:rsidR="001518C8" w:rsidRPr="001518C8">
        <w:rPr>
          <w:rFonts w:ascii="Times New Roman" w:hAnsi="Times New Roman" w:cs="Times New Roman"/>
          <w:noProof/>
          <w:sz w:val="24"/>
          <w:szCs w:val="24"/>
          <w:lang w:val="en"/>
        </w:rPr>
        <w:t>(Baena-rojas et al., 2022; Bergami and Tichá, 2022; Kim, 2022, 2021; Đ. Stojanović and Ivetić, 2020; Surakarsa et al., 2020)</w:t>
      </w:r>
      <w:r w:rsidR="001518C8" w:rsidRPr="001518C8">
        <w:rPr>
          <w:rFonts w:ascii="Times New Roman" w:hAnsi="Times New Roman" w:cs="Times New Roman"/>
          <w:sz w:val="24"/>
          <w:szCs w:val="24"/>
          <w:lang w:val="en"/>
        </w:rPr>
        <w:fldChar w:fldCharType="end"/>
      </w:r>
      <w:r w:rsidR="001518C8" w:rsidRPr="001518C8">
        <w:rPr>
          <w:rFonts w:ascii="Times New Roman" w:hAnsi="Times New Roman" w:cs="Times New Roman"/>
          <w:sz w:val="24"/>
          <w:szCs w:val="24"/>
          <w:lang w:val="en"/>
        </w:rPr>
        <w:t>. Incoterm 2020 is different from the 2010 version where there are seven main differences</w:t>
      </w:r>
      <w:r w:rsidR="009D540A">
        <w:rPr>
          <w:rFonts w:ascii="Times New Roman" w:hAnsi="Times New Roman" w:cs="Times New Roman"/>
          <w:sz w:val="24"/>
          <w:szCs w:val="24"/>
          <w:lang w:val="en"/>
        </w:rPr>
        <w:t>:</w:t>
      </w:r>
      <w:r w:rsidR="001518C8" w:rsidRPr="001518C8">
        <w:rPr>
          <w:rFonts w:ascii="Times New Roman" w:hAnsi="Times New Roman" w:cs="Times New Roman"/>
          <w:sz w:val="24"/>
          <w:szCs w:val="24"/>
          <w:lang w:val="en"/>
        </w:rPr>
        <w:t xml:space="preserve"> Incoterm 2020 helps users in choosing the most appropriate incoterms determination</w:t>
      </w:r>
      <w:r w:rsidR="009039F3">
        <w:rPr>
          <w:rFonts w:ascii="Times New Roman" w:hAnsi="Times New Roman" w:cs="Times New Roman"/>
          <w:sz w:val="24"/>
          <w:szCs w:val="24"/>
          <w:lang w:val="en"/>
        </w:rPr>
        <w:t>,</w:t>
      </w:r>
      <w:r w:rsidR="001518C8" w:rsidRPr="001518C8">
        <w:rPr>
          <w:rFonts w:ascii="Times New Roman" w:hAnsi="Times New Roman" w:cs="Times New Roman"/>
          <w:sz w:val="24"/>
          <w:szCs w:val="24"/>
          <w:lang w:val="en"/>
        </w:rPr>
        <w:t xml:space="preserve"> </w:t>
      </w:r>
      <w:r w:rsidR="00D06230">
        <w:rPr>
          <w:rFonts w:ascii="Times New Roman" w:hAnsi="Times New Roman" w:cs="Times New Roman"/>
          <w:sz w:val="24"/>
          <w:szCs w:val="24"/>
          <w:lang w:val="en"/>
        </w:rPr>
        <w:t>FCA provisions for bills of lading with on-board notations</w:t>
      </w:r>
      <w:r w:rsidR="009039F3">
        <w:rPr>
          <w:rFonts w:ascii="Times New Roman" w:hAnsi="Times New Roman" w:cs="Times New Roman"/>
          <w:sz w:val="24"/>
          <w:szCs w:val="24"/>
          <w:lang w:val="en"/>
        </w:rPr>
        <w:t>,</w:t>
      </w:r>
      <w:r w:rsidR="00D06230">
        <w:rPr>
          <w:rFonts w:ascii="Times New Roman" w:hAnsi="Times New Roman" w:cs="Times New Roman"/>
          <w:sz w:val="24"/>
          <w:szCs w:val="24"/>
          <w:lang w:val="en"/>
        </w:rPr>
        <w:t xml:space="preserve"> p</w:t>
      </w:r>
      <w:r w:rsidR="001518C8" w:rsidRPr="001518C8">
        <w:rPr>
          <w:rFonts w:ascii="Times New Roman" w:hAnsi="Times New Roman" w:cs="Times New Roman"/>
          <w:sz w:val="24"/>
          <w:szCs w:val="24"/>
          <w:lang w:val="en"/>
        </w:rPr>
        <w:t>lacement of costs specifically in article incoterms</w:t>
      </w:r>
      <w:r w:rsidR="009039F3">
        <w:rPr>
          <w:rFonts w:ascii="Times New Roman" w:hAnsi="Times New Roman" w:cs="Times New Roman"/>
          <w:sz w:val="24"/>
          <w:szCs w:val="24"/>
          <w:lang w:val="en"/>
        </w:rPr>
        <w:t>,</w:t>
      </w:r>
      <w:r w:rsidR="001518C8" w:rsidRPr="001518C8">
        <w:rPr>
          <w:rFonts w:ascii="Times New Roman" w:hAnsi="Times New Roman" w:cs="Times New Roman"/>
          <w:sz w:val="24"/>
          <w:szCs w:val="24"/>
          <w:lang w:val="en"/>
        </w:rPr>
        <w:t xml:space="preserve"> </w:t>
      </w:r>
      <w:r w:rsidR="00D06230">
        <w:rPr>
          <w:rFonts w:ascii="Times New Roman" w:hAnsi="Times New Roman" w:cs="Times New Roman"/>
          <w:sz w:val="24"/>
          <w:szCs w:val="24"/>
          <w:lang w:val="en"/>
        </w:rPr>
        <w:t>d</w:t>
      </w:r>
      <w:r w:rsidR="001518C8" w:rsidRPr="001518C8">
        <w:rPr>
          <w:rFonts w:ascii="Times New Roman" w:hAnsi="Times New Roman" w:cs="Times New Roman"/>
          <w:sz w:val="24"/>
          <w:szCs w:val="24"/>
          <w:lang w:val="en"/>
        </w:rPr>
        <w:t xml:space="preserve">ifferences in levels of Insurance coverage in terms of CIP and CIF, </w:t>
      </w:r>
      <w:r w:rsidR="00D06230">
        <w:rPr>
          <w:rFonts w:ascii="Times New Roman" w:hAnsi="Times New Roman" w:cs="Times New Roman"/>
          <w:sz w:val="24"/>
          <w:szCs w:val="24"/>
          <w:lang w:val="en"/>
        </w:rPr>
        <w:t>a</w:t>
      </w:r>
      <w:r w:rsidR="001518C8" w:rsidRPr="001518C8">
        <w:rPr>
          <w:rFonts w:ascii="Times New Roman" w:hAnsi="Times New Roman" w:cs="Times New Roman"/>
          <w:sz w:val="24"/>
          <w:szCs w:val="24"/>
          <w:lang w:val="en"/>
        </w:rPr>
        <w:t>rrangement of transportation using transportation owned by the seller or buyer himself in terms of FCA</w:t>
      </w:r>
      <w:r w:rsidR="009039F3">
        <w:rPr>
          <w:rFonts w:ascii="Times New Roman" w:hAnsi="Times New Roman" w:cs="Times New Roman"/>
          <w:sz w:val="24"/>
          <w:szCs w:val="24"/>
          <w:lang w:val="en"/>
        </w:rPr>
        <w:t xml:space="preserve"> </w:t>
      </w:r>
      <w:r w:rsidR="001518C8" w:rsidRPr="001518C8">
        <w:rPr>
          <w:rFonts w:ascii="Times New Roman" w:hAnsi="Times New Roman" w:cs="Times New Roman"/>
          <w:sz w:val="24"/>
          <w:szCs w:val="24"/>
          <w:lang w:val="en"/>
        </w:rPr>
        <w:t>DAP</w:t>
      </w:r>
      <w:r w:rsidR="009039F3">
        <w:rPr>
          <w:rFonts w:ascii="Times New Roman" w:hAnsi="Times New Roman" w:cs="Times New Roman"/>
          <w:sz w:val="24"/>
          <w:szCs w:val="24"/>
          <w:lang w:val="en"/>
        </w:rPr>
        <w:t xml:space="preserve"> </w:t>
      </w:r>
      <w:r w:rsidR="001518C8" w:rsidRPr="001518C8">
        <w:rPr>
          <w:rFonts w:ascii="Times New Roman" w:hAnsi="Times New Roman" w:cs="Times New Roman"/>
          <w:sz w:val="24"/>
          <w:szCs w:val="24"/>
          <w:lang w:val="en"/>
        </w:rPr>
        <w:t>DPU and  DDP</w:t>
      </w:r>
      <w:r w:rsidR="009039F3">
        <w:rPr>
          <w:rFonts w:ascii="Times New Roman" w:hAnsi="Times New Roman" w:cs="Times New Roman"/>
          <w:sz w:val="24"/>
          <w:szCs w:val="24"/>
          <w:lang w:val="en"/>
        </w:rPr>
        <w:t>,</w:t>
      </w:r>
      <w:r w:rsidR="001518C8" w:rsidRPr="001518C8">
        <w:rPr>
          <w:rFonts w:ascii="Times New Roman" w:hAnsi="Times New Roman" w:cs="Times New Roman"/>
          <w:sz w:val="24"/>
          <w:szCs w:val="24"/>
          <w:lang w:val="en"/>
        </w:rPr>
        <w:t xml:space="preserve">  Change of nomenclature from DAT to DPU</w:t>
      </w:r>
      <w:r w:rsidR="009039F3">
        <w:rPr>
          <w:rFonts w:ascii="Times New Roman" w:hAnsi="Times New Roman" w:cs="Times New Roman"/>
          <w:sz w:val="24"/>
          <w:szCs w:val="24"/>
          <w:lang w:val="en"/>
        </w:rPr>
        <w:t>,</w:t>
      </w:r>
      <w:r w:rsidR="001518C8" w:rsidRPr="001518C8">
        <w:rPr>
          <w:rFonts w:ascii="Times New Roman" w:hAnsi="Times New Roman" w:cs="Times New Roman"/>
          <w:sz w:val="24"/>
          <w:szCs w:val="24"/>
          <w:lang w:val="en"/>
        </w:rPr>
        <w:t xml:space="preserve">  </w:t>
      </w:r>
      <w:r w:rsidR="00D06230">
        <w:rPr>
          <w:rFonts w:ascii="Times New Roman" w:hAnsi="Times New Roman" w:cs="Times New Roman"/>
          <w:sz w:val="24"/>
          <w:szCs w:val="24"/>
          <w:lang w:val="en"/>
        </w:rPr>
        <w:t>r</w:t>
      </w:r>
      <w:r w:rsidR="001518C8" w:rsidRPr="001518C8">
        <w:rPr>
          <w:rFonts w:ascii="Times New Roman" w:hAnsi="Times New Roman" w:cs="Times New Roman"/>
          <w:sz w:val="24"/>
          <w:szCs w:val="24"/>
          <w:lang w:val="en"/>
        </w:rPr>
        <w:t xml:space="preserve">equirements related to safeguards in the obligation of carriage </w:t>
      </w:r>
      <w:r w:rsidR="001518C8" w:rsidRPr="001518C8">
        <w:rPr>
          <w:rFonts w:ascii="Times New Roman" w:hAnsi="Times New Roman" w:cs="Times New Roman"/>
          <w:sz w:val="24"/>
          <w:szCs w:val="24"/>
          <w:lang w:val="en"/>
        </w:rPr>
        <w:fldChar w:fldCharType="begin" w:fldLock="1"/>
      </w:r>
      <w:r w:rsidR="00C30D7D">
        <w:rPr>
          <w:rFonts w:ascii="Times New Roman" w:hAnsi="Times New Roman" w:cs="Times New Roman"/>
          <w:sz w:val="24"/>
          <w:szCs w:val="24"/>
          <w:lang w:val="en"/>
        </w:rPr>
        <w:instrText>ADDIN CSL_CITATION {"citationItems":[{"id":"ITEM-1","itemData":{"ISBN":"978-92-842-0510-3","author":[{"dropping-particle":"","family":"The International Chamber of Commerce","given":"","non-dropping-particle":"","parse-names":false,"suffix":""}],"edition":"723E","id":"ITEM-1","issued":{"date-parts":[["2020"]]},"number-of-pages":"350","publisher":"International Chamber and Commerce Indonesia","title":"ICC Rules for the Use of Domestic and International Trade Terms","type":"book"},"uris":["http://www.mendeley.com/documents/?uuid=80d8168b-f10f-4b08-9297-d40c5c184568"]}],"mendeley":{"formattedCitation":"(The International Chamber of Commerce, 2020a)","plainTextFormattedCitation":"(The International Chamber of Commerce, 2020a)","previouslyFormattedCitation":"(The International Chamber of Commerce, 2020a)"},"properties":{"noteIndex":0},"schema":"https://github.com/citation-style-language/schema/raw/master/csl-citation.json"}</w:instrText>
      </w:r>
      <w:r w:rsidR="001518C8" w:rsidRPr="001518C8">
        <w:rPr>
          <w:rFonts w:ascii="Times New Roman" w:hAnsi="Times New Roman" w:cs="Times New Roman"/>
          <w:sz w:val="24"/>
          <w:szCs w:val="24"/>
          <w:lang w:val="en"/>
        </w:rPr>
        <w:fldChar w:fldCharType="separate"/>
      </w:r>
      <w:r w:rsidR="00C30D7D" w:rsidRPr="00C30D7D">
        <w:rPr>
          <w:rFonts w:ascii="Times New Roman" w:hAnsi="Times New Roman" w:cs="Times New Roman"/>
          <w:noProof/>
          <w:sz w:val="24"/>
          <w:szCs w:val="24"/>
          <w:lang w:val="en"/>
        </w:rPr>
        <w:t>(The International Chamber of Commerce, 2020a)</w:t>
      </w:r>
      <w:r w:rsidR="001518C8" w:rsidRPr="001518C8">
        <w:rPr>
          <w:rFonts w:ascii="Times New Roman" w:hAnsi="Times New Roman" w:cs="Times New Roman"/>
          <w:sz w:val="24"/>
          <w:szCs w:val="24"/>
          <w:lang w:val="en"/>
        </w:rPr>
        <w:fldChar w:fldCharType="end"/>
      </w:r>
      <w:r w:rsidR="001518C8" w:rsidRPr="001518C8">
        <w:rPr>
          <w:rFonts w:ascii="Times New Roman" w:hAnsi="Times New Roman" w:cs="Times New Roman"/>
          <w:sz w:val="24"/>
          <w:szCs w:val="24"/>
          <w:lang w:val="en"/>
        </w:rPr>
        <w:t>.</w:t>
      </w:r>
    </w:p>
    <w:p w14:paraId="58A481DC" w14:textId="4F78A9E5" w:rsidR="00B62FFC" w:rsidRPr="001518C8" w:rsidRDefault="001518C8" w:rsidP="001518C8">
      <w:pPr>
        <w:tabs>
          <w:tab w:val="left" w:pos="426"/>
        </w:tabs>
        <w:jc w:val="both"/>
        <w:rPr>
          <w:rFonts w:ascii="Times New Roman" w:hAnsi="Times New Roman" w:cs="Times New Roman"/>
          <w:sz w:val="24"/>
          <w:szCs w:val="24"/>
        </w:rPr>
      </w:pPr>
      <w:r w:rsidRPr="001518C8">
        <w:rPr>
          <w:rFonts w:ascii="Times New Roman" w:hAnsi="Times New Roman" w:cs="Times New Roman"/>
          <w:sz w:val="24"/>
          <w:szCs w:val="24"/>
          <w:lang w:val="en"/>
        </w:rPr>
        <w:lastRenderedPageBreak/>
        <w:t xml:space="preserve">Incoterms are important in bargaining power between sellers and buyers. Avsar and Batmaz </w:t>
      </w:r>
      <w:r w:rsidR="006F0863">
        <w:rPr>
          <w:rFonts w:ascii="Times New Roman" w:hAnsi="Times New Roman" w:cs="Times New Roman"/>
          <w:sz w:val="24"/>
          <w:szCs w:val="24"/>
          <w:lang w:val="en"/>
        </w:rPr>
        <w:fldChar w:fldCharType="begin" w:fldLock="1"/>
      </w:r>
      <w:r w:rsidR="00C01910">
        <w:rPr>
          <w:rFonts w:ascii="Times New Roman" w:hAnsi="Times New Roman" w:cs="Times New Roman"/>
          <w:sz w:val="24"/>
          <w:szCs w:val="24"/>
          <w:lang w:val="en"/>
        </w:rPr>
        <w:instrText>ADDIN CSL_CITATION {"citationItems":[{"id":"ITEM-1","itemData":{"DOI":"10.1080/1540496X.2022.2051811","ISSN":"1540496X (ISSN)","abstract":"Drawing on three-dimensional (HS6 product-destination-year) data on delivery terms in exports from Turkey, this study comprehensively explores the determinants of INCOTERMS clauses in three dimensions: legal, financial, and strategic. We show that a larger share of foreign sales occurs on high seller risk responsibility delivery terms when the export destination has better regulations, easier customs clearance, and high financing costs. Our findings also suggest the influence of bargaining power and experience on delivery terms. That is, the share of exports transacted on high supplier responsibility terms decreases with the number of export destinations served but increases with the number of products shipped to a particular export market in the past. © 2022 Taylor &amp; Francis Group, LLC.","author":[{"dropping-particle":"","family":"Avsar","given":"V","non-dropping-particle":"","parse-names":false,"suffix":""},{"dropping-particle":"","family":"Batmaz","given":"O","non-dropping-particle":"","parse-names":false,"suffix":""}],"container-title":"Emerging Markets Finance and Trade","id":"ITEM-1","issue":"13","issued":{"date-parts":[["2022"]]},"language":"English","note":"Export Date: 2 April 2023\n\nCorrespondence Address: Avsar, V.; College of Business, United States; email: veysel.avsar@tamucc.edu\n\nReferences: Alvarez, R., Faruq, H., Lopez, R.A., Is previous export experience important for new exports? (2013) The Journal of Development Studies, 49 (3), pp. 426-441; \nBusse, M., Hefeker, C., Political risk, institutions and foreign direct investment (2007) European Journal of Political Economy, 23 (2), pp. 397-415;\nDel Rosal, I., Factors influencing the choice of delivery terms used in Spanish seaborne container trade (2016) International Journal of Shipping and Transport Logistics, 8 (3), p. 318;\nFabbri, D., Klapper, L.F., Bargaining power and trade credit (2016) Journal of Corporate Finance, 41, pp. 66-80;\nHabiyaremye, A., Avsar, V., Bilateral trade agreements and trade finance: Evidence from Turkey (2020) International Journal of Emerging Markets;\nHien, N., Laporte, G., Roy, J., Business environment factors, incoterms selection and export performance (2014) Operations and Supply Chain Management: An International Journal, 2 (2), pp. 63-78;\n(2010) Incoterms® 2010: ICC rules for the use of domestic and international trade terms, , Paris: International Chamber of Commerce Publishing S.A;\nPapke, L.E., Wooldridge, J.M., Econometric methods for fractional response variables with an application to 401(k) plan participation rates (1996) Journal of applied econometrics, 11 (6), pp. 619-632;\nRose, A.K., Spiegel, M.M., The Olympic effect (2011) The Economic Journal, 121 (553), pp. 652-667;\nStapleton, D.M., Pande, V., O’Brien, D., EXW, FOB, or FCA? Choosing the incoterms and why it matters to maritime shippers (2014) Transport Law Journal, 81 (3), pp. 227-248;\nStojanović, Đ., Ivetić, J., Possibilities of using Incoterms clauses in a country logistics performance assessment and benchmarking (2020) Transport Policy, 98, pp. 217-228;\nSuraraksa, J., Amchang, C., Sawatwond, N., Decision-making on incoterms 2020 of automotive parts manufacturers in Thailand (2020) The Journal of Asian Finance, Economics and Business, 7 (10), pp. 461-470;\nWilner, B.S., The exploitation of relationships in financial distress: The case of trade credit (2000) The Journal of Finance, 55 (1), pp. 153-178;\nYaakub, S., Szu, L.Y., Factors influencing the choice in Incoterms among Malaysian manufacturers (2017) 6th International Conference On Social Sciences Research 2017, , 4thDecember 2017, Melia, Kuala Lumpur, Malaysia:, and,. In;\nYaakub, S., Szu, L.Y., Arbak, S., Halim, N.A., INCOTERMS selection factors and its effect on export performance (2018) Journal of Advance Research in Business, Marketing, and Supply Chain Management, 2 (1), pp. 9-18","page":"3609-3621","publisher":"Routledge","publisher-place":"College of Business, Texas A&amp;M University Corpus Christi, Corpus Christi, TX, United States","title":"Legal, Financial, and Strategic Forces in Cross-border Delivery Terms","type":"article-journal","volume":"58"},"suppress-author":1,"uris":["http://www.mendeley.com/documents/?uuid=3e24acb4-cc06-4cb6-a984-defd0bb8a9d8"]}],"mendeley":{"formattedCitation":"(2022)","plainTextFormattedCitation":"(2022)","previouslyFormattedCitation":"(2022)"},"properties":{"noteIndex":0},"schema":"https://github.com/citation-style-language/schema/raw/master/csl-citation.json"}</w:instrText>
      </w:r>
      <w:r w:rsidR="006F0863">
        <w:rPr>
          <w:rFonts w:ascii="Times New Roman" w:hAnsi="Times New Roman" w:cs="Times New Roman"/>
          <w:sz w:val="24"/>
          <w:szCs w:val="24"/>
          <w:lang w:val="en"/>
        </w:rPr>
        <w:fldChar w:fldCharType="separate"/>
      </w:r>
      <w:r w:rsidR="006F0863" w:rsidRPr="006F0863">
        <w:rPr>
          <w:rFonts w:ascii="Times New Roman" w:hAnsi="Times New Roman" w:cs="Times New Roman"/>
          <w:noProof/>
          <w:sz w:val="24"/>
          <w:szCs w:val="24"/>
          <w:lang w:val="en"/>
        </w:rPr>
        <w:t>(2022)</w:t>
      </w:r>
      <w:r w:rsidR="006F0863">
        <w:rPr>
          <w:rFonts w:ascii="Times New Roman" w:hAnsi="Times New Roman" w:cs="Times New Roman"/>
          <w:sz w:val="24"/>
          <w:szCs w:val="24"/>
          <w:lang w:val="en"/>
        </w:rPr>
        <w:fldChar w:fldCharType="end"/>
      </w:r>
      <w:r w:rsidRPr="001518C8">
        <w:rPr>
          <w:rFonts w:ascii="Times New Roman" w:hAnsi="Times New Roman" w:cs="Times New Roman"/>
          <w:sz w:val="24"/>
          <w:szCs w:val="24"/>
          <w:lang w:val="en"/>
        </w:rPr>
        <w:t xml:space="preserve"> study revealed that bargaining and experience are important in the delivery term. This study is also relevant to a study conducted by Surakarsa </w:t>
      </w:r>
      <w:r w:rsidRPr="001518C8">
        <w:rPr>
          <w:rFonts w:ascii="Times New Roman" w:hAnsi="Times New Roman" w:cs="Times New Roman"/>
          <w:sz w:val="24"/>
          <w:szCs w:val="24"/>
          <w:lang w:val="en"/>
        </w:rPr>
        <w:fldChar w:fldCharType="begin" w:fldLock="1"/>
      </w:r>
      <w:r w:rsidR="009039F3">
        <w:rPr>
          <w:rFonts w:ascii="Times New Roman" w:hAnsi="Times New Roman" w:cs="Times New Roman"/>
          <w:sz w:val="24"/>
          <w:szCs w:val="24"/>
          <w:lang w:val="en"/>
        </w:rPr>
        <w:instrText>ADDIN CSL_CITATION {"citationItems":[{"id":"ITEM-1","itemData":{"DOI":"10.13106/jafeb.2020.vol7.no10.461","ISSN":"2288-4637","abstract":"… (2017) proposed a method to support the evaluation … Thus, the study on the factors for making decisions on the Incoterms was important to the company in order to … criteria decision- making with the AHP resolved the problem in the hierarchy to make the appropriate decision, as it …","author":[{"dropping-particle":"","family":"Surakarsa","given":"Juthathip","non-dropping-particle":"","parse-names":false,"suffix":""},{"dropping-particle":"","family":"Amchang","given":"Chompoonut","non-dropping-particle":"","parse-names":false,"suffix":""},{"dropping-particle":"","family":"Sawatwong","given":"Nutcharin","non-dropping-particle":"","parse-names":false,"suffix":""}],"container-title":"The Journal of Asian Finance, Economics and Business","id":"ITEM-1","issue":"10","issued":{"date-parts":[["2020"]]},"page":"461-470","title":"Decision-Making on Incoterms 2020 of Automotive Parts Manufacturers in Thailand","type":"article-journal","volume":"7"},"suppress-author":1,"uris":["http://www.mendeley.com/documents/?uuid=f456e387-8ceb-4bd5-b6a5-827d6b3b3d7a"]}],"mendeley":{"formattedCitation":"(2020)","plainTextFormattedCitation":"(2020)","previouslyFormattedCitation":"(2020)"},"properties":{"noteIndex":0},"schema":"https://github.com/citation-style-language/schema/raw/master/csl-citation.json"}</w:instrText>
      </w:r>
      <w:r w:rsidRPr="001518C8">
        <w:rPr>
          <w:rFonts w:ascii="Times New Roman" w:hAnsi="Times New Roman" w:cs="Times New Roman"/>
          <w:sz w:val="24"/>
          <w:szCs w:val="24"/>
          <w:lang w:val="en"/>
        </w:rPr>
        <w:fldChar w:fldCharType="separate"/>
      </w:r>
      <w:r w:rsidRPr="001518C8">
        <w:rPr>
          <w:rFonts w:ascii="Times New Roman" w:hAnsi="Times New Roman" w:cs="Times New Roman"/>
          <w:noProof/>
          <w:sz w:val="24"/>
          <w:szCs w:val="24"/>
          <w:lang w:val="en"/>
        </w:rPr>
        <w:t>(2020)</w:t>
      </w:r>
      <w:r w:rsidRPr="001518C8">
        <w:rPr>
          <w:rFonts w:ascii="Times New Roman" w:hAnsi="Times New Roman" w:cs="Times New Roman"/>
          <w:sz w:val="24"/>
          <w:szCs w:val="24"/>
          <w:lang w:val="en"/>
        </w:rPr>
        <w:fldChar w:fldCharType="end"/>
      </w:r>
      <w:r w:rsidRPr="001518C8">
        <w:rPr>
          <w:rFonts w:ascii="Times New Roman" w:hAnsi="Times New Roman" w:cs="Times New Roman"/>
          <w:sz w:val="24"/>
          <w:szCs w:val="24"/>
          <w:lang w:val="en"/>
        </w:rPr>
        <w:t xml:space="preserve"> that the cooperation and bargaining power of sellers and buyers influence the selection of delivery terms. Bargaining power is one of the bases for sellers and buyers in choosing Freight forwarder companies for shipping goods. The Freight forwarder will receive the routing order from the seller or buyer and form the basis of the contract of carriage. </w:t>
      </w:r>
      <w:r w:rsidR="00D06230">
        <w:rPr>
          <w:rFonts w:ascii="Times New Roman" w:hAnsi="Times New Roman" w:cs="Times New Roman"/>
          <w:sz w:val="24"/>
          <w:szCs w:val="24"/>
          <w:lang w:val="en"/>
        </w:rPr>
        <w:t xml:space="preserve">The capacity of marketers in the freight forwarding sector to select clients with the appropriate delivery terms affects sales performance and strengthens the </w:t>
      </w:r>
      <w:r w:rsidR="009323DF">
        <w:rPr>
          <w:rFonts w:ascii="Times New Roman" w:hAnsi="Times New Roman" w:cs="Times New Roman"/>
          <w:sz w:val="24"/>
          <w:szCs w:val="24"/>
          <w:lang w:val="en"/>
        </w:rPr>
        <w:t>organization's competitive advantage</w:t>
      </w:r>
      <w:r w:rsidR="00D06230">
        <w:rPr>
          <w:rFonts w:ascii="Times New Roman" w:hAnsi="Times New Roman" w:cs="Times New Roman"/>
          <w:sz w:val="24"/>
          <w:szCs w:val="24"/>
          <w:lang w:val="en"/>
        </w:rPr>
        <w:t>.</w:t>
      </w:r>
      <w:r w:rsidRPr="001518C8">
        <w:rPr>
          <w:rFonts w:ascii="Times New Roman" w:hAnsi="Times New Roman" w:cs="Times New Roman"/>
          <w:b/>
          <w:bCs/>
          <w:sz w:val="24"/>
          <w:szCs w:val="24"/>
        </w:rPr>
        <w:t xml:space="preserve"> </w:t>
      </w:r>
      <w:r w:rsidRPr="001518C8">
        <w:rPr>
          <w:rFonts w:ascii="Times New Roman" w:hAnsi="Times New Roman" w:cs="Times New Roman"/>
          <w:sz w:val="24"/>
          <w:szCs w:val="24"/>
          <w:lang w:val="en"/>
        </w:rPr>
        <w:t>This different perspective is unique to this study to expand the repertoire and literature logistics.</w:t>
      </w:r>
    </w:p>
    <w:p w14:paraId="3A16CA56" w14:textId="77777777" w:rsidR="002A7490" w:rsidRPr="001518C8" w:rsidRDefault="00C4496A" w:rsidP="00C4496A">
      <w:pPr>
        <w:pStyle w:val="ListParagraph"/>
        <w:numPr>
          <w:ilvl w:val="1"/>
          <w:numId w:val="3"/>
        </w:numPr>
        <w:tabs>
          <w:tab w:val="left" w:pos="0"/>
        </w:tabs>
        <w:ind w:left="567" w:hanging="567"/>
        <w:jc w:val="both"/>
        <w:rPr>
          <w:rFonts w:ascii="Times New Roman" w:hAnsi="Times New Roman" w:cs="Times New Roman"/>
          <w:b/>
          <w:bCs/>
          <w:sz w:val="24"/>
          <w:szCs w:val="24"/>
        </w:rPr>
      </w:pPr>
      <w:r w:rsidRPr="001518C8">
        <w:rPr>
          <w:rFonts w:ascii="Times New Roman" w:hAnsi="Times New Roman" w:cs="Times New Roman"/>
          <w:b/>
          <w:bCs/>
          <w:sz w:val="24"/>
          <w:szCs w:val="24"/>
        </w:rPr>
        <w:t>Relational Resources</w:t>
      </w:r>
    </w:p>
    <w:p w14:paraId="175D10EC" w14:textId="0E6D4510" w:rsidR="00714AEA" w:rsidRPr="001518C8" w:rsidRDefault="005E687B" w:rsidP="00E14DE9">
      <w:pPr>
        <w:tabs>
          <w:tab w:val="left" w:pos="426"/>
        </w:tabs>
        <w:jc w:val="both"/>
        <w:rPr>
          <w:rFonts w:ascii="Times New Roman" w:hAnsi="Times New Roman" w:cs="Times New Roman"/>
          <w:sz w:val="24"/>
          <w:szCs w:val="24"/>
          <w:lang w:val="en"/>
        </w:rPr>
      </w:pPr>
      <w:r w:rsidRPr="001518C8">
        <w:rPr>
          <w:rFonts w:ascii="Times New Roman" w:hAnsi="Times New Roman" w:cs="Times New Roman"/>
          <w:noProof/>
          <w:sz w:val="24"/>
          <w:szCs w:val="24"/>
          <w:lang w:val="en"/>
        </w:rPr>
        <w:t xml:space="preserve">Among the various resources of the firm, relational resources receive special attention from management researchers </w:t>
      </w:r>
      <w:r w:rsidRPr="001518C8">
        <w:rPr>
          <w:rFonts w:ascii="Times New Roman" w:hAnsi="Times New Roman" w:cs="Times New Roman"/>
          <w:noProof/>
          <w:sz w:val="24"/>
          <w:szCs w:val="24"/>
          <w:lang w:val="en"/>
        </w:rPr>
        <w:fldChar w:fldCharType="begin" w:fldLock="1"/>
      </w:r>
      <w:r w:rsidR="009039F3">
        <w:rPr>
          <w:rFonts w:ascii="Times New Roman" w:hAnsi="Times New Roman" w:cs="Times New Roman"/>
          <w:noProof/>
          <w:sz w:val="24"/>
          <w:szCs w:val="24"/>
          <w:lang w:val="en"/>
        </w:rPr>
        <w:instrText>ADDIN CSL_CITATION {"citationItems":[{"id":"ITEM-1","itemData":{"DOI":"10.1177/014920639101700108","ISSN":"15571211","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 © 1991, Sage Publications. All rights reserved.","author":[{"dropping-particle":"","family":"Barney","given":"Jay","non-dropping-particle":"","parse-names":false,"suffix":""}],"container-title":"Journal of Management","id":"ITEM-1","issue":"1","issued":{"date-parts":[["1991"]]},"page":"99-120","title":"Firm Resources and Sustained Competitive Advantage","type":"article-journal","volume":"17"},"uris":["http://www.mendeley.com/documents/?uuid=288aaefd-a28d-45c9-be7e-b8fa02e38390"]},{"id":"ITEM-2","itemData":{"DOI":"10.2307/1252069","ISSN":"00222429","abstract":"A new theory of competition is evolving in the strategy literature. The authors explicate the foundations of this new theory, the ''comparative advantage theory of competition,'' and contrast them with the neoclassical theory of perfect competition. They argue that the new theory of competition explains key macro and micro phenomena better than neoclassical perfect competition theory. Finally, they further explicate the theory of comparative advantage by evaluating a market orientation as a potential resource for comparative advantage.","author":[{"dropping-particle":"","family":"Hunt","given":"Shelby D.","non-dropping-particle":"","parse-names":false,"suffix":""},{"dropping-particle":"","family":"Morgan","given":"Robert M.","non-dropping-particle":"","parse-names":false,"suffix":""}],"container-title":"Journal of Marketing","id":"ITEM-2","issue":"2","issued":{"date-parts":[["1995"]]},"page":"1","title":"The Comparative Advantage Theory of Competition","type":"article-journal","volume":"59"},"uris":["http://www.mendeley.com/documents/?uuid=d555c2c7-c062-4874-aa90-90f29bf2b65c"]},{"id":"ITEM-3","itemData":{"ISSN":"0363-7425","author":[{"dropping-particle":"","family":"Dyer","given":"Jeffrey H","non-dropping-particle":"","parse-names":false,"suffix":""},{"dropping-particle":"","family":"Singh","given":"Harbir","non-dropping-particle":"","parse-names":false,"suffix":""}],"container-title":"Academy of management review","id":"ITEM-3","issue":"4","issued":{"date-parts":[["1998"]]},"page":"660-679","publisher":"Academy of Management Briarcliff Manor, NY 10510","title":"The relational view: Cooperative strategy and sources of interorganizational competitive advantage","type":"article-journal","volume":"23"},"uris":["http://www.mendeley.com/documents/?uuid=9ffda109-86ad-492a-9987-f19b8b9fb42e"]},{"id":"ITEM-4","itemData":{"DOI":"10.1016/j.indmarman.2020.05.016","ISSN":"00198501 (ISSN)","abstract":"Although coopetition (simultaneous cooperation and competition) should positively affect company performance, it is unclear how implementation of these business-to-business marketing strategies can take place during large-scale emergencies. Therefore, guided by resource-based theory and the relational view, this investigation examines how organisations have used coopetition to cope with the novel Coronavirus (COVID-19) pandemic. Key examples include retailers sharing information about stock levels, pharmaceutical organisations working together to develop a vaccine, technological giants collaborating for the greater good, and charities forming alliances for a joint cause. This paper strengthens the extant literature by highlighting the heterogeneity of coopetition strategies that firms can use within a global crisis. Practitioners must balance the risks and rewards of coopetition activities. In turn, they should decide whether to continue to cooperate with their competitors once the pandemic has ended, or resume operating under individualistic business models. This article ends with some future research directions. © 2020 Elsevier Inc.","author":[{"dropping-particle":"","family":"Crick","given":"J M","non-dropping-particle":"","parse-names":false,"suffix":""},{"dropping-particle":"","family":"Crick","given":"D","non-dropping-particle":"","parse-names":false,"suffix":""}],"container-title":"Industrial Marketing Management","id":"ITEM-4","issued":{"date-parts":[["2020"]]},"language":"English","note":"Cited By :176\n\nExport Date: 8 April 2023\n\nCODEN: IMMAD\n\nCorrespondence Address: Crick, D.; University of Ottawa, Canada; email: dcrick@uottawa.ca\n\nReferences: Akpinar, M., Vincze, Z., The dynamics of coopetition: A stakeholder view of the German automotive industry (2016) Industrial Marketing Management, 57 (1), pp. 53-63; \nAndersson, P., Nyberg, A., Marketing cooperation in automotive strategic alliances (1998) Journal of Business-to-Business Marketing, 4 (3), pp. 43-74;\nAng, S.H., Competitive intensity and collaboration: Impact on firm growth across technological environments (2008) Strategic Management Journal, 29 (10), pp. 1057-1075;\nBarney, J.B., Firm resources and sustained competitive advantage (1991) Journal of Management, 17 (1), pp. 99-120;\nBarney, J.B., Why resource-based theory's model of profit appropriation must incorporate a stakeholder perspective (2018) Strategic Management Journal, 39 (13), pp. 3305-3325;\nBengtsson, M., Kock, S., Cooperation and competition in relationships between competitors in business networks (1999) Journal of Business &amp;amp; Industrial Marketing, 14 (3), pp. 178-194;\nBengtsson, M., Kock, S., Coopetition in business networks: To cooperate and compete simultaneously (2000) Industrial Marketing Management, 29 (5), pp. 411-426;\nBengtsson, M., Kock, S., Coopetition - quo vadis? Past accomplishments and future challenges (2014) Industrial Marketing Management, 43 (2), pp. 180-188;\nBengtsson, M., Raza-Ullah, T., A systematic review of research on coopetition: Toward a multi-level understanding (2016) Industrial Marketing Management, 57 (1), pp. 23-39;\nBengtsson, M., Raza-Ullah, T., Vanyushyn, V., The coopetition paradox and tension: The moderating role of coopetition capability (2016) Industrial Marketing Management, 53 (1), pp. 19-30;\nBouncken, R.B., Fredrich, V., Ritala, P., Kraus, S., Coopetition in new product development alliances: Advantages and tensions for incremental and radical innovation (2018) British Journal of Management, 29 (3), pp. 391-410;\nBouncken, R.B., Kraus, S., Innovation in knowledge-intensive industries: The double-edged sword of coopetition (2013) Journal of Business Research, 66 (10), pp. 2060-2070;\nBrandenburger, A.M., Nalebuff, B.J., Co-opetition (1996), Doubleday Dell Publishing Group Inc. New York, NY; Chesbrough, H., To recover faster from COVID-19, open up: Managerial implications from an open innovation perspective (2020) Industrial Marketing Management (forthcoming);\nClark, T., The concept of a marketing crisis (1988) Journal of the Academy of Marketing Science, 16 (1), pp. 43-48;\nCNN, Detroit mom-and-pop restaurants, forced to close due to Coronavirus, now cook meals for homeless (2020), https://edition.cnn.com/2020/03/29/us/detroit-coronavirus-chefs-restaurants-homeless-iyw-trnd/index.html, Retrieved from; Cortez, R.M., Johnston, W.J., The Coronavirus crisis in B2B settings: Crisis uniqueness and managerial implications based on social exchange theory (2020) Industrial Marketing Management (forthcoming);\nCrick, J.M., Moderators affecting the relationship between coopetition and company performance (2019) Journal of Business &amp;amp; Industrial Marketing, 34 (2), pp. 518-531;\nCrick, J.M., Crick, D., Developing and validating a multi-dimensional measure of coopetition (2019) Journal of Business &amp;amp; Industrial Marketing, 34 (4), pp. 665-689;\nCrick, J.M., Crick, D., The Yin and Yang nature of coopetition activities: Non-linear effects and the moderating role of competitive intensity for internationalised firms (2020) International Marketing Review (forthcoming);\nCrick, J.M., Crick, D., Chaudhry, S., The dark-side of coopetition: It's not what you say, but the way that you do it (2020) Journal of Strategic Marketing (forthcoming);\nCui, V., Yang, H., Vertinsky, I., Attacking your partners: Strategic alliances and competition between partners in product-markets (2018) Strategic Management Journal, 39 (12), pp. 3116-3139;\nCzakon, W., Czernek, K., The role of trust-building mechanisms in entering into network coopetition: The case of tourism networks in Poland (2016) Industrial Marketing Management, 57 (1), pp. 64-74;\nCzakon, W., Srivastava, M.K., Le Roy, F., Gnyawali, D.R., Coopetition strategies: Critical issues and research directions (2020) Long Range Planning (forthcoming);\nDahl, J., Conceptualizing coopetition as a process: An outline of change in cooperative and competitive interactions (2014) Industrial Marketing Management, 43 (2), pp. 272-279;\nDay, G.S., An outside-in approach to resource-based theories (2014) Journal of the Academy of Marketing Science, 42 (1), pp. 27-28;\nDi Benedetto, C.A., Lindgreen, A., Storgaard, M., Clarke, A.H., Editorial: How to collaborate really well with practitioners (2019) Industrial Marketing Management, 82 (1), pp. 1-8;\nDyer, J.H., Singh, H., The relational view: Cooperative strategy and sources of inter-organizational competitive advantage (1998) Academy of Management Review, 23 (4), pp. 660-679;\nDyer, J.H., Singh, H., Hesterly, W.S., The relational view revisited: A dynamic perspective on value creation and value capture (2018) Strategic Management Journal, 39 (12), pp. 3140-3162;\nFelzensztein, C., Deans, K.R., Marketing practices in wine clusters: Insights from Chile (2013) Journal of Business and Industrial Marketing, 28 (4), pp. 357-367;\nFelzensztein, C., Gimmon, E., Deans, K.R., Coopetition in regional clusters: Keep calm and expect unexpected changes (2018) Industrial Marketing Management, 69 (1), pp. 116-124;\nFelzensztein, C., Stringer, C., Benson-Rea, M., Freeman, S., International marketing strategies in industrial clusters: Insights from the southern hemisphere (2014) Journal of Business Research, 67 (5), pp. 837-846;\nFortune, How Global 500 companies are utilizing their resources and expertise during the Coronavirus pandemic (2020), https://fortune.com/2020/04/13/global-500-companies-coronavirus-response-covid-19-pandemic/, Retrieved from [12.5.2020]; Gao, H., Xie, J., Wang, Q., Wilbur, K.C., Should ad spending increase or decrease before a recall announcement? The marketing–finance interface in product-harm crisis management (2015) Journal of Marketing, 79 (5), pp. 80-99;\nGnyawali, D.R., Charleton, T.R., Nuances in the interplay of competition and cooperation: Towards a theory of coopetition (2018) Journal of Management, 44 (7), pp. 2511-2534;\nGnyawali, D.R., Madhavan, R., He, J., Bengtsson, M., The competition–cooperation paradox in inter-firm relationships: A conceptual framework (2016) Industrial Marketing Management, 53 (1), pp. 7-18;\nGnyawali, D.R., Park, B.J.R., Coopetition between giants: Collaboration with competitors for technological innovation (2011) Research Policy, 40 (5), pp. 650-663;\nGrewal, R., Tansuhaj, P., Building organizational capabilities for managing economic crisis: The role of market orientation and strategic flexibility (2001) Journal of Marketing, 65 (2), pp. 67-80;\nHannah, D.P., Eisenhardt, K.M., How firms navigate cooperation and competition in nascent ecosystems (2018) Strategic Management Journal, 39 (12), pp. 3163-3192;\nHoffmann, W., Lavie, D., Reuer, J.J., Shiplov, A., The interplay of competition and cooperation (2018) Strategic Management Journal, 39 (12), pp. 3033-3052;\nIndependent, Coronavirus: Supermarkets can now share staff, depots and data to help feed the nation (2020), https://www.independent.co.uk/news/business/news/coronavirus-supermarkets-uk-staff-depots-food-a9413146.html, Retrieved from [29.3.2020]; Kennedy, C.R., Harris, F.H.B., Lord, M., Integrating public policy and public affairs in a pharmaceutical marketing program: The AIDS pandemic (2004) Journal of Public Policy &amp;amp; Marketing, 23 (2), pp. 128-139;\nKotler, P., Marketing during periods of shortage (1974) Journal of Marketing, 38 (4), pp. 20-29;\nKozlenkova, I.V., Samaha, S.A., Palmatier, R.W., Resource-based theory in marketing (2014) Journal of the Academy of Marketing Science, 42 (1), pp. 1-21;\nLacoste, S., Vertical coopetition: The key account perspective (2012) Industrial Marketing Management, 41 (4), pp. 649-658;\nLascaux, A., Coopetition and trust: What we know, where to go next (2020) Industrial Marketing Management, 84 (1), pp. 2-18;\nLavie, D., The competitive advantage of inter-connected firms: An extension of the resource-based view (2006) Academy of Management Review, 31 (3), pp. 638-658;\nLee, N., Cadogan, J.W., Problems with formative and higher-order reflective variables (2013) Journal of Business Research, 66 (2), pp. 242-247;\nLund Pedersen, C., Ritter, T., Preparing your business for a post-pandemic world (2020) Harvard Business Review Digital Articles (forthcoming);\nLuo, X., Rindfleisch, A., Tse, D.K., Working with rivals: The impact of competitor alliances on financial performance (2007) Journal of Marketing Research, 44 (1), pp. 73-83;\nLuo, X., Slotegraaf, R.J., Pan, X., Cross-functional coopetition: The simultaneous role of cooperation and competition within firms (2006) Journal of Marketing, 70 (2), pp. 67-80;\nLuo, Y., A coopetition perspective of global competition (2007) Journal of World Business, 42 (2), pp. 129-144;\nDaily Mail, Revealed: The most popular items snapped up by panic-buyers includes pasta, shower gel and tissues as sales soared by £60 million in first week of March (2020), https://www.dailymail.co.uk/news/article-8131441/Panic-buying-shoppers-spent-60million-stockpiling-products-week-March.html, Retrieved from [29.3.2020]; Mattsson, L.-G., Tidstrom, A., Applying the principles of Yin–Yang to market dynamics: On the duality of cooperation and competition (2015) Marketing Theory, 15 (3), pp. 347-364;\nMcGrath, H., O'Toole, T., Canning, L., Coopetition: A fundamental feature of entrepreneurial firms’ collaborative dynamics (2019) Journal of Business &amp;amp; Industrial Marketing, 34 (7), pp. 1555-1569;\nMedrano, N., Olarte-Pascual, C., The effects of the crisis on marketing innovation: An application for Spain (2016) Journal of Business &amp;amp; Industrial Marketing, 31 (3), pp. 404-417;\nMilne, G.R., Iyer, E.S., Gooding-Williams, S., Environmental organization alliance relationships within and across non-profit, business, and government sectors (1996) Journal of Public Policy &amp;amp; Marketing, 15 (2), pp. 203-215;\n(2020), https://www.msn.com/en-us/money/markets/industries-performing-best-and-worst-during-the-coronavirus-—-and-how-theyre-responding/ss-BB12CWOe?ocid=spartanntp, MSN. Industries performing best and worse during the Coronavirus and how they're responding. Retrieved from: [20.4.2020]; Mu, J., Bao, Y., Sekhon, T., Qi, J., Love, E., Outside-in marketing capability and firm performance (2018) Industrial Marketing Management, 75 (1), pp. 37-54;\nNaidoo, V., Firm survival through a crisis: The influence of market orientation, marketing innovation and business strategy (2010) Industrial Marketing Management, 39 (8), pp. 1311-1320;\nNason, R.S., Wiklund, J., An assessment of resource-based theorizing on firm growth and suggestions for the future (2018) Journal of Management, 44 (1), pp. 32-60;\nNeuwirth, R.J., Svetlicinii, A., Law as a social medicine: Enhancing international inter-regime regulatory coopetition as a means for the establishment of a global health governance framework (2015) Journal of Legal Medicine, 36 (3-4), pp. 330-366;\nNew York Times, Search for Coronavirus vaccine becomes a global competition (2020), https://www.nytimes.com/2020/03/19/us/politics/coronavirus-vaccine-competition.html, Retrieved from [29.3.2020]; O'Shaughnessy, N., Social propaganda and social marketing: A critical difference? (1996) European Journal of Marketing, 30 (10−11), pp. 54-67;\nPangarkar, N., Survival during a crisis: Alliances by Singapore firms (2007) British Journal of Management, 18 (3), pp. 209-223;\nPark, B.J.R., Srivastava, M.K., Gnyawali, D.R., Walking the tightrope of coopetition: Impact of competition and cooperation intensities and balance on firm innovation performance (2014) Industrial Marketing Management, 43 (2), pp. 210-221;\nPattinson, S., Nicholson, J., Lindgreen, A., Emergent coopetition from a sensemaking perspective: A multi-level analysis (2018) Industrial Marketing Management, 68 (1), pp. 25-35;\nNational Post, New York to launch tri-state virus tracing program with Michael Bloomberg's help (2020), https://nationalpost.com/pmn/health-pmn/new-york-to-launch-tri-state-virus-tracing-program-with-michael-bloombergs-help, Retrieved from; Priem, R.L., Butler, J.E., Is the resource-based view a useful perspective for strategic management research? (2001) Academy of Management Review, 26 (1), pp. 57-66;\nRaza-Ullah, T., Bengtsson, M., Kock, S., The coopetition paradox and tension in coopetition at multiple-levels (2014) Industrial Marketing Management, 43 (2), pp. 189-198;\nRindfleisch, A., Moorman, C., Inter-firm cooperation and customer orientation (2003) Journal of Marketing Research, 40 (4), pp. 421-436;\nRitala, P., Coopetition strategy – When is it successful? Empirical evidence on innovation and market performance (2012) British Journal of Management, 23 (3), pp. 307-324;\nRitala, P., Golnam, A., Wegmann, A., Coopetition-based business models: The case of Amazon.com (2014) Industrial Marketing Management, 43 (2), pp. 236-249;\nRitter, T., Lund Pedersen, C., Assessing Coronavirus’ impact on your business model (2020) Harvard Business Review Digital Articles (forthcoming);\nRitter, T., Wilkinson, I.F., Johnston, W.J., Measuring network competence: Some international evidence (2002) Journal of Business &amp;amp; Industrial Marketing, 17 (2-3), pp. 119-138;\nRitter, T., Wilkinson, I.F., Johnston, W.J., Managing in complex business networks (2004) Industrial Marketing Management, 33 (3), pp. 175-183;\nRusko, R., Exploring the concept of coopetition: A typology for the strategic moves of the Finnish forest industry (2011) Industrial Marketing Management, 40 (2), pp. 311-320;\nSchiavone, F., Simoni, M., Strategic marketing approaches for the diffusion of innovation in highly-regulated industrial markets: The value of market access (2019) Journal of Business &amp;amp; Industrial Marketing, 34 (7), pp. 1606-1618;\nSecurity, Cybersecurity experts come together to fight Coronavirus-related cyberattacks (2020), https://www.securitymagazine.com/articles/92004-cybersecurity-experts-come-together-to-fight-coronavirus-related-cyberatacks, Retrieved from [29.3.2020]; Shu, C., Jin, J.L., Zhou, K.Z., A contingent view of partner coopetition in international joint ventures (2017) Journal of International Marketing, 25 (3), pp. 42-60;\nThe Guardian, Apple and Google team up in bid to use smartphones to track Coronavirus spread (2020), https://www.theguardian.com/world/2020/apr/10/apple-google-coronavirus-us-app-privacy, Retrieved from [11.4.202020]; Tidstrom, A., Managing tensions in coopetition (2014) Industrial Marketing Management, 43 (2), pp. 261-271;\nUnited Kingdom Government, Staying at home and away from others (social distancing) (2020), https://www.gov.uk/government/publications/full-guidance-on-staying-at-home-and-away-from-others, Retrieved from; Velu, C., Evolutionary or revolutionary business model innovation through coopetition? The role of dominance in network markets (2016) Industrial Marketing Management, 53 (1), pp. 124-135;\nWashington Post, U.S. becomes first country to report 100,000 confirmed Coronavirus cases; Trump Defence Production Act (2020), https://eu.usatoday.com/story/news/nation/2020/03/27/scientists-track-coronavirus-strains-mutation/5080571002/, Retrieved from [28.3.2020]; Williams, C., Martinez, C.A., Government effectiveness, the global financial crisis, and multinational enterprise internationalization (2012) Journal of International Marketing, 20 (3), pp. 65-78;\nWyllie, J., (2020), https://www.pressandjournal.co.uk/fp/news/aberdeen/2088556/coronavirus-north-east-charities-unite-for-feed-the-city-campaign-to-help-those-affected-by-outbreak/, Coronavirus: North-east charities unite for Feed the City campaign to help those affected by outbreak. Retrieved from: [28.3.2020]UR - https://www.scopus.com/inward/record.uri?eid=2-s2.0-85085321642&amp;amp;doi=10.1016%2fj.indmarman.2020.05.016&amp;amp;partnerID=40&amp;amp;md5=86277603fcd93dc6933a025e5ff424b0","page":"206-213","publisher":"Elsevier Inc.","publisher-place":"University of Ottawa, Telfer School of ManagementOntario  K1N 6N5, Canada","title":"Coopetition and COVID-19: Collaborative business-to-business marketing strategies in a pandemic crisis","type":"article-journal","volume":"88"},"uris":["http://www.mendeley.com/documents/?uuid=1bf55463-6c35-431b-aa8c-b1e1c0fe7492"]},{"id":"ITEM-5","itemData":{"DOI":"10.1111/famp.12588","ISSN":"00147370 (ISSN)","abstract":"This article addresses the many complex and traumatic losses wrought by the COVID-19 pandemic. In contrast to individually based, symptom-focused grief work, a resilience-oriented, systemic approach with complex losses contextualizes the distress and mobilizes relational resources to support positive adaptation. Applying a family resilience framework to pandemic-related losses, discussion focuses on the importance of shared belief systems in (1) meaning-making processes; (2) a positive, hopeful outlook and active agency; and (3) transcendent values and spiritual moorings for inspiration, transformation, and positive growth. Practice guidelines are offered to facilitate adaptation and resilience. © 2020 Family Process Institute","author":[{"dropping-particle":"","family":"Walsh","given":"F","non-dropping-particle":"","parse-names":false,"suffix":""}],"container-title":"Family Process","id":"ITEM-5","issue":"3","issued":{"date-parts":[["2020"]]},"language":"English","note":"Cited By :164\n\nExport Date: 8 April 2023\n\nCODEN: FAPRA\n\nCorrespondence Address: Walsh, F.; University of ChicagoUnited States; email: fwalsh@uchicago.edu\n\nCorrespondence Address: Walsh, F.; Chicago Center for Family HealthUnited States; email: fwalsh@uchicago.edu\n\nReferences: Antonovsky, A., Sourani, T., Family sense of coherence and family adaptation (1988) Journal of Marriage and the Family, 50, pp. 79-92; \nBoss, P., (1999) Ambiguous loss, , Cambridge, MA, Harvard University Press;\nBruner, J., (1986) Actual minds/possible worlds, , Cambridge, MA, Harvard University Press;\nCacioppo, J.T., Cacioppo, S., Capitanio, J.P., Cole, S.W., The neuroendocrinology of social isolation (2015) Annual Review of Psychology, 66, pp. 733-767;\nDoka, K., (2002) Disenfranchised grief, , Champaign, IL, Research Press;\nFlaskas, C., Holding hope and hopelessness: Therapeutic engagements with the balance of hope (2007) Journal of Family Therapy, 29, pp. 186-202;\nFrankl, V., (2006) Man’s search for meaning, , New York, Beacon Press, (Original work published 1946);\nGunnell, D., Appleby, L., Arensman, E., Hawton, K., John, A., Kapur, N., Risk and prevention during the COVID-19 pandemic (2020) The Lancet, 7 (6), pp. 468-471;\nImber-Black, E., Rituals in the time of COVID-19. Imagination, responsiveness and the human spirit (2020) Family Process, 59 (3), pp. 912-921. , https://doi.org/10.1111/famp.12581;\nJanoff-Bulman, R., (1992) Shattered assumptions: Towards a new psychology of trauma, , New York, Free Press;\nKillgore, W.D.S., Cloonan, S.A., Taylor, E.C., Dailey, N.S., Loneliness: A signature mental health concern in the era of COVID-19 (2020) Psychiatry Research, 290, pp. 113-117;\nKoenig, H., Religion, spirituality, and health: The research and clinical implications (2012) International Scholarly Research Network (ISRN) Psychiatry, 2012, p. 33. , https://doi.org/10.5402/2012/278730;\nKubler-Ross, E., Kessler, D., (2005) On grief and grieving, , New York, Scribner;\nLandau, J., Enhancing resilience: Families and communities as agents for change (2007) Family Process, 46 (3), pp. 351-365;\nMasten, A., Motti-Stefanidi, F., Multisystemic resilience for children and youth in disaster: Reflections in the context of COVIS-19 (2020) Adversity and Resilience Science, 1, pp. 95-106. , https://doi.org/10.1007/s42844-020-00010-w;\nNadeau, J.W., Meaning-making in bereaved families: Assessment, intervention, and future research (2008) Handbook of bereavement research: 21st century perspectives, pp. 511-530. , M. Stroebe, R. Hansson, H. Schut, W. Stroebe, (Eds.),, Washington, DC, American Psychological Association;\nNeimeyer, R.A., Sands, D.C., Meaning reconstruction in bereavement: From principles to practice (2011) Grief and bereavement in contemporary society: Bridging research and practice, pp. 9-22. , R. A. Neimeyer, D. L. Harris, H. R. Winokuer, G. F. Thornton, (Eds.),, New York, Routledge;\nNorris, F.H., 60,000 disaster victims speak: Part 1. An empirical review of the empirical literature, 1981–2001 (2002) Psychiatry: Interpersonal and Biological Processes, 65, pp. 207-239;\nOppel, R.A., Jr., Gabeloff, R., Lai, K.K.R., Wright, W., Smith, M., (2020) The fullest look yet at the racial inequality of coronavirus, , (July 5,, New York Times;\nRolland, J.S., (2018) Helping couples and families navigate illness and disability, , New York, NY, Guilford Press;\nRosenblatt, P.C., Family grief in cross-cultural perspective (2013) Family Science, 4 (1), pp. 12-19. , https://doi.org/10.1080/19424620.2013.819226;\nSaul, J., (2013) Collective trauma, collective healing: Promoting community healing in the aftermath of disaster, , New York, Routledge;\nStroebe, M., Schut, H., The dual process model of coping with bereavement: A decade on (2010) Omega: Journal of Death and Dying, 61, pp. 273-289;\nStroebe, M., Schut, H., Boerner, K., Continuing bonds in adaptation to bereavement: Toward theoretical integration (2010) Clinical Psychology Review, 30, pp. 259-268;\nTedeschi, R.G., Calhoun, L.G., Beyond the concept of recovery: Growth and the experience of loss (2008) Death Studies, 32 (1), pp. 27-39;\nWalsh, F., Bouncing forward: Resilience in the aftermath of September 11 (2002) Family Process, 41 (1), pp. 34-36;\nWalsh, F., Family resilience: A framework for clinical practice (2003) Family Process, 42 (1), pp. 1-18;\nWalsh, F., Traumatic loss and major disasters: Strengthening family and community resilience (2007) Family Process, 46, pp. 207-227. , https://doi.org/10.1111/j.1545-5300.2007.00205.x;\nWalsh, F., Human-animal bonds: I. The relational significance of companion animals (2009) Family Process, 48, pp. 462-480;\nWalsh, F., (2009) Spiritual resources in family therapy, , (Ed.). (, 2, nd ed., New York, Guilford Press;\nWalsh, F., Applying a family resilience framework in training, practice, and research: Mastering the art of the possible (2016) Family Process, 55 (4), pp. 616-632. , https://doi.org/10.1111/famp.12260;\nWalsh, F., (2016) Strengthening family resilience, , 3, rd ed., New York, Guilford Press;\nWalsh, F., Complicated loss: Fostering healing &amp;amp; resilience, , (In Press)., New York, NY, Guilford Press;\nWalsh, F., McGoldrick, M., Loss and the family: A systemic perspective (2004) Living beyond loss: Death in the family, pp. 3-26. , F. Walsh, &amp;amp;, M. McGoldrick, (Eds.),, 2, nd ed. (, New York, Norton;\nWalsh, F., McGoldrick, M., Bereavement: A family life cycle perspective (2013) Family Science, 4 (1), pp. 20-27;\nWeingarten, K., Reasonable hope: Construct, clinical applications, and supports (2010) Family Process, 49, pp. 5-25;\nWhite, M., (1988) Saying hullo again: The incorporation of the lost relationship in the resolution of grief, , Dulwich Centre Newsletter, Spring;\nWortman, C., Silver, R., The myths of coping with loss (1989) Journal of Counseling and Clinical Psychology, 57, pp. 349-357;\nWright, L.M., Bell, J.M., (2009) Beliefs and illness: A model for healing, , Alberta, CA, 4th Floor Press","page":"898-911","publisher":"Blackwell Publishing Inc.","publisher-place":"University of Chicago, Chicago, IL, United States","title":"Loss and Resilience in the Time of COVID-19: Meaning Making, Hope, and Transcendence","type":"article-journal","volume":"59"},"uris":["http://www.mendeley.com/documents/?uuid=0e2e4e00-2ba1-4945-9f72-8ecce67b3177"]},{"id":"ITEM-6","itemData":{"DOI":"10.1108/ECAM-12-2019-0676","ISSN":"09699988 (ISSN)","abstract":"Purpose: Blockchain technology is booming in many industries. Its application in supply chain management is also gradually increasing. Supply chain management (SCM) has long been committed to reducing costs and increasing efficiency and is trying to optimise resources and reduce the sector's fragmentation. Trust has always been an important factor in managing supply chain relationships, and it also affects the efficiency of supply chain operations. To this end, this study aims to examine how trust is affected by the introduction of blockchain technology in construction supply chain management. Design/methodology/approach: This study is based on semi-structured interviews and publicly available information from experts in blockchain and construction supply chain management. Through content analysis, the data are analysed thematically to explore how various types of trust, such as system-based, cognition-based and relation-based, are affected by blockchain technology. Findings: Blockchain technology provides solutions for data tracking, contracting and transferring resources in supply chain management. These applications help enhance the various sources of trust in SCM and provide supply chain partners with protection mechanisms to avoid the risks and costs of opportunistic behaviour in collaboration, shifting trust from relational to system-based and cognition-based. Research limitations/implications: This study focuses only on inter-organisational rather than interpersonal trust and empirical data from experts whose knowledge and cognition could be subjective. Practical implications: Leveraging the potential of digitalisation to manage trust requires that leaders and managers actively try to improve contractual arrangements, information sharing and being open to new innovative technologies like blockchain. Social implications: From a relational view of supply chain management, the extent to which blockchain technology can develop and spread depends on the readiness of the social capital to accept decentralised governance structures. Originality/value: This study builds upon an original data set and discusses features and applications of blockchain technology, explores the sources and dimensions of trust in supply chain management and explains the impact of blockchain technology on trust. © 2020, Emerald Publishing Limited.","author":[{"dropping-particle":"","family":"Qian","given":"X","non-dropping-particle":"","parse-names":false,"suffix":""},{"dropping-particle":"","family":"Papadonikolaki","given":"E","non-dropping-particle":"","parse-names":false,"suffix":""}],"container-title":"Engineering, Construction and Architectural Management","id":"ITEM-6","issue":"2","issued":{"date-parts":[["2021"]]},"language":"English","note":"Cited By :77\n\nExport Date: 8 April 2023\n\nCorrespondence Address: Papadonikolaki, E.; School of Construction and Project Management, United Kingdom; email: e.papadonikolaki@ucl.ac.uk\n\nReferences: Akkermans, H., Bogerd, P., Vos, B., Virtuous and vicious cycles on the road towards international supply chain management (1999) International Journal of Operations and Production Management, 19, pp. 565-582; \nArbulu, R., Application of integrated materials management strategies (2009) Construction Supply Chain Management Handbook, , O Brien, W.J., Formoso, C.T., Vrijhoef, R. and London, K.A.,(Eds), CRC Press, Boca Raton, FL;\nAtkinson, R., Flint, J., Accessing hidden and hard-to-reach populations: snowball research strategies (2001) Social Research Update, 33, pp. 1-4;\nAwaysheh, A., Klassen, R.D., The impact of supply chain structure on the use of supplier socially responsible practices (2010) International Journal of Operations and Production Management, 30, pp. 1246-1268;\nBachmann, R., At the crossroads: future directions in trust research (2011) Journal of Trust Research, 1, pp. 203-213;\nBashir, I., (2017) Mastering Blockchain, , Packt Publishing, Birmingham, UK;\nBhattacharya, R., Devinney, T.M., Pillutla, M.M., A formal model of trust based on outcomes (1998) Academy of Management Review, 23, pp. 459-472;\nBlumer, H., What is wrong with social theory? (1954) American Sociological Review, 19, pp. 3-10;\nBromiley, P., Cummings, L., Transaction costs in organizations with trust (1995) Research on Negotiations in Organizations, 5. , Bies, R., Sheppard, B. and Lewicki, R. and (Eds), JAI Press, Greenwich, CT;\nBrown, S.A., Dennis, A.R., Venkatesh, V., Predicting collaboration technology use: integrating technology adoption and collaboration research (2010) Journal of Management Information Systems, 27, pp. 9-54;\nBryman, A., (2016) Social Research Methods, , Oxford university press, Oxford, UK;\nBuskens, V., (2002) Social Networks and Trust, , Interuniversity Center for Social Science Theory and Methodology-Thela Thesis, Amsterdam;\nCho, J.Y., Lee, E.H., Reducing confusion about grounded theory and qualitative content analysis: similarities and differences (2014) The Qualitative Report, 19, pp. 1-20;\nChopra, S., Meindl, P., (2007) Supply Chain Management. Strategy, Planning and Operation. Das Summa Summarum Des Management, , Springer, Wiesbaden, Germany;\nChristidis, K., Devetsikiotis, M., Blockchains and smart contracts for the internet of things (2016) Ieee Access, 4, pp. 2292-2303;\nChristopher, M., (1992) Logistics and Supply Chain Management: Strategies for Reducing Cost and Improving Services, , Financial Times Professional, London;\nChristopher, M., (2005) Logistics and Supply Chain Management: Creating Value-Adding Networks, , Financial Times Prentice Hall, New York, NY;\nChristopher, M., (2011) Logistics and Supply Chain Management, , Financial Times Prentice Hall, Dorset;\nCox, A., Ireland, P., Managing construction supply chains: the common sense approach (2002) Engineering Construction and Architectural Management, 9, pp. 409-418;\nCreswell, J.W., (1994) Research Design: Qualitative &amp;amp; Quantitative Approaches, , Sage, Thousand Oaks, California, CA;\nCrosby, M., Pattanayak, P., Verma, S., Kalyanaraman, V., Blockchain technology: beyond bitcoin (2016) Applied Innovation, 2, p. 71;\nCrotty, M., (1998) The Foundations of Social Research: Meaning and Perspective in the Research Process, , Sage, London;\nCutting-Decelle, A.F., Young, R.I., Das, B.P., Anumba, C.J., Stal-Le Cardinal, J., Standards-based approaches to interoperability in supply chain management: overview and case study using the ISO 18629 PSL standard (2009) Construction Supply Chain Management Handbook, , O Brien, W.J., Formoso, C.T., Vrijhoef, R. and London, K.A., and,(Eds), CRC Press, Boca Raton, Florida;\nDas, T.K., Teng, B.S., Trust, control, and risk in strategic alliances: an integrated framework (2001) Organization Studies, 22, pp. 251-283;\nDe La Pena, J., Papadonikolaki, E., From relational to technological trust: how do the IoT and blockchain technology fit in? (2019) Proceedings of 2019 European Conference on Computing in Construction (EC3), , European Council on ComputingConstruction (EC3), Chania, Greece;\nDulaimi, M., Akintoye, A., Main, J., Collaborative relationships in construction: the UK contractors' perception (2007) Engineering, Construction and Architectural Management, 14, pp. 597-617;\nFernie, S., Thorpe, A., Exploring change in construction: supply chain management (2007) Engineering, Construction and Architectural Management, 14, pp. 319-333;\nGreen, S.D., Fernie, S., Weller, S., Making sense of supply chain management: a comparative study of aerospace and construction (2005) Construction Management and Economics, 23, pp. 579-593;\nGuegan, D., (2017) Public Blockchain versus Private Blockhain, , Université Panthéon-Sorbonne (Paris 1), Centre d’Economie de la Sorbonne;\nGulati, R., Nickerson, J.A., Interorganizational trust, governance choice, and exchange performance (2008) Organization Science, 19, pp. 688-708;\nHu, W., Hu, Y.W., Yao, W.H., Lu, W.Q., Li, H.H., Lv, Z.W., A blockchain-based smart contract trading mechanism for energy power supply and demand network (2019) Advances in Production Engineering And Management, 14, pp. 284-296;\n(2017) State of the Nation 2017: Digital Transformation [Online], , https://www.ice.org.uk/getattachment/news-and-insight/policy/state-of-the-nation-2017-digital-transformation/ICE-SoN-Report-Web-Updated.pdf.aspx, Institution of Civil Engineers, London;\nInkpen, A.C., Strategic alliances (2005) The Blackwell Handbook of Strategic Management, , Hitt, M.A., Freeman, R.E. and Harrison, J.S. (Eds), John Wiley &amp;amp; Sons, London;\nKarafiloski, E., Mishev, A., Blockchain solutions for big data challenges: a literature review (2017) IEEE EUROCON 2017-17th International Conference on Smart Technologies, pp. 763-768. , IEEE, Ohrid, North Macedonia;\nKshetri, N., Can blockchain strengthen the internet of things? (2017) IT professional, 19, pp. 68-72;\nKshetri, N., 1 Blockchain's roles in meeting key supply chain management objectives (2018) International Journal of Information Management, 39, pp. 80-89;\nLaan, A., Noorderhaven, N., Voordijk, H., Dewulf, G., Building trust in construction partnering projects: an exploratory case-study (2011) Journal of Purchasing and Supply Management, 17, pp. 98-108;\nLasi, H., Fettke, P., Kemper, H.G., Feld, T., Hoffmann, M., Industry 4.0 (2014) Business and Information Systems Engineering, 6, pp. 239-242;\nLatham, S.M., (1994) Constructing the Team, , HM Stationery Office, London;\nLewicki, R.J., Mcallister, D.J., Bies, R.J., Trust and distrust: new relationships and realities (1998) Academy of Management Review, 23, pp. 438-458;\nLi, J., Greenwood, D., Kassem, M., Blockchain in the built environment and construction industry: a systematic review, conceptual models and practical use cases (2019) Automation in Construction, 102, pp. 288-307;\nMaciel, A., Use of blockchain for enabling Construction 4.0 (2020) Construction 4.0: An Innovation Platform for the Built Environment, , Sawhney, A., Riley, M. and Irizarry, J.,(Eds), Taylor &amp;amp; Francis, Routledge, London;\nMahamadu, A.M., Mahdjoubi, L., Booth, C.A., Determinants of building information modelling (BIM) acceptance for supplier integration: a conceptual model (2014) Proceedings 30th Annual ARCOM Conference, pp. 723-732. , Raiden, A. and Aboagye-Nimo, E., and,(Eds), Association of ResearchersConstruction Management, Portsmouth;\nManu, E., (2014) Supply Chain Management Practices in Construction and Inter-organisational Trust dynamics. Doctor of Philosophy, , University of Wolverhampton, Wolverhampton, UK;\nManu, E., Knight, A., Understanding supply chain management from a main contractor's perspective (2020) Successful Construction Supply Chain Management: Concepts and Case Studies, , Pryke, S. (Ed.), 2nd ed., Wiley, London;\nMayer, R.C., Davis, J.H., Schoorman, F.D., An integrative model of organizational trust (1995) Academy of Management Review, 20, pp. 709-734;\nMcallister, D.J., Affect-and cognition-based trust as foundations for interpersonal cooperation in organizations (1995) Academy of Management Journal, 38, pp. 24-59;\nMiles, M.B., Huberman, A.M., (1994) Qualitative Data Analysis: An Expanded Sourcebook, , Sage, Thousant Oaks, CA;\nMoorman, C., Zaltman, G., Deshpande, R., Relationships between providers and users of market research: the dynamics of trust within and between organizations (1992) Journal of Marketing Research, 29, pp. 314-328;\nMorgan, R.M., Hunt, S.D., The commitment-trust theory of relationship marketing (1994) Journal of Marketing, 58, pp. 20-38;\nMorris, P.W.G., Project management in the construction industry (2004) The Wiley Guide to Managing Projects, , Morris, P.W.G. and Pinto, J.K.,(Eds), John Wiley and Sons, Hoboken, NJ;\nMorris, D.Z., Leaderless, blockchain-based venture capital fund raises $100 million, and counting (2016) Fortune (Magazine), pp. 05-23. , http://fortune. com/2016/06/18/blockchain-vc-fund-hacked;\nNahapiet, J., Ghoshal, S., Social capital, intellectual capital, and the organizational advantage (1998) Academy of Management Review, 23, pp. 242-266;\nNakamoto, S., (2008) Bitcoin: A Peer-To-Peer Electronic Cash System [Online], , http://bitcoin.org/bitcoin.pdf;\nNawari, N.O., Ravindran, S., Blockchain and building information modeling (BIM): review and applications in post-disaster recovery (2019) Buildings, 9 (6), p. 149;\nNawari, N.O., Ravindran, S., Blockchain technology and BIM process: review and potentialapplications (2019) Journal of Information Technology in Construction, 24, pp. 209-238;\nPapadonikolaki, E., (2016) Alignment of Partnering with Construction IT: Exploration and Synthesis of Network Strategies to Integrate BIM-Enabled Supply Chains, , A+BE Series | Architecture and the Built Environment, Delft;\nPapadonikolaki, E., Loosely coupled systems of innovation: aligning BIM adoption with implementation in Dutch construction (2018) Journal of Management in Engineering, 34;\nPapadonikolaki, E., The digital supply chain: mobilising supply chain management philosophy to reconceptualise digital technologies and building information modelling (BIM) (2020) Successful Construction Supply Chain Management: Concepts and Case Studies, , Pryke, S., (Ed.), 2nd ed., Wiley, London;\nPapadonikolaki, E., Wamelink, H., Inter- and intra-organizational conditions for supply chain integration with BIM (2017) Building Research and Information, 45 (6), pp. 649-664;\nPapadonikolaki, E., Van Oel, C., Kagioglou, M., Organising and managing boundaries: a structurational view of collaboration with building information modelling (BIM) (2019) International Journal of Project Management, 37, pp. 378-394;\nPärn, E., Edwards, D., Cyber threats confronting the digital built environment: common data environment vulnerabilities and block chain deterrence (2019) Engineering, Construction and Architectural Management, 26, pp. 245-266;\nParn, E.A., Edwards, D., Cyber threats confronting the digital built environment: common data environment vulnerabilities and block chain deterrence (2019) Engineering, Construction and Architectural Management, 26, pp. 245-266;\nPaunov, C., The global crisis and firms' investments in innovation (2012) Research Policy, 41, pp. 24-35;\nPonterotto, J.G., Qualitative research in counseling psychology: a primer on research paradigms and philosophy of science (2005) Journal of Counseling Psychology, 52, p. 126;\nPopper, N., A venture fund with plenty of virtual capital, but no capitalist (2016) New York Times, 21. , https://www.nytimes.com/2016/05/22/business/dealbook/crypto-ether-bitcoin-currency.html;\nPopper, N., Lohr, S., Blockchain: A Better Way to Track Pork Chops, Bonds, Bad Peanut Butter (2017) New York Times, 4. , https://www.nytimes.com/2017/03/04/business/dealbook/blockchain-ibm-bitcoin.html;\nPryke, S., (2009) Construction Supply Chain Management (Innovation in the Built Environment), , Wiley-Blackwell, West Sussex;\nPryke, S., Pearson, S., Project governance: case studies on financial incentives (2006) Building Research and Information, 34, pp. 534-545;\nRaval, S., (2016) Decentralized Applications: Harnessing Bitcoin's Blockchain Technology, , OReilly Media, Sebastopol, CA;\nRobson, C., Mccartan, K., (2016) Real World Research, , John Wiley &amp;amp; Sons, London;\nRotter, J.B., Interpersonal trust, trustworthiness, and gullibility (1980) American Psychologist, 35, p. 1;\nSaldanā, J., (2009) The Coding Manual for Qualitative Researchers, , SAGE Publications, London;\nSawhney, A., Riley, M., Irizarry, J., (2020) Construction 4.0: An Innovation Platform for the Built Environment, , Taylor &amp;amp; Francis (Routledge), London;\nSchwab, K., (2016) The Fourth Industrial Revolution, , World Economic Forum, Geneva;\nSterman, J., (2002) System Dynamics: Systems Thinking and Modeling for a Complex World, , Massachusetts Institute of Technology. Engineering Systems Division, ESD Working Papers; ESD-WP-2003-01.13-ESD Internal Symposium;\nStorey, J., Emberson, C., Godsell, J., Harrison, A., Supply chain management: theory, practice and future challenges (2006) International Journal of Operations and Production Management, 26, pp. 754-774;\nSwan, M., (2015) Blockchain: Blueprint for a New Economy, , OReilly Media, Sebastopol, CA;\nTejpal, G., Garg, R., Sachdeva, A., Trust among supply chain partners: a review (2013) Measuring Business Excellence, 17, pp. 51-71;\nTezel, A., Papadonikolaki, E., Yitmen, I., Hilletofth, P., Preparing construction supply chains for blockchain: an exploratory analysis (2019) CIB World Building Congress 2019 Constructing Smart Cities, pp. 17-21. , Hong Kong SAR, China: June 2019;\nTurk, Ž., Klinc, R., Potentials of blockchain technology for construction management (2017) Procedia engineering, 196, pp. 638-645;\nVaidyanathan, K., Overview of IT applications in the construction supply chain (2009) Construction Supply Chain Management Handbook, , O Brien, W.J., Formoso, C.T., Vrijhoef, R. and London, K.A.,(Eds), CRC Press, Boca Raton, Florida;\nValdes, R., Furlonger, D., Chesini, F., (2016) The Bitcoin Blockchain: The Magic and the Myth, , Gartner Research, Gartner;\nVrijhoef, R., (2011) Supply Chain Integration in the Building Industry: The Emergence of Integrated and Repetitive Strategies in a Fragmented and Project-Driven Industry, , IOS Press, Amsterdam;\nWinch, G.M., (2002) Managing Construction Projects, , Blackwell Science, Oxford;\nWong, W.K., Cheung, S.O., Yiu, T.W., Pang, H.Y., A framework for trust in construction contracting (2008) International Journal of Project Management, 26, pp. 821-829;\nXu, J., Understanding trust in construction supply chain relationships (2020) Successful Construction Supply Chain Management: Concepts and Case Studies, , Pryke, S. (Ed.), 2nd ed., Wiley, London;\nYoung-Ybarra, C., Wiersema, M., Strategic flexibility in information technology alliances: the influence of transaction cost economics and social exchange theory (1999) Organization Science, 10, pp. 439-459;\nZhu, Y., Riad, K., Guo, R., Gan, G., Feng, R., New instant confirmation mechanism based on interactive incontestable signature in consortium blockchain (2019) Frontiers of Computer Science, 13, pp. 1182-1197","page":"584-602","publisher":"Emerald Group Holdings Ltd.","publisher-place":"School of Construction and Project Management, University College London, Bartlett, London, United Kingdom","title":"Shifting trust in construction supply chains through blockchain technology","type":"article-journal","volume":"28"},"uris":["http://www.mendeley.com/documents/?uuid=6c8aa705-05ad-4cae-bd50-63e5dc1d35be"]},{"id":"ITEM-7","itemData":{"DOI":"10.1016/j.jik.2019.04.001","ISSN":"25307614 (ISSN)","abstract":"This study investigates the effect of intangible resources and entrepreneurial orientation in export performance, by examining the mediating effect of dynamic capabilities. A framework of export antecedents is developed and empirically tested. A survey of 265 Portuguese exporting companies shows that dynamic capabilities and entrepreneurial orientation directly impact export performance while financial, informational and relational resources have an indirect impact in export performance through dynamic capabilities. These results point to the important role of dynamic capabilities, sheding light on how intangible resources can be used by companies to enhance export performance, highlighting also the role of entrepreneurial orientation to leverage business’ export performance. Our findings have relevant theoretical implications. For the Dynamic Capabilities View (DCV) literature, given the support for the impact of dynamic capabilities in performance by leveraging the impact of resources, and for the entrepreneurship literature, given the finding that entrepreneurial orientation potentiates export performance. More importantly, our study provides support for these relationships in the context of international markets. Practical implications for export supporting policies are also noted. © 2019 Journal of Innovation &amp; Knowledge","author":[{"dropping-particle":"","family":"Monteiro","given":"A P","non-dropping-particle":"","parse-names":false,"suffix":""},{"dropping-particle":"","family":"Soares","given":"A M","non-dropping-particle":"","parse-names":false,"suffix":""},{"dropping-particle":"","family":"Rua","given":"O L","non-dropping-particle":"","parse-names":false,"suffix":""}],"container-title":"Journal of Innovation and Knowledge","id":"ITEM-7","issue":"3","issued":{"date-parts":[["2019"]]},"language":"English","note":"Cited By :59\n\nExport Date: 8 April 2023\n\nCorrespondence Address: Rua, O.L.; Porto School of Accounting and Business (ISCAP), Portugal; email: orua@iscap.ipp.pt\n\nReferences: Aaby, N.E., Slater, S.F., Managerial influences on export performance: A review of the empirical literature 1978–88 (1989) International Marketing Review, 6 (4), pp. 53-68; \nAbiodun, T.S., Rosli, M., The mediating effect of reconfiguring capabilities on the relationship between entrepreneurial orientation and export performance of small and medium enterprises (2014) European Journal of Business and Management, 6 (34), pp. 345-357;\nAlvarez, S.A., Busenitz, L.W., The entrepreneurship of resource-based theory (2001) Journal of Management, 27 (6), pp. 755-775;\nAmbrosini, V., Bowman, C., What are dynamic capabilities and are they a useful construct in strategic management? (2009) International Journal of Management Reviews, 11 (1), pp. 29-49;\nAmit, R., Schoemaker, P.J.H., Strategic assets and organizational rent (1993) Strategic Management Journal, 14 (1), pp. 33-46;\nAnand, V., Glick, W.H., Manz, C.C., Thriving on the knowledge of outsiders: Tapping organizational social capital (2002) Academy of Management Executive, 16 (1), pp. 87-101;\nArndt, J., Toward a concept of domesticated markets (1979) Journal of Marketing, 43 (4), pp. 69-75;\nBagozzi, R.P., Heatherton, T.F., A general approach to representing multifaceted personality constructs: Application to state self-esteem (1994) Structural Equation Modeling, 1 (1), pp. 35-67;\nBagozzi, R.P., Yi, Y., On the evaluation of structural equation models (1988) Journal of the Academy of Marketing Science, 16, pp. 74-94;\nBakar, L.J.A., Ahmad, H., Assessing the relationship between firm resources and product innovation performance: A resource-based view (2010) Business Process Management, 16 (3), pp. 420-435;\nBarney, J.B., Firm resources and sustained competitive advantage (1991) Journal of Management, 17 (1), pp. 99-120;\nBarreto, I., Dynamic capabilities: A review of past research and an agenda for the future (2010) Journal of Management, 36 (1), pp. 256-280;\nBaumgartner, H., Homburg, C., Applications of structural equation modeling in marketing and consumer research: A review (1996) International Journal of Research in Marketing, 13 (2), pp. 139-161;\nBentler, P., Bagozzi, R.P., Cudeck, R., Iacobucci, D., Structural equations modeling – SEM using correlations or covariance matrices (2001) Journal of Consumer Psychology, 10 (1-2), pp. 85-87;\nBowman, C., Ambrosini, V., How the resource based and the dynamic capability views of the firm inform corporate level strategy (2003) British Journal of Management, 14 (4), pp. 289-303;\nByrne, B., Structural equation modeling with LISREL, PRELIS, and SIMPLIS: Basic concepts applications and programming (1998), Lawrence Erlbaum Associates Mahwah; Cater, T., Cater, B., (In)tangible resources as antecedents of a company's competitive advantage and performance (2009) Journal for East European Management Studies, 14 (2), pp. 186-209;\nCavusgil, S.T., Zou, S., Marketing strategy–performance relationship: An investigation of the empirical link in export market ventures (1994) Journal of Marketing, 58 (1), pp. 1-21;\nChatzoglou, P., Chatzoudes, D., Sarigiannidis, L., Theriou, G., The role of firm-specific factors in the strategy–performance relationship: Revisiting the resource-based view of the firm and the VRIO framework (2018) Management Research Review, 41 (1), pp. 46-73;\nChien, S.-Y., Tsai, C.-H., Dynamic capability, knowledge, learning, and firm performance (2012) Journal of Organizational Change Management, 25 (3), pp. 434-444;\nCovin, J.G., Slevin, D.P., Strategic management of small firms in hostile and benign environments (1989) Strategic Management Journal, 10 (1), pp. 75-87;\nCovin, J.G., Slevin, D.P., Covin, T.J., Content and performance of growth-seeking strategies: A comparison of small firms in high-and low technology industries (1990) Journal of Business Venturing, 5 (6), pp. 391-412;\nCovin, J.G., Wales, W.J., The measurement of entrepreneurial orientation (2012) Entrepreneurship: Theory &amp;amp; Practice, 36 (4), pp. 677-702;\nDavis, D.F., Mentzer, J.T., Relational resources in interorganizational exchange: The effects of trade equity and brand equity (2008) Journal of Retailing, 84 (4), pp. 435-448;\nDiamantopoulos, A., Siguaw, J.A., Introducing LISREL (2000), Sage Publications London; Dina, T., Towards a relational view of corporate governance (2013) Montenegrin Journal of Economics, 9 (2), pp. 71-87;\nDhanaraj, C., Beamish, P.W., A resource-based approach to the study of export performance (2003) Journal of Small Business Management, 41 (3), pp. 242-261;\nEisenhardt, K.M., Martin, J.A., Dynamic capabilities: What are they? (2000) Strategy Management Journal, 21 (10-11), pp. 1105-1121;\nEloranta, V., Turunen, T., Seeking competitive advantage with service infusion: A systematic literature review (2015) Journal of Service Management, 26 (3), pp. 394-425;\nEtemad, H., SMEs’ internationalization strategies based on a typical subsidiary's evolutionary life cycle in three distinct stages (2005) Management International Review, 45 (3), pp. 145-186;\nFernandes, C., Ferreira, J., Raposo, M., Estevão, C., Peris-Ortiz, M., Rueda-Armengot, C., The dynamic capabilities perspective of strategic management: A co-citation analysis (2017) Scientometrics, 112 (1), pp. 529-555;\nFerreira, J., Fernandes, C., Resources and capabilities’ effects on firm performance: What are they? (2017) Journal of Knowledge Management, 21 (5), pp. 1202-1217;\nFornell, C., Larcker, D., Evaluating structural equation models with unobserved variables and measurement error (1981) Journal of Marketing Research, 18 (1), pp. 39-50;\nFrank, H., Kessler, A., Fink, M., Entrepreneurial orientation and business performance – A replication study (2010) Schmalenbach Business Review, 62 (2), pp. 175-198;\nFrança, A.S., Rua, O.L., Influence of entrepreneurial orientation and absorptive capacities in export performance (2016) Tourism &amp;amp; Management Studies, 12 (1), pp. 196-202;\nFrança, A.S., Rua, O.L., Relationship between intangible resources, absorptive capacities and export performance (2018) Tourism &amp;amp; Management Studies, 14 (1), pp. 94-107;\nFuchs, M., Köstner, M., Antecedents and consequences of firm's export marketing strategy: An empirical study of Austrian SMEs (a contingency perspective) (2016) Management Research Review, 39 (3), pp. 329-355;\nGarver, M.S., Mentzer, J.T., Logistics research methods: Employing structural equation modeling to test for construct validity (1999) Journal of Business Logistics, 20 (1), pp. 33-57;\nGrant, R.M., Toward a knowledge-based theory of the Firm (1996) Strategic Management Journal, 17, pp. 109-122;\nGrapentine, T., Dimensions of an attribute (1995) Marketing Research, 7 (3), pp. 19-27;\nHair, J.F., Jr., Anderson, R.E., Tatham, R.L., Black, W.C., Multivariate data analysis (1998), 5th ed. Prentice Hall New Jersey; Helfat, C.E., Peteraf, M., The dynamic resource-based view: Capability lifecycles (2003) Strategic Management Journal, 24 (10), pp. 997-1010;\nHenderson, R., Cockburn, I., Measuring competence? Exploring firm effects in pharmaceutical research (1994) Strategic Management Journal, 15 (S1), pp. 63-84;\nJaén, I., Liñan, F., Work values in a changing economic environment: The role of entrepreneurial capital (2013) International Journal of Manpower, 34 (8), pp. 939-960;\nJantunen, A., Puumalainen, K., Saarenketo, S., Kyläheiko, K., Entrepreneurial orientation, dynamic capabilities and international performance (2005) Journal of International Entrepreneurship, 3 (3), pp. 223-243;\nLin, F.J., Ho, C.W., The knowledge of entry mode decision for small and medium enterprises (2019) Journal of Innovation &amp;amp; Knowledge, 4 (1), pp. 32-37;\nLin, Y., Wu, L.Y., Exploring the role of dynamic capabilities in firm performance under the resource-based view framework (2014) Journal of Business Research, 67 (3), pp. 407-413;\nLu, J.W., Beamish, P.W., The internationalization and growth of SMEs (2002) ASAC, 2002, pp. 86-96;\nKantur, D., Strategic entrepreneurship: Mediating the entrepreneurial orientation-performance link (2016) Management Decision, 54 (1), pp. 24-43;\nKatsikeas, C.S., Leonidou, C.L., Morgan, N.A., Firm-level export performance assessment: Review, evaluation, and development (2000) Journal of the Academy of Marketing Science, 28 (4), pp. 493-511;\nKatsikeas, C.S., Morgan, R.E., Differences in perceptions of exporting problems based on firm size and export market experience (1994) European Journal of Marketing, 28 (5), pp. 17-35;\nKhan, K.U., Xuele, Z., Atlas, F., Khan, F., The impact of dominant logic and competitive intensity on SMEs performance: A case from China (2019) Journal of Innovation &amp;amp; Knowledge, 4, pp. 1-11;\nKollmann, T., Stöckmann, C., Filling the entrepreneurial orientation-performance gap: The mediating effects of exploratory and exploitative innovations (2014) Entrepreneurship: Theory and Practice, 38 (5), pp. 1001-1026;\nKropp, F., Lindsay, N.J., Shoham, A., Entrepreneurial orientation and international entrepreneurial business venture startup (2008) International Journal Entrepreneurial Behaviour &amp;amp; Research, 14 (2), pp. 102-117;\nLages, L.F., Montgomery, D.B., Export performance as an antecedent of export commitment and marketing strategy adaptation: Evidence from small and medium-sized exporters (2004) European Journal of Marketing, 38 (9-19), pp. 1186-1214;\nLeonidou, L.C., Katsikeas, C.S., The export development process: An integrative review of empirical models (1996) Journal of International Business Studies, 27 (3), pp. 517-551;\nLeonidou, L.C., Katsikeas, C.S., Palihawadana, D., Spyropoulou, S., An analytical review of the factors stimulating smaller firms to export: Implications for policy-makers (2007) International Marketing Review, 24 (6), pp. 735-770;\nLoane, S., Bell, J., Rapid internationalisation among entrepreneurial firms in Australia, Canada Ireland and New Zealand: An extension to the network approach (2006) International Marketing Review, 23 (5), pp. 467-485;\nLópez, S.V., Competitive advantage and strategy formulation: The key role of dynamic capabilities (2005) Management Decision, 43 (5), pp. 661-669;\nLumpkin, G.T., Dess, G.G., Clarifying the entrepreneurial orientation construct and linking it to performance (1996) Academic of Management Review, 21 (1), pp. 135-172;\nMadsen, E.L., Alsos, G.A., Borch, O.-J., Ljunggren, E., Brastad, B., Developing entrepreneurial orientation: The role of dynamic capabilities and intangible resources (2007), www.swinburne.edu.au/lib/ir/onlineconferences/agse2007/madsen_p94.pdf, Regional Frontiers of Entrepreneurial Research, Swinburne University of Technology Melbourne Available at: (accessed 27.04.18); Mcdougall, P.P., Oviatt, B.M., Shrader, R.C., A comparison of international and domestic new ventures (2003) Journal of International Entrepreneurship, 1 (1), pp. 59-82;\nMenon, A., Bharadwaj, S.G., Adidam, P.T., Edison, S.W., Antecedents and consequences of marketing strategy making: A model and a test (1999) Journal of Marketing, 63 (2), pp. 18-40;\nMiller, D., The correlates of entrepreneurship in three types of firms (1983) Management Science, 29 (7), pp. 770-791;\nMiller, D., Shamsie, J., The Resource-based view of the firm in two environments: The Hollywood film studios from 1936 to 1965 (1996) Academy of Management Journal, 39 (3), pp. 519-543;\nMonteiro, A.P., Soares, A.M., Rua, O.L., Linking intangible resources and export performance: The role of entrepreneurial orientation and dynamic capabilities (2017) Baltic Journal of Management, 12 (3), pp. 329-347;\nMonteiro, A.P., Soares, A.M., Rua, O.L., Entrepreneurial orientation and export performance: The mediating effect of organizational resources and dynamic capabilities (2017) Journal for International Business and Entrepreneurship Development, 10 (1), pp. 3-19;\nMorgan, N.A., Kaleka, A., Katsikeas, C.S., Antecedents of export venture performance: A theoretical model and empirical assessment (2004) Journal of Marketing, 68 (1), pp. 90-108;\nMorgan, N.A., Vorhies, D.W., Schlegelmilch, B.B., Resource–performance relationships in industrial export ventures: The role of resource inimitability and substitutability (2006) Industrial Marketing Management, 35, pp. 621-633;\nNielsen, A.P., Understanding dynamic capabilities through knowledge management (2006) Journal of Knowledge Management, 10 (4), pp. 59-71;\nNunnally, J., Bernstein, I., Psychometric theory (1994), 3rd ed. McGraw-Hill New York; Okpara, J.O., Entrepreneurial orientation and export performance: Evidence from an emergency economy (2009) International Review of Business Research Papers, 5 (6), pp. 195-211;\nOtola, I., Ostraszewska, Z., Tylec, A., New directions of development of resource-based view in creating a competitive advantage (2013) Business Management Dynamics, 3 (2), pp. 26-33;\nParawansa, S., Anggraece, D., Effect of commitment and customers’ satisfaction on the relationship between service quality and customer retention in rural banks in Makassar, Indonesia (2018) The Journal of Management Development, 37 (1), pp. 53-64;\nPearce, J.A., Fritz, D.A., Davis, P.S., Entrepreneurial orientation and the performance of religious congregations as predicted by rational choice theory (2010) Entrepreneurship Theory and Practice, 34 (1), pp. 219-248;\nPezeshkan, A., Fainshmidt, S., Nair, A., Lance Frazier, M., Markowski, E., An empirical assessment of the dynamic capabilities–performance relationship (2016) Journal of Business Research, 69 (8), pp. 2950-2956;\nPiercy, N.F., Kaleka, A., Katsikeas, C.S., Sources of competitive advantage in high performing exporting companies (1998) Journal of World Business, 33 (4), pp. 278-393;\nPreacher, J.K., Hayes, A.F., Asymptotic and resampling strategies for assessing and comparing indirect effects in multiple mediator models (2008) Behavior Research Methods, 40 (3), pp. 879-891;\nRicciardi, F., Zardini, A., Rossignoli, C., Organizational integration of the IT function: A key enabler of firm capabilities and performance (2018) Journal of Innovation &amp;amp; Knowledge, 3 (3), pp. 93-107;\nRojas, R., Morales, V., Ramos, M., Influence of technological support, skills and competencies, and learning on corporate entrepreneurship in European technology firms (2013) Technovation, 33 (12), pp. 417-430;\nRua, O.L., França, A., Recursos intangíveis e desempenho das exportações (2016) Tourism &amp;amp; Management Studies, 12 (2), pp. 165-172;\nRua, O.L., From intangible resources to export performance: Exploring the mediating effect of absorptive capabilities and innovation (2018) Review of International Business and Strategy, 28 (3-4), pp. 373-394;\nRua, O.L., França, A., Fernández, R.O., Key drivers of SMEs export performance: The mediating effect of competitive advantage (2018) Journal of Knowledge Management, 22 (2), pp. 257-270;\nRubio, D.M., Berger-Weger, M., Tebb, S.S., Using structural equation modeling to test for multidimensionality (2001) Structural Equation Modeling, 8 (4), pp. 613-626;\nShook, C.L., Ketchen, D.J., Hult, T.M., Kacmar, K.M., An assessment of the use of structural equation modeling in strategic management research (2004) Strategic Management Journal, 25, pp. 397-404;\nSobel, M.E., Asymptotic confidence intervals for indirect effects in structural equation models (1982) Sociological methodology, pp. 290-312. , S.S. Leinhart Jossey-Bass San Francisco;\nSousa, C.M.P., Bradley, F., Cultural distance and psychic distance: Two peas in a pod? (2006) Journal of International Marketing, 14 (1), pp. 49-70;\nSousa, C.M.P., Martínez-López, F.J., Coelho, F., The determinants of export performance: A review of the research in the literatures between 1998 and 2005 (2008) International Journal of Management Reviews, 10 (4), pp. 343-374;\nTan, Q., Sousa, C.M.P., Leveraging marketing capabilities into competitive advantage and export performance (2015) International Marketing Review, 32 (1), pp. 78-102;\nTeece, D.J., Technology and export behavior (2007) Strategic Management Journal, 28 (13), pp. 1319-1350;\nTeece, D.J., Business models business strategy and innovation (2010) Long Range Planning, 43 (2–3, SI), pp. 172-194;\nTeece, D.J., Pisano, G., Shuen, A., Dynamic capabilities and strategic management (1997) Strategic Management Journal, 18 (7), pp. 509-533;\nTseng, S.-M., Lee, P.-S., The effect of knowledge management capability and dynamic capability on organizational performance (2014) Journal of Enterprise Information Management, 27 (2), pp. 158-179;\nTuan, N.P., Takahashi, Y., Resources, organizational capabilities and performance: Some empirical evidence from Vietnam's supporting industries (2009) International Review of Business Research Papers, 5 (4), pp. 219-231;\nVenkatraman, N., Measurement of business performance in strategy research: A comparison of approaches (1986) Academy of Management Review, 11 (4), pp. 801-814;\nWang, C.L., Ahmed, P.K., Dynamic capabilities: A review and research agenda (2007) International Journal of Management Reviews, 9 (1), pp. 31-51;\nWernerfelt, B., A resource-based view of the firm (1984) Strategic Management Journal, 5 (2), pp. 171-180;\nWu, L.-Y., Resources, dynamic capabilities and performance in a dynamic environment: Perceptions in Taiwanese IT enterprises (2006) Information &amp;amp; Management, 43 (4), pp. 447-454;\nWu, L.-Y., Applicability of the resource-based and dynamic-capability views under environment volatility (2010) Journal of Business Research, 63 (1), pp. 27-31;\nWu, L.-Y., Wang, C.-J., Transforming resources to improve performance of technology-based firms: A Taiwanese empirical study (2007) Journal of Engineering and Technology Management, 24 (3), pp. 251-261;\nYunis, M., El-Kassar, A.-N., Tarhini, A., Impact of ICT-based innovations on organizational performance: The role of corporate entrepreneurship (2017) Journal of Enterprise Information Management, 30 (1), pp. 122-141","page":"179-187","publisher":"Elsevier B.V.","publisher-place":"Porto School of Accounting and Business (ISCAP), CEOS / ISCAP / Polytechnic of Porto, Portugal","title":"Linking intangible resources and entrepreneurial orientation to export performance: The mediating effect of dynamic capabilities","type":"article-journal","volume":"4"},"uris":["http://www.mendeley.com/documents/?uuid=26199aa2-4333-4818-87eb-9577668c81e1"]},{"id":"ITEM-8","itemData":{"DOI":"10.1016/j.jbusres.2018.09.017","ISSN":"01482963 (ISSN)","abstract":"From a resource-based view, this paper investigates sustainability integration across multiple tiers in two Italian luxury supply chains producing fashion and leather footwear, a complex and fragmented industry sector that is highly dependent upon raw materials and a human skills base. Qualitative in-depth interview data were collected from senior industry informants within 10 businesses, spanning multiple supply chain tiers. Industry practices are systematically decomposed into product, process and supply chain levels to analyse supply chain sustainability. Findings reveal that product-level practices focused on raw materials more than design initiatives, with operational benefits of cost reduction and market benefits of consumer value-add. Process-level practices in water and energy reduction were motivated by cost reduction benefits more than environmental concerns. At supply chain level, traceability projects and supplier audits were limited by a lack of end-to-end supply chain visibility, despite the criticality of raw materials and evidence of close and long-term trading relationships. Supply chain transparency and supplier engagement are critical areas for development. Both technical and relational resources must be developed across supply networks. Current practices are geared towards reducing negative impacts associated with current operations, falling short of the radical strategies needed to address root causes and embrace sustainability at large. © 2018 Elsevier Inc.","author":[{"dropping-particle":"","family":"Karaosman","given":"H","non-dropping-particle":"","parse-names":false,"suffix":""},{"dropping-particle":"","family":"Perry","given":"P","non-dropping-particle":"","parse-names":false,"suffix":""},{"dropping-particle":"","family":"Brun","given":"A","non-dropping-particle":"","parse-names":false,"suffix":""},{"dropping-particle":"","family":"Morales-Alonso","given":"G","non-dropping-particle":"","parse-names":false,"suffix":""}],"container-title":"Journal of Business Research","id":"ITEM-8","issued":{"date-parts":[["2020"]]},"language":"English","note":"Cited By :56\n\nExport Date: 8 April 2023\n\nCODEN: JBRED\n\nCorrespondence Address: Karaosman, H.; Politecnico di MilanoItaly; email: hakan.karaosman@polimi.it\n\nFunding details: Education, Audiovisual and Culture Executive Agency, EACEA\n\nFunding details: Universidad Politécnica de Madrid, UPM\n\nFunding text 1: This research was conducted within the framework of the European Doctorate in Industrial Management (EDIM) funded by the European Commission's Education, Audio-visual and Culture Executive Agency (EACEA) under Erasmus Mundus Action 1 programs. Consejo Social de la Universidad Politecnica de Madrid also financially supported the research.\n\nFunding text 2: This research was conducted within the framework of the European Doctorate in Industrial Management (EDIM) funded by the European Commission’s Education, Audio-visual and Culture Executive Agency (EACEA) under Erasmus Mundus Action 1 programs. Consejo Social de la Universidad Politecnica de Madrid also financially supported the research. Appendix A\n\nReferences: Acabou, M.A., Dekhili, S., Luxury and sustainable development: Is there a match? (2013) Journal of Business Research, 66 (10), pp. 1896-1903; \nAnsari, Z.N., Kant, R., A state-of-art literature review reflecting 15 years of focus on sustainable supply chain management (2017) Journal of Cleaner Production, 142, pp. 2524-2543;\nAragon-Correa, J.A., Sharma, S., A contingent resource-based view of proactive corporate environmental strategy (2003) Academy of Management Review, 28 (1), pp. 71-88;\nAshby, A., Developing closed loop supply chains for environmental sustainability (2018) Journal of Manufacturing Technology Management, pp. 1-25;\nBarreto, I., Dynamic capabilities: A review of past research and an agenda for the future (2010) Journal of Management, 36 (1), pp. 256-280;\nBeske, P., Land, A., Seuring, S., Sustainable supply chain management practices and dynamic capabilities in the food industry: A critical analysis of the literature (2014) International Journal of Production Economics, 152, pp. 131-143;\nBeske-Janssen, P., Johnson, M.P., Schaltegger, S., 20 years of performance measurement in sustainable supply chain management – What has been achieved? (2015) Supply Chain Management: An International Journal, 20 (6), pp. 664-680;\nBlome, C., Paulraj, A., Schuetz, K., Supply chain collaboration and sustainability: A profile deviation analysis (2014) International Journal of Operations &amp;amp; Production Management, 34 (5), pp. 639-663;\nBowen, F.E., Cousins, P.D., Lamming, R.C., Faruk, A.C., The role of supply management capabilities in green supply (2001) Production and Operations Management, 10 (2), pp. 174-189;\nBrun, A., Caniato, F., Caridi, M., Castelli, C., Miragliotta, G., Ronchi, S., Sianesi, A., Logistics and supply chain management in luxury fashion retail: Empirical investigation of Italian firms (2008) International Journal of Production Economics, 114 (2), pp. 554-570;\nBusse, C., Schleper, M.C., Niu, M., Wagner, S.M., Supplier development for sustainability: Contextual barriers in global supply chains (2016) International Journal of Physical Distribution and Logistics Management, 46 (5), pp. 442-468;\nCaniato, F., Caridi, M., Castelli, C., Golini, R., Supply chain management in the luxury industry: A first classification of companies and their strategies (2011) International Journal of Production Economics, 133 (2), pp. 622-633;\nCaniato, F., Caridi, M., Crippa, L., Moretto, A., Environmental sustainability in fashion supply chains: An exploratory case based research (2012) International Journal of Production Economics, 135 (2), pp. 659-670;\nCarrigan, M., McEachern, M., Moraes, C., Bosangit, C., The fine jewellery industry: Corporate responsibility challenges and institutional forces facing SMEs (2017) Journal of Business Ethics, 143, pp. 681-699;\nConseil National du Cuir, World trade in the leather industry in 2015 (2017) 2015 Report on world trade in the leather industry, , http://conseilnationalducuir.org/en/press/releases/2017-02-15, Available at:;\nCristini, H., Kauppinen-Raisanen, H., Barthod-Prothade, M., Woodside, A., Toward a general theory of luxury: Advancing from workbench definitions and theoretical transformations (2016) Journal of Business Research, 70, pp. 101-107;\nCrowley, H., Driscoll-Goulay, C., Niemtzow, E., Norton, T., Prattico, E., Woods, B., Climate change: Implications and strategies for the luxury fashion sector (2015) BSR working paper in collaboration with Kering, , https://www.bsr.org/reports/BSR_Kering_report_Climate_Change_implications_and_strategies_for_the_luxury_fashion_sector.pdf, available at:;\nCurwen, L.G., Park, J., Sarkar, A.K., Challenges and solutions of sustainable apparel product development: A case study of Eileen Fisher (2013) Clothing and Textiles Research Journal, 31 (1), pp. 32-47;\nDiabat, A., Kannan, D., Mathiyazhagan, K., Analysis of enablers for implementation of sustainable supply chain management - A textile case (2014) Journal of Cleaner Production, 83, pp. 391-403;\nDubey, R., Gunasekaran, A., Childe, S.J., Papadopoulos, T., Wamba, S.F., World class sustainable supply chain management: Critical review and further research directions (2017) International Journal of Logistics Management, 28 (2), pp. 332-362;\nEizenberg, E., Jabareen, Y., Social sustainability: A new conceptual framework (2017) Sustainability, 9 (68), pp. 1-16;\nFaisal, M.N., Sustainable supply chains: A study of interaction among the enablers (2011) Business Process Management Journal, 36, pp. 508-529;\nFreise, M., Seuring, S., Social and environmental risk management in supply chains: A survey in the clothing industry (2015) Logistics Research, 8 (2), pp. 1-12;\nFritz, M.M.C., Schöggl, J.P., Baumgartner, R.J., Selected sustainability aspects for supply chain data exchange: Towards a supply chain-wide sustainability assessment (2017) Journal of Cleaner Production, 141, pp. 587-607;\nFroud, J., Hayes, S., Wei, H., Williams, K., Coming back? Capability and precarity in UK textiles and apparel (2017); Gold, S., Seuring, S., Beske, P., Sustainable supply chain management and inter-organizational resources: A literature review (2010) Corporate Social Responsibility and Environmental Management, 17 (4), pp. 230-245;\nGovindan, K., Sustainable consumption and production in the food supply chain: A conceptual framework (2018) International Journal of Production Economics, 195, pp. 419-431;\nGovindan, K., Seuring, S., Zhu, Q., Azevedo, S.G., Accelerating the transition towards sustainability dynamics into supply chain relationship management and governance structures (2016) Journal of Cleaner Production, 112, pp. 1813-1823;\nGreenpeace, A little story about a fashionable lie (2014) A report for hazardous chemicals in luxury branded clothing for children, , http://www.greenpeace.org/international/Global/international/publications/toxics/2014/A-Fashionable-Lie.pdf, available at:;\nGualandris, J., Golini, R., Kalchschmidt, M., Do supply management and global sourcing matter for firm sustainability performance? (2014) Supply Chain Management: An International Journal, 19 (3), pp. 258-274;\nGualandris, J., Klassen, R.D., Vachon, S., Kalchschmidt, M., Sustainable evaluation and verification in supply chains: Aligning and leveraging accountability to stakeholders (2015) Journal of Operations Management, 38, pp. 1-13;\nGuercini, S., Ranfagni, S., Sustainability and luxury: the Italian case of a supply chain based on native wools (2013) Journal of Corporate Citizenship, 52, pp. 76-89;\nHart, S.L., A natural-resource-based view of the firm (1995) Academy of Management Review, 20 (4), pp. 986-1014;\nHart, S.L., Dowell, G., A natural-resource-based view of the firm: Fifteen years after (2011) Journal of Management, 37 (5), pp. 1464-1479;\nHuq, F.A., Chowdhury, I.N., Klassen, R.D., Social management capabilities of multinational buying firms and their emerging market suppliers: An exploratory study of the clothing industry (2016) Journal of Operations Management, 46, pp. 19-37;\nKaraosman, H., Morales-Alonso, G., Brun, A., From a systematic literature review to a classification framework: Sustainability integration in fashion operations (2016) Sustainability, 9 (1), pp. 1-19;\nKöksal, D., Strähle, J., Müller, M., Freise, M., Social sustainable supply chain management in the textile and apparel industry - A literature review (2017) Sustainability, 9 (1), pp. 1-32;\nLaari, S., Töyli, J., Ojala, L., Supply chain perspective on competitive strategies and green supply chain management strategies (2017) Journal of Cleaner Production, 141, pp. 1303-1315;\nLee, S.-Y., Klassen, R.D., Drivers and enablers that foster environmental management capabilities in small- and medium-sized suppliers in supply chains (2008) Production and Operations Management, 17 (6), pp. 573-586;\nLee, S.-Y., Klassen, R.D., Furlan, A., Vinelli, A., The green bullwhip effect: Transferring environmental requirements along a supply chain (2014) International Journal of Production Economics, 156, pp. 39-51;\nLembke, A., Revealed: the Romanian site where Louis Vuitton makes its Italian shoes (2017) The Guardian, , https://www.theguardian.com/business/2017/jun/17/revealed-the-romanian-site-where-louis-vuitton-makes-its-italian-shoes, available at: (Accessed 18 June 2017);\nLiu, L., Zhang, M., Hendry, L.C., Bu, M., Wang, S., Supplier development practices for sustainability: A multi-stakeholder perspective (2018) Business Strategy and the Environment, 27, pp. 100-116;\nLiu, Y., Zhu, Q., Seuring, S., Linking capabilities to green operations strategies: The moderating role of corporate environmental proactivity (2017) International Journal of Production Economics, 187, pp. 182-195;\nMarshall, D., McCarthy, L., Heavey, C., McGrath, P., Environmental and social supply chain management sustainability practices: Construct development and measurement (2015) Production Planning and Control, 26 (8), pp. 673-690;\nMiemczyk, J., Howard, M., Johnsen, T.E., Dynamic development and execution of closed-loop supply chains: A natural resource-based view (2016) Supply Chain Management: An International Journal, 21 (4), pp. 453-469;\nMissimer, M., Robèrt, K.H., Broman, G., A strategic approach to social sustainability - Part 2: A principle-based definition (2017) Journal of Cleaner Production, 140, pp. 42-52;\nMissimer, M., Robèrt, K.H., Broman, G., A strategic approach to social sustainability - Part 1: Exploring the social system (2017) Journal of Cleaner Production, 140, pp. 32-41;\nNakamba, C.C., Chan, P.W., Sharmina, M., How does social sustainability feature in studies of supply chain management? A review and research agenda (2017) Supply Chain Management: An International Journal, 22 (6), pp. 522-541;\nO'Flaherty, M., The eco has landed: sustainability gets stylish (2017), https://www.ft.com/content/cabf4d6a-0359-11e7-aa5b-6bb07f5c8e12, available at:; Pagell, M., Wu, Z.H., Building a more complete theory of sustainable supply chain management using case studies of 10 exemplars (2009) Journal of Supply Chain Management, 45 (2), pp. 37-56;\nParmigiani, A., Klassen, R.D., Russo, M.V., Efficiency meets accountability: Performance implications of supply chain configuration, control, and capabilities (2011) Journal of Operations Management, 29 (3), pp. 212-223;\nPerry, P., Wood, S., Fernie, J., Corporate social responsibility in garment sourcing networks: Factory management perspectives on ethical trade in Sri Lanka (2015) Journal of Business Ethics, 130 (3), pp. 737-752;\nPfeffer, J., Building sustainable organizations: The human factor (2010) Academy of Management Perspectives, 24 (1), pp. 34-45;\nPullman, M., Maloni, M., Carter, C., Food for thought: Motivations to adopt sustainability practices and perceived outcomes (2009) Journal of Supply Chain Management, 45 (4), pp. 38-54;\nQuarshie, A.M., Salmi, A., Leuschner, R., Sustainability and corporate social responsibility in supply chains: The state of research in supply chain management and business ethics journals (2016) Journal of Purchasing and Supply Management, 22 (2), pp. 82-97;\nReuter, C., Foerstl, K., Hartmann, E., Blome, C., Sustainable global supplier management: The role of dynamic capabilities in achieving competitive advantage (2010) Journal of Supply Chain Management, 46 (2), pp. 45-63;\nRivera, Fashion Revolution: behind the scenes of a £2 trillion industry (2017), http://www.independent.co.uk/life-style/fashion/fashion-revolution-week-behind-the-scenes-of-a-2-trillion-industry-a7694831.html, available at:; Rodriguez, J.A., Gimenez-Thomson, C., Arenas, D., Pagell, M., NGOs' initiatives to enhance social sustainability in the supply chain: Poverty alleviation through supplier development programs (2016) Journal of Supply Chain Management, 52 (3), pp. 83-108;\nRoy, V., Charan, P., Schoenherr, T., Sahay, B.S., Ensuring supplier participation toward addressing sustainability-oriented objectives of the mid-day meal supply chain (2018) International Journal of Logistics Management, 29 (1), pp. 456-475;\nSancha, C., Gimenez, C., Sierra, V., Achieving a socially responsible supply chain through assessment and collaboration (2016) Journal of Cleaner Production, 112, pp. 1934-1947;\nSchoenherr, T., The role of environmental management in sustainable business development: A multi-country investigation (2012) International Journal of Production Economics, 140 (1), pp. 116-128;\nSeuring, S., Muller, M., From a literature review to a conceptual framework for sustainable supply chain management (2008) Journal of Cleaner Production, 16 (15), pp. 1699-1710;\nSmith, J.A., Eatough, V., Interpretative phenomenological analysis (2007) Analysing qualitative data in psychology, , E. Lyons A. Coyle Sage London;\nStindt, D., A generic planning approach for sustainable supply chain management - How to integrate concepts and methods to address the issues of sustainability? (2017) Journal of Cleaner Production, 153, pp. 146-163;\nTachizawa, E.M., Wong, C.Y., Towards a theory of multi-tier sustainable supply chains: A systematic literature review (2014) Supply Chain Management: An International Journal, 19 (5-6), pp. 643-663;\nTowers, N., Perry, P., Chen, R., Corporate social responsibility in luxury manufacturer supply chains: An exploratory investigation of a Scottish cashmere garment manufacturer (2013) International Journal of Retail &amp;amp; Distribution Management, 41 (11-12), pp. 961-972;\nVachon, S., Klassen, R.D., Extending green practices across the supply chain: The impact of upstream and downstream integration (2006) International Journal of Operations &amp;amp; Production Management, 26 (7), pp. 795-821;\nVachon, S., Klassen, R.D., Environmental management and manufacturing performance: The role of collaboration in the supply chain (2008) International Journal of Production Economics, 111 (2), pp. 299-315;\nWagner, M., The link of environmental and economic performance: Drivers and limitations of sustainability integration (2015) Journal of Business Research, 68, pp. 1306-1317;\nWang, J., Dai, J., Sustainable supply chain management practices and performance (2018) Industrial Management &amp;amp; Data Systems, 118 (1), pp. 2-21;\nWilhelm, M., Blome, C., Wieck, E., Xiao, C.Y., Implementing sustainability in multi-tier supply chains: Strategies and contingencies in managing sub-suppliers (2016) International Journal of Production Economics, 182, pp. 196-212;\nWinston, A., Luxury brands can no longer ignore sustainability (2016), https://hbr.org/2016/02/luxury-brands-can-no-longer-ignore-sustainability; Winter, S., Lasch, R., Environmental and social criteria in supplier evaluation – Lessons from the fashion and apparel industry (2016) Journal of Cleaner Production, 139, pp. 175-190;\nWu, Z., Pagell, M., Balancing priorities: Decision-making in sustainable supply chain management (2011) Journal of Operations Management, 29 (6), pp. 577-590;\nYang, Y., Han, H., Lee, P., An exploratory study of the mechanism of sustainable value creation in the luxury fashion industry (2017) Sustainability, 9, pp. 1-16;\nYawar, S.A., Seuring, S., Management of social issues in supply chains: A literature review exploring social issues, actions and performance outcomes (2017) Journal of Business Ethics, 141 (3), pp. 621-643;\nYin, R.K., Case study research: Design and methods (2014), Sage Thousand Oaks, CA; Zhang, M., Pawar, K.S., Bhardwaj, S., Improving supply chain social responsibility through supplier development (2017) Production Planning and Control, 28 (6-8), pp. 500-511","page":"652-663","publisher":"Elsevier Inc.","publisher-place":"Politecnico di Milano, Italy","title":"Behind the runway: Extending sustainability in luxury fashion supply chains","type":"article-journal","volume":"117"},"uris":["http://www.mendeley.com/documents/?uuid=f4d1ebe6-f722-4a44-a564-f74655e6586c"]},{"id":"ITEM-9","itemData":{"DOI":"10.1016/j.techfore.2018.06.019","ISSN":"00401625 (ISSN)","abstract":"Digital entrepreneurship may result in institutional turbulence and new initiatives are frequently blocked by vested interest groups who posit superior financial and relational resources. In this paper, we explore the role of cities in facilitating digital entrepreneurship and overcoming institutional resistance to innovation. Drawing upon two historical case studies of digital entrepreneurship in the city of Stockholm along with an extensive material on the sharing economy in Sweden, our results suggest that cities offer an environment that is critical for digital entrepreneurship. The economic and technological diversity of a city may provide the field conditions required for institutional change to take place and to avoid regulatory capture. © 2018 The Authors","author":[{"dropping-particle":"","family":"Geissinger","given":"A","non-dropping-particle":"","parse-names":false,"suffix":""},{"dropping-particle":"","family":"Laurell","given":"C","non-dropping-particle":"","parse-names":false,"suffix":""},{"dropping-particle":"","family":"Sandström","given":"C","non-dropping-particle":"","parse-names":false,"suffix":""},{"dropping-particle":"","family":"Eriksson","given":"K","non-dropping-particle":"","parse-names":false,"suffix":""},{"dropping-particle":"","family":"Nykvist","given":"R","non-dropping-particle":"","parse-names":false,"suffix":""}],"container-title":"Technological Forecasting and Social Change","id":"ITEM-9","issued":{"date-parts":[["2019"]]},"language":"English","note":"Cited By :54\n\nExport Date: 8 April 2023\n\nCorrespondence Address: Sandström, C.; Chalmers University of Technology, Sweden; email: christian.sandstrom@chalmers.se\n\nFunding details: Jan Wallanders och Tom Hedelius Stiftelse samt Tore Browaldhs Stiftelse\n\nFunding details: Marcus och Amalia Wallenbergs minnesfond, MAW\n\nFunding text 1: Christian Sandström wants to thank the Marianne and Marcus Wallenberg foundation for funding. Christofer Laurell wants to thank the Jan Wallander and Tom Hedelius foundation. Christian Sandström, Rasmus Nykvist and Klas Eriksson also want to thank the Digital History Consortia, which has developed the digital archive within the scope of a larger research project. Archival work by Toni Valjus is also gratefully acknowledged. Comments from Jerker Moodysson and discussions with Jan Jörnmark have also improved the paper.\n\nFunding text 2: Christian Sandström wants to thank the Marianne and Marcus Wallenberg foundation for funding. Christofer Laurell wants to thank the Jan Wallander and Tom Hedelius foundation. Christian Sandström, Rasmus Nykvist and Klas Eriksson also want to thank the Digital History Consortia, which has developed the digital archive within the scope of a larger research project. Archival work by Toni Valjus is also gratefully acknowledged. Comments from Jerker Moodysson and discussions with Jan Jörnmark have also improved the paper.\n\nReferences: Acquier, A., Daudigeos, T., Pinkse, J., Promises and paradoxes of the sharing economy: an organizing framework (2017) Technol. Forecast. Soc. Chang., 125, pp. 1-10; \nAhuja, G., Yayavaram, S., Perspective—explaining influence rents: the case for an institutions-based view of strategy (2011) Organ. Sci., 22 (6), pp. 1631-1652;\nAkter, S., Bhattacharyya, M., Wamba, S.F., Aditya, S., How does social media analytics create value? (2016) J. Organ. End User Comput., 28 (3), pp. 1-9;\nAmit, R., Zott, C., Value creation in e-business (2001) Strateg. Manag. J., 22 (6-7), pp. 493-520;\nArthur, W.B., Increasing returns and the two worlds of business (1996) Harv. Bus. Rev., 74 (4), pp. 100-109;\nBaron, D.P., Integrated strategy: market and nonmarket components (1995) Calif. Manag. Rev., 37 (2), pp. 47-65;\nBattilana, J., Leca, B., Boxenbaum, E., How actors change institutions: towards a theory of institutional entrepreneurship (2009) Acad. Manag. Ann., 3 (1), pp. 65-107;\nBelk, R., You are what you can access: sharing and collaborative consumption online (2014) J. Bus. Res., 67 (8), pp. 1595-1600;\nBerglund, H., Sandström, C., A new perspective on the innovator's dilemma-exploring the role of entrepreneurial incentives (2017) Int. J. Technol. Manag., 75 (1-4), pp. 142-156;\nBinz, C., Harris-Lovett, S., Kiparsky, M., Sedlak, D.L., Truffer, B., The thorny road to technology legitimation—institutional work for potable water reuse in California (2016) Technol. Forecast. Soc. Chang., 103, pp. 249-263;\nBirley, S., The role of networks in the entrepreneurial process (1985) J. Bus. Ventur., 1 (1), pp. 107-117;\nBlackburn, S., The Oxford Dictionary of Philosophy (1994), Oxford University Press Oxford, UK; Bogusz, C.I., Puertas, A.M., Larsson, A., Siri, S., Teigland, R., Introduction: FinTech and shifting financial system institutions (2018) The Rise and Development of FinTech, pp. 1-18. , Routledge;\nBrandt, T., Bendler, J., Neumann, D., Social media analytics and value creation in urban smart tourism ecosystems (2017) Inf. Manag., 54 (6), pp. 703-713;\nBuchanan, J.M., Rent Seeking and Profit Seeking (1980) Toward a Theory of the Rent-Seeking Society, pp. 3-15. , J.M. Buchanan G. Tollison Texas A&amp;amp;M University Press College Station, TX;\nCarlino, G.A., Chatterjee, S., Hunt, R.M., Knowledge Spillovers and the New Economy of Cities (2001), Economic Research Division, Federal Reserve Bank of Philadelphia; Carlino, G.A., Chatterjee, S., Hunt, R.M., Urban density and the rate of invention (2007) J. Urban Econ., 61 (3), pp. 389-419;\nChen, H., Chiang, R.H.L., Storey, V.C., Business intelligence and analytics: from big data to big impact (2012) MIS Q., 36 (4), pp. 1165-1188;\nChristensen, C.M., The Innovator's Dilemma: When New Technologies Cause Great Firms to Fail (1997), HBS Press Boston, MA; Ciccone, A., Hall, R.E., Productivity and the density of economic activity (1996) Am. Econ. Rev., 86 (1996), pp. 54-70;\nClemens, E.S., Cook, J.M., Politics and institutionalism: explaining durability and change (1999) Annu. Rev. Sociol., 25 (1), pp. 441-466;\nDavidson, L., How Sweden became the startup capital of Europe (2015) The Telegraph, (28 June). , http://www.telegraph.co.uk/finance/newsbysector/mediatechnologyandtelecoms/11689464/How-Sweden-became-the-startup-capital-of-Europe.html, Available at: (Accessed 11 April 2017);\nDel Giudice, M., Straub, D., IT and Entrepreneurism: an on-again, off-again love affair or a marriage? (2011) MIS Q., 35 (4), pp. iii-vii;\nDemir, R., Wennberg, K., McKelvie, A., The strategic management of high-growth firms: a review and theoretical conceptualization (2017) Long Range Plan., 50 (4), pp. 431-456;\nDiMaggio, P.J., Interest and agency in institutional theory (1988) Institutional Patterns and Organizations, pp. 3-22. , L. Zucker Ballinger Cambridge, MA;\nEnglund, P., Financial deregulation in Sweden (1990) European Economic Review, 34 2–3), pp. 385-393. , Elsevier;\nEpstein, E.M., Business political activity: research ap- proaches and analytical issues (1980) Res. Corporate Soc. Perform. Policy, 2, pp. 1-55;\nErnkvist, M., The double knot of technology and business-model innovation in the era of ferment of digital exchanges: the case of OM, a pioneer in electronic options exchanges (2015) Technol. Forecast. Soc. Chang., 99, pp. 285-299;\nFeldman, M.P., Audretsch, D.B., Innovation in cities: science-based diversity, specialization and localized competition (1999) Eur. Econ. Rev., 43 (1999), pp. 409-429;\nFelländer, A., Ingram, C., Teigland, R., Sharing Economy: Embracing Change with Caution (2015), Stockholm Entreprenörskapsforum; Fleckner, A.M., Stock exchanges at the crossroads (2005) Fordham Law Review/Edited by Fordham Law Students, 74. , (HeinOnline: 2541);\nFligstein, N., Social skill and institutional theory (1997) Am. Behav. Sci., 40 (4), pp. 397-405;\nFlorida, R., Adler, P., Mellander, C., The City as Innovation Machine. Working Paper Series. REF. 2016-MPIWP-002. Martin Prosperity Research (2016); Friedman, G., Workers without employers: shadow corporations and the rise of the gig economy (2014) Rev. Keynesian Econ., 2 (2), pp. 171-188;\nFuenfschilling, L., Truffer, B., The interplay of institutions, actors and technologies in socio-technical systems—an analysis of transformations in the Australian urban water sector (2016) Technol. Forecast. Soc. Chang., 103, pp. 298-312;\nFujita, M., Krugman, P.R., Venables, A.J., Fujita, M., The Spatial Economy: Cities, Regions and International Trade (1999), 213. , MIT press Cambridge, MA; Funk, R.J., Hirschman, D., Derivatives and deregulation: financial innovation and the demise of Glass–Steagall (2014) Adm. Sci. Q., 59 (4), pp. 669-704;\nGandomi, A., Haider, M., Beyond the hype: big data concepts, methods, and analytics (2015) Int. J. Inf. Manag., 35 (2), pp. 137-144;\nGeissinger, A., Laurell, C., Sandström, C., Beyond uber and airbnb—tracking the long tail of the sharing economy (2018) Technol. Forecast. Soc. Chang., , Ahead of print: (in press);\nGlaeser, E.L., Kallal, H.D., Scheinkman, J.A., Shleifer, A., Growth in cities (1992) J. Polit. Econ., 100, pp. 1126-1153;\nGorham, M., Singh, N., Electronic Exchanges: The Global Transformation From Pits to Bits (2009), Elsevier; Gurses, K., Ozcan, P., Entrepreneurship in regulated markets: framing contests and collective action to introduce pay TV in the US (2015) Acad. Manag. J., 58 (6), pp. 1709-1739;\nHekkert, M.P., Negro, S.O., Functions of innovation systems as a framework to understand sustainable technological change: empirical evidence for earlier claims (2009) Technol. Forecast. Soc. Chang., 76 (4), pp. 584-594;\nHelsley, R.W., Strange, W.C., Knowledge barter in cities (2004) J. Urban Econ., 56 (2), pp. 327-345;\nIsenberg, D., The Entrepreneurship Ecosystem Strategy as a New Paradigm for Economic Policy: Principles for Cultivating Entrepreneurship (2011), The Babson Entrepreneurship Ecosystem Project; Jacobs, J., The Economy of Cities (1969), Vintage Books; Jaffe, A.B., Real effects of academic research (1989) Am. Econ. Rev., pp. 957-970;\nJung, K., Chilton, K., Valero, J.N., Uncovering stakeholders in public–private relations on social media: a case study of the 2015 Volkswagen scandal (2017) Qual. Quant., 51 (3), pp. 1-19;\nKooijman, M., Hekkert, M.P., van Meer, P.J., Moors, E.H., Schellekens, H., How institutional logics hamper innovation: the case of animal testing (2017) Technol. Forecast. Soc. Chang., 118, pp. 70-79;\nKwon, S., Motohashi, K., How institutional arrangements in the National Innovation System affect industrial competitiveness: a study of Japan and the US with multiagent simulation (2017) Technol. Forecast. Soc. Chang., 115, pp. 221-235;\nLaurell, C., Sandström, C., Analysing Uber in social media – disruptive technology or institutional disruption? (2016) Int. J. Innov. Manag., 20 (7);\nLaurell, C., Sandström, C., The sharing economy in social media - analyzing tensions between market and non-market logics (2017) Technol. Forecast. Soc. Chang., 125, pp. 58-65;\nLaurell, C., Sandström, C., Comparing the impact of social and traditional media on disruptive change – evidence from the sharing economy (2018) Technol. Forecast. Soc. Chang., 129 (April 2018), pp. 339-344;\nLee, R., What is an exchange (1998) The Automation, Management, and Regulation of Financial Markets, pp. 279-321. , (southern.edu);\nLounsbury, M., A tale of two cities: competing logics and practice variation in the professionalizing of mutual funds (2007) Acad. Manag. J., 50 (2), pp. 289-307;\nLux, S., Crook, T.R., Woehr, D.J., Mixing business with politics: a meta-analysis of the antecedents and outcomes of corporate political activity (2011) J. Manag., 37 (1), pp. 223-247;\nMair, J., Reischauer, G., Capturing the dynamics of the sharing economy: institutional research on the plural forms and practices of sharing economy organizations (2017) Technol. Forecast. Soc. Chang., 125, pp. 11-20;\nMarshall, A., Principles of Economics: An Introductory Volume (1927), Macmillan and Co., Ltd. London; Melamed, L., For Crying Out Loud: From Open Outcry to the Electronic Screen (2009), John Wiley &amp;amp; Sons; Misa, T.J., Findings follow framings: navigating the empirical turn (2009) Synthese, 168 (3), pp. 357-375;\nMokyr, J., The Oxford Encyclopedia of Economic History: Human capital-Mongolia (2003), 3. , Oxford University Press; Murillo, D., Buckland, H., Val, E., When the sharing economy becomes neoliberalism on steroids: unravelling the controversies (2017) Technol. Forecast. Soc. Chang., 125, pp. 66-76;\nMurmann, J.P., Knowledge and Competitive Advantage: The Coevolution of Firms, Technology, and National Institutions (2003), Cambridge University Press; North, D.C., Institutions (1991) J. Econ. Perspect., 5 (1), pp. 97-112;\nPadgett, J.F., Open elite? Social mobility, marriage, and family in Florence, 1282–1494 (2010) Renaiss. Q., 63 (2), pp. 357-411;\nPardo-Guerra, J.P., Creating flows of interpersonal bits: the automation of the London stock exchange, C. 1955–90 (2010) Econ. Soc., 39, pp. 84-109;\nParker, G., Alstyne, M., Choudary, S., Platform Revolution: How Networked Markets are Transforming the Economy, and How to Make Them Work for You (2016), W. W. Norton &amp;amp; Company; Peng, M.W., Institutional transitions and strategic choices (2003) Acad. Manag. Rev., 28 (2), pp. 275-296;\nPhillips, N., Lawrence, T.B., Hardy, C., Inter-organizational collaboration and the dynamics of institutional fields (2000) J. Manag. Stud., 37 (1), pp. 23-44;\nPorter, M.E., The Competitive Advantage of Nations (1990), Free Press New York; PwC, The Sharing Economy – Sizing the Revenue Opportunity (2014); Sandström, C., Ernkvist, M., Laurell, C., Jörnmark, J., Varför kan teknik slå politik? (2016) Ekonomisk Debatt, 44 (7), pp. 42-53;\nSaxenian, A., The origins and dynamics of production networks in Silicon Valley (1991) Res. Policy, 20 (5), pp. 423-437;\nSaxenian, A., Regional Advantage: Culture and Competition in Silicon Valley and Route 128 (1994), Harvard University Press Cambridge; Seo, M., Creed, W.E.D., Institutional contradictions, praxis, and institutional change: a dialectical perspective (2002) Acad. Manag. Rev., 27 (2), pp. 222-247;\nSilverman, D., Interpreting Qualitative Data (2006), Third edition SAGE Publications London; Skog, A., Lewan, M., Karlström, M., Morgulis-Yakushev, S., Lu, Y., Teigland, R., Chasing the Tale of the Unicorn: A Study of Sweden's Misty Meadows (2016), https://www.hhs.se/en/about-us/news/2016/new-research-explores-the-success-of-swedish-high-tech-startup-companies, [online] Available at; Sölvell, Ö., Ketels, C., Lindqvist, G., Industrial specialization and regional clusters in the ten new EU member states (2008) Competitiveness Rev. Int. Business J., 18 (1-2), pp. 104-130;\nSölvell, Ö., Fohlin, C., Protsiv, S., Ekosystemet ICT &amp;amp; Digital: kartläggning av styrkeområden i Stockholmsregionen (2015), Länsstyrelsen i Stockholms län Stockholm; Stieglitz, S., Dang-Xuan, L., Bruns, A., Neuberger, C., Social media analytics (2014) Business Inform. Syst. Eng., 6 (2), pp. 89-96;\nSundararajan, A., Sharing Economy: The End of Employment and the Rise of Crowd-based Capitalism (2016), MIT Press Cambridge; Temperton, J., Europe's 100 hottest startups 2017: the hottest startups in Stockholm (2017) Wired, (27 September). , http://www.wired.co.uk/article/best-startups-in-stockholm-2017, Available at (Accessed 26 October 2017);\nTripsas, M., Unraveling the process of creative destruction: complementary assets and incumbent survival in the typesetter industry (1997) Strateg. Manag. J., pp. 119-142;\nVan de Ven, A.H., Poole, M.S., Methods for studying innovation development in the Minnesota Innovation Research Program (1990) Organ. Sci., 1 (3), pp. 313-335;\nWheeler, C.H., Search, sorting, and urban agglomeration (2001) J. Labor Econ., 19 (4), pp. 879-899;\nZanotti, G., Demutualization and the globalization of stock markets (2012) Handbook of Research on Stock Market Globalization, p. 163. , Edward Elgar Publishing;\nZook, M.A., Grounded capital: venture financing and the geography of the internet industry 1994–2000 (2002) J. Econ. Geogr., 2 (2), pp. 151-177","page":"877-886","publisher":"Elsevier Inc.","publisher-place":"Örebro University School of Business SE-701 82, Örebro, Sweden, &amp; The Ratio Institute, Box 3203, Stockholm, 103 64, Sweden","title":"Digital entrepreneurship and field conditions for institutional change– Investigating the enabling role of cities","type":"article-journal","volume":"146"},"uris":["http://www.mendeley.com/documents/?uuid=cf423a44-e06d-42de-8c2c-c2b02ccb77f9"]},{"id":"ITEM-10","itemData":{"DOI":"10.1108/JBIM-01-2019-0057","ISSN":"08858624 (ISSN)","abstract":"Purpose: Coopetition is the interplay between cooperation and competition, involving organisations sharing resources and capabilities with rival entities. Earlier work has suggested that coopetition has a linear (positive) relationship with company performance, with scarce considerations towards whether this link could have a diminishing-returns effect. Thus, this paper aims to examine the non-linear (quadratic) relationships between coopetition and three performance outcomes. Using resource-based theory and the relational view, this study is designed to evaluate the dark side of coopetition, in terms of identifying situations when such activities can be harmful for company performance. Design/methodology/approach: Survey data were collected from a sample of 101 vineyards and wineries in New Zealand. After purifying the measures through a series of multivariate statistical techniques, the research hypotheses and control paths were tested through hierarchical regression. Furthermore, the statistical data passed all major assessments of reliability and validity (including common method variance). Findings: Coopetition was found to have non-linear (quadratic) relationships with customer satisfaction performance, market performance, and financial performance. These results indicate that while coopetition provides organisations with new resources, capabilities and opportunities, there are some dark sides of coopetition activities. With “too little” coopetition, firms might struggle to survive within their markets, with an insufficient volume of resources and capabilities. With “too much” coopetition, companies could experience increased tensions, potentially lose intellectual property and dilute their competitive advantages. Such negative outcomes could harm their performance in several capacities. Practical implications: Firms should appreciate that coopetition is a competitive strategy. In other words, regardless of how much collaboration occurs, coopetition partners are still competing entities. It is recommended that organisations should strive to engage in an “optimal-level” of coopetition, as “too little” or “too much” of such strategies can be harmful for various types of company performance. To mitigate some of the dark sides of coopetition, businesses should attempt to use all the benefits of collaborating with competitors (i.e. accessing new resources, capabilities and opportunities), but at the same time, not become dependent on rivals’ assets. Or…","author":[{"dropping-particle":"","family":"M. Crick","given":"J","non-dropping-particle":"","parse-names":false,"suffix":""}],"container-title":"Journal of Business and Industrial Marketing","id":"ITEM-10","issue":"2","issued":{"date-parts":[["2020"]]},"language":"English","note":"Cited By :41\n\nExport Date: 8 April 2023\n\nCorrespondence Address: M. Crick, J.; School of Business and Economics, United Kingdom; email: j.m.crick@lboro.ac.uk\n\nReferences: Abosag, I., Yen, D.A., Barnes, B.R., What is dark about the dark-side of business relationships? (2016) Industrial Marketing Management, 55 (1), pp. 5-9; \nAkpinar, M., Vincze, Z., The dynamics of coopetition: a stakeholder view of the German automotive industry (2016) Industrial Marketing Management, 57 (1), pp. 53-63;\nAndersson, P., Nyberg, A., Marketing cooperation in automotive strategic alliances (1998) Journal of Business-to-Business Marketing, 4 (3), pp. 43-74;\nAng, S.H., Competitive intensity and collaboration: impact on firm growth across technological environments (2008) Strategic Management Journal, 29 (10), pp. 1057-1075;\nArmstrong, J.S., Overton, T.S., Estimating nonresponse bias in mail surveys (1977) Journal of Marketing Research, 14 (3), pp. 396-402;\nArslan, B., The interplay of competitive and cooperative behavior and differential benefits in alliances (2018) Strategic Management Journal, 39 (12), pp. 3222-3246;\nBarney, J.B., Firm resources and sustained competitive advantage (1991) Journal of Management, 17 (1), pp. 99-120;\nBarney, J.B., Wright, M., Ketchen, Jr., The resource-based view of the firm: ten years after 1991 (2001) Journal of Management, 27 (6), pp. 625-641;\nBengtsson, M., Kock, S., Cooperation and competition in relationships between competitors in business networks (1999) Journal of Business &amp;amp; Industrial Marketing, 14 (3), pp. 178-194;\nBengtsson, M., Kock, S., Coopetition in business networks: to cooperate and compete simultaneously (2000) Industrial Marketing Management, 29 (5), pp. 411-426;\nBengtsson, M., Kock, S., Coopetition - quo vadis? Past accomplishments and future challenges (2014) Industrial Marketing Management, 43 (2), pp. 180-188;\nBengtsson, M., Kock, S., Lundgren-Henriksson, E.-L., Nasholm, M.H., Coopetition research in theory and practice: growing new theoretical, empirical, and methodological domains (2016) Industrial Marketing Management, 57 (1), pp. 4-11;\nBengtsson, M., Raza-Ullah, T., A systematic review of research on coopetition: toward a multi-level understanding (2016) Industrial Marketing Management, 57 (1), pp. 23-39;\nBottger, T., Rudolph, T., Evanschitzky, H., Pfrang, T., Customer inspiration: conceptualization, scale development, and validation (2017) Journal of Marketing, 81 (6), pp. 116-131;\nBouncken, R.B., Clauß, T., Fredrich, V., Product innovation through coopetition in alliances: singular or plural governance? (2016) Industrial Marketing Management, 53 (1), pp. 77-90;\nBouncken, R.B., Fredrich, V., Ritala, P., Kraus, S., Coopetition in new product development alliances: advantages and tensions for incremental and radical innovation (2018) British Journal of Management, 29 (3), pp. 391-410;\nBouncken, R.B., Gast, J., Kraus, S., Bogers, M., Coopetition: a systematic review, synthesis, and future research directions (2015) Review of Managerial Science, 9 (3), pp. 577-601;\nBouncken, R.B., Kraus, S., Innovation in knowledge-intensive industries: the double-edged sword of coopetition (2013) Journal of Business Research, 66 (10), pp. 2060-2070;\nBrandenburger, A.M., Nalebuff, B.J., (1996) Co-Opetition, , Doubleday Dell Publishing Group Inc, New York, NY;\nCabiddu, F., Moreno, F., Sebastiano, L., Toxic collaborations: co-destroying value in the B2B context (2019) Journal of Service Research, 22 (3), pp. 241-255;\nCadogan, J.W., Kuivalainen, O., Sundqvist, S., Export market-oriented behavior and export performance: quadratic and moderating effects under differing degrees of market dynamism and internationalization (2009) Journal of International Marketing, 17 (4), pp. 71-89;\nCadogan, J.W., Sundqvist, S., Puumalainen, K., Salminen, R.T., Strategic flexibilities and export performance: the moderating roles of export market-oriented behavior and the export environment (2012) European Journal of Marketing, 46 (10), pp. 1418-1452;\nCaru, A., Cova, B., Co-creating the collective service experience (2015) Journal of Service Management, 26 (2), pp. 276-294;\nChou, H.H., Zolkiewski, J., Coopetition and value creation and appropriation: the role of interdependencies, tensions and harmony (2018) Industrial Marketing Management, 70 (1), pp. 25-33;\nChowdhury, I.N., Gruber, T., Zolkiewski, J., Every cloud has a silver lining: exploring the dark side of value co-creation in B2B service networks (2016) Industrial Marketing Management, 55 (1), pp. 97-109;\nChurchill, G.A., Jr., A paradigm for developing better measures of marketing constructs (1979) Journal of Marketing Research, 16 (1), pp. 64-73;\nCombs, J.G., Ketchen Jr, D.J., Explaining inter-firm cooperation and performance: toward a reconciliation of predictions from the resource‐based view and organizational economics (1999) Strategic Management Journal, 20 (9), pp. 867-888;\nCortez, R.M., Johnston, W.J., Marketing role in B2B settings: evidence from advanced, emerging and developing markets (2019) Journal of Business &amp;amp; Industrial Marketing, 34 (3), pp. 605-617;\nCoviello, N.E., Brodie, R.J., Contemporary marketing practices of consumer and business-to-business firms: how different are they? (2001) Journal of Business &amp;amp; Industrial Marketing, 16 (5), pp. 382-400;\nCrick, J.M., (2015) Bridging the gap between threshold and dynamic capabilities: a qualitative study of the collaboration strategies of New Zealand wineries, , Unpublished Master of Business Studies thesis, Massey University, Wellington, New Zealand;\nCrick, J.M., The facets, antecedents and consequences of coopetition: an entrepreneurial marketing perspective (2018) Qualitative Market Research: An International Journal, 21 (2), pp. 253-272;\nCrick, J.M., Studying coopetition in a wine industry context: directions for future research (2018) International Journal of Wine Business Research, 30 (3), pp. 366-371;\nCrick, J.M., Moderators affecting the relationship between coopetition and company performance (2019) Journal of Business &amp;amp; Industrial Marketing, 34 (2), pp. 518-531;\nCrick, D., Chaudhry, S., Crick, J.M., Risks/rewards and an evolving business model: a case study of a small lifestyle business in the UK tourism sector (2018) Qualitative Market Research: An International Journal, 21 (2), pp. 143-165;\nCrick, D., Crick, J.M., The internationalization strategies of rapidly internationalizing high-tech UK SMEs: planned and unplanned activities (2014) European Business Review, 26 (5), pp. 421-448;\nCrick, D., Crick, J.M., Learning and decision-making in marketing planning: a study of New Zealand vineyards (2015) Marketing Intelligence &amp;amp; Planning, 33 (5), pp. 707-732;\nCrick, D., Crick, J.M., Coopetition at the sports marketing/entrepreneurship interface: a case study of a taekwondo organisation (2016) Marketing Intelligence &amp;amp; Planning, 34 (2), pp. 169-187;\nCrick, D., Crick, J.M., The first export order: a marketing innovation revisited (2016) Journal of Strategic Marketing, 24 (2), pp. 77-89;\nCrick, D., Crick, J.M., An appreciative inquiry into the first export order (2016) Qualitative Market Research: An International Journal, 19 (1), pp. 84-100;\nCrick, J.M., Crick, D., Angel investors’ predictive and control funding criteria: the importance of evolving business models (2018) Journal of Research in Marketing and Entrepreneurship, 20 (1), pp. 34-56;\nCrick, J.M., Crick, D., Developing and validating a multi-dimensional measure of coopetition (2019) Journal of Business &amp;amp; Industrial Marketing, 34 (4), pp. 665-689;\nCrick, J.M., Crick, D., Chaudhry, S., The dark-side of coopetition: it’s not what you say, but the way that you do it (2019) Journal of Strategic Marketing (Forthcoming);\nCrick, J.M., Crick, D., Chaudhry, S., Entrepreneurial marketing decision-making in rapidly internationalising and de-internationalising start-up firms (2019) Journal of Business Research, , (Forthcoming;\nCui, V., Yang, H., Vertinsky, I., Attacking your partners: strategic alliances and competition between partners in product-markets (2018) Strategic Management Journal, 39 (12), pp. 3116-3139;\nCzakon, W., Czernek, K., The role of trust-building mechanisms in entering into network coopetition: the case of tourism networks in Poland (2016) Industrial Marketing Management, 57 (1), pp. 64-74;\nDahl, J., Conceptualizing coopetition as a process: an outline of change in cooperative and competitive interactions (2014) Industrial Marketing Management, 43 (2), pp. 272-279;\nDant, R.P., Gleiberman, A., Preventing and combating the onset of dark-side symptoms (2011) Journal of Marketing Management, 27 (13-14), pp. 1426-1443;\nDaunt, K.L., Greer, D.A., The dark-side of marketing: introduction to the special issue (2017) Journal of Marketing Management, 33 (15-16), pp. 1231-1235;\nDaunt, K.L., Harris, L.C., Consumer showrooming: value co-destruction (2017) Journal of Retailing and Consumer Services, 38 (1), pp. 166-176;\nDeutskens, E., de Jong, A., de Ruyter, K., Wetzels, M., Comparing the generalizability of online and mail surveys in cross-national service quality research (2006) Marketing Letters, 17 (2), pp. 119-136;\nDyer, J.H., Singh, H., The relational view: cooperative strategy and sources of inter-organizational competitive advantage (1998) Academy of Management Review, 23 (4), pp. 660-679;\nDyer, J.H., Singh, H., Hesterly, W.S., The relational view revisited: a dynamic perspective on value creation and value capture (2018) Strategic Management Journal, 39 (12), pp. 3140-3162;\nEchambadi, R., Hess, J.D., Mean-centering does not alleviate collinearity problems in moderated multiple regression models (2007) Marketing Science, 26 (3), pp. 438-445;\nEcheverri, P., Skalen, P., Co-creation and co-destruction: a practice-theory based study of interactive value formation (2011) Marketing Theory, 11 (3), pp. 351-373;\nEdvardsson, B., Tronvoll, B., Gruber, T., Expanding understanding of service exchange and value co-creation: a social construction approach (2011) Journal of the Academy of Marketing Science, 39 (2), pp. 327-339;\nEstrada, I., Dong, J.Q., Learning from experience? technological investments and the impact of coopetition experience on firm profitability (2019) Long Range Planning (Forthcoming);\nFang, S.-R., Chang, Y.-S., Peng, Y.-C., Dark-side of relationships: a tensions-based view (2011) Industrial Marketing Management, 40 (5), pp. 774-784;\nFang, T., Negotiation: the Chinese style (2006) Journal of Business &amp;amp; Industrial Marketing, 21 (1), pp. 50-60;\nFelzensztein, C., Deans, K.R., Marketing practices in wine clusters: insights from Chile (2013) Journal of Business &amp;amp; Industrial Marketing, 28 (4), pp. 357-367;\nFelzensztein, C., Gimmon, E., Aqueveque, C., Clusters or un-clustered industries? Where inter-firm marketing cooperation matters (2012) Journal of Business &amp;amp; Industrial Marketing, 27 (5), pp. 392-402;\nFelzensztein, C., Gimmon, E., Deans, K.R., Coopetition in regional clusters: keep calm and expect unexpected changes (2018) Industrial Marketing Management, 69 (1), pp. 116-124;\nFelzensztein, C., Stringer, C., Benson-Rea, M., Freeman, S., International marketing strategies in industrial clusters: insights from the Southern hemisphere (2014) Journal of Business Research, 67 (5), pp. 837-846;\nFornell, C., Larcker, D.F., Structural equation models with unobservable variables and measurement error: algebra and statistics (1981) Journal of Marketing Research, 18 (3), pp. 382-388;\nGeldes, C., Heredia, J., Felzensztein, C., Mora, M., Proximity as determinant of business cooperation for technological and non-technological innovations: a study of an agribusiness cluster (2017) Journal of Business &amp;amp; Industrial Marketing, 32 (1), pp. 167-178;\nGerbing, D.W., Anderson, J.C., An updated paradigm for scale development incorporating uni-dimensionality and its assessment (1988) Journal of Marketing Research, 25 (2), pp. 186-192;\nGnyawali, D.R., Park, B.J.R., Coopetition between giants: collaboration with competitors for technological innovation (2011) Research Policy, 40 (5), pp. 650-663;\nGnyawali, D.R., Charleton, T.R., Nuances in the interplay of competition and cooperation: towards a theory of coopetition (2018) Journal of Management, 44 (7), pp. 2511-2534;\nGnyawali, D.R., Madhavan, R., He, J., Bengtsson, M., The competition–cooperation paradox in inter-firm relationships: a conceptual framework (2016) Industrial Marketing Management, 53 (1), pp. 7-18;\nGranata, J., Lasch, F., Le Roy, F., Dana, L.-P., How do micro-firms manage coopetition? A study of the wine sector in France (2018) International Small Business Journal: Researching Entrepreneurship, 36 (3), pp. 331-355;\nGrandinetti, R., Exploring the dark-side of cooperative buyer-seller relationships (2017) Journal of Business &amp;amp; Industrial Marketing, 32 (2), pp. 326-336;\nGrayson, K., Ambler, T., The dark-side of long-term relationships in marketing services (1999) Journal of Marketing Research, 36 (1), pp. 132-141;\nGronroos, C., Marketing as promise management: regaining customer management for marketing (2009) Journal of Business &amp;amp; Industrial Marketing, 24 (5-6), pp. 351-359;\nHair, J.F., Jr., Sarstedt, M., Ringle, C.M., Mena, J.A., An assessment of the use of partial least squares structural equation modelling in marketing research (2012) Journal of the Academy of Marketing Science, 40 (3), pp. 414-433;\nHannah, D.P., Eisenhardt, K.M., How firms navigate cooperation and competition in nascent ecosystems (2018) Strategic Management Journal, 39 (12), pp. 3163-3192;\nHarris, L.C., Ogbonna, E., Strategic human resource management, market orientation, and organizational performance (2001) Journal of Business Research, 51 (2), pp. 157-166;\nHeidenreich, S., Wittkowski, K., Handrich, M., Falk, T., The dark-side of customer co-creation: exploring the consequences of failed co-created services (2015) Journal of the Academy of Marketing Science, 43 (3), pp. 279-296;\nHoffmann, W., Lavie, D., Reuer, J.J., Shiplov, A., The interplay of competition and cooperation (2018) Strategic Management Journal, 39 (12), pp. 3033-3052;\nHooley, G.J., Greenley, G.E., Cadogan, J.W., Fahy, J., The performance impact of marketing resources (2005) Journal of Business Research, 58 (1), pp. 18-27;\nHulland, J., Baumgartner, H., Smith, K.M., Marketing survey research best practices: evidence and recommendations from a review of JAMS articles (2018) Journal of the Academy of Marketing Science, 46 (1), pp. 92-108;\nHultman, M., Robson, M.J., Katsikeas, C.S., Export product strategy fit and performance: an empirical investigation (2009) Journal of International Marketing, 17 (4), pp. 1-23;\nHunt, S.D., Competing through relationships: grounding relationship marketing in resource‐advantage theory (1997) Journal of Marketing Management, 13 (5), pp. 431-445;\nHunt, S.D., Derozier, C., The normative imperatives of business and marketing strategy: grounding strategy in resource-advantage theory (2004) Journal of Business &amp;amp; Industrial Marketing, 19 (1), pp. 5-22;\nHunt, S.D., Morgan, R.M., The comparative advantage theory of competition (1995) Journal of Marketing, 59 (2), pp. 1-15;\nHunt, S.D., Sparkman, Jr., Wilcox, J.B., The pre-test in survey research: issues and preliminary findings (1982) Journal of Marketing Research, 19 (2), pp. 269-273;\nJavalgi, R.R.G., Todd, P., Granot, E., The internationalization of Indian SMEs in B-to-B markets (2011) Journal of Business &amp;amp; Industrial Marketing, 26 (7), pp. 542-548;\nJayawardhena, C., Measurement of service quality in internet banking: the development of an instrument (2004) Journal of Marketing Management, 20 (1-2), pp. 185-207;\nJin, B., Cho, H.J., Examining the role of international entrepreneurial orientation, domestic market competition, and technological and marketing capabilities on SME’s export performance (2018) Journal of Business &amp;amp; Industrial Marketing, 33 (5), pp. 585-598;\nKanter, R.M., Collaborative advantage: the art of alliances (1994) Harvard Business Review, 72 (4), pp. 96-108;\nKatsikeas, C.S., Morgan, N.A., Leonidou, L.C., Hult, G.T.M., Assessing performance outcomes in marketing (2016) Journal of Marketing, 80 (2), pp. 1-20;\nKeinanen, H., Kuivalainen, O., Antecedents of social media B2B use in industrial marketing context: customers’ view (2015) Journal of Business &amp;amp; Industrial Marketing, 30 (6), pp. 711-722;\nKim, K., Byon, K.K., Baek, W., Customer-to-customer value co-creation and co-destruction in sporting events (2019) The Service Industries Journal (Forthcoming);\nKohli, A.K., Jaworski, B.J., Market orientation: the construct, research propositions, and managerial implications (1990) Journal of Marketing, 54 (2), pp. 1-18;\nKomulainen, H., The role of learning in value co-creation in new technological B2B services (2014) Journal of Business &amp;amp; Industrial Marketing, 29 (3), pp. 238-252;\nKumar, V., Jones, E., Venkatesan, R., Leone, R.P., Is market orientation a source of sustainable competitive advantage or simply the cost of competing? (2011) Journal of Marketing, 75 (1), pp. 16-30;\nLai, W.-H., Woodside, A.G., Heuristics-in-use in industrial inter-firm-collaborating clusters (2015) Journal of Business &amp;amp; Industrial Marketing, 30 (3-4), pp. 394-404;\nLavie, D., The competitive advantage of inter-connected firms: an extension of the resource-based view (2006) Academy of Management Review, 31 (3), pp. 638-658;\nLeite, E., Pahlberg, C., Aberg, S., The cooperation-competition interplay in the ICT industry (2018) Journal of Business &amp;amp; Industrial Marketing, 33 (4), pp. 495-505;\nLindell, M.K., Whitney, D.J., Accounting for common method variance in cross-sectional research designs (2001) Journal of Applied Psychology, 86 (1), pp. 114-121;\nLow, B., Huawei technologies corporation: from local dominance to global challenge? (2007) Journal of Business &amp;amp; Industrial Marketing, 22 (2), pp. 138-144;\nLuo, X., Rindfleisch, A., Tse, D.K., Working with rivals: the impact of competitor alliances on financial performance (2007) Journal of Marketing Research, 44 (1), pp. 73-83;\nLuo, X., Slotegraaf, R.J., Pan, X., Cross-functional coopetition: the simultaneous role of cooperation and competition within firms (2006) Journal of Marketing, 70 (2), pp. 67-80;\nLuo, Y., Toward coopetition within a multinational enterprise: a perspective from foreign subsidiaries (2005) Journal of World Business, 40 (1), pp. 71-90;\nLuo, Y., A coopetition perspective of global competition (2007) Journal of World Business, 42 (2), pp. 129-144;\nMattsson, L.-G., Tidstrom, A., Applying the principles of yin–yang to market dynamics: on the duality of cooperation and competition (2015) Marketing Theory, 15 (3), pp. 347-364;\nMelewar, T.C., Foroudi, P., Gupta, S., Kitchen, P.J., Foroudi, M.M., Integrating identity, strategy and communications for trust, loyalty and commitment (2017) European Journal of Marketing, 51 (3), pp. 572-604;\nMick, D.G., Are studies of dark-side variables confounded by socially desirable responding? The case of materialism (1996) Journal of Consumer Research, 23 (2), pp. 106-119;\nMohr, J.J., Sengupta, S., Managing the paradox of inter-firm learning: the role of governance mechanisms (2002) Journal of Business &amp;amp; Industrial Marketing, 17 (4), pp. 282-301;\nMoorman, C., Organizational market information processes: cultural antecedents and new product outcomes (1995) Journal of Marketing Research, 32 (3), pp. 318-335;\nMorgan, N.A., Vorhies, D.W., Mason, C.H., Market orientation, marketing capabilities, and firm performance (2009) Strategic Management Journal, 30 (8), pp. 909-920;\nMorgan, R.M., Hunt, S.D., The commitment-trust theory of relationship marketing (1994) Journal of Marketing, 58 (3), pp. 20-38;\nMusarra, G., Robson, M.J., Katsikeas, C.S., The influence of desire for control on monitoring decisions and performance outcomes in strategic alliances (2016) Industrial Marketing Management, 55 (1), pp. 10-21;\nNarver, J.C., Slater, S.F., The effect of a market orientation on business profitability (1990) Journal of Marketing, 54 (4), pp. 20-35;\n(2019) Discover our regions, , www.nzwine.com/en/our-regions/, (accessed: 13 January 2019;\nO’Cass, A., Ngo, L.V., Siahtiri, V., Marketing resource-capability complementarity and firm performance in B2B firms (2015) Journal of Business &amp;amp; Industrial Marketing, 30 (2), pp. 194-207;\nOlson, E.M., Slater, S.F., Hult, G.T.M., The performance implications of fit among business strategy, marketing organization structure, and strategic behavior (2005) Journal of Marketing, 69 (3), pp. 49-65;\nPark, B.J.R., Srivastava, M.K., Gnyawali, D.R., Walking the tight rope of coopetition: impact of competition and cooperation intensities and balance on firm innovation performance (2014) Industrial Marketing Management, 43 (2), pp. 210-221;\nPatterson, A., Baron, S., Deviant employees and dreadful service encounters: customer tales of discord and distrust (2010) Journal of Services Marketing, 24 (6), pp. 438-445;\nPayne, A.F., Storbacka, K., Frow, P., Managing the co-creation of value (2008) Journal of the Academy of Marketing Science, 36 (1), pp. 83-96;\nPelham, A.M., Wilson, D.T., A longitudinal study of the impact of market structure, firm structure, strategy, and market orientation culture on dimensions of small-firm performance (1995) Journal of th","page":"318-337","publisher":"Emerald Group Holdings Ltd.","publisher-place":"School of Business and Economics, Loughborough University, Loughborough, United Kingdom","title":"The dark side of coopetition: when collaborating with competitors is harmful for company performance","type":"article-journal","volume":"35"},"uris":["http://www.mendeley.com/documents/?uuid=0e082de1-3abc-41fc-89a5-1c4a2a33f304"]},{"id":"ITEM-11","itemData":{"DOI":"10.1016/j.ijpe.2019.04.012","ISSN":"09255273 (ISSN)","abstract":"The study enhances understanding of the contribution of learning orientation and supply chain partnership resources in building lean capability, and its impact on operational performance. Using the resource-based view, the relational view and organizational learning, the study develops a conceptual model of relationships to empirically understand how a learning culture enables firms to leverage critical cross-firm resources to engender lean. Additionally, the study investigates the mediating influences of partnership resources. Findings from the empirical analysis of survey data from top managers in manufacturing firms support the conventional wisdom relating supply chain collaboration to lean, and its contribution to enhance operational performance. The importance of learning orientation for mobilizing relational resources - essential ingredients for lean capabilities – is a highlight of the study. The results provide a framework for managers to understand the criticality of a learning culture in supply chains to exploit partnership resources to build market-responsive capabilities that give them the competitive edge. Along with the discussion of the implications, the study suggests future research directions. © 2019 Elsevier B.V.","author":[{"dropping-particle":"","family":"Iyer","given":"K N S","non-dropping-particle":"","parse-names":false,"suffix":""},{"dropping-particle":"","family":"Srivastava","given":"P","non-dropping-particle":"","parse-names":false,"suffix":""},{"dropping-particle":"","family":"Srinivasan","given":"M","non-dropping-particle":"","parse-names":false,"suffix":""}],"container-title":"International Journal of Production Economics","id":"ITEM-11","issued":{"date-parts":[["2019"]]},"language":"English","note":"Cited By :37\n\nExport Date: 8 April 2023\n\nCODEN: IJPCE\n\nCorrespondence Address: Iyer, K.N.S.; Department of Marketing, United States; email: karthik.iyer@uni.edu\n\nReferences: Allred, C.R., Fawcett, S.E., Wallin, C., Magnan, G.M., A dynamic collaboration capability as a source of competitive advantage (2011) Decis. Sci. J., 42 (1), pp. 129-161; \nAmit, R., Schoemaker, P.J.H., Strategic assets and organizational rent (1993) Strat. Manag. J., 14 (1), pp. 33-46;\nAnderson, J.C., Gerbing, D.W., Structural equation modeling in practice: a review and recommended two-step approach (1988) Psychol. Bull., 103 (3), pp. 411-423;\nAnthony, T., Supply chain collaboration: success in the new internet economy (2000) Achieving supply chain excellence through technology, 2, pp. 41-44;\nArbuckle, J.L., AMOS (Version 24.0)[Computer Program] (2016), IBM SPSS Chicago; Arbuckle, J.L., AMOS 24.0 User's Guide (2016), IBM SPSS Chicago; Armstrong, S.J., Overton, T., Estimating non-response bias in mail surveys (1977) J. Mark. Res., 51 (7), pp. 71-86;\nBagozzi, R.P., Yi, Y., On the evaluation of structural equation models (1988) J. Acad. Mark. Sci., 16 (1), pp. 74-94;\nBaker, W.E., Sinkula, J.M., The synergistic effect of market orientation and learning orientation on organizational performance (1999) J. Acad. Mark. Sci., 27 (4), pp. 411-427;\nBaker, W.E., Sinkula, J.M., Noordewier, T., A framework for market-based organizational learning: linking values, knowledge, and behavior (1997) J. Acad. Mark. Sci., 25 (4), pp. 305-318;\nBarney, J.B., Firm resources and sustained competitive advantage (1991) J. Manag., 17 (1), pp. 90-120;\nBarreto, I., Dynamic Capabilities: a review of past research and an agenda for the future (2010) J. Manag., 36 (1), pp. 256-280;\nBelohlav, J.A., The evolving corporate paradigm: corporate strategy of the future is reinventing business itself in search of competitive essence (1996) Bus. Horiz., 39 (2), pp. 11-20;\nBirkinshaw, J., Gibson, C., Building ambidexterity into an organization (2004) MIT Sloan Manag. Rev., 45 (4), pp. 47-55;\nBlome, C., Paulraj, A., Schuetz, K., Supply chain collaboration and sustainability: a profile deviation analysis (2014) Int. J. Oper. Prod. Manag., 34 (5), pp. 639-663;\nBraunscheidel, M.J., Suresh, N.C., The organizational antecedents of a firm's supply chain agility for risk mitigation and response (2009) J. Oper. Manag., 27 (2), pp. 119-140;\nBrusset, X., Does supply chain visibility enhance agility? (2016) Int. J. Prod. Econ., 171, pp. 46-59;\nCalantone, R.J., Di Benedetto, C.A., The role of lean launch execution and launch timing on new product performance (2012) J. Acad. Mark. Sci., 40 (4), pp. 526-538;\nCallen, J.L., Fader, C., Krinsky, I., Just-in-time: a cross-sectional plant analysis (2000) Int. J. Prod. Econ., 63 (3), pp. 277-301;\nChavez, R., Gimenez, C., Fynes, B., Wiengarten, F., Yu, W., Internal lean practices and operational performance: the contingency perspective of industry clockspeed (2013) Int. J. Oper. Prod. Manag., 33 (5), pp. 562-588;\nChopra, S., Meindl, P., Supply Chain Management: Strategy, Planning and Control (2004), Pearson Education Inc Upper Saddle River, NJ; Collis, D.J., How valuable are organizational capabilities? (1994) Strategic Management Journal, Winter Special issue, 15, pp. 143-152;\nDickson, P.R., The static and dynamic mechanics of competition: a comment on Hunt and Morgan's comparative advantage theory (1996) J. Mark., pp. 102-106;\nDursun, T., Kilic, C., The effect of market orientation on new product performance: the role of strategic capabilities (2015) International Academy of Marketing Studies Journal, 19 (3), pp. 169-188;\nDyer, J.H., Singh, H., The relational view: cooperative strategy and sources of interorganizational competitive advantage (1998) Acad. Manag. Rev., 23 (4), pp. 660-679;\nEisenhardt, K.M., Martin, J.A., Dynamic capabilities: what are they?” (2000) Strat. Manag. J., 21 (10), pp. 1105-1121;\nEllinger, A.E., Ellinger, A.D., Keller, S.B., “Logistics managers' learning environments and firm performance” (2002) J. Bus. Logist., 23 (1), pp. 19-37;\nElking, I., Paraskevas, J.P., Grimm, C., Corsi, T., Steven, A., Financial dependence, lean inventory strategy, and firm performance (2017) J. Supply Chain Manag., 53 (2), pp. 22-38;\nEroglu, C., Hofer, C., The effect of environmental dynamism on returns to inventory leanness (2014) J. Oper. Manag., 32 (6), pp. 347-356;\nFornell, C., Larcker, D.F., Evaluating structural equation models with unobservable variables and measurement error (1981) J. Mark. Res., 18 (1), pp. 39-50;\nFugate, B., Sahin, F., Mentzer, J.T., Supply chain management coordination mechanisms (2006) J. Bus. Logist., 27 (2), pp. 129-161;\nGalunic, D.C., Rodan, S., Resource recombinations in the firm: knowledge structures and the potential for Schumpeterian innovation (1998) Strat. Manag. J., pp. 1193-1201;\nGaskin, J., My Indirect Effects AMOS Estimand VB,” Gaskination's Statistics (2016), http://statwiki.kolobkreations.com; Gefen, D., Straub, D.W., Boudreau, M.-C., Structural equation modeling and regression: guidelines for research practice (2000) Communications of AIS, 4 (7), pp. 1-78;\nGeorgantzas, N.C., Shapiro, H.J., Viable theoretical forms of synchronous production innovation (1993) J. Oper. Manag., 11 (2), pp. 161-183;\nGrant, R.M., Prospering in dynamically-competitive environments: organizational capability as knowledge integration (1996) Organ. Sci., 7 (4), pp. 375-387;\nHanvanich, S., Sivakumar, K., Hult, G.T.M., The relationship of learning and memory with organizational performance: the moderating role of turbulence (2006) J. Acad. Mark. Sci., 34 (4), pp. 600-612;\nHeide, J.B., John, G., Alliances in industrial purchasing: the determinants of joint action in buyer-supplier relationships (1990) J. Mark. Res., 27 (1), pp. 24-36;\nHelfat, C.E., Finkelstein, S., Mitchell, W., Peteraf, M., Singh, H., Teece, D., Winter, S.G., Dynamic Capabilities: Understanding Strategic Change in Organizations (2009), John Wiley &amp;amp; Sons; Helfat, C.E., Winter, S.G., Untangling dynamic and operational capabilities: strategy for the (N)ever-Changing world (2011) Strat. Manag. J., 32, pp. 1243-1250;\nHo, H., Lu, R., Performance implications of marketing exploitation and exploration: moderating role of supplier collaboration (2015) J. Bus. Res., 68, pp. 1026-1034;\nHolcomb, T.R., Hitt, M.A., Toward a model of strategic outsourcing (2007) J. Oper. Manag., 25 (2), pp. 464-481;\nHu, L., Bentler, P.M., Cutoff criteria for fit indexes in covariance structure analysis: conventional criteria versus new alternatives (1999) Struct. Equ. Model., 6, pp. 1-55;\nHuang, T.-T., Chen, L., Stewart, R., Panuwatwanich, K., Leveraging power of learning capability upon manufacturing operations (2013) Int. J. Prod. Econ., 145, pp. 233-252;\nHult, G.T.M., Ketchen, G.J., Jr., Nichols, E.L., Jr., Organizational learning as a strategic resource in supply management (2003) J. Oper. Manag., 21, pp. 541-556;\nHult, G.T.M., Hurley, R.F., Giunipero, L.C., Nichols, E.L., Jr., Organizational learning in global purchasing: a model and test of internal users and corporate buyers (2000) Decis. Sci. J., 31 (2), pp. 293-325;\nHurley, R.F., Hult, G.T.M., Innovation, market orientation, and organizational learning: an integration and empirical examination (1998) J. Mark., 62 (3), pp. 42-54;\nIyer, K.N.S., Srivastava, P., Rawwas, M., Aligning supply chain relational strategy with the market environment: implications for operational performance (2014) J. Mark. Theory Pract., 22 (1), pp. 53-72;\nJayaram, J., Vickery, S., Droge, C., Relationship building, lean strategy and firm performance: an exploratory study in the automotive supplier industry (2008) Int. J. Prod. Res., 46 (20), pp. 5633-5649;\nJoshi, A.W., Stump, R.L., The contingent effect of specific asset investments on joint action in manufacturer-supplier relationships: an empirical test of the moderating role of reciprocal asset investments, uncertainty, and trust (1999) J. Acad. Mark. Sci., 27 (3), pp. 291-305;\nKarlsson, C., Ahlstrom, P., A lean and global smaller firm? (1997) Int. J. Oper. Prod. Manag., 17 (10), pp. 940-952;\nKristal, M.M., Huang, X., Roth, A.V., The effect of an ambidextrous supply chain strategy on combinative competitive capabilities and business performance (2010) J. Oper. Manag., 28, pp. 415-429;\nKull, T., Yan, T., Liu, Z., Wacker, J., The moderation of lean manufacturing effectiveness by dimensions of national culture: testing practice-culture congruence hypotheses (2014) Int. J. Prod. Econ., 153, pp. 1-12;\nLambe, J.C., Spekman, R.E., Hunt, S.D., Alliance competence, resources, and alliance success: conceptualization, measurement, and initial test (2002) J. Acad. Mark. Sci., 30 (2), pp. 141-158;\nLi, S., Rao, S.S., Ragu-Nathan, T.S., Ragu-Nathan, B., Development and validation of a measurement instrument for studying supply chain management practices (2005) J. Oper. Manag., 23, pp. 618-641;\nLiedtka, J.M., Haskins, M.E., Rosenblum, J.W., Weber, J., The generative cycle: linking knowledge and relationships (1997) Sloan Manag. Rev., 39 (1), pp. 47-58;\nLukas, B.A., Ferrell, O.C., The effect of market orientation on product innovation (2000) J. Acad. Mark. Sci., 28 (2), pp. 239-247;\nMcCarthy, T.M., Golicic, S.L., Implementing collaborative forecasting to improve supply chain performance (2002) Int. J. Phys. Distrib. Logist. Manag., 32 (6), pp. 431-454;\nMorgan, N.A., Marketing and business performance (2012) J. Acad. Mark. Sci., 40 (1), pp. 102-119;\nNarayanan, S., Narasimhan, R., Schoenherr, T., Assessing the contingent effects of collaboration on agility performance in buyer–supplier relationships (2015) J. Oper. Manag., 33, pp. 140-154;\nNewbert, S.L., Value, rareness, competitive advantage, and performance: a conceptual level empirical investigation of the resource-based view of the firm (2008) Strat. Manag. J., 29, pp. 745-768;\nO'Reilly, C., Tushman, M., The ambidextrous organization (2004) Harv. Bus. Rev., 82 (4), pp. 74-81;\nPaladino, A., Investigating the drivers of innovation and new product success: a comparison of strategic orientations (2007) J. Prod. Innov. Manag., 24, pp. 534-553;\nPatel, P.C., Terjesen, S., Li, D., Enhancing effects of manufacturing flexibility through operational absorptive capacity and operational ambidexterity (2012) J. Oper. Manag., 30, pp. 201-220;\nPodsakoff, P.M., MacKenzie, S.B., Lee, J.Y., Podsakoff, N.P., Common method biases in behavioral research: a critical review of the literature and recommended remedies (2003) J. Appl. Psychol., 88 (5), pp. 879-903;\nPowell, T.C., Competitive advantage: logical and philosophical considerations (2001) Strat. Manag. J., 22 (9), pp. 875-888;\nPrahalad, C.K., Hamel, G., The core competence of the corporation (2006) Strategische Unternehmungsplanung – Strategische Unternehmungsfuhrung, , D. Hahn B. Taylor Springer-Verlag Berlin;\nPrahalad, C.K., Krishnan, M.S., The New Age of Innovation (2008), McGraw-Hill Professional Publishing; Prajogo, D., Oke, A., Olhager, J., Supply chain processes: linking supply logistics integration, supply performance, lean processes and competitive performance (2016) Int. J. Oper. Prod. Manag., 36 (2), pp. 220-238;\nPreacher, K.J., Hayes, A.F., Asymptotic and resampling strategies for assessing and comparing indirect effects in multiple mediator models (2008) Behav. Res. Methods, 40, pp. 879-891;\nQi, Y., Boyer, K.K., Zhao, X., Supply chain strategy, product characteristics and performance impact: evidence from Chinese manufacturers (2009) Decis. Sci. J., 40 (4), pp. 667-695;\nRai, A., Patnayakuni, R., Seth, N., Firm performance impacts of digitally enabled supply chain integration capabilities (2006) MIS Q., 30 (2), pp. 225-246;\nRay, G., Barney, J.B., Muhanna, W.A., Capabilities, business processes, and competitive advantage: choosing the dependent variable in empirical tests of the resource-based view (2004) Strat. Manag. J., 25 (1), pp. 23-37;\nRosenzweig, E.D., Roth, A.V., Dean, J.W., Jr., The influence of an integration strategy on competitive capabilities and business performance: an exploratory study of consumer products manufacturers (2003) J. Oper. Manag., 21 (4), pp. 437-456;\nRubin, P.H., The expansion of firms (1973) J. Political Econ., 81 (4), pp. 936-949;\nSambamurthy, V., Bharadwaj, A., Grover, V., Shaping agility through digital options: reconceptualizing the role of information technology in contemporary firms (2003) MIS Q., pp. 237-263;\nSanders, N.R., Premus, R., Modeling the relationship between firm it capability, collaboration, and performance (2005) J. Bus. Logist., 26 (1), pp. 1-23;\nSangari, M.S., Razmi, J., Business intelligence competence, agile capabilities, and agile performance in supply chain: an empirical study (2015) Int. J. Logist. Manag., 26 (2), pp. 356-380;\nSarkar, M.B., Echambadi, R., Cavusgil, S.T., Aulakh, P.S., The influence of complementarity, compatibility, and relationship capital on alliance performance (2001) J. Acad. Mark. Sci., 29 (4), pp. 358-373;\nSenge, P.M., “The Leader's New Work: Building Learning Organizations” (1990), pp. 7-23. , Sloan Management Review Fall; Simsek, Z., Heavey, C., Veiga, J.A., Typology for aligning organizational ambidexterity's conceptualizations, antecedents, and outcomes (2009) J. Manag. Stud., 46 (5), pp. 864-894;\nShah, R., Ward, P.T., Lean manufacturing: context, practice bundles, and performance (2003) J. Oper. Manag., 21 (2), pp. 129-149;\nShah, R., Ward, P.T., Defining and developing measures of lean production (2007) J. Oper. Manag., 25 (4), pp. 785-805;\nSkarmeas, D., The role of functional conflict in international buyer–seller relationships: implications for industrial exporters (2006) Ind. Mark. Manag., 35 (5), pp. 567-575;\nSlater, S.F., Narver, J.C., Market orientation and the learning organization (1995) J. Mark., 59 (3), pp. 63-74;\nSmall, M.H., Yasin, M.M., Advanced manufacturing technology: implementation policy and performance (1997) J. Oper. Manag., 15 (4), pp. 349-370;\nSo, S., Sun, H., Supplier integration strategy for lean manufacturing adoption in electronic-enabled supply chains (2010) Supply Chain Manag.: Int. J., 15 (6), pp. 474-487;\nSong, M., Droge, C., Hanvanich, S., Calantone, R., Marketing and technology resource complementarity: an analysis of their interaction effect in two environmental contexts (2005) Strat. Manag. J., 26, pp. 259-276;\nTeece, D.J., Pisano, G., Shuen, A., Dynamic capabilities and strategic management (1997) Strat. Manag. J., 18 (7), pp. 509-533;\nVanpoucke, E., Vereecke, A., Wetzels, M., Developing supplier integration capabilities for sustainable competitive advantage: a dynamic capabilities approach (2014) J. Oper. Manag., 32 (7-8), pp. 446-461;\nVaidyanathan, G., Devaraj, S., The role of quality in e-procurement performance: an empirical analysis (2008) J. Oper. Manag., 26, pp. 407-425;\nWernerfelt, B., A resource‐based view of the firm (1984) Strat. Manag. J., 5 (2), pp. 171-180;\nWhetten, D.A., Felin, T., King, B.G., The practice of theory borrowing in organizational studies: current issues and future directions (2009) J. Manag., 35 (3), pp. 537-563;\nWilden, R., Gudergan, S.P., The impact of dynamic capabilities on operational marketing and technological capabilities: investigating the role of environmental turbulence (2015) J. Acad. Mark. Sci., 43 (2), pp. 181-199;\nWittmann, M.C., Hunt, S.D., Arnett, D.B., Explaining alliance success: competences, resources, relational factors, and resource-advantage theory (2009) Ind. Mark. Manag., 38, pp. 743-756;\nWu, F., Yeniyurt, S., Kim, D., Cavusgil, S.T., The impact of information technology on supply chain capabilities and firm performance: a resource-based view (2006) Ind. Mark. Manag., 35, pp. 493-504;\nWu, L.-Y., Resources, dynamic capabilities and performance in a dynamic environment: perceptions in Taiwanese IT enterprises (2006) Inf. Manag., 43, pp. 447-454;\nYang, J., Supply chain agility: securing performance for Chinese manufacturers (2014) Int. J. Prod. Econ., 150, pp. 104-113;\nZacharia, Z.G., Nix, N.W., Lusch, R.F., An analysis of supply chain collaborations and their effect on performance outcomes (2009) J. Bus. Logist., 30 (2), pp. 101-123;\nZahra, S.A., George, G., Absorptive capacity: a review, reconceptualization, and extension (2002) Acad. Manag. Rev., 27 (2), pp. 185-203;\nZhang, Q., Cao, M., Exploring antecedents of supply chain collaboration: effects of culture and interorganizational system appropriation (2018) Int. J. Prod. Econ., 195, pp. 146-157;\nZollo, M., Winter, S.G., Deliberate learning and the evolution of dynamic capabilities (2002) Organ. Sci., 13 (3), pp. 339-351","page":"94-104","publisher":"Elsevier B.V.","publisher-place":"Department of Marketing, 346 College of Business Administration, University of Northern Iowa, Cedar Falls, IA  50614, United States","title":"Performance implications of lean in supply chains: Exploring the role of learning orientation and relational resources","type":"article-journal","volume":"216"},"uris":["http://www.mendeley.com/documents/?uuid=b305b61a-8066-4d00-85e9-1d999402c472"]}],"mendeley":{"formattedCitation":"(Barney, 1991; Crick and Crick, 2020; Dyer and Singh, 1998; Geissinger et al., 2019; Hunt and Morgan, 1995; Iyer et al., 2019; Karaosman et al., 2020; M. Crick, 2020; Monteiro et al., 2019; Qian and Papadonikolaki, 2021; Walsh, 2020)","plainTextFormattedCitation":"(Barney, 1991; Crick and Crick, 2020; Dyer and Singh, 1998; Geissinger et al., 2019; Hunt and Morgan, 1995; Iyer et al., 2019; Karaosman et al., 2020; M. Crick, 2020; Monteiro et al., 2019; Qian and Papadonikolaki, 2021; Walsh, 2020)","previouslyFormattedCitation":"(Barney, 1991; Crick and Crick, 2020; Dyer and Singh, 1998; Geissinger et al., 2019; Hunt and Morgan, 1995; Iyer et al., 2019; Karaosman et al., 2020; M. Crick, 2020; Monteiro et al., 2019; Qian and Papadonikolaki, 2021; Walsh, 2020)"},"properties":{"noteIndex":0},"schema":"https://github.com/citation-style-language/schema/raw/master/csl-citation.json"}</w:instrText>
      </w:r>
      <w:r w:rsidRPr="001518C8">
        <w:rPr>
          <w:rFonts w:ascii="Times New Roman" w:hAnsi="Times New Roman" w:cs="Times New Roman"/>
          <w:noProof/>
          <w:sz w:val="24"/>
          <w:szCs w:val="24"/>
          <w:lang w:val="en"/>
        </w:rPr>
        <w:fldChar w:fldCharType="separate"/>
      </w:r>
      <w:r w:rsidRPr="001518C8">
        <w:rPr>
          <w:rFonts w:ascii="Times New Roman" w:hAnsi="Times New Roman" w:cs="Times New Roman"/>
          <w:noProof/>
          <w:sz w:val="24"/>
          <w:szCs w:val="24"/>
          <w:lang w:val="en"/>
        </w:rPr>
        <w:t>(Barney, 1991; Crick and Crick, 2020; Dyer and Singh, 1998; Geissinger et al., 2019; Hunt and Morgan, 1995; Iyer et al., 2019; Karaosman et al., 2020; M. Crick, 2020; Monteiro et al., 2019; Qian and Papadonikolaki, 2021; Walsh, 2020)</w:t>
      </w:r>
      <w:r w:rsidRPr="001518C8">
        <w:rPr>
          <w:rFonts w:ascii="Times New Roman" w:hAnsi="Times New Roman" w:cs="Times New Roman"/>
          <w:noProof/>
          <w:sz w:val="24"/>
          <w:szCs w:val="24"/>
          <w:lang w:val="en"/>
        </w:rPr>
        <w:fldChar w:fldCharType="end"/>
      </w:r>
      <w:r w:rsidRPr="001518C8">
        <w:rPr>
          <w:rFonts w:ascii="Times New Roman" w:hAnsi="Times New Roman" w:cs="Times New Roman"/>
          <w:noProof/>
          <w:sz w:val="24"/>
          <w:szCs w:val="24"/>
          <w:lang w:val="en"/>
        </w:rPr>
        <w:t xml:space="preserve">. Relational resources </w:t>
      </w:r>
      <w:r w:rsidR="00962BB4" w:rsidRPr="001518C8">
        <w:rPr>
          <w:rFonts w:ascii="Times New Roman" w:hAnsi="Times New Roman" w:cs="Times New Roman"/>
          <w:noProof/>
          <w:sz w:val="24"/>
          <w:szCs w:val="24"/>
          <w:lang w:val="en"/>
        </w:rPr>
        <w:t xml:space="preserve">are </w:t>
      </w:r>
      <w:r w:rsidRPr="001518C8">
        <w:rPr>
          <w:rFonts w:ascii="Times New Roman" w:hAnsi="Times New Roman" w:cs="Times New Roman"/>
          <w:noProof/>
          <w:sz w:val="24"/>
          <w:szCs w:val="24"/>
          <w:lang w:val="en"/>
        </w:rPr>
        <w:t xml:space="preserve">obtained through relationships </w:t>
      </w:r>
      <w:r w:rsidRPr="001518C8">
        <w:rPr>
          <w:rFonts w:ascii="Times New Roman" w:hAnsi="Times New Roman" w:cs="Times New Roman"/>
          <w:noProof/>
          <w:sz w:val="24"/>
          <w:szCs w:val="24"/>
          <w:lang w:val="en"/>
        </w:rPr>
        <w:fldChar w:fldCharType="begin" w:fldLock="1"/>
      </w:r>
      <w:r w:rsidRPr="001518C8">
        <w:rPr>
          <w:rFonts w:ascii="Times New Roman" w:hAnsi="Times New Roman" w:cs="Times New Roman"/>
          <w:noProof/>
          <w:sz w:val="24"/>
          <w:szCs w:val="24"/>
          <w:lang w:val="en"/>
        </w:rPr>
        <w:instrText>ADDIN CSL_CITATION {"citationItems":[{"id":"ITEM-1","itemData":{"ISSN":"0148-2963","author":[{"dropping-particle":"","family":"Morgan","given":"Robert M","non-dropping-particle":"","parse-names":false,"suffix":""},{"dropping-particle":"","family":"Hunt","given":"Shelby","non-dropping-particle":"","parse-names":false,"suffix":""}],"container-title":"Journal of Business Research","id":"ITEM-1","issue":"3","issued":{"date-parts":[["1999"]]},"page":"281-290","publisher":"Elsevier","title":"Relationship-based competitive advantage: the role of relationship marketing in marketing strategy","type":"article-journal","volume":"46"},"uris":["http://www.mendeley.com/documents/?uuid=d68bfc79-0ddf-4e9d-9786-45d9c943bc80"]}],"mendeley":{"formattedCitation":"(Morgan and Hunt, 1999)","plainTextFormattedCitation":"(Morgan and Hunt, 1999)","previouslyFormattedCitation":"(Morgan and Hunt, 1999)"},"properties":{"noteIndex":0},"schema":"https://github.com/citation-style-language/schema/raw/master/csl-citation.json"}</w:instrText>
      </w:r>
      <w:r w:rsidRPr="001518C8">
        <w:rPr>
          <w:rFonts w:ascii="Times New Roman" w:hAnsi="Times New Roman" w:cs="Times New Roman"/>
          <w:noProof/>
          <w:sz w:val="24"/>
          <w:szCs w:val="24"/>
          <w:lang w:val="en"/>
        </w:rPr>
        <w:fldChar w:fldCharType="separate"/>
      </w:r>
      <w:r w:rsidRPr="001518C8">
        <w:rPr>
          <w:rFonts w:ascii="Times New Roman" w:hAnsi="Times New Roman" w:cs="Times New Roman"/>
          <w:noProof/>
          <w:sz w:val="24"/>
          <w:szCs w:val="24"/>
          <w:lang w:val="en"/>
        </w:rPr>
        <w:t>(Morgan and Hunt, 1999)</w:t>
      </w:r>
      <w:r w:rsidRPr="001518C8">
        <w:rPr>
          <w:rFonts w:ascii="Times New Roman" w:hAnsi="Times New Roman" w:cs="Times New Roman"/>
          <w:noProof/>
          <w:sz w:val="24"/>
          <w:szCs w:val="24"/>
          <w:lang w:val="en"/>
        </w:rPr>
        <w:fldChar w:fldCharType="end"/>
      </w:r>
      <w:r w:rsidRPr="001518C8">
        <w:rPr>
          <w:rFonts w:ascii="Times New Roman" w:hAnsi="Times New Roman" w:cs="Times New Roman"/>
          <w:noProof/>
          <w:sz w:val="24"/>
          <w:szCs w:val="24"/>
          <w:lang w:val="en"/>
        </w:rPr>
        <w:t>.</w:t>
      </w:r>
      <w:r w:rsidRPr="001518C8">
        <w:rPr>
          <w:rFonts w:ascii="Times New Roman" w:hAnsi="Times New Roman" w:cs="Times New Roman"/>
        </w:rPr>
        <w:t xml:space="preserve"> </w:t>
      </w:r>
      <w:r w:rsidRPr="001518C8">
        <w:rPr>
          <w:rFonts w:ascii="Times New Roman" w:hAnsi="Times New Roman" w:cs="Times New Roman"/>
          <w:noProof/>
          <w:sz w:val="24"/>
          <w:szCs w:val="24"/>
          <w:lang w:val="en"/>
        </w:rPr>
        <w:t>Relational resources a</w:t>
      </w:r>
      <w:r w:rsidR="00D93CA8">
        <w:rPr>
          <w:rFonts w:ascii="Times New Roman" w:hAnsi="Times New Roman" w:cs="Times New Roman"/>
          <w:noProof/>
          <w:sz w:val="24"/>
          <w:szCs w:val="24"/>
          <w:lang w:val="en"/>
        </w:rPr>
        <w:t>re</w:t>
      </w:r>
      <w:r w:rsidRPr="001518C8">
        <w:rPr>
          <w:rFonts w:ascii="Times New Roman" w:hAnsi="Times New Roman" w:cs="Times New Roman"/>
          <w:noProof/>
          <w:sz w:val="24"/>
          <w:szCs w:val="24"/>
          <w:lang w:val="en"/>
        </w:rPr>
        <w:t xml:space="preserve"> a company's ability to establish and maintain stable cooperation with partners </w:t>
      </w:r>
      <w:r w:rsidRPr="001518C8">
        <w:rPr>
          <w:rFonts w:ascii="Times New Roman" w:hAnsi="Times New Roman" w:cs="Times New Roman"/>
          <w:noProof/>
          <w:sz w:val="24"/>
          <w:szCs w:val="24"/>
          <w:lang w:val="en"/>
        </w:rPr>
        <w:fldChar w:fldCharType="begin" w:fldLock="1"/>
      </w:r>
      <w:r w:rsidRPr="001518C8">
        <w:rPr>
          <w:rFonts w:ascii="Times New Roman" w:hAnsi="Times New Roman" w:cs="Times New Roman"/>
          <w:noProof/>
          <w:sz w:val="24"/>
          <w:szCs w:val="24"/>
          <w:lang w:val="en"/>
        </w:rPr>
        <w:instrText>ADDIN CSL_CITATION {"citationItems":[{"id":"ITEM-1","itemData":{"ISSN":"0925-5273","author":[{"dropping-particle":"","family":"Wong","given":"Chee Yew","non-dropping-particle":"","parse-names":false,"suffix":""},{"dropping-particle":"","family":"Karia","given":"Noorliza","non-dropping-particle":"","parse-names":false,"suffix":""}],"container-title":"International Journal of Production Economics","id":"ITEM-1","issue":"1","issued":{"date-parts":[["2010"]]},"page":"51-67","publisher":"Elsevier","title":"Explaining the competitive advantage of logistics service providers: A resource-based view approach","type":"article-journal","volume":"128"},"uris":["http://www.mendeley.com/documents/?uuid=1cd34117-eb74-4908-8921-dca785484a4d"]}],"mendeley":{"formattedCitation":"(Wong and Karia, 2010)","plainTextFormattedCitation":"(Wong and Karia, 2010)","previouslyFormattedCitation":"(Wong and Karia, 2010)"},"properties":{"noteIndex":0},"schema":"https://github.com/citation-style-language/schema/raw/master/csl-citation.json"}</w:instrText>
      </w:r>
      <w:r w:rsidRPr="001518C8">
        <w:rPr>
          <w:rFonts w:ascii="Times New Roman" w:hAnsi="Times New Roman" w:cs="Times New Roman"/>
          <w:noProof/>
          <w:sz w:val="24"/>
          <w:szCs w:val="24"/>
          <w:lang w:val="en"/>
        </w:rPr>
        <w:fldChar w:fldCharType="separate"/>
      </w:r>
      <w:r w:rsidRPr="001518C8">
        <w:rPr>
          <w:rFonts w:ascii="Times New Roman" w:hAnsi="Times New Roman" w:cs="Times New Roman"/>
          <w:noProof/>
          <w:sz w:val="24"/>
          <w:szCs w:val="24"/>
          <w:lang w:val="en"/>
        </w:rPr>
        <w:t>(Wong and Karia, 2010)</w:t>
      </w:r>
      <w:r w:rsidRPr="001518C8">
        <w:rPr>
          <w:rFonts w:ascii="Times New Roman" w:hAnsi="Times New Roman" w:cs="Times New Roman"/>
          <w:noProof/>
          <w:sz w:val="24"/>
          <w:szCs w:val="24"/>
          <w:lang w:val="en"/>
        </w:rPr>
        <w:fldChar w:fldCharType="end"/>
      </w:r>
      <w:r w:rsidRPr="001518C8">
        <w:rPr>
          <w:rFonts w:ascii="Times New Roman" w:hAnsi="Times New Roman" w:cs="Times New Roman"/>
          <w:noProof/>
          <w:sz w:val="24"/>
          <w:szCs w:val="24"/>
          <w:lang w:val="en"/>
        </w:rPr>
        <w:t>.</w:t>
      </w:r>
      <w:r w:rsidR="00714AEA" w:rsidRPr="001518C8">
        <w:rPr>
          <w:rFonts w:ascii="Times New Roman" w:hAnsi="Times New Roman" w:cs="Times New Roman"/>
          <w:noProof/>
          <w:sz w:val="24"/>
          <w:szCs w:val="24"/>
          <w:lang w:val="en"/>
        </w:rPr>
        <w:t xml:space="preserve"> </w:t>
      </w:r>
      <w:r w:rsidR="00D02998">
        <w:rPr>
          <w:rFonts w:ascii="Times New Roman" w:hAnsi="Times New Roman" w:cs="Times New Roman"/>
          <w:noProof/>
          <w:sz w:val="24"/>
          <w:szCs w:val="24"/>
          <w:lang w:val="en"/>
        </w:rPr>
        <w:t xml:space="preserve">According to </w:t>
      </w:r>
      <w:r w:rsidR="00714AEA" w:rsidRPr="001518C8">
        <w:rPr>
          <w:rFonts w:ascii="Times New Roman" w:hAnsi="Times New Roman" w:cs="Times New Roman"/>
          <w:noProof/>
          <w:sz w:val="24"/>
          <w:szCs w:val="24"/>
          <w:lang w:val="en"/>
        </w:rPr>
        <w:t>Hunt and Morgan</w:t>
      </w:r>
      <w:r w:rsidR="00C45A96">
        <w:rPr>
          <w:rFonts w:ascii="Times New Roman" w:hAnsi="Times New Roman" w:cs="Times New Roman"/>
          <w:noProof/>
          <w:sz w:val="24"/>
          <w:szCs w:val="24"/>
          <w:lang w:val="en"/>
        </w:rPr>
        <w:t xml:space="preserve"> </w:t>
      </w:r>
      <w:r w:rsidR="00714AEA" w:rsidRPr="001518C8">
        <w:rPr>
          <w:rFonts w:ascii="Times New Roman" w:hAnsi="Times New Roman" w:cs="Times New Roman"/>
          <w:noProof/>
          <w:sz w:val="24"/>
          <w:szCs w:val="24"/>
          <w:lang w:val="en"/>
        </w:rPr>
        <w:fldChar w:fldCharType="begin" w:fldLock="1"/>
      </w:r>
      <w:r w:rsidR="00714AEA" w:rsidRPr="001518C8">
        <w:rPr>
          <w:rFonts w:ascii="Times New Roman" w:hAnsi="Times New Roman" w:cs="Times New Roman"/>
          <w:noProof/>
          <w:sz w:val="24"/>
          <w:szCs w:val="24"/>
          <w:lang w:val="en"/>
        </w:rPr>
        <w:instrText>ADDIN CSL_CITATION {"citationItems":[{"id":"ITEM-1","itemData":{"DOI":"10.2307/1252069","ISSN":"00222429","abstract":"A new theory of competition is evolving in the strategy literature. The authors explicate the foundations of this new theory, the ''comparative advantage theory of competition,'' and contrast them with the neoclassical theory of perfect competition. They argue that the new theory of competition explains key macro and micro phenomena better than neoclassical perfect competition theory. Finally, they further explicate the theory of comparative advantage by evaluating a market orientation as a potential resource for comparative advantage.","author":[{"dropping-particle":"","family":"Hunt","given":"Shelby D.","non-dropping-particle":"","parse-names":false,"suffix":""},{"dropping-particle":"","family":"Morgan","given":"Robert M.","non-dropping-particle":"","parse-names":false,"suffix":""}],"container-title":"Journal of Marketing","id":"ITEM-1","issue":"2","issued":{"date-parts":[["1995"]]},"page":"1","title":"The Comparative Advantage Theory of Competition","type":"article-journal","volume":"59"},"suppress-author":1,"uris":["http://www.mendeley.com/documents/?uuid=d555c2c7-c062-4874-aa90-90f29bf2b65c"]}],"mendeley":{"formattedCitation":"(1995)","plainTextFormattedCitation":"(1995)","previouslyFormattedCitation":"(1995)"},"properties":{"noteIndex":0},"schema":"https://github.com/citation-style-language/schema/raw/master/csl-citation.json"}</w:instrText>
      </w:r>
      <w:r w:rsidR="00714AEA" w:rsidRPr="001518C8">
        <w:rPr>
          <w:rFonts w:ascii="Times New Roman" w:hAnsi="Times New Roman" w:cs="Times New Roman"/>
          <w:noProof/>
          <w:sz w:val="24"/>
          <w:szCs w:val="24"/>
          <w:lang w:val="en"/>
        </w:rPr>
        <w:fldChar w:fldCharType="separate"/>
      </w:r>
      <w:r w:rsidR="00714AEA" w:rsidRPr="001518C8">
        <w:rPr>
          <w:rFonts w:ascii="Times New Roman" w:hAnsi="Times New Roman" w:cs="Times New Roman"/>
          <w:noProof/>
          <w:sz w:val="24"/>
          <w:szCs w:val="24"/>
          <w:lang w:val="en"/>
        </w:rPr>
        <w:t>(1995)</w:t>
      </w:r>
      <w:r w:rsidR="00714AEA" w:rsidRPr="001518C8">
        <w:rPr>
          <w:rFonts w:ascii="Times New Roman" w:hAnsi="Times New Roman" w:cs="Times New Roman"/>
          <w:noProof/>
          <w:sz w:val="24"/>
          <w:szCs w:val="24"/>
          <w:lang w:val="en"/>
        </w:rPr>
        <w:fldChar w:fldCharType="end"/>
      </w:r>
      <w:r w:rsidR="00C45A96">
        <w:rPr>
          <w:rFonts w:ascii="Times New Roman" w:hAnsi="Times New Roman" w:cs="Times New Roman"/>
          <w:noProof/>
          <w:sz w:val="24"/>
          <w:szCs w:val="24"/>
          <w:lang w:val="en"/>
        </w:rPr>
        <w:t>,</w:t>
      </w:r>
      <w:r w:rsidR="00714AEA" w:rsidRPr="001518C8">
        <w:rPr>
          <w:rFonts w:ascii="Times New Roman" w:hAnsi="Times New Roman" w:cs="Times New Roman"/>
          <w:noProof/>
          <w:sz w:val="24"/>
          <w:szCs w:val="24"/>
          <w:lang w:val="en"/>
        </w:rPr>
        <w:t xml:space="preserve"> </w:t>
      </w:r>
      <w:r w:rsidR="00D02998">
        <w:rPr>
          <w:rFonts w:ascii="Times New Roman" w:hAnsi="Times New Roman" w:cs="Times New Roman"/>
          <w:noProof/>
          <w:sz w:val="24"/>
          <w:szCs w:val="24"/>
          <w:lang w:val="en"/>
        </w:rPr>
        <w:t>r</w:t>
      </w:r>
      <w:r w:rsidR="00D02998">
        <w:rPr>
          <w:rFonts w:ascii="Times New Roman" w:hAnsi="Times New Roman" w:cs="Times New Roman"/>
          <w:sz w:val="24"/>
          <w:szCs w:val="24"/>
          <w:lang w:val="en"/>
        </w:rPr>
        <w:t>elational resources are one of the seven categories that separate corporate resources, but these categories are not fully defined</w:t>
      </w:r>
      <w:r w:rsidR="00DC3F7D">
        <w:rPr>
          <w:rFonts w:ascii="Times New Roman" w:hAnsi="Times New Roman" w:cs="Times New Roman"/>
          <w:sz w:val="24"/>
          <w:szCs w:val="24"/>
          <w:lang w:val="en"/>
        </w:rPr>
        <w:t xml:space="preserve"> </w:t>
      </w:r>
      <w:r w:rsidR="00714AEA" w:rsidRPr="001518C8">
        <w:rPr>
          <w:rFonts w:ascii="Times New Roman" w:hAnsi="Times New Roman" w:cs="Times New Roman"/>
          <w:sz w:val="24"/>
          <w:szCs w:val="24"/>
        </w:rPr>
        <w:fldChar w:fldCharType="begin" w:fldLock="1"/>
      </w:r>
      <w:r w:rsidR="00714AEA" w:rsidRPr="001518C8">
        <w:rPr>
          <w:rFonts w:ascii="Times New Roman" w:hAnsi="Times New Roman" w:cs="Times New Roman"/>
          <w:sz w:val="24"/>
          <w:szCs w:val="24"/>
        </w:rPr>
        <w:instrText>ADDIN CSL_CITATION {"citationItems":[{"id":"ITEM-1","itemData":{"DOI":"10.1108/IJPDLM-09-2016-0271","ISBN":"0920160271","ISSN":"09600035","abstract":"Purpose: Drawing upon the theory of the resource-based view, the purpose of this paper is to examine the relationships among relational resources, innovation capability and firm performance in the third-party logistics (3PL) industry. Design/methodology/approach: Based on data collected from 203 3PL providers in China, this study adopts the approach of structural equation modeling to examine the hypothesized relationships among relational resources, innovation capability and firm performance. Findings: The results of this research confirm that relational resources have a positive effect on firm performance. However, the effect is not direct, but realized through the mediation of innovation capability. This study indicates that relational resources are important for 3PL providers to achieve superior performance, and innovation capability plays a mediating role between relational resources and firm performance. Originality/value: The main contributions of this paper to the literature are twofold. First, it extends the extant research by highlighting the mediating mechanism of innovation capability in relational resources’ influence on firm performance. Second, it advances the existing perspectives on 3PL firms in the Chinese context and this sheds light on logistics research on emerging markets.","author":[{"dropping-particle":"","family":"Shou","given":"Yongyi","non-dropping-particle":"","parse-names":false,"suffix":""},{"dropping-particle":"","family":"Shao","given":"Jinan","non-dropping-particle":"","parse-names":false,"suffix":""},{"dropping-particle":"","family":"Chen","given":"Anlan","non-dropping-particle":"","parse-names":false,"suffix":""}],"container-title":"International Journal of Physical Distribution and Logistics Management","id":"ITEM-1","issue":"9","issued":{"date-parts":[["2017"]]},"page":"864-883","title":"Relational resources and performance of Chinese third-party logistics providers: The mediating role of innovation capability","type":"article-journal","volume":"47"},"uris":["http://www.mendeley.com/documents/?uuid=07627439-b99a-47a1-a36d-675c64a8036e"]}],"mendeley":{"formattedCitation":"(Shou et al., 2017)","plainTextFormattedCitation":"(Shou et al., 2017)","previouslyFormattedCitation":"(Shou et al., 2017)"},"properties":{"noteIndex":0},"schema":"https://github.com/citation-style-language/schema/raw/master/csl-citation.json"}</w:instrText>
      </w:r>
      <w:r w:rsidR="00714AEA" w:rsidRPr="001518C8">
        <w:rPr>
          <w:rFonts w:ascii="Times New Roman" w:hAnsi="Times New Roman" w:cs="Times New Roman"/>
          <w:sz w:val="24"/>
          <w:szCs w:val="24"/>
        </w:rPr>
        <w:fldChar w:fldCharType="separate"/>
      </w:r>
      <w:r w:rsidR="00714AEA" w:rsidRPr="001518C8">
        <w:rPr>
          <w:rFonts w:ascii="Times New Roman" w:hAnsi="Times New Roman" w:cs="Times New Roman"/>
          <w:noProof/>
          <w:sz w:val="24"/>
          <w:szCs w:val="24"/>
        </w:rPr>
        <w:t>(Shou et al., 2017)</w:t>
      </w:r>
      <w:r w:rsidR="00714AEA" w:rsidRPr="001518C8">
        <w:rPr>
          <w:rFonts w:ascii="Times New Roman" w:hAnsi="Times New Roman" w:cs="Times New Roman"/>
          <w:sz w:val="24"/>
          <w:szCs w:val="24"/>
        </w:rPr>
        <w:fldChar w:fldCharType="end"/>
      </w:r>
      <w:r w:rsidR="00714AEA" w:rsidRPr="001518C8">
        <w:rPr>
          <w:rFonts w:ascii="Times New Roman" w:hAnsi="Times New Roman" w:cs="Times New Roman"/>
          <w:sz w:val="24"/>
          <w:szCs w:val="24"/>
        </w:rPr>
        <w:t xml:space="preserve">. Hunt and Morgan </w:t>
      </w:r>
      <w:r w:rsidR="00714AEA" w:rsidRPr="001518C8">
        <w:rPr>
          <w:rFonts w:ascii="Times New Roman" w:hAnsi="Times New Roman" w:cs="Times New Roman"/>
          <w:sz w:val="24"/>
          <w:szCs w:val="24"/>
        </w:rPr>
        <w:fldChar w:fldCharType="begin" w:fldLock="1"/>
      </w:r>
      <w:r w:rsidR="00714AEA" w:rsidRPr="001518C8">
        <w:rPr>
          <w:rFonts w:ascii="Times New Roman" w:hAnsi="Times New Roman" w:cs="Times New Roman"/>
          <w:sz w:val="24"/>
          <w:szCs w:val="24"/>
        </w:rPr>
        <w:instrText>ADDIN CSL_CITATION {"citationItems":[{"id":"ITEM-1","itemData":{"ISSN":"0148-2963","author":[{"dropping-particle":"","family":"Morgan","given":"Robert M","non-dropping-particle":"","parse-names":false,"suffix":""},{"dropping-particle":"","family":"Hunt","given":"Shelby","non-dropping-particle":"","parse-names":false,"suffix":""}],"container-title":"Journal of Business Research","id":"ITEM-1","issue":"3","issued":{"date-parts":[["1999"]]},"page":"281-290","publisher":"Elsevier","title":"Relationship-based competitive advantage: the role of relationship marketing in marketing strategy","type":"article-journal","volume":"46"},"suppress-author":1,"uris":["http://www.mendeley.com/documents/?uuid=d68bfc79-0ddf-4e9d-9786-45d9c943bc80"]}],"mendeley":{"formattedCitation":"(1999)","plainTextFormattedCitation":"(1999)","previouslyFormattedCitation":"(1999)"},"properties":{"noteIndex":0},"schema":"https://github.com/citation-style-language/schema/raw/master/csl-citation.json"}</w:instrText>
      </w:r>
      <w:r w:rsidR="00714AEA" w:rsidRPr="001518C8">
        <w:rPr>
          <w:rFonts w:ascii="Times New Roman" w:hAnsi="Times New Roman" w:cs="Times New Roman"/>
          <w:sz w:val="24"/>
          <w:szCs w:val="24"/>
        </w:rPr>
        <w:fldChar w:fldCharType="separate"/>
      </w:r>
      <w:r w:rsidR="00714AEA" w:rsidRPr="001518C8">
        <w:rPr>
          <w:rFonts w:ascii="Times New Roman" w:hAnsi="Times New Roman" w:cs="Times New Roman"/>
          <w:noProof/>
          <w:sz w:val="24"/>
          <w:szCs w:val="24"/>
        </w:rPr>
        <w:t>(1999)</w:t>
      </w:r>
      <w:r w:rsidR="00714AEA" w:rsidRPr="001518C8">
        <w:rPr>
          <w:rFonts w:ascii="Times New Roman" w:hAnsi="Times New Roman" w:cs="Times New Roman"/>
          <w:sz w:val="24"/>
          <w:szCs w:val="24"/>
        </w:rPr>
        <w:fldChar w:fldCharType="end"/>
      </w:r>
      <w:r w:rsidR="00DC3F7D">
        <w:rPr>
          <w:rFonts w:ascii="Times New Roman" w:hAnsi="Times New Roman" w:cs="Times New Roman"/>
          <w:sz w:val="24"/>
          <w:szCs w:val="24"/>
        </w:rPr>
        <w:t xml:space="preserve"> also emphasize that internal and external companies are a part of these connections.</w:t>
      </w:r>
    </w:p>
    <w:p w14:paraId="685EF2BE" w14:textId="10FF2E0A" w:rsidR="00962BB4" w:rsidRPr="001518C8" w:rsidRDefault="005E687B" w:rsidP="00E14DE9">
      <w:pPr>
        <w:tabs>
          <w:tab w:val="left" w:pos="426"/>
        </w:tabs>
        <w:jc w:val="both"/>
        <w:rPr>
          <w:rFonts w:ascii="Times New Roman" w:hAnsi="Times New Roman" w:cs="Times New Roman"/>
          <w:sz w:val="24"/>
          <w:szCs w:val="24"/>
          <w:lang w:val="en"/>
        </w:rPr>
      </w:pPr>
      <w:r w:rsidRPr="001518C8">
        <w:rPr>
          <w:rFonts w:ascii="Times New Roman" w:hAnsi="Times New Roman" w:cs="Times New Roman"/>
          <w:noProof/>
          <w:sz w:val="24"/>
          <w:szCs w:val="24"/>
          <w:lang w:val="en"/>
        </w:rPr>
        <w:t xml:space="preserve">Furthermore, Wong and Karia </w:t>
      </w:r>
      <w:r w:rsidR="00C01910">
        <w:rPr>
          <w:rFonts w:ascii="Times New Roman" w:hAnsi="Times New Roman" w:cs="Times New Roman"/>
          <w:noProof/>
          <w:sz w:val="24"/>
          <w:szCs w:val="24"/>
          <w:lang w:val="en"/>
        </w:rPr>
        <w:fldChar w:fldCharType="begin" w:fldLock="1"/>
      </w:r>
      <w:r w:rsidR="00C30D7D">
        <w:rPr>
          <w:rFonts w:ascii="Times New Roman" w:hAnsi="Times New Roman" w:cs="Times New Roman"/>
          <w:noProof/>
          <w:sz w:val="24"/>
          <w:szCs w:val="24"/>
          <w:lang w:val="en"/>
        </w:rPr>
        <w:instrText>ADDIN CSL_CITATION {"citationItems":[{"id":"ITEM-1","itemData":{"DOI":"10.5772/60041","author":[{"dropping-particle":"","family":"Karia","given":"Noorliza","non-dropping-particle":"","parse-names":false,"suffix":""},{"dropping-particle":"","family":"Wong","given":"Chee Yew","non-dropping-particle":"","parse-names":false,"suffix":""},{"dropping-particle":"","family":"Hasmi","given":"Muhammad","non-dropping-particle":"","parse-names":false,"suffix":""},{"dropping-particle":"","family":"Hassan","given":"Abu","non-dropping-particle":"","parse-names":false,"suffix":""},{"dropping-particle":"","family":"Lai","given":"Kee-hung","non-dropping-particle":"","parse-names":false,"suffix":""}],"id":"ITEM-1","issued":{"date-parts":[["2015"]]},"page":"1-14","title":"The Effects of Resource Bundling on Third-party Logistics Providers ’ Performance Regular Paper","type":"article-journal"},"suppress-author":1,"uris":["http://www.mendeley.com/documents/?uuid=3e3092f0-21ca-46a9-9ac4-9e142509771c"]}],"mendeley":{"formattedCitation":"(2015b)","plainTextFormattedCitation":"(2015b)","previouslyFormattedCitation":"(2015b)"},"properties":{"noteIndex":0},"schema":"https://github.com/citation-style-language/schema/raw/master/csl-citation.json"}</w:instrText>
      </w:r>
      <w:r w:rsidR="00C01910">
        <w:rPr>
          <w:rFonts w:ascii="Times New Roman" w:hAnsi="Times New Roman" w:cs="Times New Roman"/>
          <w:noProof/>
          <w:sz w:val="24"/>
          <w:szCs w:val="24"/>
          <w:lang w:val="en"/>
        </w:rPr>
        <w:fldChar w:fldCharType="separate"/>
      </w:r>
      <w:r w:rsidR="00C01910" w:rsidRPr="00C01910">
        <w:rPr>
          <w:rFonts w:ascii="Times New Roman" w:hAnsi="Times New Roman" w:cs="Times New Roman"/>
          <w:noProof/>
          <w:sz w:val="24"/>
          <w:szCs w:val="24"/>
          <w:lang w:val="en"/>
        </w:rPr>
        <w:t>(2015b)</w:t>
      </w:r>
      <w:r w:rsidR="00C01910">
        <w:rPr>
          <w:rFonts w:ascii="Times New Roman" w:hAnsi="Times New Roman" w:cs="Times New Roman"/>
          <w:noProof/>
          <w:sz w:val="24"/>
          <w:szCs w:val="24"/>
          <w:lang w:val="en"/>
        </w:rPr>
        <w:fldChar w:fldCharType="end"/>
      </w:r>
      <w:r w:rsidR="00962BB4" w:rsidRPr="001518C8">
        <w:rPr>
          <w:rFonts w:ascii="Times New Roman" w:hAnsi="Times New Roman" w:cs="Times New Roman"/>
          <w:noProof/>
          <w:sz w:val="24"/>
          <w:szCs w:val="24"/>
          <w:lang w:val="en"/>
        </w:rPr>
        <w:t xml:space="preserve"> </w:t>
      </w:r>
      <w:r w:rsidR="00B811D3">
        <w:rPr>
          <w:rFonts w:ascii="Times New Roman" w:hAnsi="Times New Roman" w:cs="Times New Roman"/>
          <w:noProof/>
          <w:sz w:val="24"/>
          <w:szCs w:val="24"/>
          <w:lang w:val="en"/>
        </w:rPr>
        <w:t>argued that the performance of logistics service providers is influenced by relational resources, such as relationships with clients, suppliers, and other business partners</w:t>
      </w:r>
      <w:r w:rsidRPr="001518C8">
        <w:rPr>
          <w:rFonts w:ascii="Times New Roman" w:hAnsi="Times New Roman" w:cs="Times New Roman"/>
          <w:noProof/>
          <w:sz w:val="24"/>
          <w:szCs w:val="24"/>
          <w:lang w:val="en"/>
        </w:rPr>
        <w:t>.</w:t>
      </w:r>
      <w:r w:rsidR="00962BB4" w:rsidRPr="001518C8">
        <w:rPr>
          <w:rFonts w:ascii="Times New Roman" w:hAnsi="Times New Roman" w:cs="Times New Roman"/>
          <w:noProof/>
          <w:sz w:val="24"/>
          <w:szCs w:val="24"/>
          <w:lang w:val="en"/>
        </w:rPr>
        <w:t xml:space="preserve"> Matanda </w:t>
      </w:r>
      <w:r w:rsidR="00962BB4" w:rsidRPr="001518C8">
        <w:rPr>
          <w:rFonts w:ascii="Times New Roman" w:hAnsi="Times New Roman" w:cs="Times New Roman"/>
          <w:noProof/>
          <w:sz w:val="24"/>
          <w:szCs w:val="24"/>
          <w:lang w:val="en"/>
        </w:rPr>
        <w:fldChar w:fldCharType="begin" w:fldLock="1"/>
      </w:r>
      <w:r w:rsidR="00962BB4" w:rsidRPr="001518C8">
        <w:rPr>
          <w:rFonts w:ascii="Times New Roman" w:hAnsi="Times New Roman" w:cs="Times New Roman"/>
          <w:noProof/>
          <w:sz w:val="24"/>
          <w:szCs w:val="24"/>
          <w:lang w:val="en"/>
        </w:rPr>
        <w:instrText>ADDIN CSL_CITATION {"citationItems":[{"id":"ITEM-1","itemData":{"DOI":"10.1016/j.ibusrev.2008.12.004","ISSN":"09695931 (ISSN)","abstract":"Limited research exists on the effect of environmental uncertainty on inter-organisational relationships and export performance improvement in supply chains that transcend national boundaries, especially in developing markets such as sub-Saharan Africa. Despite the dominance of the economic perspective in export performance literature, increased attention over the last decade has turned to the Resource Base View (RBV) and the relational perspective. Highlighting this theoretical gap, we develop an approach that argues export market buyers gain advantage by leveraging internal resources and draw upon RBV and relational exchange theory. Data from 262 fresh-produce export suppliers in Zimbabwe was used to investigate the effect of perceived environmental uncertainty on inter-organisational relationships and supplier export performance. Results indicate that perceived environmental uncertainty dimensions have varied influence over inter-organisational relationships. Results support the relational theory's tenet that commitment to future exchanges is associated with export performance improvement, and driven by a reciprocal pattern of each partner's perception of the other's commitment, relationship-specific investments and dependence. These inter-organisational relationships are seen as complementary resources of the firm, which export market buyers can rely on through power to coerce developing export suppliers to cooperate in conditions of perceived market turbulence and high competitive intensity. Market turbulence emerged as a complex factor and is negatively linked to commitment and cooperation. Contrary to prior research, cooperation had a negative effect on export performance improvement. Crown Copyright © 2009.","author":[{"dropping-particle":"","family":"Matanda","given":"M J","non-dropping-particle":"","parse-names":false,"suffix":""},{"dropping-particle":"","family":"Freeman","given":"S","non-dropping-particle":"","parse-names":false,"suffix":""}],"container-title":"International Business Review","id":"ITEM-1","issue":"1","issued":{"date-parts":[["2009"]]},"language":"English","note":"Cited By :103\n\nExport Date: 2 April 2023\n\nCorrespondence Address: Freeman, S.; Department of Management, Caulfield Campus, Vic. 3145, Australia; email: susan.freeman@buseco.monash.edu.au\n\nReferences: Aaby, N.E., Slater, S.F., Management influences on export performance: A review of the empirical literature 1978-88 (1989) International Marketing Review, 6, pp. 7-26; \nAchrol, R., Stern, L., Environmental determinants of decision-making uncertainty in marketing channels (1988) Journal of Marketing Review, 25 (1), pp. 36-50;\nAndersen, P.H., Listening to the global grapevine: SME export managers' personal contacts as a vehicle for export information generation (2006) Journal of World Business, 41, pp. 81-96;\nAulakh, P., Katobe, M., Sahay, A., Trust and performance in cross-border marketing partnerships: A behavioural approach [Special issue] (1996) Journal of International Business Studies, 27 (5), pp. 1005-1035;\nAulakh, P., Katobe, M., Teegan, H., Export strategies and performance of firms from emerging economies (2000) The Academy of Management Journal, 43 (3), pp. 342-361;\nAutio, E., Sapienza, H., Almeida, J., Effects of age at entry, knowledge intensity, and imitability on international growth (2000) Academy of Management Journal, 43 (5), pp. 909-924;\nAwuah, G., A firm's competence development through its network of exchange relationships (2001) Journal of Business and Industrial Marketing, 16 (6-7), pp. 574-599;\nAxinn, C.N., Noordeweir, T., Sinkula, J.M., Export strategies and export performance: An empirical investigation of a product/markets typology (1996) Advances in international marketing, 8, pp. 27-58. , Cavusgil S.T., and Axinn C. (Eds), JAI Press, Greenwich, CT;\nBagozzi, R.P., Yi, Y., Phillips, L.W., Assessing construct validity in organizational research (1991) Administrative Science Quarterly, 36, pp. 421-458;\nBair, J., Gereffi, G., Local clusters in global chains: The causes and consequences of export dynamism in Torreon's blue jeans industry (2001) World Development, 29 (11), pp. 1885-1903;\nBaker, W., Sinkula, J., Market orientation and the new product paradox (2005) Journal of Product Innovation Management., 22 (6), pp. 483-502;\nBalabanis, G., Thoedosiou, M., Katiskea, E., Export marketing: Developments and a research agenda (2004) International Marketing Review, 21 (4-5), pp. 353-375;\nBallou, R.H., Gilbert, S., Mukherjee, A., New managerial challenges from supply chain opportunities (2000) Industrial Marketing Management, 29, pp. 7-18;\nBarney, J., Firm resources and sustained competitive advantage (1991) Journal of Management, 17 (1), pp. 99-120;\nBarret, H.R., Ilbery, B.W., Brown, A.W., Binns, T., Globalization and the changing networks of food supply: The importation of fresh horticultural produce from Kenya into the (1999) Transactions of the Institute of British Geographers, 24 (2), pp. 159-174;\nBaum, J.B., Wally, S., Strategic decision speed and firm performance (2003) Strategic Management Journal, 24 (11), pp. 1107-1117;\nBeamish, P.W., Craig, R., McLellan, K., The performance characteristics of Canadian versus U.K. Exporters in small and medium sized firms (1993) Management International Review, 33 (2), pp. 121-137;\nBhargava, M., Dubelaar, C., Ramaswami, S., Reconciling diverse measures of performance: A conceptual model and test of a methodology (1994) Journal of Business Research, 31, pp. 235-246;\nBijmolt, T., Zwart, P., The impact of internal factors on the export success of Dutch small and medium-sized firms (1994) Journal of Small Business Management, 2, pp. 69-83;\nBollen, K., A new incremental fit index for general structural models (1989) Sociological Methods, 17, pp. 303-316;\nBoselie, D., Henson, S., Weatherspoon, D., Supermarket procurement practices in developing countries: Redefining the roles of the public and private sectors (2003) American Journal of Agricultural Economics, 85 (5), pp. 1155-1161;\nBourgeois, L., Strategy and environment: A conceptual integration (1980) Academy of Management Review, 5, pp. 25-39;\nBradley, F., Meyer, R., Gao, Y., Use of supplier-customer relationships by SMEs to enter foreign markets (2006) Industrial Marketing Management, 35, pp. 652-665;\nBrislin, R.W., Backtranslation for cross-cultural research (1970) Journal of Cross-cultural Psychology, 1 (3), pp. 185-216;\nBrislin, R.W., Comparative research methodology: Cross-cultural studies (1976) International Journal of Psychology, 11, pp. 215-229;\nBrown, J.R., Lusch, R., Nicholson, C., Power and relationship commitment: Their impact on marketing channel performance (1995) Journal of Retailing, 71, pp. 363-392;\nBuckley, P.J., Ghauri, P.N., Globalisation, economic geography and strategy of multinational enterprises (2004) Journal of International Business Studies, 35, pp. 81-98;\nBuckley, M.R., Cote, J.A., Comstock, S.M., Measurement errors in the behavioral sciences: The case of personality/attitude research (1990) Educational and Psychological Measurement, 50, pp. 447-474;\nBuckley, P.J., The role of China in the global strategy of multinational enterprises (2004) Journal of Chinese Economic and Business Studies, 2 (1), pp. 1-25;\nBryne, B.M., (2001) Structural equation modeling with AMOS: Basic concepts, applications, and programming, , Lawrence Erlbaum Associates, Mahwah, NJ;\nCadogan, J., Sandqvist, W., Salmineni, S., Puumalainen, R.T.K., Export marketing, interfunctional interactions, and performance consequences (2005) Journal of the Academy of Marketing Science, 33 (4), pp. 520-535;\nCadogan, J.W., Cui, C.C., Li, E.K.Y., Export market-oriented behavior and export performance: The moderating roles of competitive intensity and technological turbulence (2003) International Marketing Review, 20 (5), pp. 493-513;\nCadogan, J.W., Diamantopoulos, A., Siguaw, J.A., Export market-oriented activities: Their antecedents and performance consequences (2002) Journal of International Business Studies, 33 (3), pp. 615-626;\nCastrogiovanni, G.J., Environmental munificence: A theoretical assessment (1991) The Academy of Management Review, 16 (3), pp. 542-565;\nCavusgil, S.T., Zou, S., Marketing strategy-performance relationship: An investigation of the empirical link in export market ventures (1994) Journal of Marketing, 58 (1), pp. 1-21;\nCavusgil, S.T., Kirpalani, V.H., Introducing products into export markets: success factors (1993) Journal of Business Research, 27, pp. 1-15;\nChen, I.J., Paulraj, A., Towards a theory of supply chain management: The constructs and measurements (2004) Journal of Operations Management, 22, pp. 119-150;\nChetty, S., Eriksson, K., Mutual commitment and experiential knowledge in mature international business relationship (2002) International Business Review, 11, pp. 305-324;\nClaycomb, C., Droge, C., Germain, R., Applied process knowledge and market performance: The moderating effect of environmental uncertainty (2001) Journal of Knowledge Management, 5 (3), pp. 264-277;\nConner, K., Historical comparison of resource-based theory and five schools of thought within industrial organization economics: Do we have a new theory of the firm? (1991) Journal of Management, 17 (1), pp. 121-154;\nCoughlan, A., Anderson, E., Stern, L., El-Ansary, A., (2001) Marketing channels, , Prentice Hall, Upper Saddle River, NJ;\nCravens, D., Piercy, N., Relationship marketing and collaborative networks in service (1994) International Journal of Service Industry Management, 55, pp. 39-54;\nCronbach, L.J., Coefficient alpha and the Internet structure of tests (1951) Psychometrica, 16, pp. 297-334;\nCunningham, D., Controlling the marketing-purchasing interface: Resource development and organizational implications (2001) Supply Chain Management: An International Journal, 6 (5), pp. 212-215;\nCzinkota, M.R., Ronkainen, I.A., Market research: An international marketing manifesto (2003) Journal of International Marketing, 11 (1), pp. 13-27;\nCzinkota, M.R., Ursic, M., Classification of exporting firms according to sales and growth into a share matrix (1991) Journal of Business Research, 22, pp. 243-253;\nDaviron, B., Gibbon, P., Global commodity chains and African export agriculture (2002) Journal of Agrarian Change, 2 (2), pp. 137-161;\nDe Luz, M., Relationship between export strategy variables and export performance of Brazil-based manufacturers (1993) Journal of Global Marketing, 7 (1), pp. 87-110;\nDhanaraj, C., Beamish, P.W., A resource-based approach to the study of export performance (2003) Journal of Small Business Management, 41 (3), pp. 242-261;\nDi Gregorio, D., Re-thinking country risk: Insights from entrepreneurship theory (2005) International Business Review, 14, pp. 209-226;\nDiamantopoulos, A., Kakkos, N., Managerial assessments of export performance: Conceptual framework and empirical illustration (2007) Journal of International Marketing, 15 (3), pp. 1-31;\nDiamantopoulos, A., Schlegelmilch, B., Linking exporting manpower to export performance: A canonical regression analysis of European and U.S. data (1994) Advances in International Marketing, 6, pp. 161-181;\nDimitratos, P., Lioukas, S., Carter, S., The relationships between entrepreneurship and international performance: The importance of domestic environment (2004) International Business Review, 13, pp. 19-41;\nDobson, P., Waterson, M., Chu, A., The welfare consequences of the exercise of buyer power (1998) Research Paper, , Available on Hein online accessed on 6 May, 2008;\nDolan, C., Humphrey, J., Governance and trade in fresh vegetables: The impact of UK supermarkets on the African horticulture industry (2000) Journal of Development Studies, 37 (2), pp. 147-176;\nDolan, C., Humphrey, J., Harris-Pascal, C., (1999) Horticultural commodity chains; the impact of the UK market on African fresh vegetable industry, p. 96. , IDS Working Paper, University of Sussex: Institute of Development Studies;\nDominguez, L.V., Sequeria, C.G., Strategic options for LDC exports to developed countries (1991) International Marketing Review, 8 (5), pp. 27-43;\nDouglas, S.P., Craig, C.S., (1995) Global marketing strategy, , McGraw-Hill, New York;\nDouglas, S.P., Craig, S.C., On improving the conceptual foundations of international marketing research (2006) Journal of International Marketing, 14 (1), pp. 1-22;\nDwyer, R.P., Schurr, Oh, S., Developing buyer-seller relationships (1987) Journal of Marketing, 51, pp. 11-27;\nDyer, J., Ouchi, W., Japanese-style partnerships: Giving companies a competitive edge (1993) Sloan Management Review, pp. 51-63;\nDyer, J., Ouchi, W., Supermarkets on the African horticulture industry (1993) Journal of Development Studies, 37 (2), pp. 147-176;\nEiriz, V., Wilson, D., Research in relationship marketing: Antecedents, traditions and integration (2006) European Journal of Marketing, 40 (3-4), pp. 275-291;\nEisenhardt, K.M., Martin, J.A., Dynamic capabilities: What are they? (2000) Strategic Management Journal, 21 (10-11), pp. 1105-1121;\nEtemad, H., Internationalization of small and medium-sized enterprises: A grounded theoretical framework (2004) Canadian Journal of Administrative Sciences, 21, pp. 1-21;\nEvangelista, F.U., Export performance and its determinants: Some empirical evidence from Australian manufacturing firms. (1994) Advances in international marketing, 6, pp. 207-229. , Axinn C.N. (Ed);\nFornell, C., Larkner, D., Evaluating structural equation models with unobservable variables and measurement errors (1981) Journal of Marketing Research, 18, pp. 39-50;\nFredricks, E., Cross-functional involvement in new product development: A resource dependency and human capital perspective (2005) Qualitative Market Review: An International Journal, 8 (3), pp. 322-341;\nFreeman, S., Cavusgil, S.T., Entrepreneurial strategies for accelerated internationalization of smaller born globals (2007) Journal of International Marketing, 15 (4), pp. 1-40;\nFreeman, S.M., Edwards, R., Schroder, B., How smaller born-global firms use networks and alliances to overcome constraints to rapid internationalization (2006) Journal of International Marketing, 14 (3), pp. 33-63;\nFreeman, S.M., Cray, D., Sandwell, M., Networks and Australian professional services in newly emerging markets of Asia (2007) International Journal of Service Industry Management, 18 (2), pp. 152-166;\nGanesan, S., Determinants of long-term orientation in buyer-seller relationships (1994) Journal of Marketing, 58, pp. 1-19;\nGaski, J.F., Nevin, J., The differential effects of exercised and unexercised power sources in a marketing channel (1985) Journal of Marketing Research, 22, pp. 130-142;\nGerbing, D., Anderson, J.C., The updated paradigm for scale development incorporating unidimensionality and its assessment (1988) Journal of Marketing Research, 25, pp. 186-192;\nGereffi, G., International trade and industrial upgrading in the apparel commodity chain (1999) Journal of International Economics, 48 (1), pp. 37-70;\nGhauri, P.N., Lutz, C.H., Tesform, G., Using business networks to solve export marketing problems of small and medium-sized manufacturing firms from developing countries (2003) European Journal of Marketing, 37 (5-6), pp. 728-752;\nGoll, I., Rasheed, M., Rational decision-making and firm performance: The moderating role of the environment (1997) Strategic Management Journal, 18 (7), pp. 583-591;\nGrant, R.B., Towards a knowledge-based theory of the firm [Special issue] (1996) Strategic Management Journal, 17, pp. 109-122;\nGulati, R., Garino, J., Get the right mix of bricks &amp;amp; clicks (2000) Harvard Business Review, 78 (3), pp. 107-114;\nGummesson, E., Making relationship marketing operational (1994) International Journal of Service Industry Management, 5 (5), pp. 5-20;\nGundlach, G., Achrol, R., Mentzer, J., The structure of commitment and exchange (1995) Journal of Marketing, 59, pp. 78-92;\nHair, J.F., Anderson, R.E., Tatham, R.L., Black, W.C., (2005) Multivariate data analysis. 7th ed., , Prentice Hall, Upper Saddle River, NJ;\nHan, S., (1992) Antecedents to buyer-seller long-term relationships; an exploratory model of structural bonding and social bonding (Working paper (6-1992)), , Penn State-Institute of the Study of Markets;\nHanmer-Lloyd, S., Relationship appraisal (1996) Industrial Marketing Management, 25, pp. 176-185;\nHansen, G.S., Wernerfelt, B., Determinants of firm performance: The relative importance of economic and organisational factors (1989) Strategic Management Journal, 10 (5), pp. 399-411;\nHattie, J., Methodology review: Assessing unidimensionality of tests and items (1985) Applied Psychological, Measurement, 9, pp. 139-164;\nHeide, J.B., Interorganisational governance in marketing channels (1994) Journal of Marketing, 23, pp. 71-85;\nHolzmüller, H.H., Kasper, H., On the theory of export performance: Personal and organizational determinants of export trade activities observed in small and medium-sized firms (1991) Management International Review, 31, pp. 45-70;\nHoskisson, R., Eden, L., Lau, C., Wright, M., Strategy in emerging economies (2000) Academy of Management Journal, 43 (3), pp. 249-267;\nHughes, D., Merton, I., Partnership in produce: The J. Sainsbury approach to managing the fresh produce supply chain (1996) International Journal of Retail &amp;amp; Distribution Management, 1 (2), pp. 4-6;\nHumphrey, J., Schmitz, H., How does insertion in global value chains affect upgrading in industrial clusters? (2002) Regional Studies, 36 (9), pp. 1017-1027;\nHunt, S., Morgan, R.M., The comparative advantage theory of competition (1995) Journal of Marketing, 59, pp. 1-15;\nJaffe, S., Morton, J., (1995) Marketing Africa's high value foods: Comparative experiences of an emergent private sector, , ODA; Kendal Hunt Publishing Company;\nJaworski, A., Kohli, A., Market orientation: Antecedents and consequences (1993) Journal of Marketing, 57, pp. 53-70;\nKale, P., Singh, H., Building alliance capabilities: A knowledge-based approach (1999) Academy of Management Best Paper Proceedings, , Chicago, IL;\nKaleka, A., Resources and capabilities driving competitive advantage in export markets: Guidelines for industrial exporters (2002) Industrial Marketing Management, 31 (5), pp. 273-283;\nKalwani, M., Narayandas, N.L., Long-term manufacturer-supplier relationships: Did they pay off for supplier firms? (1995) Journal of Marketing, 59 (1), pp. 1-16;\nKatsikeas, C.S., Leonidou, L.C., Morgan, N.A., Firm-level export performance assessment: Review, evaluation, and development (2000) Journal of the Academy of Marketing Science, 28 (4), pp. 493-511;\nKaynak, E., Kara, A., Channels of distribution in developing Countries (2001) Journal of International Marketing and Market Research, 26 (2), pp. 59-75;\nKhandwalla, P.N., (1977) The design of organisations, , Harcourt Brace Javavovich, New York, NY;\nKim, B., Coordinating an innovation in supply chain management (2000) European Journal of Operational Research, 123 (3), pp. 568-584;\nKim, H., How will market orientation, environment and firm characteristics influence performance? (2003) Cross Cultural Research, 10 (4), pp. 71-86;\nKim, K., On Determinants of joint action in industrial distributor-supplier relationships: Beyond economic efficiency (1999) International Journal of Research in Marketing, 16, pp. 217-236;\nKim, K., Frazier, G., Measurement of distribution commitment in industrial channels of distribution (1997) Journal of Business Research, 40, pp. 139-154;\nKohli, A., Jaworski, B., Market orientation: The construct research proposition and managerial implications (1990) Journal of Marketing, 54, pp. 1-18;\nKumar, N., Scheer, L., Steenkamp, J., The effects of perceived interdependence on dealer attitudes (1995) Journal of Marketing Research, 32, pp. 348-356;\nKumcu, E., Harca, T., Kumcu, M.E., Managerial perceptions of the adequacy of export incentive programs Implications for export-led economic development policy (1995) Journal of Business Research, 32 (2), pp. 163-174;\nLages, L.F., Melewar, T.C., An exploratory study of Portuguese exporters marketing strategies (2000) Marketing in the new millennium: 29th EMAC proceedings (CD ROM), , Wierenga B., Smidts A., and Antonides G. (Eds), European Marketing Academy, Rotterdam;\nLages, L.F., Montgomery, D.B., Export performance as an antecedent of export commitment and marketing strategy adaptation: Evidence from small and medium sized exporters (2004) European Journal of Marketing, 38 (9-10), pp. 1186-1214;\nLages, L.F., Lages, C., Lages, C.R., Bringing export performance metrics into annual reports: The APEV scale and the PERFEX scorecard (2005) Journal of International Marketing, 13 (3), pp. 79-104;\nLages, L.F., A conceptual framework of the determinants of export performance: Reorganizing key variables and shifting contingencies in export marketing (2000) Journal of Global Marketing, 13 (3), pp. 29-51;\nLambe, C., Spekman, R., Hunt, S., Interimistic relational exchange: Conceptualization and propositional development (2002) Journal of the Academy of Marketing Science, 28 (2), pp. 212-225;\nLant, T.K., Hurley, A.E., A contingency model of response to performance feedback: Escalation of commitment and incremental adaptation in resource investment decisions (1999) Group and Organization Management, 24, pp. 421-437;\nLeonidou, L.C., Export stimulation research: Review, evaluation, and integration (1995) International Business Review, 4 (2), pp. 133-156;\nLeonidou, L.C., Overcoming the limits of exporting research using the relational paradigm (2003) International Marketing Review, 20 (2), pp. 129-141;\nLeonidou, L.C., Katsikeas, C.S., Export information sources: The role of organisational and internationalisation influences (1997) Journal of Strategic Marketing, 5, pp. 65-87;\nLeonidou, L.C., Katsikeas, C.S., Piercy, N.F., Identifying managerial influences on exporting: Past research and future directions (1998) Journal of International Marketing, 6 (2), pp. 81-111;\nLeonidou, L.C., Katsikeas, C., Samiee, S., Marketing strategy determinants of export performance: A meta-analysis (2002) Journal of Business Research, 55 (1), pp. 51-67;\nLeonidou, L.C., Katsikeas, C.S., Hadjimarcou, J., Building successful export business relationships (2002) Journal of International Marketing, 10 (3), pp. 99-115;\nLindell, M.K., Whitney, D.J., Accounting for common method variance in cross-sectional research designs (2001) Journal of Applied Psychology, 86, pp. 114-121;\nLusch, R., Brown, J., Interdependency, contracting and relational behaviour in marketing channels (1996) Journal of Marketing, 60, pp. 19-38;\nMadsen, T., Empirical export performance studies: A review of conceptualizations and findings (1987) Advances in international marketing, , Cavusgil S.T. (Ed), JAI Press, New York;\nMainela, T., Types and functions of social relationships in the organizing of an international joint venture (2007) Industrial Marketing Management, 36, pp. 87-98;\nMajocchi, A., Zucchella, A., Internationalization and performance: Findings from a set of Italian SMEs (2003) International Small Business Journal, 21 (3), pp. 249-266;\nMalhotra, N.K., Kim, S.S., Patil, A., Common method variance in IS research: A comparison of alternative approaches and a reanalysis of past research (2006) Management Science, 52 (12), pp. 1865-1883;\nMarshall, M.N., The key informant technique (1996) Family Practice, 13 (1), pp. 92-97;\nMatanda, M.J., Schroder, B., Environmental factors, supply chain capabi","page":"89-107","publisher-place":"Department of Marketing, Monash University, Frankston Campus, Box 527, Frankston, Vic. 3199, Australia","title":"Effect of perceived environmental uncertainty on exporter-importer inter-organisational relationships and export performance improvement","type":"article-journal","volume":"18"},"suppress-author":1,"uris":["http://www.mendeley.com/documents/?uuid=33653f63-9ef7-410f-9aba-b97048841711"]}],"mendeley":{"formattedCitation":"(2009)","plainTextFormattedCitation":"(2009)","previouslyFormattedCitation":"(2009)"},"properties":{"noteIndex":0},"schema":"https://github.com/citation-style-language/schema/raw/master/csl-citation.json"}</w:instrText>
      </w:r>
      <w:r w:rsidR="00962BB4" w:rsidRPr="001518C8">
        <w:rPr>
          <w:rFonts w:ascii="Times New Roman" w:hAnsi="Times New Roman" w:cs="Times New Roman"/>
          <w:noProof/>
          <w:sz w:val="24"/>
          <w:szCs w:val="24"/>
          <w:lang w:val="en"/>
        </w:rPr>
        <w:fldChar w:fldCharType="separate"/>
      </w:r>
      <w:r w:rsidR="00962BB4" w:rsidRPr="001518C8">
        <w:rPr>
          <w:rFonts w:ascii="Times New Roman" w:hAnsi="Times New Roman" w:cs="Times New Roman"/>
          <w:noProof/>
          <w:sz w:val="24"/>
          <w:szCs w:val="24"/>
          <w:lang w:val="en"/>
        </w:rPr>
        <w:t>(2009)</w:t>
      </w:r>
      <w:r w:rsidR="00962BB4" w:rsidRPr="001518C8">
        <w:rPr>
          <w:rFonts w:ascii="Times New Roman" w:hAnsi="Times New Roman" w:cs="Times New Roman"/>
          <w:noProof/>
          <w:sz w:val="24"/>
          <w:szCs w:val="24"/>
          <w:lang w:val="en"/>
        </w:rPr>
        <w:fldChar w:fldCharType="end"/>
      </w:r>
      <w:r w:rsidR="00962BB4" w:rsidRPr="001518C8">
        <w:rPr>
          <w:rFonts w:ascii="Times New Roman" w:hAnsi="Times New Roman" w:cs="Times New Roman"/>
          <w:noProof/>
          <w:sz w:val="24"/>
          <w:szCs w:val="24"/>
          <w:lang w:val="en"/>
        </w:rPr>
        <w:t xml:space="preserve"> </w:t>
      </w:r>
      <w:r w:rsidR="00B1041D">
        <w:rPr>
          <w:rFonts w:ascii="Times New Roman" w:hAnsi="Times New Roman" w:cs="Times New Roman"/>
          <w:noProof/>
          <w:sz w:val="24"/>
          <w:szCs w:val="24"/>
          <w:lang w:val="en"/>
        </w:rPr>
        <w:t>asses</w:t>
      </w:r>
      <w:r w:rsidR="00D93CA8">
        <w:rPr>
          <w:rFonts w:ascii="Times New Roman" w:hAnsi="Times New Roman" w:cs="Times New Roman"/>
          <w:noProof/>
          <w:sz w:val="24"/>
          <w:szCs w:val="24"/>
          <w:lang w:val="en"/>
        </w:rPr>
        <w:t>se</w:t>
      </w:r>
      <w:r w:rsidR="00B1041D">
        <w:rPr>
          <w:rFonts w:ascii="Times New Roman" w:hAnsi="Times New Roman" w:cs="Times New Roman"/>
          <w:noProof/>
          <w:sz w:val="24"/>
          <w:szCs w:val="24"/>
          <w:lang w:val="en"/>
        </w:rPr>
        <w:t>s</w:t>
      </w:r>
      <w:r w:rsidR="00962BB4" w:rsidRPr="001518C8">
        <w:rPr>
          <w:rFonts w:ascii="Times New Roman" w:hAnsi="Times New Roman" w:cs="Times New Roman"/>
          <w:noProof/>
          <w:sz w:val="24"/>
          <w:szCs w:val="24"/>
          <w:lang w:val="en"/>
        </w:rPr>
        <w:t xml:space="preserve"> environmental uncertainty by exporting companies on the relationship between importers organizations to improve their export performance. Karia </w:t>
      </w:r>
      <w:r w:rsidR="00962BB4" w:rsidRPr="001518C8">
        <w:rPr>
          <w:rFonts w:ascii="Times New Roman" w:hAnsi="Times New Roman" w:cs="Times New Roman"/>
          <w:noProof/>
          <w:sz w:val="24"/>
          <w:szCs w:val="24"/>
          <w:lang w:val="en"/>
        </w:rPr>
        <w:fldChar w:fldCharType="begin" w:fldLock="1"/>
      </w:r>
      <w:r w:rsidR="00C01910">
        <w:rPr>
          <w:rFonts w:ascii="Times New Roman" w:hAnsi="Times New Roman" w:cs="Times New Roman"/>
          <w:noProof/>
          <w:sz w:val="24"/>
          <w:szCs w:val="24"/>
          <w:lang w:val="en"/>
        </w:rPr>
        <w:instrText>ADDIN CSL_CITATION {"citationItems":[{"id":"ITEM-1","itemData":{"ISSN":"1847-9790","author":[{"dropping-particle":"","family":"Karia","given":"Noorliza","non-dropping-particle":"","parse-names":false,"suffix":""},{"dropping-particle":"","family":"Wong","given":"Chee Yew","non-dropping-particle":"","parse-names":false,"suffix":""},{"dropping-particle":"","family":"Asaari","given":"Muhammad Hasmi Abu Hassan","non-dropping-particle":"","parse-names":false,"suffix":""},{"dropping-particle":"","family":"Lai","given":"Kee-hung","non-dropping-particle":"","parse-names":false,"suffix":""}],"container-title":"International journal of engineering business management","id":"ITEM-1","issued":{"date-parts":[["2015"]]},"page":"9","publisher":"SAGE Publications Sage UK: London, England","title":"The effects of resource bundling on third-party logistics providers' performance","type":"article-journal","volume":"7"},"suppress-author":1,"uris":["http://www.mendeley.com/documents/?uuid=08755042-3ba3-4c44-904b-5444e082b978"]}],"mendeley":{"formattedCitation":"(2015a)","plainTextFormattedCitation":"(2015a)","previouslyFormattedCitation":"(2015a)"},"properties":{"noteIndex":0},"schema":"https://github.com/citation-style-language/schema/raw/master/csl-citation.json"}</w:instrText>
      </w:r>
      <w:r w:rsidR="00962BB4" w:rsidRPr="001518C8">
        <w:rPr>
          <w:rFonts w:ascii="Times New Roman" w:hAnsi="Times New Roman" w:cs="Times New Roman"/>
          <w:noProof/>
          <w:sz w:val="24"/>
          <w:szCs w:val="24"/>
          <w:lang w:val="en"/>
        </w:rPr>
        <w:fldChar w:fldCharType="separate"/>
      </w:r>
      <w:r w:rsidR="00C01910" w:rsidRPr="00C01910">
        <w:rPr>
          <w:rFonts w:ascii="Times New Roman" w:hAnsi="Times New Roman" w:cs="Times New Roman"/>
          <w:noProof/>
          <w:sz w:val="24"/>
          <w:szCs w:val="24"/>
          <w:lang w:val="en"/>
        </w:rPr>
        <w:t>(2015a)</w:t>
      </w:r>
      <w:r w:rsidR="00962BB4" w:rsidRPr="001518C8">
        <w:rPr>
          <w:rFonts w:ascii="Times New Roman" w:hAnsi="Times New Roman" w:cs="Times New Roman"/>
          <w:noProof/>
          <w:sz w:val="24"/>
          <w:szCs w:val="24"/>
          <w:lang w:val="en"/>
        </w:rPr>
        <w:fldChar w:fldCharType="end"/>
      </w:r>
      <w:r w:rsidR="00962BB4" w:rsidRPr="001518C8">
        <w:rPr>
          <w:rFonts w:ascii="Times New Roman" w:hAnsi="Times New Roman" w:cs="Times New Roman"/>
          <w:noProof/>
          <w:sz w:val="24"/>
          <w:szCs w:val="24"/>
          <w:lang w:val="en"/>
        </w:rPr>
        <w:t xml:space="preserve"> </w:t>
      </w:r>
      <w:r w:rsidR="00962BB4" w:rsidRPr="001518C8">
        <w:rPr>
          <w:rFonts w:ascii="Times New Roman" w:hAnsi="Times New Roman" w:cs="Times New Roman"/>
          <w:sz w:val="24"/>
          <w:szCs w:val="24"/>
          <w:lang w:val="en"/>
        </w:rPr>
        <w:t xml:space="preserve">states that the relational resource of the enterprise is the embedded relationship associated with it. </w:t>
      </w:r>
      <w:r w:rsidR="00B811D3">
        <w:rPr>
          <w:rFonts w:ascii="Times New Roman" w:hAnsi="Times New Roman" w:cs="Times New Roman"/>
          <w:sz w:val="24"/>
          <w:szCs w:val="24"/>
          <w:lang w:val="en"/>
        </w:rPr>
        <w:t xml:space="preserve">These relationships </w:t>
      </w:r>
      <w:r w:rsidR="00B1041D">
        <w:rPr>
          <w:rFonts w:ascii="Times New Roman" w:hAnsi="Times New Roman" w:cs="Times New Roman"/>
          <w:sz w:val="24"/>
          <w:szCs w:val="24"/>
          <w:lang w:val="en"/>
        </w:rPr>
        <w:t>are</w:t>
      </w:r>
      <w:r w:rsidR="00B811D3">
        <w:rPr>
          <w:rFonts w:ascii="Times New Roman" w:hAnsi="Times New Roman" w:cs="Times New Roman"/>
          <w:sz w:val="24"/>
          <w:szCs w:val="24"/>
          <w:lang w:val="en"/>
        </w:rPr>
        <w:t xml:space="preserve"> the building blocks for long-term coordination, cooperation, and the fostering of trust between the organization and its partners.</w:t>
      </w:r>
      <w:r w:rsidR="00DC3F7D">
        <w:rPr>
          <w:rFonts w:ascii="Times New Roman" w:hAnsi="Times New Roman" w:cs="Times New Roman"/>
          <w:sz w:val="24"/>
          <w:szCs w:val="24"/>
          <w:lang w:val="en"/>
        </w:rPr>
        <w:t xml:space="preserve"> </w:t>
      </w:r>
      <w:r w:rsidR="00D02998">
        <w:rPr>
          <w:rFonts w:ascii="Times New Roman" w:hAnsi="Times New Roman" w:cs="Times New Roman"/>
          <w:sz w:val="24"/>
          <w:szCs w:val="24"/>
          <w:lang w:val="en"/>
        </w:rPr>
        <w:t xml:space="preserve">Relational resources contribute to the success of an organization by improving the effectiveness and efficiency of </w:t>
      </w:r>
      <w:r w:rsidR="00C45A96">
        <w:rPr>
          <w:rFonts w:ascii="Times New Roman" w:hAnsi="Times New Roman" w:cs="Times New Roman"/>
          <w:sz w:val="24"/>
          <w:szCs w:val="24"/>
          <w:lang w:val="en"/>
        </w:rPr>
        <w:t>it</w:t>
      </w:r>
      <w:r w:rsidR="00D02998">
        <w:rPr>
          <w:rFonts w:ascii="Times New Roman" w:hAnsi="Times New Roman" w:cs="Times New Roman"/>
          <w:sz w:val="24"/>
          <w:szCs w:val="24"/>
          <w:lang w:val="en"/>
        </w:rPr>
        <w:t>s interactions with its clients and suppliers</w:t>
      </w:r>
      <w:r w:rsidR="00DC3F7D">
        <w:rPr>
          <w:rFonts w:ascii="Times New Roman" w:hAnsi="Times New Roman" w:cs="Times New Roman"/>
          <w:sz w:val="24"/>
          <w:szCs w:val="24"/>
          <w:lang w:val="en"/>
        </w:rPr>
        <w:t xml:space="preserve">. Relational resources can aid </w:t>
      </w:r>
      <w:r w:rsidR="00AC506E">
        <w:rPr>
          <w:rFonts w:ascii="Times New Roman" w:hAnsi="Times New Roman" w:cs="Times New Roman"/>
          <w:sz w:val="24"/>
          <w:szCs w:val="24"/>
          <w:lang w:val="en"/>
        </w:rPr>
        <w:t>logistics service providers' innovation capabilitie</w:t>
      </w:r>
      <w:r w:rsidR="00DC3F7D">
        <w:rPr>
          <w:rFonts w:ascii="Times New Roman" w:hAnsi="Times New Roman" w:cs="Times New Roman"/>
          <w:sz w:val="24"/>
          <w:szCs w:val="24"/>
          <w:lang w:val="en"/>
        </w:rPr>
        <w:t>s, affecting business performance</w:t>
      </w:r>
      <w:r w:rsidR="00962BB4" w:rsidRPr="001518C8">
        <w:rPr>
          <w:rFonts w:ascii="Times New Roman" w:hAnsi="Times New Roman" w:cs="Times New Roman"/>
          <w:sz w:val="24"/>
          <w:szCs w:val="24"/>
          <w:lang w:val="en"/>
        </w:rPr>
        <w:t xml:space="preserve"> </w:t>
      </w:r>
      <w:r w:rsidR="00962BB4" w:rsidRPr="001518C8">
        <w:rPr>
          <w:rFonts w:ascii="Times New Roman" w:hAnsi="Times New Roman" w:cs="Times New Roman"/>
          <w:sz w:val="24"/>
          <w:szCs w:val="24"/>
          <w:lang w:val="en"/>
        </w:rPr>
        <w:fldChar w:fldCharType="begin" w:fldLock="1"/>
      </w:r>
      <w:r w:rsidR="00714AEA" w:rsidRPr="001518C8">
        <w:rPr>
          <w:rFonts w:ascii="Times New Roman" w:hAnsi="Times New Roman" w:cs="Times New Roman"/>
          <w:sz w:val="24"/>
          <w:szCs w:val="24"/>
          <w:lang w:val="en"/>
        </w:rPr>
        <w:instrText>ADDIN CSL_CITATION {"citationItems":[{"id":"ITEM-1","itemData":{"DOI":"10.1108/IJPDLM-09-2016-0271","ISBN":"0920160271","ISSN":"09600035","abstract":"Purpose: Drawing upon the theory of the resource-based view, the purpose of this paper is to examine the relationships among relational resources, innovation capability and firm performance in the third-party logistics (3PL) industry. Design/methodology/approach: Based on data collected from 203 3PL providers in China, this study adopts the approach of structural equation modeling to examine the hypothesized relationships among relational resources, innovation capability and firm performance. Findings: The results of this research confirm that relational resources have a positive effect on firm performance. However, the effect is not direct, but realized through the mediation of innovation capability. This study indicates that relational resources are important for 3PL providers to achieve superior performance, and innovation capability plays a mediating role between relational resources and firm performance. Originality/value: The main contributions of this paper to the literature are twofold. First, it extends the extant research by highlighting the mediating mechanism of innovation capability in relational resources’ influence on firm performance. Second, it advances the existing perspectives on 3PL firms in the Chinese context and this sheds light on logistics research on emerging markets.","author":[{"dropping-particle":"","family":"Shou","given":"Yongyi","non-dropping-particle":"","parse-names":false,"suffix":""},{"dropping-particle":"","family":"Shao","given":"Jinan","non-dropping-particle":"","parse-names":false,"suffix":""},{"dropping-particle":"","family":"Chen","given":"Anlan","non-dropping-particle":"","parse-names":false,"suffix":""}],"container-title":"International Journal of Physical Distribution and Logistics Management","id":"ITEM-1","issue":"9","issued":{"date-parts":[["2017"]]},"page":"864-883","title":"Relational resources and performance of Chinese third-party logistics providers: The mediating role of innovation capability","type":"article-journal","volume":"47"},"uris":["http://www.mendeley.com/documents/?uuid=07627439-b99a-47a1-a36d-675c64a8036e"]}],"mendeley":{"formattedCitation":"(Shou et al., 2017)","plainTextFormattedCitation":"(Shou et al., 2017)","previouslyFormattedCitation":"(Shou et al., 2017)"},"properties":{"noteIndex":0},"schema":"https://github.com/citation-style-language/schema/raw/master/csl-citation.json"}</w:instrText>
      </w:r>
      <w:r w:rsidR="00962BB4" w:rsidRPr="001518C8">
        <w:rPr>
          <w:rFonts w:ascii="Times New Roman" w:hAnsi="Times New Roman" w:cs="Times New Roman"/>
          <w:sz w:val="24"/>
          <w:szCs w:val="24"/>
          <w:lang w:val="en"/>
        </w:rPr>
        <w:fldChar w:fldCharType="separate"/>
      </w:r>
      <w:r w:rsidR="00962BB4" w:rsidRPr="001518C8">
        <w:rPr>
          <w:rFonts w:ascii="Times New Roman" w:hAnsi="Times New Roman" w:cs="Times New Roman"/>
          <w:noProof/>
          <w:sz w:val="24"/>
          <w:szCs w:val="24"/>
          <w:lang w:val="en"/>
        </w:rPr>
        <w:t>(Shou et al., 2017)</w:t>
      </w:r>
      <w:r w:rsidR="00962BB4" w:rsidRPr="001518C8">
        <w:rPr>
          <w:rFonts w:ascii="Times New Roman" w:hAnsi="Times New Roman" w:cs="Times New Roman"/>
          <w:sz w:val="24"/>
          <w:szCs w:val="24"/>
          <w:lang w:val="en"/>
        </w:rPr>
        <w:fldChar w:fldCharType="end"/>
      </w:r>
      <w:r w:rsidR="00962BB4" w:rsidRPr="001518C8">
        <w:rPr>
          <w:rFonts w:ascii="Times New Roman" w:hAnsi="Times New Roman" w:cs="Times New Roman"/>
          <w:sz w:val="24"/>
          <w:szCs w:val="24"/>
          <w:lang w:val="en"/>
        </w:rPr>
        <w:t>.</w:t>
      </w:r>
      <w:r w:rsidR="00714AEA" w:rsidRPr="001518C8">
        <w:rPr>
          <w:rFonts w:ascii="Times New Roman" w:hAnsi="Times New Roman" w:cs="Times New Roman"/>
          <w:sz w:val="24"/>
          <w:szCs w:val="24"/>
          <w:lang w:val="en"/>
        </w:rPr>
        <w:t xml:space="preserve"> </w:t>
      </w:r>
      <w:r w:rsidR="00DC3F7D">
        <w:rPr>
          <w:rFonts w:ascii="Times New Roman" w:hAnsi="Times New Roman" w:cs="Times New Roman"/>
          <w:sz w:val="24"/>
          <w:szCs w:val="24"/>
          <w:lang w:val="en"/>
        </w:rPr>
        <w:t xml:space="preserve"> </w:t>
      </w:r>
      <w:r w:rsidR="00962BB4" w:rsidRPr="001518C8">
        <w:rPr>
          <w:rFonts w:ascii="Times New Roman" w:hAnsi="Times New Roman" w:cs="Times New Roman"/>
          <w:sz w:val="24"/>
          <w:szCs w:val="24"/>
          <w:lang w:val="en"/>
        </w:rPr>
        <w:t>In line with Karia (2015) and Shou et al. (2017),</w:t>
      </w:r>
      <w:r w:rsidR="00714AEA" w:rsidRPr="001518C8">
        <w:rPr>
          <w:rFonts w:ascii="Times New Roman" w:hAnsi="Times New Roman" w:cs="Times New Roman"/>
          <w:sz w:val="24"/>
          <w:szCs w:val="24"/>
          <w:lang w:val="en"/>
        </w:rPr>
        <w:t xml:space="preserve"> </w:t>
      </w:r>
      <w:r w:rsidR="00962BB4" w:rsidRPr="001518C8">
        <w:rPr>
          <w:rFonts w:ascii="Times New Roman" w:hAnsi="Times New Roman" w:cs="Times New Roman"/>
          <w:sz w:val="24"/>
          <w:szCs w:val="24"/>
          <w:lang w:val="en"/>
        </w:rPr>
        <w:t xml:space="preserve">this study refers to relational resources </w:t>
      </w:r>
      <w:r w:rsidR="00367FAE">
        <w:rPr>
          <w:rFonts w:ascii="Times New Roman" w:hAnsi="Times New Roman" w:cs="Times New Roman"/>
          <w:sz w:val="24"/>
          <w:szCs w:val="24"/>
          <w:lang w:val="en"/>
        </w:rPr>
        <w:t>as the connections a business makes with its clients and suppliers.</w:t>
      </w:r>
    </w:p>
    <w:p w14:paraId="1D934807" w14:textId="77777777" w:rsidR="00714AEA" w:rsidRPr="001518C8" w:rsidRDefault="00367FAE" w:rsidP="00932D6D">
      <w:pPr>
        <w:tabs>
          <w:tab w:val="left" w:pos="426"/>
        </w:tabs>
        <w:jc w:val="both"/>
        <w:rPr>
          <w:rFonts w:ascii="Times New Roman" w:hAnsi="Times New Roman" w:cs="Times New Roman"/>
          <w:noProof/>
          <w:sz w:val="24"/>
          <w:szCs w:val="24"/>
          <w:lang w:val="en"/>
        </w:rPr>
      </w:pPr>
      <w:r>
        <w:rPr>
          <w:rFonts w:ascii="Times New Roman" w:hAnsi="Times New Roman" w:cs="Times New Roman"/>
          <w:sz w:val="24"/>
          <w:szCs w:val="24"/>
          <w:lang w:val="en"/>
        </w:rPr>
        <w:t xml:space="preserve">The effectiveness of relational resources on businesses is discussed in recent research </w:t>
      </w:r>
      <w:r w:rsidR="00714AEA" w:rsidRPr="001518C8">
        <w:rPr>
          <w:rFonts w:ascii="Times New Roman" w:hAnsi="Times New Roman" w:cs="Times New Roman"/>
          <w:sz w:val="24"/>
          <w:szCs w:val="24"/>
        </w:rPr>
        <w:fldChar w:fldCharType="begin" w:fldLock="1"/>
      </w:r>
      <w:r w:rsidR="009039F3">
        <w:rPr>
          <w:rFonts w:ascii="Times New Roman" w:hAnsi="Times New Roman" w:cs="Times New Roman"/>
          <w:sz w:val="24"/>
          <w:szCs w:val="24"/>
        </w:rPr>
        <w:instrText>ADDIN CSL_CITATION {"citationItems":[{"id":"ITEM-1","itemData":{"ISSN":"0148-2963","author":[{"dropping-particle":"","family":"Morgan","given":"Robert M","non-dropping-particle":"","parse-names":false,"suffix":""},{"dropping-particle":"","family":"Hunt","given":"Shelby","non-dropping-particle":"","parse-names":false,"suffix":""}],"container-title":"Journal of Business Research","id":"ITEM-1","issue":"3","issued":{"date-parts":[["1999"]]},"page":"281-290","publisher":"Elsevier","title":"Relationship-based competitive advantage: the role of relationship marketing in marketing strategy","type":"article-journal","volume":"46"},"uris":["http://www.mendeley.com/documents/?uuid=d68bfc79-0ddf-4e9d-9786-45d9c943bc80"]},{"id":"ITEM-2","itemData":{"DOI":"10.1108/JBIM-03-2020-0165","ISSN":"08858624 (ISSN)","abstract":"Purpose: Earlier work has suggested that assumptions, values and beliefs about the importance of cooperating with competitors (a coopetition-oriented mindset) should manifest into behavioural forms of coopetition, such as resource and capability-sharing activities. Yet, limited research surrounds the complexities of this link. The purpose of this study is to unpack the relationship between a coopetition-oriented mindset and coopetition-oriented behaviours under the moderating roles of industry experience and degree of internationalization, guided by resource-based theory and the relational view. Design/methodology/approach: The chosen empirical context was the Canadian wine industry because wine producers are often involved in coopetition strategies and have varying degrees of internationalisation. Preliminary interview data were collected from 18 managers to shape the operationalisations. Then survey data were collected from 195 Canadian wine producers. After checking the statistical data for all major assessments of reliability and validity (together with common method variance), the hypothesised and control paths were tested through hierarchical regression. Findings: A coopetition-oriented mindset had a positive and significant association with coopetition-oriented behaviours. Surprisingly, this link was negatively moderated by industry experience. Additionally, degree of internationalisation yielded a positive moderation effect. These moderators highlight situations where a coopetition-oriented mindset is (and is not) likely to manifest into coopetition activities. Practical implications: If firms aim to engage in behavioural forms of coopetition, they should manage assumptions, values and beliefs associated with the advantages of collaborating with their competitors. Industry experience can limit the extent to which business’ coopetition-oriented mindsets manifest into coopetition-oriented behaviours. This could be explained by decision makers possessing information that discourages them from working with certain (untrustworthy) rivals because of the potential harmful effects on their performance. Companies should use their industry experience to avoid working with rival entities that will create negative outcomes, such as tensions (e.g., conflict, power imbalances and opportunistic behaviours), lost intellectual property and diluted competitive advantages. Nonetheless, industry experience might signify that there are more risks than rewards linked…","author":[{"dropping-particle":"","family":"Crick","given":"J M","non-dropping-particle":"","parse-names":false,"suffix":""}],"container-title":"Journal of Business and Industrial Marketing","id":"ITEM-2","issue":"3","issued":{"date-parts":[["2021"]]},"language":"English","note":"Cited By :26\n\nExport Date: 8 April 2023\n\nCorrespondence Address: Crick, J.M.; School of Business and Economics, United Kingdom; email: j.m.crick@lboro.ac.uk\n\nFunding text 1: The author would like to thank the Centre for Service Management at Loughborough University for the financial support leading to this study.\n\nReferences: Acquaah, M., Managerial social capital, strategic orientation, and organizational performance in an emerging economy (2007) Strategic Management Journal, 28 (12), pp. 1235-1255; \nArmstrong, J.S., Overton, T.S., Estimating non-response bias in mail surveys (1977) Journal of Marketing Research, 14 (3), pp. 396-402;\nBarney, J.B., Firm resources and sustained competitive advantage (1991) Journal of Management, 17 (1), pp. 99-120;\nBarney, J.B., Resource-based theories of competitive advantage: a ten-year retrospective on the resource-based view (2001) Journal of Management, 27 (6), pp. 643-650;\nBarney, J.B., How marketing scholars might address issues in resource-based theory (2014) Journal of the Academy of Marketing Science, 42 (1), pp. 24-26;\nBarney, J.B., Why resource‐based theory’s model of profit appropriation must incorporate a stakeholder perspective (2018) Strategic Management Journal, 39 (13), pp. 3305-3325;\nBarney, J.B., Ketchen, D.J., Jr., Wright, M., The future of resource-based theory: revitalization or decline? (2011) Journal of Management, 37 (5), pp. 1299-1315;\nBasterretxea, I., Charterina, J., Landeta, J., Coopetition and innovation: lessons from worker cooperatives in the Spanish machine tool industry (2019) Journal of Business &amp;amp; Industrial Marketing, 34 (6), pp. 1223-1235;\nBel, R., A property rights theory of competitive advantage (2018) Strategic Management Journal, 39 (6), pp. 1678-1703;\nBengtsson, M., Kock, S., Cooperation and competition in relationships between competitors in business networks (1999) Journal of Business &amp;amp; Industrial Marketing, 14 (3), pp. 178-194;\nBengtsson, M., Kock, S., Coopetition in business networks: to cooperate and compete simultaneously (2000) Industrial Marketing Management, 29 (5), pp. 411-426;\nBengtsson, M., Kock, S., Coopetition – quo vadis? Past accomplishments and future challenges (2014) Industrial Marketing Management, 43 (2), pp. 180-188;\nBengtsson, M., Raza-Ullah, T., A systematic review of research on coopetition: toward a multi-level understanding (2016) Industrial Marketing Management, 57 (1), pp. 23-39;\nBengtsson, M., Raza-Ullah, T., Vanyushyn, V., The coopetition paradox and tension: the moderating role of coopetition capability (2016) Industrial Marketing Management, 53 (1), pp. 19-30;\nBottger, T., Rudolph, T., Evanschitzky, H., Pfrang, T., Customer inspiration: conceptualization, scale development, and validation (2017) Journal of Marketing, 81 (6), pp. 116-131;\nBouncken, R.B., Kraus, S., Innovation in knowledge-intensive industries: the double-edged sword of coopetition (2013) Journal of Business Research, 66 (10), pp. 2060-2070;\nBouncken, R.B., Fredrich, V., Ritala, P., Kraus, S., Coopetition in new product development alliances: advantages and tensions for incremental and radical innovation (2018) British Journal of Management, 29 (3), pp. 391-410;\nBouncken, R.B., Gast, J., Kraus, S., Bogers, M., Coopetition: a systematic review, synthesis, and future research directions (2015) Review of Managerial Science, 9 (3), pp. 577-601;\nBrandenburger, A.M., Nalebuff, B.J., (1996) Co-Opetition, , Doubleday Dell Publishing Group Inc, New York, NY;\nBrennan, R., Canning, L., McDowell, R., (2017) Business-to-Business Marketing, , 4th ed., Sage Publications Limited, London;\nCadogan, J.W., Kuivalinen, O., Sundqvist, S., Export market-oriented behavior and export performance: quadratic and moderating effects under differing degrees of market dynamism and internationalization (2009) Journal of International Marketing, 17 (4), pp. 71-89;\nCadogan, J.W., Sundqvist, S., Puumalainen, K., Salminen, R.T., Strategic flexibilities and export performance: the moderating roles of export market-oriented behavior and the export environment (2012) European Journal of Marketing, 46 (10), pp. 1418-1452;\nCadogan, J.W., Sundqvist, S., Salminen, R.T., Puumalainen, K., Export marketing, inter-functional interactions, and performance consequences (2005) Journal of the Academy of Marketing Science, 33 (4), pp. 520-535;\n(2019) Industry statistics, , www.canadianvintners.com/industry-statistics/, retrieved from:, accessed 29 October 2019;\nCarbonell, P., Escudero, A.I.R., The effect of market orientation on innovation speed and new product performance (2010) Journal of Business &amp;amp; Industrial Marketing, 25 (7), pp. 501-513;\nCharters, S., Fountain, J., Fish, N., You felt like lingering: experiencing real service at the winery tasting room (2009) Journal of Travel Research, 48 (1), pp. 122-134;\nChurchill, G.A., Jr., A paradigm for developing better measures of marketing constructs (1979) Journal of Marketing Research, 16 (1), pp. 64-73;\nConner, K.R., Prahalad, C.K., A resource-based theory of the firm: knowledge versus opportunism (1996) Organization Science, 7 (5), pp. 477-501;\nCortez, R.M., Johnston, W.J., Marketing role in B2B settings: evidence from advanced, emerging and developing markets (2019) Journal of Business &amp;amp; Industrial Marketing, 34 (3), pp. 605-617;\nCoviello, N.E., Brodie, R.J., Contemporary marketing practices of consumer and business-to-business firms: how different are they? (2001) Journal of Business &amp;amp; Industrial Marketing, 16 (5), pp. 382-400;\nCrick, D., UK SMEs’ motives for internationalizing: differences between firms employing particular overseas market servicing strategies (2007) Journal of International Entrepreneurship, 5 (1-2), pp. 11-23;\nCrick, J.M., (2015) Bridging the gap between threshold and dynamic capabilities: a qualitative study of the collaboration strategies of New Zealand wineries, , Unpublished Master of Business Studies Thesismanagement, Massey University, New Zealand;\nCrick, J.M., The facets, antecedents and consequences of coopetition: an entrepreneurial marketing perspective (2018) Qualitative Market Research: An International Journal, 21 (2), pp. 253-272;\nCrick, J.M., Moderators affecting the relationship between coopetition and company performance (2019) Journal of Business &amp;amp; Industrial Marketing, 34 (2), pp. 518-531;\nCrick, J.M., The dark-side of coopetition: when collaborating with competitors is harmful for company performance (2020) Journal of Business &amp;amp; Industrial Marketing, 35 (2), pp. 318-337;\nCrick, J.M., Qualitative research in marketing: what can academics do better? (2021) Journal of Strategic Marketing, , (forthcoming;\nCrick, D., Crick, J.M., The internationalization strategies of rapidly internationalizing high-tech UK SMEs: planned and unplanned activities (2014) European Business Review, 26 (5), pp. 421-448;\nCrick, D., Crick, J.M., Learning and decision making in marketing planning: a study of New Zealand vineyards (2015) Marketing Intelligence &amp;amp; Planning, 33 (5), pp. 707-732;\nCrick, D., Crick, J.M., Coopetition at the sports marketing/entrepreneurship interface: a case study of a taekwondo organisation (2016) Marketing Intelligence &amp;amp; Planning, 34 (2), pp. 169-187;\nCrick, J.M., Crick, D., Angel investors’ predictive and control funding criteria: the importance of evolving business models (2018) Journal of Research in Marketing and Entrepreneurship, 20 (1), pp. 34-56;\nCrick, J.M., Crick, D., Developing and validating a multi-dimensional measure of coopetition (2019) Journal of Business &amp;amp; Industrial Marketing, 34 (4), pp. 665-689;\nCrick, J.M., Crick, D., Coopetition and COVID-19: collaborative business-to-business marketing strategies in a pandemic crisis (2020) Industrial Marketing Management, 88 (1), pp. 206-213;\nCrick, J.M., Crick, D., The yin and yang nature of coopetition activities: non-linear effects and the moderating role of competitive intensity for internationalised firms (2021) International Marketing Review;\nCrick, D., Chaudhry, S., Crick, J.M., Trading in a competitive environment: South‐Asian restaurants in the UK (2016) Strategic Change, 25 (4), pp. 371-382;\nCrick, D., Chaudhry, S., Crick, J.M., Risks/rewards and an evolving business model: a case study of a small lifestyle business in the UK tourism sector (2018) Qualitative Market Research: An International Journal, 21 (2), pp. 143-165;\nCrick, J.M., Crick, D., Chaudhry, S., Entrepreneurial marketing decision-making in rapidly internationalising and de-internationalising start-up firms (2020) Journal of Business Research, 113 (1), pp. 158-167;\nCrick, J.M., Crick, D., Chaudhry, S., The dark-side of coopetition: it’s not what you say, but the way that you do it (2021) Journal of Strategic Marketing, , (forthcoming;\nCui, V., Yang, H., Vertinsky, I., Attacking your partners: strategic alliances and competition between partners in product-markets (2018) Strategic Management Journal, 39 (12), pp. 3116-3139;\nCzakon, W., Czernek, K., The role of trust-building mechanisms in entering into network coopetition: the case of tourism networks in Poland (2016) Industrial Marketing Management, 57 (1), pp. 64-74;\nCzakon, W., Srivastava, M.K., Le Roy, F., Gnyawali, D.R., Coopetition strategies: Critical issues and research directions (2020) Long Range Planning, 53 (1). , (Planning;\nDavvetas, V., Diamantopoulos, A., Liu, L., Lit up or dimmed down? Why, when, and how regret anticipation affects consumers’ use of the global Brand halo (2020) Journal of International Marketing, 28 (3). , forthcoming;\nDawson, J.F., Richter, A.W., Probing three-way interactions in moderated multiple regression: development and application of a slope difference test (2006) Journal of Applied Psychology, 91 (4), pp. 917-926;\nDay, G.S., An outside-in approach to resource-based theories (2014) Journal of the Academy of Marketing Science, 42 (1), pp. 27-28;\nDobrucali, B., The role of Guanxi on international business-to-business relationships: a systematic review and future directions (2020) Journal of Business &amp;amp; Industrial Marketing, 35 (7), pp. 1125-1140;\nDyer, J.H., Singh, H., The relational view: cooperative strategy and sources of inter-organizational competitive advantage (1998) Academy of Management Review, 23 (4), pp. 660-679;\nDyer, J.H., Singh, H., Hesterly, W.S., The relational view revisited: a dynamic perspective on value creation and value capture (2018) Strategic Management Journal, 39 (12), pp. 3140-3162;\nEchambadi, R., Hess, J.D., Mean-centering does not alleviate collinearity problems in moderated multiple regression models (2007) Marketing Science, 26 (3), pp. 438-445;\nEstrada, I., Dong, J.Q., Learning from experience? Technological investments and the impact of coopetition experience on firm profitability (2020) Long Range Planning (forthcoming), 53 (1);\nFaroque, A.R., Morrish, S.C., Ferdous, A.S., Networking, business process innovativeness and export performance: the case of South Asian low-tech industry (2017) Journal of Business &amp;amp; Industrial Marketing, 32 (6), pp. 864-875;\nFelzensztein, C., Deans, K.R., Marketing practices in wine clusters: insights from Chile (2013) Journal of Business &amp;amp; Industrial Marketing, 28 (4), pp. 357-367;\nFelzensztein, C., Gimmon, E., Aqueveque, C., Clusters or un-clustered industries? Where inter-firm marketing cooperation matters (2012) Journal of Business &amp;amp; Industrial Marketing, 27 (5), pp. 392-402;\nFelzensztein, C., Gimmon, E., Deans, K.R., Coopetition in regional clusters: keep calm and expect unexpected changes (2018) Industrial Marketing Management, 69 (1), pp. 116-124;\nFelzensztein, C., Stringer, C., Benson-Rea, M., Freeman, S., International marketing strategies in industrial clusters: insights from the Southern hemisphere (2014) Journal of Business Research, 67 (5), pp. 837-846;\nFinch, J., Wagner, B., Hynes, N., Resources prospectively: how actors mobilize resources in business settings (2012) Journal of Business Research, 65 (2), pp. 164-174;\nFornell, C., Larcker, D.F., Structural equation models with unobservable variables and measurement error: algebra and statistics (1981) Journal of Marketing Research, 18 (3), pp. 382-388;\nFrisillo, D., An analysis of a potential cluster in an energy sector of Albany, NY (2007) Journal of Business &amp;amp; Industrial Marketing, 22 (7), pp. 508-516;\nGeldes, C., Felzensztein, C., Turkina, E., Durand, A., How does proximity affect inter-firm marketing cooperation? A study of an agribusiness cluster (2015) Journal of Business Research, 68 (2), pp. 263-272;\nGeldes, C., Heredia, J., Felzensztein, C., Mora, M., Proximity as determinant of business cooperation for technological and non-technological innovations: a study of an agribusiness cluster (2017) Journal of Business &amp;amp; Industrial Marketing, 32 (1), pp. 167-178;\nGerbing, D.W., Anderson, J.C., An updated paradigm for scale development: incorporating uni-dimensionality and its assessment (1988) Journal of Marketing Research, 25 (2), pp. 186-192;\nGnyawali, D.R., Charleton, T.R., Nuances in the interplay of competition and cooperation: towards a theory of coopetition (2018) Journal of Management, 44 (7), pp. 2511-2534;\nGnyawali, D.R., Park, B.J.R., Coopetition between giants: collaboration with competitors for technological innovation (2011) Research Policy, 40 (5), pp. 650-663;\nGnyawali, D.R., Madhavan, R., He, J., Bengtsson, M., The competition–cooperation paradox in inter-firm relationships: a conceptual framework (2016) Industrial Marketing Management, 53 (1), pp. 7-18;\nGoulding, C., Grounded theory, ethnography and phenomenology: a comparative analysis of three qualitative strategies for marketing research (2005) European Journal of Marketing, 39 (3-4), pp. 294-308;\nGranata, J., Lasch, F., Le Roy, F., Dana, L.-P., How do micro-firms manage coopetition? A study of the wine sector in France (2018) International Small Business Journal: Researching Entrepreneurship, 36 (3), pp. 331-355;\nGranot, E., Brashear, T.G., Motta, P.C., A structural guide to in‐depth interviewing in business and industrial marketing research (2012) Journal of Business &amp;amp; Industrial Marketing, 27 (7), pp. 547-553;\nHamzah, M.I., Othman, A.K., Hassan, F., Mediating effects of individual market orientation on the link between learning orientation and job performance (2020) Journal of Business &amp;amp; Industrial Marketing, 35 (4), pp. 655-668;\nHannah, D.P., Eisenhardt, K.M., How firms navigate cooperation and competition in nascent ecosystems (2018) Strategic Management Journal, 39 (12), pp. 3163-3192;\nHenseler, J., Ringle, C.M., Sarstedt, M., Testing measurement invariance of composites using partial least squares (2016) International Marketing Review, 33 (3), pp. 405-431;\nHoffmann, W., Lavie, D., Reuer, J.J., Shiplov, A., The interplay of competition and cooperation (2018) Strategic Management Journal, 39 (12), pp. 3033-3052;\nHolmlund, M., Analyzing business relationships and distinguishing different interaction levels (2004) Industrial Marketing Management, 33 (4), pp. 279-287;\nHomburg, C., Pflesser, C., A multiple-layer model of market-oriented organizational culture: measurement issues and performance outcomes (2000) Journal of Marketing Research, 37 (4), pp. 449-462;\nHsu, Y., Design innovation and marketing strategy in successful product competition (2011) Journal of Business &amp;amp; Industrial Marketing, 26 (4), pp. 223-236;\nHultman, M., Robson, M.J., Katsikeas, C.S., Export product strategy fit and performance: an empirical investigation (2009) Journal of International Marketing, 17 (4), pp. 1-23;\nHunt, S.D., Derozier, C., The normative imperatives of business and marketing strategy: grounding strategy in resource-advantage theory (2004) Journal of Business &amp;amp; Industrial Marketing, 19 (1), pp. 5-22;\nHunt, S.D., Morgan, R.M., The comparative advantage theory of competition (1995) Journal of Marketing, 59 (2), pp. 1-15;\nHunt, S.D., Sparkman, R.D., Jr., Wilcox, J.B., The pre-test in survey research: issues and preliminary findings (1982) Journal of Marketing Research, 19 (2), pp. 269-273;\nJamal, A., Anastasiadou, K., Investigating the effects of service quality dimensions and expertise on loyalty (2009) European Journal of Marketing, 43 (3-4), pp. 398-420;\nJaworski, B.J., Kohli, A.K., Market orientation: antecedents and consequences (1993) Journal of Marketing, 57 (3), pp. 53-70;\nJayawardhena, C., The impact of service encounter quality in service evaluation: evidence from a business‐to‐business context (2010) Journal of Business &amp;amp; Industrial Marketing, 25 (2), pp. 338-348;\nJobber, D., Shipley, D., Marketing‐orientated pricing (2012) European Journal of Marketing, 46 (11-12), pp. 1647-1670;\nJohnson, P.O., Neyman, J., Tests of certain linear hypotheses and their application to some educational problems (1936) Statistical Research Memoirs, 1 (1), pp. 57-93;\nJohnson, J.L., Martin, K.D., Saini, A., The role of a firm’s strategic orientation dimensions in determining market orientation (2012) Industrial Marketing Management, 41 (4), pp. 715-724;\nKatsikeas, C.S., Samiee, S., Theodosiou, M., Strategy fit and performance consequences of international marketing standardization (2006) Strategic Management Journal, 27 (9), pp. 867-890;\nKatsikeas, C.S., Morgan, N.A., Leonidou, L.C., Hult, G.T.M., Assessing performance outcomes in marketing (2016) Journal of Marketing, 80 (2), pp. 1-20;\nKeinanen, H., Kuivalainen, O., Antecedents of social media B2B use in industrial marketing context: customers’ view (2015) Journal of Business &amp;amp; Industrial Marketing, 30 (6), pp. 711-722;\nKock, S., Nisuls, J., Soderqvist, A., Coopetition: a source of international opportunities in Finnish SMEs (2010) Competitiveness Review, 20 (2), pp. 111-125;\nKor, Y.Y., Mesko, A., Dynamic managerial capabilities: configuration and orchestration of top executives’ capabilities and the firm’s dominant logic (2013) Strategic Management Journal, 34 (2), pp. 233-244;\nKot, M.T., Leszczynski, G., The concept of intelligent agent in business interactions: is virtual assistant an actor or a boundary object? (2020) Journal of Business &amp;amp; Industrial Marketing, 35 (7), pp. 1155-1164;\nKozlenkova, I., Samaha, S., Palamatier, R.W., Resource-based theory in marketing (2014) Journal of the Academy of Marketing Science, 42 (1), pp. 1-21;\nKumar, V., Pansari, A., Competitive advantage through engagement (2016) Journal of Marketing Research, 53 (4), pp. 497-514;\nLai, C.-S., Chan, D.Y.-C., Yang, C.-F., Hsu, W.-C., The value creation scale of supplier-distributor relationship in international markets (2015) Journal of Business &amp;amp; Industrial Marketing, 30 (2), pp. 171-181;\nLapierre, J., Customer‐perceived value in industrial contexts (2000) Journal of Business &amp;amp; Industrial Marketing, 15 (2-3), pp. 122-145;\nLascaux, A., Coopetition and trust: what we know, where to go next (2020) Industrial Marketing Management, 84 (1), pp. 2-18;\nLavie, D., The competitive advantage of inter-connected firms: an extension of the resource-based view (2006) Academy of Management Review, 31 (3), pp. 638-658;\nLeckie, C., Widing, R., Whitwell, G., Manifest conflict, customer orientation and performance outcomes in international buyer-seller relationships (2017) Journal of Business &amp;amp; Industrial Marketing, 32 (8), pp. 1062-1072;\nLeite, E., Pahlberg, C., Aberg, S., The cooperation-competition interplay in the ICT industry (2018) Journal of Business &amp;amp; Industrial Marketing, 33 (4), pp. 495-505;\nLeonidou, L.C., Export barriers: non‐exporters’ perceptions (1995) International Marketing Review, 12 (1), pp. 4-25;\nLin, M.-J.J., Huang, C.-H., The impact of customer participation on NPD performance: the mediating role of inter‐organisation relationship (2013) Journal of Business &amp;amp; Industrial Marketing, 28 (1), pp. 3-15;\nLindell, M.K., Whitney, D.J., Accounting for common method variance in cross-sectional research designs (2001) Journal of Applied Psychology, 86 (1), pp. 114-121;\nLiu, Y., Deng, P., Wei, J., Ying, Y., Tian, M., International R&amp;amp;D alliances and innovation for emerging market multinationals: roles of environmental turbulence and knowledge transfer (2019) Journal of Business &amp;amp; Industrial Marketing, 34 (6), pp. 1374-1387;\nLuo, X., Rindfleisch, A., Tse, D.K., Working with rivals: the impact of competitor alliances on financial performance (2007) Journal of Marketing Research, 44 (1), pp. 73-83;\nLuo, Y., Toward coopetition within a multinational enterprise: a perspective from foreign subsidiaries (2005) Journal of World Business, 40 (1), pp. 71-90;\nLuo, Y., Tung, R.L., International expansion of emerging market enterprises: a springboard perspective (2007) Journal of International Business Studies, 38 (4), pp. 481-498;\nMcGrath, H., O’Toole, T., Canning, L., Coopetition: a fundamental feature of entrepreneurial firms' collaborative dynamics (2019) Journal of Business &amp;amp; Industrial Marketing, 34 (7), pp. 1555-1569;\nMattsson, L.-G., Tidstrom, A., Applying the principles of yin – yang to market dynamics: on the duality of cooperation and competition (2015) Marketing Theory, 15 (3), pp. 347-364;\nMiles, M.B., Huberman, A.M., (1994) Qualitative Data Analysis: An Expanded Sourcebook, , 2nd ed., Sage Publications Limited, Thousand Oaks: CA;\nMoller, K., Theory map of business marketing: relationships and netwo","page":"400-419","publisher":"Emerald Group Holdings Ltd.","publisher-place":"School of Business and Economics, Loughborough University, Loughborough, United Kingdom","title":"Unpacking the relationship between a coopetition-oriented mindset and coopetition-oriented behaviours","type":"article-journal","volume":"36"},"uris":["http://www.mendeley.com/documents/?uuid=c74a98ba-379c-4dc4-a8a2-b2c36653051f"]},{"id":"ITEM-3","itemData":{"DOI":"10.1016/j.jrurstud.2019.10.019","ISSN":"07430167 (ISSN)","abstract":"This study, underpinned by the Resource-Based View and its association with the Relational View, contributes to the existing cross-disciplinary literature involving economic geography, tourism and marketing by extending the current understanding of the relationship between firms' value co-creation activities and sales performance in the context of rural wine producing firms. Specifically, by investigating how a firm's competitor orientation (possessing and acting upon knowledge of competitors) affects the relationship between firms' capabilities to engage in value co-creation activities and sales performance. This investigation utilises a multi-level qualitative investigation within small-to-medium-sized, New Zealand wine producers engaging in various value co-creation activities (wine hospitality and tourism such as accommodation and restaurants through to wine sales, including at cellar doors). The methods employed involved 40 interviews across 20 businesses; observations of cellar door employees in all 20 firms; and collection of archival data. The findings reveal that by having a high degree of a competitor orientation, the enhanced value co-creation activities can help individual companies improve sales performance and support cluster sustainability, including via repeat tourism. However, results vary among competing businesses based on the product-markets served, where illustrations of potential tensions highlight the need for the management of complementary relationships, within and across clusters (the latter typically being to serve overseas markets). This study consequently offers new unique insights that explain strategies affecting not just an individual firm's performance, but also, the sustainability of other businesses. © 2019 Elsevier Ltd","author":[{"dropping-particle":"","family":"Crick","given":"J M","non-dropping-particle":"","parse-names":false,"suffix":""},{"dropping-particle":"","family":"Crick","given":"D","non-dropping-particle":"","parse-names":false,"suffix":""},{"dropping-particle":"","family":"Tebbett","given":"N","non-dropping-particle":"","parse-names":false,"suffix":""}],"container-title":"Journal of Rural Studies","id":"ITEM-3","issued":{"date-parts":[["2020"]]},"language":"English","note":"Cited By :22\n\nExport Date: 8 April 2023\n\nCODEN: JRSTF\n\nCorrespondence Address: Crick, D.; University of Ottawa, Canada; email: dcrick@uottawa.ca\n\nReferences: Afonso, C., Silva, G.M., Gonçalves, H.M., Duarte, M., The role of motivations and involvement in wine tourists' intention to return: SEM and fsQCA findings (2018) J. Bus. Res., 89 (Aug), pp. 313-321; \nAlsos, G.A., Carter, S., Multiple business ownership in the Norwegian farm sector: resource transfer and performance consequences (2006) J. Rural Stud., 22 (3), pp. 313-322;\nAlves, H., Fernandes, C., Raposo, M., Value co-creation: concept and contexts of application and study (2016) J. Bus. Res., 69 (5), pp. 1626-1653;\nArgent, N., Heading down to the local? Australian rural development and the evolving spatiality of the craft beer sector (2018) J. Rural Stud., 61 (July), pp. 84-99;\nArmstrong, J.S., Collopy, F., Competitor orientation: effects of objectives and information on managerial decisions and profitability (1996) J. Mark. Res., 33 (2), pp. 188-199;\nAylward, D.K., A documentary of innovation support among New World wine industries (2003) J. Wine Res., 14 (1), pp. 31-43;\nBaird, T., Hall, C.M., Castka, P., New Zealand winegrowers attitudes and behaviours towards wine tourism and sustainable winegrowing (2018) Sustainability, 10 (3), p. 797;\nBallantyne, D., Varey, R.J., The service-dominant logic and the future of marketing (2008) J. Acad. Mark. Sci., 36 (1), pp. 11-14;\nBarney, J.B., Firm resources and sustained competitive advantage (1991) J. Manag., 17 (1), pp. 99-120;\nBarney, J.B., How marketing scholars might help address issues in resource-based theory (2014) J. Acad. Mark. Sci., 42 (1), pp. 24-26;\nBarney, J.B., Why resource-based theory's model of profit appropriation must incorporate a stakeholder perspective (2018) Strateg. Manag. J., 39 (13), pp. 3305-3325;\nBendapudi, N., Leone, R.P., Psychological implications of customer participation in co-production (2003) J. Mark., 67 (1), pp. 14-28;\nBeverland, M.B., Crafting brand authenticity: the case of luxury wines (2005) J. Manag. Stud., 42 (5), pp. 1003-1029;\nBonn, M.A., Cho, M., Um, H., The evolution of wine research: a 26 year historical examination of topics, trends and future direction (2018) Int. J. Contemp. Hosp. Manag., 30 (1), pp. 286-312;\nBrandth, B., Haugen, M.S., Farm diversification into tourism – implications for social identity (2011) J. Rural Stud., 27 (1), pp. 35-44;\nBrown, G., Getz, D., Linking wine preferences to the choice of wine tourism destinations (2005) J. Travel Res., 43 (3), pp. 266-276;\nBruwer, J., South African wine routes: some perspectives on the wine tourism industry's structural dimensions and wine tourism product (2003) Tour. Manag., 24 (4), pp. 423-435;\nBruwer, J., Prayag, G., Disegna, P., Why wine tourists visit cellar doors: segmenting motivation and destination image (2018) Int. J. Tour. Res., 20 (3), pp. 355-366;\nCabiddu, F., Lui, T.-W., Piccoli, G., Managing value co-creation in the tourism industry (2013) Ann. Tourism Res., 42 (1), pp. 86-107;\nCadogan, J.W., Diamantopoulos, A., Narver and slater, Kohli and Jaworski and the market orientation construct: integration and internationalization (1995) J. Strateg. Mark., 3 (1), pp. 41-60;\nCharters, S., Ali-Knight, J., Who is the wine tourist? (2002) Tour. Manag., 23 (3), pp. 311-319;\nCharters, S., Michaux, V., Strategies for wine territories and clusters: why focus on territorial governance and branding? (2014) J. Wine Res., 25 (1), pp. 1-4;\nCharters, S., Fountain, J., Fish, N., “You felt like lingering…”: experiencing “real” service at the winery tasting room (2009) J. Travel Res., 48 (1), pp. 122-134;\nChathoth, P.K., Ungson, G.R., Harrington, R.J., Chan, E.S.W., Co-creation and higher order customer engagement in hospitality and tourism services: a critical review (2016) Int. J. Contemp. Hosp. Manag., 28 (2), pp. 222-245;\nCombs, J.G., Ketchen, D.J., Jr., Explaining inter-firm cooperation and performance: toward a reconciliation of predictions from the resource‐based view and organizational economics (1999) Strateg. Manag. J., 20 (9), pp. 867-888;\nCradock-Henry, N.A., Fountain, J., Characterising resilience in the wine industry: insights and evidence from Marlborough, New Zealand (2019) Environ. Sci. Policy, 94 (April), pp. 182-190;\nCrick, D., Crick, J.M., Learning and decision-making in marketing planning: a study of New Zealand vineyards (2015) Market. Intell. Plan., 33 (5), pp. 707-732;\nCrick, D., Chaudhry, S., Crick, J.M., Trading in a competitive environment: south-Asian restaurants in the UK (2016) Strateg. Chang., 25 (4), pp. 371-382;\nCrick, J.M., The facets, antecedents and consequences of coopetition: an entrepreneurial marketing perspective (2018) Qual. Mark. Res. Int. J., 21 (2), pp. 253-272;\nDana, L.-P., Granata, J., Lasch, F., Carnaby, A., The evolution of competition in the Waipara wine cluster of New Zealand (2013) Wine Econ. Policy, 2 (1), pp. 42-49;\nDana, L.-P., Winstone, K.E., Wine cluster formation in New Zealand: operation, evolution and impact (2008) Int. J. Food Sci. Technol., 43 (12), pp. 2177-2190;\nDawson, D., Fountain, J., Cohen, D.A., Seasonality and the lifestyle “conundrum”: an analysis of lifestyle entrepreneurship in wine tourism regions (2011) Asia Pac. J. Tourism Res., 16 (5), pp. 551-572;\nDay, G.S., Deighton, J., Narayandas, D., Gummesson, E., Hunt, S.D., Prahalad, C.K., Rust, R.T., Shugan, S.M., Invited commentaries on “evolving to a new dominant logic for marketing (2004) J. Mark., 68 (1), pp. 18-27;\nDias, C.S.L., Rodrigues, R.G., Ferreira, J.J., What's new in the research on agricultural entrepreneurship? (2019) J. Rural Stud., 65 (Jan), pp. 99-115;\nDyer, J.H., Singh, H., The relational view: cooperative strategy and sources of inter-organizational competitive advantage (1998) Acad. Manag. Rev., 23 (4), pp. 660-679;\nDyer, J.H., Singh, H., Hesterly, W.S., The relational view revisited: a dynamic perspective on value creation and value capture (2018) Strateg. Manag. J., 39 (12), pp. 3140-3162;\nEdvardsson, B., Tronvoll, B., Gruber, T., Expanding understanding of service exchange and value co-creation: a social construction approach (2011) J. Acad. Mark. Sci., 39 (2), pp. 327-339;\nEscalona-Orcao, A.I., Escolano-Utrilla, S., Saez-Perez, L.A., Sanchez-Valverde Garcia, B., The location of creative clusters in non-metropolitan areas: a methodological proposition (2016) J. Rural Stud., 45 (June), pp. 112-122;\nFelzensztein, C., Deans, K.R., Marketing practices in wine clusters: insights from Chile (2013) J. Bus. Ind. Mark., 28 (4), pp. 357-367;\nFamily of 12 (2019), https://familyoftwelve.co.nz, (accessed various dates); Felzensztein, C., Brodt, S.E., Gimmon, E., Do strategic marketing and social capital really matter in regional clusters? Lessons from an emerging economy of Latin America (2014) J. Bus. Res., 67 (4), pp. 498-507;\nFelzensztein, C., Stringer, C., Benson-Rea, M., Freeman, S., International marketing strategies in industrial clusters: insights from the Southern Hemisphere (2014) J. Bus. Res., 67 (5), pp. 837-846;\nFelzensztein, C., Gimmon, E., Deans, K., Coopetition in regional clusters: keep calm and expect unexpected changes (2018) Ind. Mark. Manag., 69 (Feb), pp. 116-124;\nFelzensztein, C., Deans, K.D., Dana, L.-P., Small firms in regional clusters: local networks and internationalization in the Southern Hemisphere (2019) J. Small Bus. Manag., 57 (2), pp. 496-516;\nFountain, J., The wine tourism experience in New Zealand: an investigation of Chinese visitors' interest and engagement (2018) Tour. Rev. Int., 22 (1), pp. 67-79;\nFountain, J., Fish, N., Charters, S., Making a connection: tasting rooms and brand loyalty (2008) Int. J. Wine Bus. Res., 20 (1), pp. 8-21;\nGassmann, O., Frankenberger, K., Csik, M., The Business Model Navigator (2014), FT Publishing Harlow; Geldes, C., Felzensztein, C., Turkina, E., Durand, A., How does proximity affect interfirm marketing cooperation? A study of an agribusiness cluster (2015) J. Bus. Res., 68 (2), pp. 263-272;\nGioia, D.A., Corley, K.G., Hamilton, A.L., Seeking qualitative rigor in inductive research: notes on the Gioia methodology (2013) Organ. Res. Methods, 16 (1), pp. 15-31;\nGranata, J., Lasch, F., Le Roy, F., Dana, L.-P., How do micro-firms manage coopetition? A study of the wine sector in France (2018) Int. Small Bus. J., 36 (3), pp. 331-355;\nGray, B.J., Matear, S.M., Matheson, P.K., Improving the performance of hospitality firms (2000) Int. J. Contemp. Hosp. Manag., 12 (3), pp. 149-155;\nGrönroos, C., Voima, P., Critical service logic: making sense of value creation and co-creation (2013) J. Acad. Mark. Sci., 41 (2), pp. 133-150;\nHall, C.M., Mitchell, R., Wine tourism in the Mediterranean: a tool for restructuring and development (2000) Thunderbird Int. Bus. Rev., 42 (4), pp. 445-465;\nHansson, H., Ferguson, R., Olofsson, C., Rantamaki-Lahtinen, L., Farmers' motives for diversifying their farm business – the influence of family (2013) J. Rural Stud., 32 (Oct), pp. 240-250;\nHayward, D., Lewis, N., Regional dynamics in the globalising wine industry: the case of Marlborough, New Zealand (2008) Geogr. J., 174 (2), pp. 124-137;\nHollebeek, L.D., Brodie, R.J., Wine service marketing, value co creation and involvement: research issues (2009) Int. J. Wine Bus. Res., 21 (4), pp. 339-353;\nHowland, P.J., (2014) Social, Cultural and Economic Impacts of Wine in New Zealand, , Routledge Oxon;\nJansen, S., Pieters, M., The 7 Principles of Complete Co-creation (2017), BIS Publishers Amsterdam; Jaskiewicz, P., Combs, J.G., Rau, S.B., Entrepreneurial legacy: toward a theory of how some family firms nurture transgenerational entrepreneurship (2015) J. Bus. Ventur., 30 (1), pp. 29-49;\nJones, R., Rowley, J., Entrepreneurial marketing in small businesses: a conceptual exploration (2011) Int. Small Bus. J., 29 (1), pp. 25-36;\nKatsikeas, C.S., Morgan, N.A., Leonidou, L.C., Hult, G.T.M., Assessing performance outcomes in marketing (2016) J. Mark., 80 (2), pp. 1-20;\nLee, A.H.J., Wall, G., Kovacs, J.F., Creative food clusters and rural development through place branding: culinary tourism initiatives in Stratford and Muskoka, Ontario, Canada (2015) J. Rural Stud., 39 (June), pp. 133-144;\nLetaifa, S.B., Rabeau, Y., Too close to collaborate? How geographic proximity could impede entrepreneurship and innovation (2013) J. Bus. Res., 66 (10), pp. 2071-2078;\nLe Roy, F.L., Sanou, F.H., Does coopetition strategy improve market performance? An empirical study in mobile phone industry (2014) J. Econ. Manag., 17 (1), pp. 63-94;\nLi, X., Petrick, J.F., Tourism marketing in an era of paradigm shift (2008) J. Travel Res., 46 (3), pp. 235-244;\nMadhavaram, S., Hunt, S.D., The service-dominant logic and a hierarchy of operant resources: developing masterful operant resources and implications for marketing strategy (2008) J. Acad. Mark. Sci., 36 (1), pp. 67-82;\nMcNally, S., Farm diversification in England and Wales – what can we learn from the farm business survey? (2001) J. Rural Stud., 17 (2), pp. 247-257;\nMitchell, R., Charters, S., Albrecht, J.N., Cultural systems and the wine tourism product (2012) Ann. Tourism Res., 39 (1), pp. 311-335;\nMitchell, R., Hall, C.M., Lifestyle behaviours of New Zealand winery visitors: wine club activities, wine cellars and place of purchase (2001) Int. J. Wine Mark., 13 (3), pp. 82-93;\nMitchell, R., Hall, C.M., Seasonality in New Zealand winery visitation: an issue of demand and supply (2003) J. Travel Tour. Mark., 14 (3-4), pp. 155-173;\nMitchell, R., Schreiber, C., Wine tourism networks and clusters: operation and barriers in New Zealand (2006) Micro-Clusters and Networks: the Growth of Tourism, pp. 99-126. , M. Ewen Elsevier Oxford;\nMorrow, S.L., Quality and trustworthiness in qualitative research in counseling psychology (2005) J. Couns. Psychol., 52 (2), pp. 250-260;\nMurray, W.E., Overton, J., Defining regions: the making of places in the New Zealand wine industry (2011) Aust. Geogr., 42 (4), pp. 419-433;\nNarver, J.C., Slater, S.F., The effect of a market orientation on business profitability (1990) J. Mark., 54 (4), pp. 20-35;\nNew Zealand Winegrowers, A land like no other (2018), https://www.nzwine.com/media/6390/a-land-like-no-other.pdf, Available on the New Zealand Winegrowers website at (accessed on various dates including during the resubmission stage in 2019); Nicks, (2019), www.nicks.com.au, (accessed various dates); O'Cass, A., Ngo, L.V., Examining the firm's value creation process: a managerial perspective of the firm's value offering strategy and performance (2011) Br. J. Manag., 22 (4), pp. 646-671;\nOnederra-Aramendi, A., Begiristain-Zubillaga, M., Malagon-Zaldua, E., Who is feeding embeddedness in farmers' markets? A cluster study of farmers' markets in Gipuzkoa (2018) J. Rural Stud., 61 (July), pp. 22-33;\nO'Neill, M., Palmer, A., Charters, S., Wine production as a service experience – the effects of service quality on wine sales (2002) J. Serv. Mark., 16 (4), pp. 342-362;\nOsterwalder, A., Pigneur, Y., Business Model Generation (2010), John Wiley &amp;amp; Sons Ltd New Jersey; Overton, J., Heitger, J., Maps, markets and Merlot: the making of an antipodean wine appellation (2008) J. Rural Stud., 24 (4), pp. 440-449;\nOverton, J., Murray, W.E., Playing the scales: regional transformations and the differentiation of rural space in the Chilean wine industry (2011) J. Rural Stud., 27 (1), pp. 63-72;\nPayne, A.F., Storbacka, K., Frow, P., Managing the co-creation of value (2008) J. Acad. Mark. Sci., 36 (1), pp. 83-96;\nPerkins, H.C., Mackay, M., Espiner, S., Putting pinot alongside merino in Cromwell District, Central Otago, New Zealand: rural amenity and the making of the global countryside (2015) J. Rural Stud., 39 (June), pp. 85-98;\nPorter, M.E., Location, competition, and economic development: local clusters in a global economy (2000) Econ. Dev. Q., 14 (1), pp. 15-34;\nPrahalad, C.K., Ramaswamy, V., The Future of Competition: Co-creating Unique Value with Customers (2004), Harvard Business School Press Boston; Prebensen, N.K., Xie, J., Efficacy of co-creation and mastering on perceived value and satisfaction in tourists' consumption (2017) Tour. Manag., 60 (1), pp. 166-176;\nPrebensen, N.K., Vittersø, J., Dahl, T.I., Value co-creation significance of tourist resources (2013) Ann. Tourism Res., 42 (1), pp. 240-261;\nPriem, R.L., Butler, J.E., Is the resource-based view a useful perspective for strategic management research? (2001) Acad. Manag. Rev., 26 (1), pp. 57-66;\nRandall, C., Mitchell, R., Wine tourism marketing alliances application of importance—performance analysis (2008) Tour. Recreat. Res., 33 (3), pp. 289-302;\nRainer, G., Constructing globalized spaces of tourism and leisure: political ecologies of the Salta Wine Route (NW-Argentina) (2016) J. Rural Stud., 43 (Feb), pp. 104-117;\nRamírez, R., Value co-production: intellectual origins and implications for practice and research (1999) Strateg. Manag. J., 20 (1), pp. 49-65;\nRanjan, K.R., Read, S., Value co-creation: concept and measurement (2016) J. Acad. Mark. Sci., 44 (3), pp. 290-315;\nRaza-Ullah, T., Bengtsson, M., Kock, S., The coopetition paradox and tension in coopetition at multiple-levels (2014) Ind. Mark. Manag., 43 (2), pp. 189-198;\nRiley, R.W., Love, L.L., The state of qualitative tourism research (2000) Ann. Tourism Res., 27 (1), pp. 164-187;\nRitala, P., Coopetition strategy – when is it successful? Empirical evidence on innovation and market performance (2012) Br. J. Manag., 23 (3), pp. 307-324;\nSeilov, G.A., Does the adoption of customer and competitor orientations make small hospitality businesses more entrepreneurial?: evidence from Kazakhstan (2015) Int. J. Contemp. Hosp. Manag., 27 (1), pp. 71-86;\nSinkovics, R.R., Alfoldi, E.A., Progressive focusing and trustworthiness in qualitative research: the enabling role of computer-assisted qualitative data analysis software (CAQDAS) (2012) Manag. Int. Rev., 52 (6), pp. 817-845;\nSlater, S.F., Developing a customer value-based theory of the firm (1997) J. Acad. Mark. Sci., 25 (2), pp. 162-167;\nSlater, S.F., Narver, J.C., The positive effect of a market orientation on business profitability: a balanced replication (2000) J. Bus. Res., 48 (1), pp. 69-73;\nSørensen, F., Jensen, J.F., Value creation and knowledge development in tourism experience encounters (2015) Tour. Manag., 46 (1), pp. 336-346;\nStake, R.E., The Art of Case Study Research (1995), Sage Publications Thousand Oaks; Telfer, D.J., Strategic alliances along the Niagara wine route (2001) Tour. Manag., 22 (1), pp. 21-30;\nTidström, A., Managing tensions in coopetition (2014) Ind. Mark. Manag., 43 (2), pp. 261-271;\nTosey, P., Lawley, J., Meese, R., Eliciting metaphor through clean language: an innovation in qualitative research (2014) Br. J. Manag., 25 (3), pp. 629-646;\nTu, Y., Neuhofer, B., Viglia, G., When co-creation pays: stimulating engagement to increase revenues (2018) Int. J. Contemp. Hosp. Manag., 30 (4), pp. 2093-2111;\nVargo, S.L., Lusch, R.F., Evolving to a new dominant logic for marketing (2004) J. Mark., 68 (1), pp. 1-17;\nVargo, S.L., Lusch, R.F., Service-dominant logic: continuing the evolution (2008) J. Acad. Mark. Sci., 36 (1), pp. 1-10;\nVerbeke, W.J., Belschak, F.D., Bakker, A.B., Dietz, B., When intelligence is (dys)functional for achieving sales performance (2008) J. Mark., 72 (4), pp. 44-57;\nVoronov, M., De Clercq, D., Hinings, C.R., Conformity and distinctiveness in a global institutional framework: the legitimation of Ontario fine wine (2013) J. Manag. Stud., 50 (4), pp. 607-645;\nWang, G., Miao, C.F., Effects of sales force market orientation on creativity, innovation implementation, and sales performance (2015) J. Bus. Res., 68 (11), pp. 2374-2382;\nWinchester, H.P.M., Rofe, M.W., Qualitative research and its place in human geography (2010) Qualitative Research Methods in Human Geography, pp. 3-25. , I. Hay third ed. Oxford University Press Don Mills, Ontario;\nWoodfield, P., Husted, K., Intergenerational knowledge sharing in family firms: case-based evidence from the New Zealand wine industry (2017) J. Family Bus. Strat., 8 (1), pp. 57-69;\nWu, J.-J., Influence of market orientation and strategy on travel industry performance: an empirical study of e-commerce in Taiwan (2004) Tour. Manag., 25 (3), pp. 357-365","page":"122-134","publisher":"Elsevier Ltd","title":"Competitor orientation and value co-creation in sustaining rural New Zealand wine producers","type":"article-journal","volume":"73"},"uris":["http://www.mendeley.com/documents/?uuid=224d8d45-91e4-4516-a059-e4f86ea1e958"]},{"id":"ITEM-4","itemData":{"DOI":"10.1016/j.indmarman.2021.04.011","ISSN":"00198501 (ISSN)","abstract":"Although a body of work surrounds the notion of coopetition (simultaneous cooperation and competition), the complexities of these inter-firm networks remain relatively under-researched. Consequently, this current study infuses resource-based theory and the relational view (alongside drawing upon the outside-in marketing perspective) to evaluate the drivers and outcomes of coopetition activities. The core method involved collecting survey data from a national-level sample of 323 American wine producers. After assessing this information for all major robustness checks, ordinary least squares regression analysis was used in the model-testing stage. The results showed that while a coopetition-oriented mindset, a competitor orientation, inter-firm trust, and competitive intensity positively impact coopetition activities (in a linear manner), there are certain moderating effects that influence these paths. Additionally, coopetition activities yielded a quadratic association with company performance. Business experience negatively affected this link, whereas, there was a positive interaction effect from industry experience. These findings, offer new evidence regarding the risks and potential rewards of coopetition, including mechanisms that decision-makers can utilize to manage these inter-firm relationships. © 2021 Elsevier Inc.","author":[{"dropping-particle":"","family":"Crick","given":"J M","non-dropping-particle":"","parse-names":false,"suffix":""},{"dropping-particle":"","family":"Crick","given":"D","non-dropping-particle":"","parse-names":false,"suffix":""}],"container-title":"Industrial Marketing Management","id":"ITEM-4","issued":{"date-parts":[["2021"]]},"language":"English","note":"Cited By :13\n\nExport Date: 8 April 2023\n\nCODEN: IMMAD\n\nCorrespondence Address: Crick, D.; University of Ottawa, Canada; email: dcrick@uottawa.ca\n\nFunding details: Loughborough University, Lboro\n\nFunding text 1: Partial funding was obtained from Loughborough University with no grant ID.\n\nReferences: Anderson, J.C., Gerbing, D.W., Structural equation modelling in practice: A review and recommended two-step approach (1988) Psychological Bulletin, 103 (3), pp. 411-423; \nAng, S.H., Competitive intensity and collaboration: Impact on firm growth across technological environments (2008) Strategic Management Journal, 29 (10), pp. 1057-1075;\nAntonakis, J., Bendahan, S., Jacquart, P., Lalive, R., On making causal claims: A review and recommendations (2010) Leadership Quarterly, 21 (6), pp. 1086-1120;\nBarney, J.B., Firm resources and sustained competitive advantage (1991) Journal of Management, 17 (1), pp. 99-120;\nBarney, J.B., Is the resource-based “view” a useful perspective for strategic management research? Yes (2001) Academy of Management Review, 26 (1), pp. 41-56;\nBarney, J.B., Why resource-based theory's model of profit appropriation must incorporate a stakeholder perspective (2018) Strategic Management Journal, 39 (13), pp. 3305-3325;\nBengtsson, M., Kock, S., Coopetition in business networks: To cooperate and compete simultaneously (2000) Industrial Marketing Management, 29 (5), pp. 411-426;\nBengtsson, M., Kock, S., Coopetition - quo vadis? Past accomplishments and future challenges (2014) Industrial Marketing Management, 43 (2), pp. 180-188;\nBengtsson, M., Raza-Ullah, T., A systematic review of research on coopetition: Toward a multi-level understanding (2016) Industrial Marketing Management, 57 (1), pp. 23-39;\nBoso, N., Story, V.M., Cadogan, J.W., Entrepreneurial orientation, market orientation, network ties, and performance: Study of entrepreneurial firms in a developing economy (2013) Journal of Business Venturing, 28 (6), pp. 708-727;\nBouncken, R.B., Fredrich, V., Ritala, P., Kraus, S., Coopetition in new product development alliances: Advantages and tensions for incremental and radical innovation (2018) British Journal of Management, 29 (3), pp. 391-410;\nBrandenburger, A.M., Nalebuff, B.J., Co-Opetition (1996), Doubleday Dell Publishing Group Inc. New York, NY; Cadogan, J.W., Kuivalinen, O., Sundqvist, S., Export market-oriented behavior and export performance: Quadratic and moderating effects under differing degrees of market dynamism and internationalization (2009) Journal of International Marketing, 17 (4), pp. 71-89;\nChiambaretto, P., Bengtsson, M., Fernandez, A.-S., Näsholm, N.H., Small and large firms’ trade-off between benefits and risks when choosing a coopetitor for innovation (2020) Long Range Planning, 53 (1), p. 101876;\nChurchill, G.A., Jr., A paradigm for developing better measures of marketing constructs (1979) Journal of Marketing Research, 16 (1), pp. 64-73;\nCrick, D., Chaudhry, S., Crick, J.M., Risks/rewards and an evolving business model: A case study of a small lifestyle business in the UK tourism sector. Qualitative Market Research: An International Journal (2018) Qualitative Market Research: An International Journal, 21 (2), pp. 143-165;\nCrick, D., Crick, J.M., Learning and decision making in marketing planning: A study of New Zealand vineyards (2015) Marketing Intelligence &amp;amp; Planning, 33 (5), pp. 707-732;\nCrick, J.M., The facets, antecedents and consequences of coopetition: An entrepreneurial marketing perspective (2018) Qualitative Market Research: An International Journal, 21 (2), pp. 253-272;\nCrick, J.M., Moderators affecting the relationship between coopetition and company performance (2019) Journal of Business &amp;amp; Industrial Marketing, 34 (2), pp. 518-531;\nCrick, J.M., The dark-side of coopetition: When collaborating with competitors is harmful for company performance (2020) Journal of Business &amp;amp; Industrial Marketing, 35 (2), pp. 318-337;\nCrick, J.M., Unpacking the relationship between a coopetition-oriented mindset and coopetition-oriented behaviours (2021) Journal of Business &amp;amp; Industrial Marketing, 36 (3), pp. 400-419;\nCrick, J.M., Crick, D., Developing and validating a multi-dimensional measure of coopetition (2019) Journal of Business &amp;amp; Industrial Marketing, 34 (4), pp. 665-689;\nCrick, J.M., Crick, D., Coopetition and COVID-19: Collaborative business-to-business marketing strategies in a pandemic crisis (2020) Industrial Marketing Management, 88 (1), pp. 206-213;\nCrick, J.M., Crick, D., The Yin and Yang nature of coopetition activities: Non-linear effects and the moderating role of competitive intensity for internationalised firms (2021) International Marketing Review, , Vol. ahead-of-print;\nCrick, J.M., Crick, D., The dark-side of coopetition: Influences on the paradoxical forces of cooperativeness and competitiveness across product-market strategies (2021) Journal of Business Research, 122 (Jan), pp. 226-240;\nCrick, J.M., Crick, D., Chaudhry, S., Entrepreneurial marketing decision-making in rapidly internationalising and de-internationalising start-up firms (2020) Journal of Business Research, 113 (May), pp. 158-167;\nCrick, J.M., Crick, D., Chaudhry, S., The dark-side of coopetition: It's not what you say, but the way that you do it (2021) Journal of Strategic Marketing, , In press;\nCzakon, W., Czernek, K., The role of trust-building mechanisms in entering into network coopetition: The case of tourism networks in Poland (2016) Industrial Marketing Management, 57 (1), pp. 64-74;\nDay, G.S., An outside-in approach to resource-based theories (2014) Journal of the Academy of marketing Science., 42 (1), pp. 27-28;\nDyer, J.H., Singh, H., The relational view: Cooperative strategy and sources of inter-organizational competitive advantage (1998) Academy of Management Review, 23 (4), pp. 660-679;\nDyer, J.H., Singh, H., Hesterly, W., The relational view revisited: A dynamic perspective on value creation and value capture (2018) Strategic Management Journal, 39 (12), pp. 3140-3162;\nFelzensztein, C., Gimmon, E., Deans, K.R., Coopetition in regional clusters: Keep calm and expect unexpected changes (2018) Industrial Marketing Management, 69 (1), pp. 116-124;\nFelzensztein, C., Stringer, C., Benson-Rea, M., Freeman, S., International marketing strategies in industrial clusters: Insights from the southern hemisphere (2014) Journal of Business Research, 67 (5), pp. 837-846;\nFornell, C., Larcker, D.F., Structural equation models with unobservable variables and measurement error: Algebra and statistics (1981) Journal of Marketing Research, 18 (3), pp. 382-388;\nGerbing, D.W., Hamilton, J.G., Viability of exploratory factor analysis as a pre-cursor to confirmatory factor analysis (1996) Structural Equation Modelling, 3 (1), pp. 62-72;\nGnyawali, D.R., Park, B.J.R., Coopetition between giants: Collaboration with competitors for technological innovation (2011) Research Policy, 40 (5), pp. 650-663;\nGranata, J., Lasch, F., Le Roy, F., Dana, L.-P., How do micro-firms manage coopetition? A study of the wine sector in France (2018) International Small Business Journal, 36 (3), pp. 331-355;\nHoffmann, W., Lavie, D., Reuer, J.J., Shipilov, A., The interplay of competition and cooperation (2018) Strategic Management Journal, 39 (12), pp. 3033-3052;\nHumphreys, A., Carpenter, G.S., Status games: Market-driving through social influence in the US wine industry (2018) Journal of Marketing, 82 (5), pp. 141-159;\nJakobsen, S., Managing tension in coopetition through mutual dependence and asymmetries: A longitudinal study of a Norwegian R&amp;amp;D alliance (2020) Industrial Marketing Management, 84 (1), pp. 251-260;\nJaworski, B.J., Kohli, A.K., Market orientation: Antecedents and consequences (1993) Journal of Marketing, 57 (3), pp. 53-70;\nKatsikeas, C.S., Samiee, S., Theodosiou, M., Strategy fit and performance consequences of international marketing standardization (2006) Strategic Management Journal, 27 (9), pp. 867-890;\nLavie, D., The competitive advantage of inter-connected firms: An extension of the resource-based view (2006) Academy of Management Review, 31 (3), pp. 638-658;\nLee, N., Cadogan, J.W., Problems with formative and higher-order reflective variables (2013) Journal of Business Research, 66 (2), pp. 242-247;\nLee, N., Cadogan, J.W., Chamberlain, L., Material and efficient cause interpretations of the formative model: Resolving misunderstandings and clarifying conceptual language (2014) AMS Review, 4 (1), pp. 32-43;\nLindell, M.K., Whitney, D.J., Accounting for common method variance in cross-sectional research designs (2001) Journal of Applied Psychology, 86 (1), pp. 114-121;\nLuo, X., Rindfleisch, A., Tse, D.K., Working with rivals: The impact of competitor alliances on financial performance (2007) Journal of Marketing Research, 44 (1), pp. 73-83;\nMattsson, L.-G., Tidstrom, A., Applying the principles of Yin–Yang to market dynamics: On the duality of cooperation and competition (2015) Marketing Theory, 15 (3), pp. 347-364;\nMentzer, J.T., Schuster, C.P., Roberts, D.J., Micro-computer versus mainframe usage by marketing professionals (1987) Journal of the Academy of Marketing Science, 15 (1), pp. 1-9;\nMiles, M.B., Huberman, A.M., Qualitative data analysis: An expanded sourcebook (1994), 2nd ed. Sage Publications Limited Thousand Oaks, CA; Morgan, N.A., Vorhies, D.W., Mason, C.H., Market orientation, marketing capabilities, and firm performance (2009) Strategic Management Journal, 30 (8), pp. 909-920;\nMu, J., Marketing capability, organizational adaptation and new product development performance (2015) Industrial Marketing Management, 49 (1), pp. 151-166;\nMu, J., Bao, Y., Sekhon, T., Qi, J., Love, E., Outside-in marketing capability and firm performance (2018) Industrial Marketing Management, 75 (1), pp. 37-54;\nMusarra, G., Morgan, N.A., Outside-in marketing: Renaissance and future (2020) Industrial Marketing Management, 89 (1), pp. 98-101;\nNarver, J.C., Slater, S.F., The effect of a market orientation on business profitability (1990) Journal of Marketing, 54 (4), pp. 20-35;\nPattinson, S., Nicholson, J., Lindgreen, A., Emergent coopetition from a sense-making perspective: A multi-level analysis (2018) Industrial Marketing Management, 68 (1), pp. 25-35;\nPodsakoff, P.M., MacKenzie, S.B., Lee, J.-Y., Podsakoff, N.P., Common method biases in behavioral research: A critical review of the literature and recommended remedies (2003) Journal of Applied Psychology, 88 (5), pp. 879-903;\nPriem, R.L., Butler, J.E., Is the resource-based view a useful perspective for strategic management research? (2001) Academy of Management Review, 26 (1), pp. 57-66;\nQuach, S., Thaichon, P., Lee, J.-Y., Weaven, S., Palmatier, R.W., Toward a theory of outside-in marketing: Past, present, and future (2020) Industrial Marketing Management, 89 (1), pp. 107-128;\nRaza-Ullah, T., Bengtsson, M., Kock, S., The coopetition paradox and tension in coopetition at multiple-levels (2014) Industrial Marketing Management, 43 (2), pp. 189-198;\nReynolds, N., Diamantopoulos, A., The effect of pre-test method on error detection rates: Experimental evidence (1998) European Journal of Marketing, 32 (5-6), pp. 480-498;\nRindfleisch, A., Organizational trust and inter-firm cooperation: An examination of horizontal versus vertical alliances (2000) Marketing Letters, 11 (1), pp. 81-95;\nRitala, P., Coopetition strategy – When is it successful? Empirical evidence on innovation and market performance (2012) British Journal of Management, 23 (3), pp. 307-324;\nRitala, P., Hurmelinna-Laukkanen, P., Incremental and radical innovation in coopetition: The role of absorptive capacity and appropriability (2013) Journal of Product Innovation Management, 30 (1), pp. 154-169;\nRust, R.T., Outside-in marketing: Why, when and how? (2020) Industrial Marketing Management, 89 (1), pp. 102-104;\nSaffu, K., Walker, J.H., Hinson, R., Strategic value and electronic commerce adoption among small and medium-sized enterprises in a transitional economy (2008) Journal of Business &amp;amp; Industrial Marketing, 23 (6), pp. 395-404;\nSouchon, A.L., Hughes, P., Farrell, A.M., Nemkova, E., Oliveira, J.S., Spontaneity and international marketing performance (2016) International Marketing Review, 33 (5), pp. 671-690;\nSraha, G., Sharma, R.R., Crick, D., Crick, J.M., International experience, commitment, distribution adaptation and performance: A study of Ghanaian firms in B2B export markets (2020) Journal of Business &amp;amp; Industrial Marketing, 35 (11), pp. 1715-1738;\nSwaminathan, A., Resource partitioning and the evolution of specialist organizations: The role of location and identity in the US wine industry (2001) Academy of Management Journal, 44 (6), pp. 1169-1185;\nTelfer, D.J., The north east wine route (2000) Tourism around the world, pp. 1-11. , C.M. Hall L. Sharples B. Cambourne N. Macionis Oxford, United Kingdom Butterworth Heinemann;\nThach, L., Cuellar, S., Olsen, J., Atkin, T., The impact of wine franchise laws on consumer choice and pricing: A comparison between Georgia and Florida (2013) International Journal of Wine Business Research, 25 (2), pp. 138-158;\nVorhies, D.W., Morgan, N.A., Benchmarking marketing capabilities for sustainable competitive advantage (2005) Journal of Marketing, 69 (1), pp. 80-94;\nWine Institute, Wine statistics (2017), https://wineinstitute.org/our-industry/statistics, Accessed from (7.3.2020); Yan, Y., Dong, J.Q., Faems, D., Not every coopetitor is the same: The impact of technological, market and geographical overlap with coopetitors on firms’ breakthrough inventions (2020) Long Range Planning, 53 (1), p. 101873;\nZaefarian, G., Kadile, V., Henneberg, S.C., Leischnig, A., Endogeneity bias in marketing research: Problem, causes and remedies (2017) Industrial Marketing Management, 65 (1), pp. 39-46","page":"71-85","publisher":"Elsevier Inc.","publisher-place":"Lecturer in Marketing in the School of Business and Economics, Loughborough University, United Kingdom","title":"Rising up to the challenge of our rivals: Unpacking the drivers and outcomes of coopetition activities","type":"article-journal","volume":"96"},"uris":["http://www.mendeley.com/documents/?uuid=ac82fa25-98b2-4414-bd90-1c86a538e15d"]},{"id":"ITEM-5","itemData":{"DOI":"10.1016/j.indmarman.2021.11.002","ISSN":"00198501 (ISSN)","abstract":"Although the advantages of a market orientation (the organisation-wide implementation of the marketing concept) are well-known, many smaller-sized (and under-resourced) companies struggle to satisfy their customers' wants and needs. Therefore, grounded in resource-based theory and the relational view (as well as drawing upon an outside-in marketing perspective), this current study examines whether collaborating with competitors (coopetition) enhances the market orientation – customer satisfaction performance relationship. Based on a mixed methods research approach involving the New Zealand tourism and hospitality sector, the findings showed that while a market orientation positively impacts customer satisfaction performance, surprisingly, this association was negatively moderated by coopetition. A post-hoc test (via a three-way interaction effect) revealed that industry experience can stabilise the potentially harmful consequences of coopetition by allowing decision-makers to cooperate with suitable rivals (those that are trustworthy and target complementary product-markets) to help them achieve mutually-beneficial outcomes. In short, it is sometimes not enough to be market-oriented. Instead, owner-managers are typically best-served if they can coordinate a combination of activities featuring a market orientation, coopetition, and “appropriate” industry experience to create “synergistic” results. © 2021 Elsevier Inc.","author":[{"dropping-particle":"","family":"Crick","given":"J M","non-dropping-particle":"","parse-names":false,"suffix":""},{"dropping-particle":"","family":"Karami","given":"M","non-dropping-particle":"","parse-names":false,"suffix":""},{"dropping-particle":"","family":"Crick","given":"D","non-dropping-particle":"","parse-names":false,"suffix":""}],"container-title":"Industrial Marketing Management","id":"ITEM-5","issued":{"date-parts":[["2022"]]},"language":"English","note":"Cited By :8\n\nExport Date: 8 April 2023\n\nCODEN: IMMAD\n\nCorrespondence Address: Crick, D.; University of Ottawa, Canada; email: dcrick@uottawa.ca\n\nFunding text 1: The authors gratefully acknowledge the advice of Professor John Cadogan regarding statistical advice together with the comments of three anonymous reviewers. Funding was received from Queenstown College where one of the authors previously worked until mid-2020.\n\nReferences: Antonakis, J., Bendahan, S., Jacquart, P., Lalive, R., On making causal claims: A review and recommendations (2010) The Leadership Quarterly, 21 (6), pp. 1086-1120; \nArmstrong, J.S., Overton, T.S., Estimating non-response bias in mail surveys (1977) Journal of Marketing Research, 14 (3), pp. 396-402;\nBaker, W.E., Sinkula, J.M., The complementary effects of market orientation and entrepreneurial orientation on profitability in small businesses (2009) Journal of Small Business Management, 47 (4), pp. 443-464;\nBarney, J.B., Firm resources and sustained competitive advantage (1991) Journal of Management, 17 (1), pp. 99-120;\nBarney, J.B., Is the resource-based “view” a useful perspective for strategic management research? Yes (2001) Academy of Management Review, 26 (1), pp. 41-56;\nBarney, J.B., Why resource-based theory's model of profit appropriation must incorporate a stakeholder perspective (2018) Strategic Management Journal, 39 (13), pp. 3305-3325;\nBengtsson, M., Kock, S., Coopetition in business networks: To cooperate and compete simultaneously (2000) Industrial Marketing Management, 29 (5), pp. 411-426;\nBengtsson, M., Kock, S., Coopetition – quo vadis? Past accomplishments and future challenges (2014) Industrial Marketing Management, 43 (2), pp. 180-188;\nBoso, N., Cadogan, J.W., Story, V.M., Complementary effect of entrepreneurial and market orientations on export new product success under differing levels of competitive intensity and financial capital (2012) International Business Review, 21 (4), pp. 667-681;\nBouncken, R.B., Fredrich, V., Kraus, S., Configurations of firm-level value capture in coopetition (2020) Long Range Planning, 53 (1), p. 101869;\nBouncken, R.B., Fredrich, V., Ritala, P., Kraus, S., Coopetition in new product development alliances: Advantages and tensions for incremental and radical innovation (2018) British Journal of Management, 29 (3), pp. 391-410;\nBouncken, R.B., Kraus, S., Innovation in knowledge-intensive industries: The double-edged sword of coopetition (2013) Journal of Business Research, 66 (10), pp. 2060-2070;\nCadogan, J.W., Kuivalainen, O., Sundqvist, S., Export market-oriented behavior and export performance: Quadratic and moderating effects under differing degrees of market dynamism and internationalization (2009) Journal of International Marketing, 17 (4), pp. 71-89;\nCadogan, J.W., Lee, N., Improper use of endogenous formative variables (2013) Journal of Business Research, 66 (2), pp. 233-241;\nCadogan, J.W., Souchon, A.L., Procter, D.B., The quality of market-oriented behaviors: Formative index construction (2008) Journal of Business Research, 61 (12), pp. 1263-1277;\nCadogan, J.W., Sundqvist, S., Puumalainen, K., Salminen, R.T., Strategic flexibilities and export performance: The moderating roles of export market-oriented behavior and the export environment (2012) European Journal of Marketing, 46 (10), pp. 1418-1452;\nChi, C.G., Gursoy, D., How to help your graduates secure better jobs? An industry perspective (2009) International Journal of Contemporary Hospitality Management, 21 (3), pp. 308-322;\nChiambaretto, P., Bengtsson, M., Fernandez, A.-S., Näsholm, N.H., Small and large firms’ trade-off between benefits and risks when choosing a coopetitor for innovation (2020) Long Range Planning, 53 (1), p. 101876;\nChowdhury, M., Prayag, G., Orchiston, C., Spector, S., Post-disaster social capital, adaptive resilience, and business performance of tourism organizations in Christchurch, New Zealand (2020) Journal of Travel Research, 58 (7), pp. 1209-1226;\nCrick, D., UK SMEs' motives for internationalising: Differences between firms employing particular overseas market servicing strategies (2007) Journal of International Entrepreneurship, 5 (1), pp. 11-23;\nCrick, D., Chaudhry, S., Crick, J.M., Trading in a competitive environment: South-Asian restaurants in the UK (2016) Strategic Change, 25 (4), pp. 371-382;\nCrick, D., Crick, J.M., Learning and decision making in marketing planning: A study of New Zealand vineyards (2015) Marketing Intelligence &amp;amp; Planning, 33 (5), pp. 707-732;\nCrick, J.M., Bridging the gap between threshold and dynamic capabilities: A qualitative study of the collaboration strategies of New Zealand wineries (2015), Unpublished MBS thesis in Management Massey University New Zealand; Crick, J.M., The dimensionality of the market orientation construct (2021) Journal of Strategic Marketing, 29 (4), pp. 281-300;\nCrick, J.M., Crick, D., Developing and validating a multi-dimensional measure of coopetition (2019) Journal of Business &amp;amp; Industrial Marketing, 34 (4), pp. 665-689;\nCrick, J.M., Crick, D., Coopetition and COVID-19: Collaborative business-to-business marketing strategies in a pandemic crisis (2020) Industrial Marketing Management, 88 (1), pp. 206-213;\nCrick, J.M., Crick, D., Rising up to the challenge of our rivals: Unpacking the drivers and outcomes of coopetition activities (2021) Industrial Marketing Management, 96 (1), pp. 71-85;\nCrick, J.M., Crick, D., Tebbett, N., Competitor orientation and value co-creation in sustaining rural New Zealand wine producers (2020) Journal of Rural Studies, 73 (Jan), pp. 122-134;\nCzakon, W., Czernek, K., The role of trust-building mechanisms in entering into network coopetition: The case of tourism networks in Poland (2016) Industrial Marketing Management, 57 (1), pp. 64-74;\nDay, G.S., An outside-in approach to resource-based theories (2014) Journal of the Academy of Marketing Science, 42 (1), pp. 27-28;\nDyer, J.H., Singh, H., The relational view: Cooperative strategy and sources of inter-organizational competitive advantage (1998) Academy of Management Review, 23 (4), pp. 660-679;\nDyer, J.H., Singh, H., Hesterly, W.S., The relational view revisited: A dynamic perspective on value creation and value capture (2018) Strategic Management Journal, 39 (12), pp. 3140-3162;\nEchambadi, R., Hess, J.D., Mean-centering does not alleviate collinearity problems in moderated multiple regression models (2007) Marketing Science, 26 (3), pp. 438-445;\nEstrada, I., Dong, J.Q., Learning from experience? Technological investments and the impact of coopetition experience on firm profitability (2020) Long Range Planning, 53 (1), p. 101866;\nFelzensztein, C., Gimmon, E., Deans, K.R., Coopetition in regional clusters: Keep calm and expect unexpected changes (2018) Industrial Marketing Management, 69 (1), pp. 116-124;\nFornell, C., Larcker, D.F., Structural equation models with unobservable variables and measurement error: Algebra and statistics (1981) Journal of Marketing Research, 18 (3), pp. 382-388;\nHagtvedt, H., The impact of incomplete typeface logos on perceptions of the firm (2011) Journal of Marketing, 75 (4), pp. 86-93;\nHamzah, M.I., Crick, J.M., Crick, D., Ali, S.A.M., Yunus, N.M., The nature of the relationship between an entrepreneurial marketing orientation small business growth: Evidence from Malaysia (2021) International Journal of Entrepreneurship and Small Business, , (forthcoming);\nHooley, G.J., Greenley, G.E., Cadogan, J.W., Fahy, J., The performance impact of marketing resources (2005) Journal of Business Research, 58 (1), pp. 18-27;\nHunt, S.D., Derozier, C., The normative imperatives of business and marketing strategy: Grounding strategy in resource-advantage theory (2004) Journal of Business &amp;amp; Industrial Marketing, 19 (1), pp. 5-22;\nHunt, S.D., Morgan, R.M., The comparative advantage theory of competition (1995) Journal of Marketing, 59 (2), pp. 1-15;\nHunt, S.D., Sparkman, R.D., Jr., Wilcox, J.B., The pre-test in survey research: Issues and preliminary findings (1982) Journal of Marketing Research, 19 (2), pp. 269-273;\nJaworski, B.J., Kohli, A.K., Market orientation: Antecedents and consequences (1993) Journal of Marketing, 57 (3), pp. 53-70;\nJosephson, B.W., Johnson, J.L., Mariadoss, B.J., Strategic marketing ambidexterity: Antecedents and financial consequences (2016) Journal of the Academy of Marketing Science, 44 (4), pp. 539-554;\nKatsikeas, C.S., Samiee, S., Theodosiou, M., Strategy fit and performance consequences of international marketing standardization (2006) Strategic Management Journal, 27 (9), pp. 867-890;\nKirca, A.H., Jayachandran, S., Bearden, W.O., Market orientation: A meta-analytic review and assessment of its antecedents and impact on performance (2005) Journal of Marketing, 69 (2), pp. 24-41;\nKohli, A.K., Jaworski, B.J., Market orientation: The construct, research propositions, and managerial implications (1990) Journal of Marketing, 54 (2), pp. 1-18;\nKumar, V., Jones, E., Venkatesan, R., Leone, R.P., Is market orientation a source of sustainable competitive advantage or simply the cost of competing? (2011) Journal of Marketing, 75 (1), pp. 16-30;\nLavie, D., The competitive advantage of inter-connected firms: An extension of the resource-based view (2006) Academy of Management Review, 31 (3), pp. 638-658;\nLee, N., Cadogan, J.W., Problems with formative and higher-order reflective variables (2013) Journal of Business Research, 66 (2), pp. 242-247;\nLee, N., Cadogan, J.W., Chamberlain, L., Material and efficient cause interpretations of the formative model: Resolving misunderstandings and clarifying conceptual language (2014) AMS Review, 4 (1), pp. 32-43;\nLindell, M.K., Whitney, D.J., Accounting for common method variance in cross-sectional research designs (2001) Journal of Applied Psychology, 86 (1), pp. 114-121;\nLiu, W., Guillet, B.D., Xiao, Q., Law, R., Globalization or localization of consumer preferences: The case of hotel room booking (2014) Tourism Management, 41 (1), pp. 148-157;\nMiles, M.P., Gilmore, A., Harrigan, P., Lewis, G., Sethna, Z., Exploring entrepreneurial marketing (2015) Journal of Strategic Marketing, 23 (2), pp. 94-111;\nMorgan, N.A., Vorhies, D.W., Mason, C.H., Market orientation, marketing capabilities, and firm performance (2009) Strategic Management Journal, 30 (8), pp. 909-920;\nMorgan, R.M., Hunt, S.D., The commitment-trust theory of relationship marketing (1994) Journal of Marketing, 58 (3), pp. 20-38;\nMu, J., Bao, Y., Sekhon, T., Qi, J., Love, E., Outside-in marketing capability and firm performance (2018) Industrial Marketing Management, 75 (1), pp. 37-54;\nNarver, J.C., Slater, S.F., The effect of a market orientation on business profitability (1990) Journal of Marketing, 54 (4), pp. 20-35;\nNgo, L.V., O'Cass, A., Performance implications of market orientation, marketing resources, and marketing capabilities (2012) Journal of Marketing Management, 28 (1-2), pp. 173-187;\nOzturan, P., Ozsomer, A., Pieters, A., The role of market orientation in advertising spending during economic collapse: The case of Turkey in 2001 (2014) Journal of Marketing Research, 51 (2), pp. 139-152;\nPark, B.J.R., Srivastava, M.K., Gnyawali, D.R., Walking the tight rope of coopetition: Impact of competition and cooperation intensities and balance on firm innovation performance (2014) Industrial Marketing Management, 43 (2), pp. 210-221;\nPattinson, S., Nicholson, J., Lindgreen, A., Emergent coopetition from a sense-making perspective: A multi-level analysis (2018) Industrial Marketing Management, 68 (1), pp. 25-35;\nPing, R.A., Jr., A parsimonious estimating technique for interaction and quadratic latent variables (1995) Journal of Marketing Research, 32 (3), pp. 336-347;\nPodsakoff, P.M., MacKenzie, S.B., Lee, J.-Y., Podsakoff, N.P., Common method biases in behavioral research: A critical review of the literature and recommended remedies (2003) Journal of Applied Psychology, 88 (5), pp. 879-903;\nPriem, R.L., Butler, J.E., Is the resource-based “view” a useful perspective for strategic management research? (2001) Academy of Management Review, 26 (1), pp. 22-40;\nQuach, S., Thaichon, P., Lee, J.-Y., Weaven, S., Palmatier, R.W., Toward a theory of outside-in marketing: Past, present, and future (2020) Industrial Marketing Management, 89 (1), pp. 107-128;\nReynolds, N., Diamantopoulos, A., The effect of pre-test method on error detection rates: Experimental evidence (1998) European Journal of Marketing, 32 (5-6), pp. 480-498;\nRindfleisch, A., Moorman, C., Inter-firm cooperation and customer orientation (2003) Journal of Marketing Research, 40 (4), pp. 421-436;\nRitala, P., Coopetition strategy – When is it successful? Empirical evidence on innovation and market performance (2012) British Journal of Management, 23 (3), pp. 307-324;\nRust, R.T., Outside-in marketing: Why, when, and how? (2020) Industrial Marketing Management, 89 (1), pp. 102-104;\nSlater, S.F., Narver, J.C., Does competitive environment moderate the market orientation-performance relationship? (1994) Journal of Marketing, 58 (1), pp. 46-55;\nSouchon, A.L., Hughes, P., Farrell, A.M., Nemkova, E., Oliveira, J.S., Spontaneity and international marketing performance (2016) International Marketing Review, 33 (5), pp. 671-690;\nSpiller, S.A., Fitzsimons, G.J., Lynch, J.G., McClelland, G.H., Spotlights, floodlights, and the magic number zero: Simple effects tests in moderated regression (2013) Journal of Marketing Research, 50 (2), pp. 277-288;\nSraha, G., Sharma, R.R., Crick, D., Crick, J.M., International experience, commitment, distribution adaptation and performance: A study of Ghanaian firms in B2B export markets (2020) Journal of Business &amp;amp; Industrial Marketing, 35 (11), pp. 1715-1738;\nSuddaby, R., From the editors: What grounded theory is not (2006) Academy of Management Journal, 49 (4), pp. 633-642;\nUllah, S., Akhtar, P., Zaefarian, G., Dealing with endogeneity bias: The generalized method of moments (GMM) for panel data (2018) Industrial Marketing Management, 71 (1), pp. 69-78;\nWooldridge, J.M., Econometric analysis of cross-section and panel data (2010), The MIT Press Cambridge, Massachusetts; Yan, Y., Dong, J.Q., Faems, D., Not every coopetitor is the same: The impact of technological, market and geographical overlap with coopetitors on firms’ breakthrough inventions (2020) Long Range Planning, 53 (1), p. 101873;\nZhang, J.Z., Watson, G.F., Marketing ecosystem: An outside-in view for sustainable advantage (2020) Industrial Marketing Management, 88 (1), pp. 287-304","page":"62-75","publisher":"Elsevier Inc.","publisher-place":"Marketing and Entrepreneurship at the School of Business, University of Leicester, United Kingdom","title":"Is it enough to be market-oriented? How coopetition and industry experience affect the relationship between a market orientation and customer satisfaction performance","type":"article-journal","volume":"100"},"uris":["http://www.mendeley.com/documents/?uuid=712261b9-f1ac-450e-9d3d-b707fc140284"]},{"id":"ITEM-6","itemData":{"DOI":"10.22434/IFAMR2019.0178","ISSN":"15592448 (ISSN)","abstract":"The importance of procurement relationships in food supply chains is increasing in importance due to issues of food safety, food security, changing consumer preferences, ethical concerns and greater awareness of the environmental impact of food production. Despite the considerable research on buyer-seller relationships in the marketing and management literature, only a small proportion of this has focused on procurement relationships between producers and buyers in food supply chains. Hence, this paper specifically focuses on examining the impact of relationship quality on supplier performance in the context of food supply chains. The theoretical framework is derived from the tenets of the resource-based view and the relational view of firms. Using this framework, the definition, measurement and structural dimensions of relationship quality is established in the context of food producers and buyers. This construct is then tested in relationship to supplier performance. Utilizing data from a mail survey of 954 red meat producers in New Zealand, the model of supplier-buyer relationship quality and its effects on supplier performance is tested using structural equation modelling. The results demonstrate that relationship quality is an essential factor in procurement relationships with suppliers in food supply chains and shows that, as hypothesized, higher quality relationships lead to positive performance outcomes. The results support the theoretical framework indicating that relationship quality, conceptualized and defined in this context, is indeed a valuable relational resource due to its impact on supplier performance. Managerially, this resource can be manipulated to improve supplier performance, and hence potentially provide firms with competitive advantage that has high replication barriers. © 2020 Wageningen Academic Publishers.","author":[{"dropping-particle":"","family":"Lees","given":"N","non-dropping-particle":"","parse-names":false,"suffix":""},{"dropping-particle":"","family":"Nuthall","given":"P","non-dropping-particle":"","parse-names":false,"suffix":""},{"dropping-particle":"","family":"Wilson","given":"M M J","non-dropping-particle":"","parse-names":false,"suffix":""}],"container-title":"International Food and Agribusiness Management Review","id":"ITEM-6","issue":"3","issued":{"date-parts":[["2020"]]},"language":"English","note":"Cited By :6\n\nExport Date: 8 April 2023\n\nCorrespondence Address: Lees, N.; Faculty of Agribusiness and Commerce, Ellesmere Junction Road, New Zealand; email: nic.lees@lincoln.ac.nz\n\nReferences: Agrawal, J., Kamakura, W.A., Country of origin: A competitive advantage (1999) International Journal of Research in Marketing, 16 (4), pp. 255-267; \nAnderson, E., Weitz, B., The use of pledges to build and sustain commitment in distribution channels (1992) Journal of Marketing Research, 29 (1), pp. 18-34;\nAnderson, J.C., Narus, J.A., A model of the distributor's perspective of distributor-manufacturer working relationships (1984) Journal of Marketing, 48 (4), pp. 62-74;\nAnderson, J.C., Narus, J.A., A model of distributor firm and manufacturer firm working partnerships (1990) The Journal of Marketing, 54 (1), pp. 42-58;\nAnderson, S.W., Chang, H.F., Cheng, M.M., Phua, Y.S., Getting to know you: Trust formation in new interfirm relationships and the consequences for investments in management control and the collaboration (2017) Contemporary Accounting Research, 34 (2), pp. 940-965;\nAtes, M.A., Wynstra, F., van Raaij, E.M., An exploratory analysis of the relationship between purchase category strategies and supply base structure (2015) Journal of Purchasing and Supply Management, 21 (3), pp. 204-219;\nAthanasopoulou, P., Relationship quality: A critical literature review and research agenda (2009) European Journal of Marketing, 43 (5-6), pp. 583-610;\nBaker, A., Smyth, S.J., Managing opportunism in value-added supply chains: Lessons from organics (2012) Journal of International Food &amp;amp; Agribusiness Marketing, 24 (1), pp. 22-46;\nBarney, J., Firm resources and sustained competitive advantage (1991) Journal of Management, 17 (1), pp. 99-120;\nBarney, J.B., Purchasing, supply chain management and sustained competitive advantage: The relevance of resource-based theory (2012) Journal of Supply Chain Management, 48 (2), pp. 3-6;\nBensemann, J., Shadbolt, N., Conforte, D., (2011) Farmers 'choice of marketing strategies: A study of New Zealand lamb producers, , Paper presented at the International Food and Agribusiness Conference. June 10-14, 2011. Shanghai, China;\nBeske, P., Land, A., Seuring, S., Sustainable supply chain management practices and dynamic capabilities in the food industry: A critical analysis of the literature (2014) International Journal of Production Economics, 152, pp. 131-143;\nBlau, P.M., (1964) Exchange and power in social life, , John Wiley, New York, NY, USA;\nBrooks, S., Leaver, A., Spence, M., Elliott, C.T., Dean, M., Pragmatic engagement in a low trust supply chain: Beef farmers' perceptions of power, trust and agency (2017) Competition &amp;amp; Change, 21 (2), pp. 114-131;\nCannon, J.P., Doney, P.M., Mullen, M.R., Petersen, K.J., Building long-term orientation in buyer-supplier relationships: The moderating role of culture (2010) Journal of Operations Management, 28 (6), pp. 506-521;\nChen, Y.S., Su, H.C., Ro, Y.K., The co-evolution of supplier relationship quality and product quality in the US auto industry: A cultural perspective (2017) International Journal of Production Economics, 184, pp. 245-255;\nChoi, T.Y., Wu, Z., Taking the leap from dyads to triads: Buyer-supplier relationships in supply networks (2009) Journal of Purchasing and Supply Management, 15 (4), pp. 263-266;\nChurchill, G.A., A paradigm for developing better measures of marketing constructs (1979) Journal of Marketing Research, 16 (1), pp. 64-73;\nClemens, R.L., Babcock, B.A., (2004) Country of origin as a brand: The case of New Zealand lamb, , http://lib.dr.iastate.edu/matric_briefingpapers/5, CARD Reports and Working Papers, Iowa State University, Ames, IA, USA;\nConner, K.R., A historical comparison of resource-based theory and five schools of thought within industrial organization economics: Do we have a new theory of the firm (1991) Journal of Management, 17 (1), pp. 121-154;\nCrosby, L.A., Evans, K.R., Cowles, D., Relationship quality in services selling: An interpersonal influence perspective (1990) The Journal of Marketing, 54 (3), pp. 68-81;\nDoney, P.M., Cannon, J.P., An examination of the nature of trust in buyer-seller relationships (1997) Journal of Marketing, 61 (2), pp. 35-51;\nDorsch, M.J., Swanson, S.R., Kelley, S.W., The role of relationship quality in the stratification of vendors as perceived by customers (1998) Journal of the Academy of Marketing Science, 26 (2), pp. 128-142;\nDuffy, R., Fearne, A., The impact of supply chain partnerships on supplier performance (2004) The International Journal of Logistics Management, 15 (1), pp. 57-72;\nDwyer, F.R., Oh, S., Output sector munificence effects on the internal political economy of marketing channels (1987) Journal of Marketing Research, 24 (4), pp. 347-358;\nDwyer, F.R., Schurr, P.H., Oh, S., Developing buyer-seller relationships (1987) The Journal of Marketing, 51 (2), pp. 11-27;\nDyer, J.H., Singh, H., The relational view: Cooperative strategy and sources of interorganizational competitive advantage (1998) The Academy of Management Review, 23 (4), pp. 660-679;\nDyer, J.H., Chu, W., The role of trustworthiness in reducing transaction costs and improving performance: Empirical evidence from the United States, Japan and Korea (2003) Organization Science, 14 (1), pp. 57-68;\nFarh, J.-L., Werbel, J.D., Bedeian, A.G., An empirical investigation of self-appraisal-based performance evaluation (1988) Personnel Psychology, 41 (1), pp. 141-156;\nReserve, F., (2019) Summary of commentary on current economic conditions, , Federal Reserve District, Chicago, IL, USA;\nFolkerts, H., Koehorst, H., Challenges in international food supply chains: Vertical co-ordination in the European agribusiness and food industries (1998) British Food Journal, 100 (8), pp. 385-388;\nFynes, B., Voss, C., de Búrca, S., The impact of supply chain relationship quality on quality performance (2005) International Journal of Production Economics, 96 (3), pp. 339-354;\nFynes, B., de Búrca, S., Mangan, J., The effect of relationship characteristics on relationship quality and performance (2008) International Journal of Production Economics, 111 (1), pp. 56-69. , https://doi.org/10.1016/j.ijpe.2006.11.019;\nGadde, L.E., Snehota, I., Making the most of supplier relationships (2000) Industrial Marketing Management, 29 (4), pp. 305-316;\nGanesan, S., Determinants of long-term orientation in buyer-seller relationships (1994) Journal of Marketing, 58 (2), pp. 1-19;\nGassenheimer, J.B., Ramsey, R., The impact of dependence on dealer satisfaction: A comparison of reseller-supplier relationships (1994) Journal of Retailing, 70 (3), pp. 253-266;\nGellynck, X., Kühne, B., Weaver, R.D., Relationship quality and innovation capacity of chains: The case of the traditional food sector in the EU (2011) International Journal of Food System Dynamics, 2 (1), pp. 1-22;\nGeyskens, I., Steenkamp, J.B., Kumar, N., Generalizations about trust in marketing channel relationships using meta-analysis (1998) International Journal of Research in Marketing, 15 (3), pp. 223-248;\nGeyskens, I., Steenkamp, J.B., Kumar, N., A meta-analysis of satisfaction in marketing channel relationships (1999) Journal of Marketing Research, 36 (2), pp. 223-238;\nGeyskens, I., Steenkamp, J.B., Scheer, L.K., Kumar, N., The effects of trust and interdependence on relationship commitment: A trans-Atlantic study (1996) International Journal of Research in Marketing, 13 (4), pp. 303-317;\nGilliland, D.I., Bello, D.C., Two sides to attitudinal commitment: The effect of calculative and loyalty commitment on enforcement mechanisms in distribution channels (2002) Journal of the Academy of Marketing Science, 30 (1), pp. 24-43;\nGorton, M., Angell, R., Dries, L., Urutyan, V., Jackson, E., White, J., Power, buyer trustworthiness and supplier performance: Evidence from the Armenian dairy sector (2015) Industrial Marketing Management, 50, pp. 69-77;\nGovindan, K., Sustainable consumption and production in the food supply chain: A conceptual framework (2018) International Journal of Production Economics, 195, pp. 419-431;\nGrimm, J.H., Hofstetter, J.S., Sarkis, J., Critical factors for sub-supplier management: A sustainable food supply chains perspective (2014) International Journal of Production Economics, 152, pp. 159-173;\nGrunert, K.G., Fruensgaard Jeppesen, L., Risom Jespersen, K., Sonne, A.M., Hansen, K., Trondsen, T., Young, J.A., Market orientation of value chains: A conceptual framework based on four case studies from the food industry (2005) European Journal of Marketing, 39 (5-6), pp. 428-455;\nGulati, R., Nohria, N., Zaheer, A., Strategic Networks (2000) Strategic Management Journal, 21 (3), pp. 203-215;\nHaasis, H.D., Kreowski, H.J., Scholz-Reiter, B., (2008) Dynamics in logistics, , In: Proceedings of the First International Conference LDIC. August, 2000. Bremen, Germany;\nHair, J.F., Black, W., Babin, B., Anderson, R., (2010) Multivariate data analysis: A global perspective, , 7th edition. Pearson Education, Hoboken, NJ, USA;\nHan, S.L., Wilson, D.T., Dant, S.P., Buyer-supplier relationships today (1993) Industrial Marketing Management, 22 (4), pp. 331-338;\nHastings, K., Howieson, J., Lawley, M., Creating value chains: The role of relationship development (2016) British Food Journal, 118 (6), pp. 1384-1406;\nHewett, K., Money, R.B., Sharma, S., An exploration of the moderating role of buyer corporate culture in industrial buyer-seller relationships (2002) Journal of the Academy of Marketing Science, 30 (3), pp. 229-239;\nHomburg, C., Rudolph, B., Customer satisfaction in industrial markets: Dimensional and multiple role issues (2001) Journal of Business Research, 52 (1), pp. 15-33;\nHu, L., Bentler, P.M., Cutoff criteria for fit indexes in covariance structure analysis: Conventional criteria versus new alternatives (1999) Structural Equation Modeling. A Multidisciplinary Journal, 6 (1), pp. 1-55;\nJain, M., Khalil, S., Johnston, W.J., Cheng, J.M.S., The performance implications of power-trust relationship: The moderating role of commitment in the supplier-retailer relationship (2013) Industrial Marketing Management, 43 (2), pp. 312-321;\nJohnston, D.A., McCutcheon, D.M., Stuart, F.I., Kerwood, H., Effects of supplier trust on performance of cooperative supplier relationships (2004) Journal of Operations Management, 22 (1), pp. 23-38;\nJoshi, S.P., Shitole, P., Chavan, R., Joshi, P., Strategies for buyer supplier relationship improvement: Scale development and validation (2018) Procedia Manufacturing, 20, pp. 470-476;\nKahneman, D., (2011) Thinking, fast and slow, , Farrar, Straus and Giroux, New York, NY, USA;\nKannan, V.R., Choon Tan, K., Buyer-supplier relationships: The impact of supplier selection and buyer-supplier engagement on relationship and firm performance (2006) International Journal of Physical Distribution &amp;amp; Logistics Management, 36 (10), pp. 755-775;\nKannan, V.R., Tan, K.C., Supplier selection and assessment: Their impact on business performance (2002) Journal of Supply Chain Management, 38 (3), pp. 11-21;\nKim, K.K., Park, S.-H., Ryoo, S.Y., Park, S.K., Inter-organizational cooperation in buyer-supplier relationships: Both perspectives (2010) Journal of Business Research, 63 (8), pp. 863-869;\nKim, K.T., Lee, J.S., Lee, S.Y., Chain reactions of a collaborative buyer-supplier relationship: The mediating role of relationship quality on innovation performance (2017) Total Quality Management and Business Excellence, 43 (2), pp. 1-19;\nKroll, M., Wright, P., Heiens, R.A., The contribution of product quality to competitive advantage: Impacts on systematic variance and unexplained variance in returns (1999) Strategic Management Journal, 20 (4), pp. 375-384;\nKull, A.J., Mena, J.A., Korschun, D., A resource-based view of stakeholder marketing (2016) Journal of Business Research, 69 (12), pp. 5553-5560;\nKumar, N., Scheer, L.K., Steenkamp, J.B., Interdependence, punitive capability and the reciprocation of punitive actions in channel relationships (1998) Journal of Marketing Research, 35 (2), pp. 225-235;\nKumar, N., Scheer, L.K., Steenkamp, J.B.E., The effects of perceived interdependence on dealer attitudes (1995) Journal of Marketing Research, 32 (3), pp. 348-356;\nKumar, N., Scheer, L.K., Steenkamp, J.B.E., The effects of supplier fairness on vulnerable resellers (1995) Journal of Marketing Research, 32 (1), pp. 54-65;\nLaaksonen, T., Jarimo, T., Kulmala, H.I., Cooperative strategies in customer-supplier relationships: The role of interfirm trust (2009) International Journal of Production Economics, 120 (1), pp. 79-87;\nLages, C., Lages, C.R., Lages, L.F., The RELQUAL scale: A measure of relationship quality in export market ventures (2005) Journal of Business Research, 58 (8), pp. 1040-1048;\nLambert, D.M., (2006) Supply chain management: Processes, partnerships, performance, , Supply Chain Management Institute, Sarasota, FL, USA;\nLascelles, D.M., Dale, B.G., The buyer-supplier relationship in total quality management (1989) Journal of Purchasing &amp;amp; Materials Management, 25 (2), pp. 10-20;\nLechner, C., Dowling, M., Firm networks: External relationships as sources for the growth and competitiveness of entrepreneurial firms (2003) Entrepreneurship and Regional Development, 15 (1), pp. 1-26;\nLees, N., Saunders, C., (2015) Maximising export returns (MER): Communicating New Zealand's credence attributes to international consumers, , Lincoln University Agricultural Economics Research Unit, Christchurch, New Zealand;\nLees, N.J., Nuthall, P., Case study analysis on supplier commitment to added value agri-food supply chains in New Zealand (2015) Agricultural and Food Economics, 3 (1), pp. 1-16;\nLi, D., Wang, X., Chan, H.K., Manzini, R., Sustainable food supply chain management (2014) International Journal of Production Economics, 152, pp. 1-8;\nLi, W., Humphreys, P.K., Yeung, A.C., Cheng, T.C.E., The impact of supplier development on buyer competitive advantage: A path analytic model (2012) International Journal of Production Economics, 135 (1), pp. 353-366;\nLindeman, M., Sundvik, L., Rouhiainen, P., Under or overestimation of self? Person variables and self-asssessment accuracy in work settings (1995) Journal of Social Behavior and Personality, 10 (1), p. 123;\nLiu, Y., Su, C., Li, Y., Liu, T., Managing opportunism in a developing interfirm relationship: The interrelationship of calculative and loyalty commitment (2010) Industrial Marketing Management, 39 (5), pp. 844-852;\nMatopoulos, A., Vlachopoulou, M., Manthou, V., Manos, B., A conceptual framework for supply chain collaboration: Empirical evidence from the agri-food industry (2007) Supply Chain Management: An International Journal, 12 (3), pp. 177-186;\nMicheels, E.T., Gow, H.R., The moderating effects of trust and commitment on market orientation, value discipline clarity and firm performance (2011) Agribusiness, 27 (3), pp. 360-378;\nMishra, A.K., Organizational responses to crisis: Trust in organizations (1996) Frontiers of Theory and Research, 3 (5), pp. 261-287;\nMorgan, R.M., Hunt, S., The commitment-trust theory of relationship marketing (1994) Journal of Marketing, 58 (3), pp. 20-38;\nMorgan, R.M., Hunt, S., Relationship-based competitive advantage: The role of relationship marketing in marketing strategy (1999) Journal of Business Research, 46 (3), pp. 281-290;\nNahapiet, J., Ghoshal, S., Social capital, intellectual capital and the organizational advantage (1998) Academy of Management Review, 23 (2), pp. 242-266;\nNooteboom, B., Trust as governance device (2000) Studies in economic ethics and philosophy, pp. 44-68. , M. Casson and A. Godley (eds.) Springer-Verlag, Berlin, Germany;\nNyaga, G.N., Whipple, J.M., Relationship quality and performance outcomes: Achieving a sustainable competitive advantage (2011) Journal of Business Logistics, 32 (4), pp. 345-360;\nPalmatier, R.W., Dant, R.P., Grewal, D., Evans, K.R., Factors influencing the effectiveness of relationship marketing: A meta-analysis (2006) Journal of Marketing, 70 (4), pp. 136-153;\nParsons, A.L., What determines buyer-seller relationship quality? An investigation from the buyer's perspective (2002) Journal of Supply Chain Management, 38 (1), pp. 4-12;\nPoore, J., Nemecek, T., Reducing food's environmental impacts through producers and consumers (2018) Science, 360 (6392), pp. 987-992;\nPoppo, L., Zhou, K.Z., Li, J.J., When can you trust trust? Calculative trust, relational trust and supplier performance (2016) Strategic Management Journal, 37 (4), pp. 724-741;\nRábade, L.A., Alfaro, J.A., Buyer-supplier relationship's influence on traceability implementation in the vegetable industry (2006) Journal of Purchasing and Supply Management, 12 (1), pp. 39-50;\nReagans, R., McEvily, B., Network structure and knowledge transfer: The effects of cohesion and range (2003) Administrative Science Quarterly, 48 (2), pp. 240-267;\nReed, R., Lemak, D.J., Mero, N.P., Total quality management and sustainable competitive advantage (2000) Journal of Quality Management, 5 (1), pp. 5-26;\nRubin, E., Argyris, Y.A., Benbasat, I., (2017) Consumers ' trust in price-forecasting recommendation agents, , Paper presented at International Conference on HCI in Business, Government and Organizations. July 9-14, 2017. Vancouver, BC, Canada;\nRueda, X., Garrett, R.D., Lambin, E.F., Corporate investments in supply chain sustainability: Selecting instruments in the agri-food industry (2017) Journal of Cleaner Production, 142, pp. 2480-2492;\nRuekert, R.W., Churchill, G.A., Jr., Reliability and validity of alternative measures of channel member satisfaction (1984) Journal of Marketing Research, 21 (2), pp. 226-233;\nSako, M., Helper, S., Determinants of trust in supplier relations: Evidence from the automotive industry in Japan and the United States (1998) Journal of Economic Behavior and Organization, 34 (3), pp. 387-417;\nSchmidt, O., Padel, S., Levidow, L., The bio-economy concept and knowledge base in a public goods and farmer perspective (2012) Bio-Based and Applied Economics, 1 (1), pp. 47-63;\nSchulze, B., Spiller, A., Theuvsen, L., (2006) More trust instead of more vertical integration in the German pork production? Empirical evidence and theoretical considerations, , 99th Seminar of the European Association of Agricultural Economists. February 8-10, 2006. Bonn, Germany;\nShih, T.Y., An empirical study of food and beverage chains' internationalisation: Advancing intangible resource theory and research (2017) European Journal of International Management, 11 (6), pp. 660-687;\nShin, H., Collier, D.A., Wilson, D.D., Supply management orientation and supplier/buyer performance (2000) Journal of Operations Management, 18 (3), pp. 317-333;\nStank, T., Crum, M., Arango, M., Benefits of interfirm coordination in food industry supply chains (1999) Journal of Business Logistics, 20 (2), pp. 21-41;\nSteiner, B., Lan, K., Unterschultz, J., Boxall, P., Applying the resource-based view to alliance formation in specialized supply chains (2017) Journal of Strategy and Management, 10 (3), pp. 262-292;\nStevenson, G., Clancy, K., King, R., Lev, L., Ostrom, M., Smith, S., Midscale food value chains: An introduction (2016) Journal of Agriculture, Food Systems and Community Development, 1 (4), pp. 27-34;\nTavakol, M., Dennick, R., Making sense of Cronbach's alpha (2011) International Journal of Medical Education, 2, p. 53;\nTouboulic, A., Walker, H., Love me, love me not: A nuanced view on collaboration in sustainable supply chains (2015) Journal of Purchasing and Supply Management, 21 (3), pp. 178-191;\nTrienekens, J., van Velzen, M., Lees, N., Saunders, C., Pascucci, S., Governance of market-oriented fresh food value chains: Export chains from New Zealand (2018) International Food and Agribusiness Management Review, 21 (2), pp. 249-268;\nTrienekens, J.H., Wognum, P., Beulens, A.J., van der Vorst, J.G., Transparency in complex dynamic food supply chains (2012) Advanced Engineering Informatics, 26 (1), pp. 55-65;\nTsai, W., Ghoshal, S., Social capital and value creation: The role of intrafirm networks (1998) Academy of Management Journal, 41 (4), pp. 464-476;\nUlaga, W., Eggert, A., (2001) Developing a standard scale of relationship value in business markets, , Proceedings of the 17th Annual IMP Conference. September 9-11, 2001. Oslo, Norway;\nUlaga, W., Eggert, A., Relationship value and relationship quality: Broadening the nomological network of business-to-business relationships (2006) European Journal of Marketing, 40 (3-4), pp. 311-327;\nvan der Vorst, J.G.A.J., Van Dongen, S., Nouguier, S., Hilhorst, R., E-business initiatives in food supply chains; definition and typology of electronic business models (2002) International Journal of Logistics, 5 (2), pp. 119-138;\nVillena, V.H., Revilla, E., Choi, T.Y., The dark side of buyer-supplier relationships: A social capital perspective (2011) Journal of Operations Management, 29 (6), pp. 561-576;\nWhipple, J.M., Wiedmer, R., Boyer, K.K., A dyadic investigation of collaborative competence, social capital and performance in buyer-supplier relationships (2015) Journal of Supply Chain Management, 51 (2), pp. 3-21;\nWillett, W., Rockström, J., Loken, B., Springmann, M., Lang, T., Vermeulen, S., Garnett, T., Wood, A., Food in the anthropocene: The EAT-Lancet commission on healthy diets from sustainable food systems (2019) The Lancet, 393, pp. 447-492. , 10170;\nWi","page":"425-445","publisher":"Wageningen Academic Publishers","publisher-place":"Faculty of Agribusiness and Commerce, Lincoln University, Ellesmere Junction Road, Christchurch, 7647, New Zealand","title":"Relationship quality and supplier performance in food supply chains","type":"article-journal","volume":"23"},"uris":["http://www.mendeley.com/documents/?uuid=651a8332-0d60-470d-a012-fae4e695a445"]}],"mendeley":{"formattedCitation":"(Crick, 2021; Crick et al., 2022, 2020; Crick and Crick, 2021; Lees et al., 2020; Morgan and Hunt, 1999)","plainTextFormattedCitation":"(Crick, 2021; Crick et al., 2022, 2020; Crick and Crick, 2021; Lees et al., 2020; Morgan and Hunt, 1999)","previouslyFormattedCitation":"(Crick, 2021; Crick et al., 2022, 2020; Crick and Crick, 2021; Lees et al., 2020; Morgan and Hunt, 1999)"},"properties":{"noteIndex":0},"schema":"https://github.com/citation-style-language/schema/raw/master/csl-citation.json"}</w:instrText>
      </w:r>
      <w:r w:rsidR="00714AEA" w:rsidRPr="001518C8">
        <w:rPr>
          <w:rFonts w:ascii="Times New Roman" w:hAnsi="Times New Roman" w:cs="Times New Roman"/>
          <w:sz w:val="24"/>
          <w:szCs w:val="24"/>
        </w:rPr>
        <w:fldChar w:fldCharType="separate"/>
      </w:r>
      <w:r w:rsidR="00714AEA" w:rsidRPr="001518C8">
        <w:rPr>
          <w:rFonts w:ascii="Times New Roman" w:hAnsi="Times New Roman" w:cs="Times New Roman"/>
          <w:noProof/>
          <w:sz w:val="24"/>
          <w:szCs w:val="24"/>
        </w:rPr>
        <w:t>(Crick, 2021; Crick et al., 2022, 2020; Crick and Crick, 2021; Lees et al., 2020; Morgan and Hunt, 1999)</w:t>
      </w:r>
      <w:r w:rsidR="00714AEA" w:rsidRPr="001518C8">
        <w:rPr>
          <w:rFonts w:ascii="Times New Roman" w:hAnsi="Times New Roman" w:cs="Times New Roman"/>
          <w:sz w:val="24"/>
          <w:szCs w:val="24"/>
        </w:rPr>
        <w:fldChar w:fldCharType="end"/>
      </w:r>
      <w:r w:rsidR="00714AEA" w:rsidRPr="001518C8">
        <w:rPr>
          <w:rFonts w:ascii="Times New Roman" w:hAnsi="Times New Roman" w:cs="Times New Roman"/>
          <w:sz w:val="24"/>
          <w:szCs w:val="24"/>
        </w:rPr>
        <w:t xml:space="preserve">. </w:t>
      </w:r>
      <w:r>
        <w:rPr>
          <w:rFonts w:ascii="Times New Roman" w:hAnsi="Times New Roman" w:cs="Times New Roman"/>
          <w:sz w:val="24"/>
          <w:szCs w:val="24"/>
          <w:lang w:val="en"/>
        </w:rPr>
        <w:t xml:space="preserve">A prior study </w:t>
      </w:r>
      <w:r w:rsidR="00C45A96">
        <w:rPr>
          <w:rFonts w:ascii="Times New Roman" w:hAnsi="Times New Roman" w:cs="Times New Roman"/>
          <w:sz w:val="24"/>
          <w:szCs w:val="24"/>
          <w:lang w:val="en"/>
        </w:rPr>
        <w:t>highlighted relational resources' strategic significance</w:t>
      </w:r>
      <w:r>
        <w:rPr>
          <w:rFonts w:ascii="Times New Roman" w:hAnsi="Times New Roman" w:cs="Times New Roman"/>
          <w:sz w:val="24"/>
          <w:szCs w:val="24"/>
          <w:lang w:val="en"/>
        </w:rPr>
        <w:t xml:space="preserve"> by highlighting how they </w:t>
      </w:r>
      <w:r w:rsidR="00AC506E">
        <w:rPr>
          <w:rFonts w:ascii="Times New Roman" w:hAnsi="Times New Roman" w:cs="Times New Roman"/>
          <w:sz w:val="24"/>
          <w:szCs w:val="24"/>
          <w:lang w:val="en"/>
        </w:rPr>
        <w:t>significantly impact</w:t>
      </w:r>
      <w:r>
        <w:rPr>
          <w:rFonts w:ascii="Times New Roman" w:hAnsi="Times New Roman" w:cs="Times New Roman"/>
          <w:sz w:val="24"/>
          <w:szCs w:val="24"/>
          <w:lang w:val="en"/>
        </w:rPr>
        <w:t xml:space="preserve"> businesses' competitive advantage</w:t>
      </w:r>
      <w:r w:rsidR="00C45A96">
        <w:rPr>
          <w:rFonts w:ascii="Times New Roman" w:hAnsi="Times New Roman" w:cs="Times New Roman"/>
          <w:sz w:val="24"/>
          <w:szCs w:val="24"/>
          <w:lang w:val="en"/>
        </w:rPr>
        <w:t xml:space="preserve"> </w:t>
      </w:r>
      <w:r w:rsidR="00714AEA" w:rsidRPr="001518C8">
        <w:rPr>
          <w:rFonts w:ascii="Times New Roman" w:hAnsi="Times New Roman" w:cs="Times New Roman"/>
          <w:sz w:val="24"/>
          <w:szCs w:val="24"/>
        </w:rPr>
        <w:fldChar w:fldCharType="begin" w:fldLock="1"/>
      </w:r>
      <w:r w:rsidR="00C01910">
        <w:rPr>
          <w:rFonts w:ascii="Times New Roman" w:hAnsi="Times New Roman" w:cs="Times New Roman"/>
          <w:sz w:val="24"/>
          <w:szCs w:val="24"/>
        </w:rPr>
        <w:instrText>ADDIN CSL_CITATION {"citationItems":[{"id":"ITEM-1","itemData":{"ISSN":"0969-5931","author":[{"dropping-particle":"","family":"Ling-Yee","given":"Li","non-dropping-particle":"","parse-names":false,"suffix":""},{"dropping-particle":"","family":"Ogunmokun","given":"Gabriel O","non-dropping-particle":"","parse-names":false,"suffix":""}],"container-title":"International Business Review","id":"ITEM-1","issue":"4","issued":{"date-parts":[["2001"]]},"page":"399-420","publisher":"Elsevier","title":"The influence of interfirm relational capabilities on export advantage and performance: an empirical analysis","type":"article-journal","volume":"10"},"uris":["http://www.mendeley.com/documents/?uuid=40f9583a-5ad6-460a-a0e6-5d9f633828ef"]},{"id":"ITEM-2","itemData":{"ISSN":"1847-9790","author":[{"dropping-particle":"","family":"Karia","given":"Noorliza","non-dropping-particle":"","parse-names":false,"suffix":""},{"dropping-particle":"","family":"Wong","given":"Chee Yew","non-dropping-particle":"","parse-names":false,"suffix":""},{"dropping-particle":"","family":"Asaari","given":"Muhammad Hasmi Abu Hassan","non-dropping-particle":"","parse-names":false,"suffix":""},{"dropping-particle":"","family":"Lai","given":"Kee-hung","non-dropping-particle":"","parse-names":false,"suffix":""}],"container-title":"International journal of engineering business management","id":"ITEM-2","issued":{"date-parts":[["2015"]]},"page":"9","publisher":"SAGE Publications Sage UK: London, England","title":"The effects of resource bundling on third-party logistics providers' performance","type":"article-journal","volume":"7"},"uris":["http://www.mendeley.com/documents/?uuid=08755042-3ba3-4c44-904b-5444e082b978"]}],"mendeley":{"formattedCitation":"(Karia et al., 2015a; Ling-Yee and Ogunmokun, 2001)","plainTextFormattedCitation":"(Karia et al., 2015a; Ling-Yee and Ogunmokun, 2001)","previouslyFormattedCitation":"(Karia et al., 2015a; Ling-Yee and Ogunmokun, 2001)"},"properties":{"noteIndex":0},"schema":"https://github.com/citation-style-language/schema/raw/master/csl-citation.json"}</w:instrText>
      </w:r>
      <w:r w:rsidR="00714AEA" w:rsidRPr="001518C8">
        <w:rPr>
          <w:rFonts w:ascii="Times New Roman" w:hAnsi="Times New Roman" w:cs="Times New Roman"/>
          <w:sz w:val="24"/>
          <w:szCs w:val="24"/>
        </w:rPr>
        <w:fldChar w:fldCharType="separate"/>
      </w:r>
      <w:r w:rsidR="00C01910" w:rsidRPr="00C01910">
        <w:rPr>
          <w:rFonts w:ascii="Times New Roman" w:hAnsi="Times New Roman" w:cs="Times New Roman"/>
          <w:noProof/>
          <w:sz w:val="24"/>
          <w:szCs w:val="24"/>
        </w:rPr>
        <w:t>(Karia et al., 2015a; Ling-Yee and Ogunmokun, 2001)</w:t>
      </w:r>
      <w:r w:rsidR="00714AEA" w:rsidRPr="001518C8">
        <w:rPr>
          <w:rFonts w:ascii="Times New Roman" w:hAnsi="Times New Roman" w:cs="Times New Roman"/>
          <w:sz w:val="24"/>
          <w:szCs w:val="24"/>
        </w:rPr>
        <w:fldChar w:fldCharType="end"/>
      </w:r>
      <w:r w:rsidR="00714AEA" w:rsidRPr="001518C8">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The </w:t>
      </w:r>
      <w:r w:rsidR="002F0E59">
        <w:rPr>
          <w:rFonts w:ascii="Times New Roman" w:hAnsi="Times New Roman" w:cs="Times New Roman"/>
          <w:sz w:val="24"/>
          <w:szCs w:val="24"/>
          <w:lang w:val="en"/>
        </w:rPr>
        <w:t>effect</w:t>
      </w:r>
      <w:r>
        <w:rPr>
          <w:rFonts w:ascii="Times New Roman" w:hAnsi="Times New Roman" w:cs="Times New Roman"/>
          <w:sz w:val="24"/>
          <w:szCs w:val="24"/>
          <w:lang w:val="en"/>
        </w:rPr>
        <w:t xml:space="preserve"> of relational resources on the competitive advantage of logistics organizations </w:t>
      </w:r>
      <w:r>
        <w:rPr>
          <w:rFonts w:ascii="Times New Roman" w:hAnsi="Times New Roman" w:cs="Times New Roman"/>
          <w:sz w:val="24"/>
          <w:szCs w:val="24"/>
          <w:lang w:val="en"/>
        </w:rPr>
        <w:lastRenderedPageBreak/>
        <w:t xml:space="preserve">has been studied in </w:t>
      </w:r>
      <w:r w:rsidR="00AC506E">
        <w:rPr>
          <w:rFonts w:ascii="Times New Roman" w:hAnsi="Times New Roman" w:cs="Times New Roman"/>
          <w:sz w:val="24"/>
          <w:szCs w:val="24"/>
          <w:lang w:val="en"/>
        </w:rPr>
        <w:t>specific</w:t>
      </w:r>
      <w:r>
        <w:rPr>
          <w:rFonts w:ascii="Times New Roman" w:hAnsi="Times New Roman" w:cs="Times New Roman"/>
          <w:sz w:val="24"/>
          <w:szCs w:val="24"/>
          <w:lang w:val="en"/>
        </w:rPr>
        <w:t xml:space="preserve"> logistics literature. There are, however, still few that discuss freight forwarders expressly as part of logistics service providers. </w:t>
      </w:r>
      <w:r w:rsidR="00AC506E">
        <w:rPr>
          <w:rFonts w:ascii="Times New Roman" w:hAnsi="Times New Roman" w:cs="Times New Roman"/>
          <w:sz w:val="24"/>
          <w:szCs w:val="24"/>
          <w:lang w:val="en"/>
        </w:rPr>
        <w:t>To further highlight the logistics industry</w:t>
      </w:r>
      <w:r>
        <w:rPr>
          <w:rFonts w:ascii="Times New Roman" w:hAnsi="Times New Roman" w:cs="Times New Roman"/>
          <w:sz w:val="24"/>
          <w:szCs w:val="24"/>
          <w:lang w:val="en"/>
        </w:rPr>
        <w:t>, this study focuses on how relational resources affect freight forwarder organizations' ability to compete.</w:t>
      </w:r>
    </w:p>
    <w:bookmarkEnd w:id="1"/>
    <w:p w14:paraId="363F08B0" w14:textId="77777777" w:rsidR="00962BB4" w:rsidRDefault="009039F3" w:rsidP="009039F3">
      <w:pPr>
        <w:pStyle w:val="ListParagraph"/>
        <w:numPr>
          <w:ilvl w:val="1"/>
          <w:numId w:val="3"/>
        </w:numPr>
        <w:tabs>
          <w:tab w:val="left" w:pos="426"/>
        </w:tabs>
        <w:ind w:left="567" w:hanging="567"/>
        <w:jc w:val="both"/>
        <w:rPr>
          <w:rFonts w:ascii="Times New Roman" w:hAnsi="Times New Roman" w:cs="Times New Roman"/>
          <w:b/>
          <w:bCs/>
          <w:noProof/>
          <w:sz w:val="24"/>
          <w:szCs w:val="24"/>
          <w:lang w:val="en"/>
        </w:rPr>
      </w:pPr>
      <w:r w:rsidRPr="009039F3">
        <w:rPr>
          <w:rFonts w:ascii="Times New Roman" w:hAnsi="Times New Roman" w:cs="Times New Roman"/>
          <w:b/>
          <w:bCs/>
          <w:noProof/>
          <w:sz w:val="24"/>
          <w:szCs w:val="24"/>
          <w:lang w:val="en"/>
        </w:rPr>
        <w:t xml:space="preserve"> Freight Forwarders</w:t>
      </w:r>
    </w:p>
    <w:p w14:paraId="2B3D211B" w14:textId="2895E417" w:rsidR="008D4DE1" w:rsidRDefault="009039F3" w:rsidP="003231D3">
      <w:pPr>
        <w:tabs>
          <w:tab w:val="left" w:pos="426"/>
        </w:tabs>
        <w:jc w:val="both"/>
        <w:rPr>
          <w:rStyle w:val="rynqvb"/>
          <w:rFonts w:ascii="Times New Roman" w:hAnsi="Times New Roman" w:cs="Times New Roman"/>
          <w:sz w:val="24"/>
          <w:szCs w:val="24"/>
          <w:lang w:val="en"/>
        </w:rPr>
      </w:pPr>
      <w:r w:rsidRPr="009039F3">
        <w:rPr>
          <w:rFonts w:ascii="Times New Roman" w:hAnsi="Times New Roman" w:cs="Times New Roman"/>
          <w:noProof/>
          <w:sz w:val="24"/>
          <w:szCs w:val="24"/>
          <w:lang w:val="en"/>
        </w:rPr>
        <w:t>A freight forwarder is one of the logistics service providers. In Indonesia, the term Freight forwarder is known as transportation management services. The Ministry of Transportation grants the business license.</w:t>
      </w:r>
      <w:r w:rsidR="00E43799">
        <w:rPr>
          <w:rFonts w:ascii="Times New Roman" w:hAnsi="Times New Roman" w:cs="Times New Roman"/>
          <w:noProof/>
          <w:sz w:val="24"/>
          <w:szCs w:val="24"/>
          <w:lang w:val="en"/>
        </w:rPr>
        <w:t xml:space="preserve"> </w:t>
      </w:r>
      <w:r w:rsidR="008D4DE1">
        <w:rPr>
          <w:rFonts w:ascii="Times New Roman" w:hAnsi="Times New Roman" w:cs="Times New Roman"/>
          <w:noProof/>
          <w:sz w:val="24"/>
          <w:szCs w:val="24"/>
        </w:rPr>
        <w:t>Before obtaining a permit, companies must receive recommendations from associations recognized by the Government, such as the Indonesia Logistics and Forwarders Association, before the omnibus law</w:t>
      </w:r>
      <w:r w:rsidR="008D4DE1">
        <w:rPr>
          <w:rFonts w:ascii="Times New Roman" w:hAnsi="Times New Roman" w:cs="Times New Roman"/>
          <w:noProof/>
          <w:sz w:val="24"/>
          <w:szCs w:val="24"/>
          <w:lang w:val="en"/>
        </w:rPr>
        <w:t>.</w:t>
      </w:r>
      <w:r w:rsidR="00E43799">
        <w:rPr>
          <w:rFonts w:ascii="Times New Roman" w:hAnsi="Times New Roman" w:cs="Times New Roman"/>
          <w:noProof/>
          <w:sz w:val="24"/>
          <w:szCs w:val="24"/>
          <w:lang w:val="en"/>
        </w:rPr>
        <w:t xml:space="preserve"> </w:t>
      </w:r>
      <w:r w:rsidRPr="009039F3">
        <w:rPr>
          <w:rFonts w:ascii="Times New Roman" w:hAnsi="Times New Roman" w:cs="Times New Roman"/>
          <w:noProof/>
          <w:sz w:val="24"/>
          <w:szCs w:val="24"/>
          <w:lang w:val="en"/>
        </w:rPr>
        <w:t xml:space="preserve"> </w:t>
      </w:r>
      <w:r w:rsidR="00382D31">
        <w:rPr>
          <w:rStyle w:val="rynqvb"/>
          <w:rFonts w:ascii="Times New Roman" w:hAnsi="Times New Roman" w:cs="Times New Roman"/>
          <w:sz w:val="24"/>
          <w:szCs w:val="24"/>
          <w:lang w:val="en"/>
        </w:rPr>
        <w:t xml:space="preserve">Future customers will demand the full spectrum of logistics services, and freight forwarders' role in the logistics supply chain will increase </w:t>
      </w:r>
      <w:r w:rsidRPr="009039F3">
        <w:rPr>
          <w:rStyle w:val="rynqvb"/>
          <w:rFonts w:ascii="Times New Roman" w:hAnsi="Times New Roman" w:cs="Times New Roman"/>
          <w:sz w:val="24"/>
          <w:szCs w:val="24"/>
          <w:lang w:val="en"/>
        </w:rPr>
        <w:fldChar w:fldCharType="begin" w:fldLock="1"/>
      </w:r>
      <w:r w:rsidR="007033EC">
        <w:rPr>
          <w:rStyle w:val="rynqvb"/>
          <w:rFonts w:ascii="Times New Roman" w:hAnsi="Times New Roman" w:cs="Times New Roman"/>
          <w:sz w:val="24"/>
          <w:szCs w:val="24"/>
          <w:lang w:val="en"/>
        </w:rPr>
        <w:instrText>ADDIN CSL_CITATION {"citationItems":[{"id":"ITEM-1","itemData":{"DOI":"10.3846/1648-4142.2008.23.208-213","ISSN":"16484142 (ISSN)","abstract":"Freight forwarder's participation in the process of transporting goods allows his clients to refuse unnecessary services and get focussed on the main competencies of a company. At presence, there is no common definition of the term 'freight forwarder' or identical legal regulation of responsibility and functions; therefore, the problems of unifying the international process of goods movement are confronted. This reduces the efficiency of activity and causes additional problems in the field of international trade. In the future, freight forwarder's role in logistics supply chain will rise and the clients will demand the whole package of logistics services. Therefore, special notice should be given to stimulate investments into the new freight forwarder's services.","author":[{"dropping-particle":"","family":"Burkovskis","given":"R","non-dropping-particle":"","parse-names":false,"suffix":""}],"container-title":"Transport","id":"ITEM-1","issue":"3","issued":{"date-parts":[["2008"]]},"language":"English","note":"Cited By :13\n\nExport Date: 8 April 2023\n\nCorrespondence Address: Burkovskis, R.; Dept. of Transport Management, Plytines g. 27, 10105 Vilnius, Lithuania; email: rburkovskis@dalkia.lt\n\nReferences: Baublys, A., Transportas: Technologies, ekonomika, aplinka, sveikata: monografija (2003) Transport: Technologies, economics, environment, health. Monograph, , Vilnius: Technika. 876 p; \nBaublys, A., Improvement of freight transport technologies and implementation of new technologies (2003) Transport, 18 (5), pp. 193-197;\nBaublys, A., Modelling of freight flows distribution at the transport terminal (2004) Transport, 19 (2), pp. 86-91;\nBazaras, D., Palšaitis, R., Multimodal approach to the international transit transport (2003) Transport, 18 (6), pp. 248-254;\nBischof, K. D. et al. 2002. Ekspediciniu̧ ir transporto i̧moniu̧ vadyba [Management of Transport and Forwarding Companies]. Vilnius: Presvika. 360 p; Išoraitė, M., Analysis of transport performance indicators (2005) Transport, 20 (3), pp. 111-116;\nIšoraitė, M., Evaluating efficiency and effectiveness in transport organizations (2005) Transport, 20 (6), pp. 240-247;\nJaržemskis, A., The modelling of factors determining the goods and traffic flows movement in a logistical system (2003) Transport, 18 (1), pp. 18-22;\nLitvinenko, M., Palšaitis, R., The evaluation of transit transport probable effects on the development of country's economy (2006) Transport, 21 (2), pp. 135-140;\nMiao, X., Xi, B., Agile forecasting of dynamic logistics demand (2008) Transport, 23 (1), pp. 26-30;\nŠakalys, A., Palšaitis, R., Development of intermodal transport in new European Union states (2006) Transport, 21 (2), pp. 148-153;\nVasilis Vasiliauskas, A., Jakubauskas, G., Principle and benefits of third party logistics approach when managing logistics supply chain (2007) Transport, 22 (2), pp. 68-72;\n2005. [Kokin, A. S.; Levikov. G. A. International freight forwarding]. 448 c; 2005. [Schanova, S. E.; Popova, O. V Transport forwarding service]. 432 c; [Schreibfeder, D. Achieving effective inventory management]. 302 cUR - https://www.scopus.com/inward/record.uri?eid=2-s2.0-53349143549&amp;amp;doi=10.3846%2f1648-4142.2008.23.208-213&amp;amp;partnerID=40&amp;amp;md5=a5c02c83a2ec6ca53fc787aae1c7dbbe","page":"208-213","publisher":"Vilnius Gedminas Technical University","publisher-place":"Dept. of Transport Management, Vilnius Gediminas Technical University, Plytines g. 27, 10105 Vilnius, Lithuania","title":"Efficiency of freight forwarder's participation in the process of transportation","type":"article-journal","volume":"23"},"uris":["http://www.mendeley.com/documents/?uuid=5d68db6d-c013-4f23-8ad3-4de0e7210da5"]},{"id":"ITEM-2","itemData":{"ISSN":"00411612 (ISSN)","abstract":"Due to the rapid development of international logistics, the role of international distribution centers has become increasingly important. This study examines the logistics services' requirements of international distribution centers from both shippers' and freight forwarders' perspectives. The paper's findings suggest that cargo safety is perceived as the most important service attribute, followed by cargo tracing and tracking service, customs clearance, inland transportation, and electronic transmission. The results indicated that four service factors were found to significantly differ between shippers and freight forwarders, namely, value-added services, consolidation services, distribution services, and support services.","author":[{"dropping-particle":"","family":"Lu","given":"C.-S.","non-dropping-particle":"","parse-names":false,"suffix":""}],"container-title":"Transportation Journal","id":"ITEM-2","issue":"4","issued":{"date-parts":[["2004"]]},"language":"English","note":"Cited By :27\n\nExport Date: 8 April 2023\n\nCorrespondence Address: Lu, C.-S.; National Cheng Kung University, Taiwan, Taiwan; email: lucs@mail.ncku.edu.tw\n\nReferences: Anderson, J.H., Tatham, R.R., Black, W., (1995) Multivariate Data Analysis With Readings, , 4th Edition, Englewood Chiffs, NJ: Prentice Hall International; \nCarmines, E.G., Zeller, R.A., (1979) Reliability and Validity Assessment, , Sage Publication, USA;\nCavinato, J.L., (1989) Transportation-Logistics Dictionary, , 3rd ed., International Thomson Transport Press, Washington;\nChurchill, G.A., (1991) Marketing Research: Methodological Foundation, , 5th Edition, The Dryden Press, New York;\nCoyle, J.J., Bardi, E.J., Langley, C.J., (1996) The Management of Business Logistics, , Sixth Edition, West Publishing Company, USA;\n(1991) Port Logistics: Compendium for Model Course 5.02, , International Maritime Organization London;\nLangley, C.J., Allen, G.R., Tyndall, G.R., (2002) Third-Party Logistics Study 2002: Results and Findings of the Seventh Annual Study, p. 35. , Georgia Tech University, Atlanta;\nLeahy, S.E., Murphy, P.R., Poist, R.F., &amp;quot;Determinants of Successful Logistical Relationships: A Third-Party Provider Perspective&amp;quot; (1995) Transportation Journal, pp. 5-13. , Winter;\nLieb, R.C., Randall, H.L., &amp;quot;1997 CEO Perspectives on the Current Status and Future Prospects of the Third Party Logistics Industry in the United States&amp;quot; (1999) Transportation Journal, pp. 28-41. , Spring;\nLitwin, M.S., (1995) How to Measure Survey Reliability and Validity, , Sage Publications;\nLu, C.S., &amp;quot;Port Logistics Cost of Multiple Countries Consolidation (MCC) Cargo: A Comparative Analysis between Kaohsiung and Hong Kong&amp;quot; (2000) Second International Conference on Maritime Engineering and Ports, PORTS200, pp. 33-42. , Barcelona, Spain, NSC 89-2914-I-006-252-A1;\nMurphy, P.R., Poist, R.F., &amp;quot;Third-Party Logistics Usage: An Assessment of Propositions Based on Previous Research&amp;quot; (1998) Transportation Journal, pp. 26-34. , Summer;\nNunnally, J.C., (1978) Psychometric Theory, , 2nd Edition. New York: McGraw-Hill;\nSekaran, U., (1992) Research Methods for Business, , 2nd Edition, New York: John Wiley &amp;amp; Sons;\n(1995) Facing the Challenge of Integrated Transport Services, , UNCTAD's Report, New York: United Nation, UNCTAD/SDD/MT/7","page":"53-66","publisher-place":"National Cheng Kung University, Taiwan, Taiwan","title":"An evaluation of logistics services' requirements of international distribution centers in Taiwan","type":"article-journal","volume":"43"},"uris":["http://www.mendeley.com/documents/?uuid=3fad8a33-ee29-4c76-9524-f6fc83f61a90"]}],"mendeley":{"formattedCitation":"(Burkovskis, 2008; Lu, 2004)","plainTextFormattedCitation":"(Burkovskis, 2008; Lu, 2004)","previouslyFormattedCitation":"(Burkovskis, 2008; Lu, 2004)"},"properties":{"noteIndex":0},"schema":"https://github.com/citation-style-language/schema/raw/master/csl-citation.json"}</w:instrText>
      </w:r>
      <w:r w:rsidRPr="009039F3">
        <w:rPr>
          <w:rStyle w:val="rynqvb"/>
          <w:rFonts w:ascii="Times New Roman" w:hAnsi="Times New Roman" w:cs="Times New Roman"/>
          <w:sz w:val="24"/>
          <w:szCs w:val="24"/>
          <w:lang w:val="en"/>
        </w:rPr>
        <w:fldChar w:fldCharType="separate"/>
      </w:r>
      <w:r w:rsidRPr="009039F3">
        <w:rPr>
          <w:rStyle w:val="rynqvb"/>
          <w:rFonts w:ascii="Times New Roman" w:hAnsi="Times New Roman" w:cs="Times New Roman"/>
          <w:noProof/>
          <w:sz w:val="24"/>
          <w:szCs w:val="24"/>
          <w:lang w:val="en"/>
        </w:rPr>
        <w:t>(Burkovskis, 2008; Lu, 2004)</w:t>
      </w:r>
      <w:r w:rsidRPr="009039F3">
        <w:rPr>
          <w:rStyle w:val="rynqvb"/>
          <w:rFonts w:ascii="Times New Roman" w:hAnsi="Times New Roman" w:cs="Times New Roman"/>
          <w:sz w:val="24"/>
          <w:szCs w:val="24"/>
          <w:lang w:val="en"/>
        </w:rPr>
        <w:fldChar w:fldCharType="end"/>
      </w:r>
      <w:r w:rsidRPr="009039F3">
        <w:rPr>
          <w:rStyle w:val="rynqvb"/>
          <w:rFonts w:ascii="Times New Roman" w:hAnsi="Times New Roman" w:cs="Times New Roman"/>
          <w:sz w:val="24"/>
          <w:szCs w:val="24"/>
          <w:lang w:val="en"/>
        </w:rPr>
        <w:t>.</w:t>
      </w:r>
      <w:r w:rsidRPr="009039F3">
        <w:rPr>
          <w:rFonts w:ascii="Times New Roman" w:hAnsi="Times New Roman" w:cs="Times New Roman"/>
          <w:sz w:val="24"/>
          <w:szCs w:val="24"/>
        </w:rPr>
        <w:t xml:space="preserve"> </w:t>
      </w:r>
      <w:r w:rsidR="00D06230">
        <w:rPr>
          <w:rFonts w:ascii="Times New Roman" w:hAnsi="Times New Roman" w:cs="Times New Roman"/>
          <w:sz w:val="24"/>
          <w:szCs w:val="24"/>
          <w:lang w:val="en"/>
        </w:rPr>
        <w:t>The "spirit" of business is the flow of products</w:t>
      </w:r>
      <w:r w:rsidR="009323DF">
        <w:rPr>
          <w:rFonts w:ascii="Times New Roman" w:hAnsi="Times New Roman" w:cs="Times New Roman"/>
          <w:sz w:val="24"/>
          <w:szCs w:val="24"/>
          <w:lang w:val="en"/>
        </w:rPr>
        <w:t>;</w:t>
      </w:r>
      <w:r w:rsidR="00D06230">
        <w:rPr>
          <w:rFonts w:ascii="Times New Roman" w:hAnsi="Times New Roman" w:cs="Times New Roman"/>
          <w:sz w:val="24"/>
          <w:szCs w:val="24"/>
          <w:lang w:val="en"/>
        </w:rPr>
        <w:t xml:space="preserve"> hence</w:t>
      </w:r>
      <w:r w:rsidR="00D93CA8">
        <w:rPr>
          <w:rFonts w:ascii="Times New Roman" w:hAnsi="Times New Roman" w:cs="Times New Roman"/>
          <w:sz w:val="24"/>
          <w:szCs w:val="24"/>
          <w:lang w:val="en"/>
        </w:rPr>
        <w:t>,</w:t>
      </w:r>
      <w:r w:rsidR="00D06230">
        <w:rPr>
          <w:rFonts w:ascii="Times New Roman" w:hAnsi="Times New Roman" w:cs="Times New Roman"/>
          <w:sz w:val="24"/>
          <w:szCs w:val="24"/>
          <w:lang w:val="en"/>
        </w:rPr>
        <w:t xml:space="preserve"> freight forwarder firms play a crucial role in advancing Indonesia's import and export trade </w:t>
      </w:r>
      <w:r>
        <w:rPr>
          <w:rFonts w:ascii="Times New Roman" w:hAnsi="Times New Roman" w:cs="Times New Roman"/>
          <w:sz w:val="24"/>
          <w:szCs w:val="24"/>
          <w:lang w:val="en"/>
        </w:rPr>
        <w:fldChar w:fldCharType="begin" w:fldLock="1"/>
      </w:r>
      <w:r>
        <w:rPr>
          <w:rFonts w:ascii="Times New Roman" w:hAnsi="Times New Roman" w:cs="Times New Roman"/>
          <w:sz w:val="24"/>
          <w:szCs w:val="24"/>
          <w:lang w:val="en"/>
        </w:rPr>
        <w:instrText>ADDIN CSL_CITATION {"citationItems":[{"id":"ITEM-1","itemData":{"DOI":"10.1166/asl.2015.5968","ISSN":"1936-6612","abstract":"Achievement of Indonesia’s economic performance is very important factor for Indonesian national economy. Commercial activity export import significantly contributes in the national economy. The movement of goods is “the spirit” of trading activities; therefore, the role of freight forwarding companies is very strategic in supporting the progress of export import trade in Indonesia. Tight competition in freight forwarding industry that involves foreign and local company demands the kind of excellence compete for companies that want to be sustained. This research was compiled to figure out the factors that affect the competitive advantage in freight forwarding industry in DKI Jakarta. This study uses causal design as the research design as it aims to measure the relations between variables research. This study also uses a statistical multivariate to analyze the factors. Based on the factor analysis calculation, there are 27 factors that grouped into eight variables that have an impact on the competitive advantage in freight forwarding industry. These variables are macro-environment, human capital, organizational capital, financial capital, micro-environment, leadership, innovation, and marketing strategic. Among these variables, the macro-environment, human capital, organizational capital, leadership, and marketing strategic are classified as the dominant variables in explaining excellence competition advantage on freight forwarding industry in DKI Jakarta.","author":[{"dropping-particle":"","family":"Achmad Kuncoro","given":"Engkos","non-dropping-particle":"","parse-names":false,"suffix":""}],"container-title":"Advanced Science Letters","id":"ITEM-1","issue":"4","issued":{"date-parts":[["2015","4","1"]]},"page":"1008-1011","title":"Factors that Affect Competitive Advantage in Freight Forwarding Industry on Jakarta-Indonesia","type":"article-journal","volume":"21"},"uris":["http://www.mendeley.com/documents/?uuid=26042f1e-1c75-46b2-8f25-9026346551a8"]}],"mendeley":{"formattedCitation":"(Achmad Kuncoro, 2015)","plainTextFormattedCitation":"(Achmad Kuncoro, 2015)","previouslyFormattedCitation":"(Achmad Kuncoro, 2015)"},"properties":{"noteIndex":0},"schema":"https://github.com/citation-style-language/schema/raw/master/csl-citation.json"}</w:instrText>
      </w:r>
      <w:r>
        <w:rPr>
          <w:rFonts w:ascii="Times New Roman" w:hAnsi="Times New Roman" w:cs="Times New Roman"/>
          <w:sz w:val="24"/>
          <w:szCs w:val="24"/>
          <w:lang w:val="en"/>
        </w:rPr>
        <w:fldChar w:fldCharType="separate"/>
      </w:r>
      <w:r w:rsidRPr="009039F3">
        <w:rPr>
          <w:rFonts w:ascii="Times New Roman" w:hAnsi="Times New Roman" w:cs="Times New Roman"/>
          <w:noProof/>
          <w:sz w:val="24"/>
          <w:szCs w:val="24"/>
          <w:lang w:val="en"/>
        </w:rPr>
        <w:t>(Achmad Kuncoro, 2015)</w:t>
      </w:r>
      <w:r>
        <w:rPr>
          <w:rFonts w:ascii="Times New Roman" w:hAnsi="Times New Roman" w:cs="Times New Roman"/>
          <w:sz w:val="24"/>
          <w:szCs w:val="24"/>
          <w:lang w:val="en"/>
        </w:rPr>
        <w:fldChar w:fldCharType="end"/>
      </w:r>
      <w:r>
        <w:t>.</w:t>
      </w:r>
      <w:r w:rsidRPr="009039F3">
        <w:rPr>
          <w:rStyle w:val="rynqvb"/>
          <w:rFonts w:ascii="Times New Roman" w:hAnsi="Times New Roman" w:cs="Times New Roman"/>
          <w:sz w:val="24"/>
          <w:szCs w:val="24"/>
          <w:lang w:val="en"/>
        </w:rPr>
        <w:t xml:space="preserve"> In traditional Freight forwarding, its role can be defined as agent and principal. As an agent, Freight forwarders only take orders and act on behalf of other parties. While as an agent, Freight forwarding gets orders and serves on its behalf. </w:t>
      </w:r>
      <w:r w:rsidR="00382D31">
        <w:rPr>
          <w:rStyle w:val="rynqvb"/>
          <w:rFonts w:ascii="Times New Roman" w:hAnsi="Times New Roman" w:cs="Times New Roman"/>
          <w:sz w:val="24"/>
          <w:szCs w:val="24"/>
          <w:lang w:val="en"/>
        </w:rPr>
        <w:t>The functions of agent and principle are intimately tied to the Incoterms that service users choose.</w:t>
      </w:r>
      <w:r w:rsidRPr="009039F3">
        <w:rPr>
          <w:rStyle w:val="rynqvb"/>
          <w:rFonts w:ascii="Times New Roman" w:hAnsi="Times New Roman" w:cs="Times New Roman"/>
          <w:sz w:val="24"/>
          <w:szCs w:val="24"/>
          <w:lang w:val="en"/>
        </w:rPr>
        <w:t xml:space="preserve"> Freight forwarding companies must choose the appropriate type of </w:t>
      </w:r>
      <w:r w:rsidR="00C80A45">
        <w:rPr>
          <w:rStyle w:val="rynqvb"/>
          <w:rFonts w:ascii="Times New Roman" w:hAnsi="Times New Roman" w:cs="Times New Roman"/>
          <w:sz w:val="24"/>
          <w:szCs w:val="24"/>
          <w:lang w:val="en"/>
        </w:rPr>
        <w:t>I</w:t>
      </w:r>
      <w:r w:rsidRPr="009039F3">
        <w:rPr>
          <w:rStyle w:val="rynqvb"/>
          <w:rFonts w:ascii="Times New Roman" w:hAnsi="Times New Roman" w:cs="Times New Roman"/>
          <w:sz w:val="24"/>
          <w:szCs w:val="24"/>
          <w:lang w:val="en"/>
        </w:rPr>
        <w:t>ncoterm to get customers. In Indonesia, Freight forwarding is increasingly essential and has extensive activities. Freight forwarding activities include 22 actions, namely: receiving, managing storage, sorting, packing, marking, measuring, weighing, transportation management, issuance of transportation documents, handling document settlement, booking of transportation space, shipping, distribution management, calculation of transportation costs, claims, insurance of shipping goods, settlement, provision of information systems, provision of logistics services in traditional and international markets, provision of e-commerce, contractual carriers and delivery or receipt of special goods.</w:t>
      </w:r>
      <w:r w:rsidR="008D4DE1">
        <w:rPr>
          <w:rStyle w:val="rynqvb"/>
          <w:rFonts w:ascii="Times New Roman" w:hAnsi="Times New Roman" w:cs="Times New Roman"/>
          <w:sz w:val="24"/>
          <w:szCs w:val="24"/>
          <w:lang w:val="en"/>
        </w:rPr>
        <w:t xml:space="preserve"> </w:t>
      </w:r>
      <w:r w:rsidR="008D4DE1">
        <w:rPr>
          <w:rFonts w:ascii="Times New Roman" w:hAnsi="Times New Roman" w:cs="Times New Roman"/>
          <w:noProof/>
          <w:sz w:val="24"/>
          <w:szCs w:val="24"/>
        </w:rPr>
        <w:t>Freight forwarder activities in Indonesia which include 22 activities as part of the evolution of activities from traditional Freight forwarders to business entities oriented to supply chain management activities</w:t>
      </w:r>
    </w:p>
    <w:p w14:paraId="7E188AA9" w14:textId="1AAEFE8B" w:rsidR="00734627" w:rsidRDefault="00B811D3" w:rsidP="00E4053E">
      <w:pPr>
        <w:tabs>
          <w:tab w:val="left" w:pos="426"/>
        </w:tabs>
        <w:jc w:val="both"/>
        <w:rPr>
          <w:rFonts w:ascii="Times New Roman" w:hAnsi="Times New Roman" w:cs="Times New Roman"/>
          <w:noProof/>
          <w:sz w:val="24"/>
          <w:szCs w:val="24"/>
          <w:lang w:val="en"/>
        </w:rPr>
      </w:pPr>
      <w:r>
        <w:rPr>
          <w:rFonts w:ascii="Times New Roman" w:hAnsi="Times New Roman" w:cs="Times New Roman"/>
          <w:noProof/>
          <w:sz w:val="24"/>
          <w:szCs w:val="24"/>
          <w:lang w:val="en"/>
        </w:rPr>
        <w:t>Freight forwarders in the very competitive modern transportation industry must contend with risks from shipping firms that could enter the cargo markets' next stage</w:t>
      </w:r>
      <w:r w:rsidR="00B1041D">
        <w:rPr>
          <w:rFonts w:ascii="Times New Roman" w:hAnsi="Times New Roman" w:cs="Times New Roman"/>
          <w:noProof/>
          <w:sz w:val="24"/>
          <w:szCs w:val="24"/>
          <w:lang w:val="en"/>
        </w:rPr>
        <w:t xml:space="preserve"> and</w:t>
      </w:r>
      <w:r>
        <w:rPr>
          <w:rFonts w:ascii="Times New Roman" w:hAnsi="Times New Roman" w:cs="Times New Roman"/>
          <w:noProof/>
          <w:sz w:val="24"/>
          <w:szCs w:val="24"/>
          <w:lang w:val="en"/>
        </w:rPr>
        <w:t xml:space="preserve"> with homogenous competition </w:t>
      </w:r>
      <w:r w:rsidR="009039F3" w:rsidRPr="009039F3">
        <w:rPr>
          <w:rFonts w:ascii="Times New Roman" w:hAnsi="Times New Roman" w:cs="Times New Roman"/>
          <w:sz w:val="24"/>
          <w:szCs w:val="24"/>
          <w:lang w:val="en"/>
        </w:rPr>
        <w:fldChar w:fldCharType="begin" w:fldLock="1"/>
      </w:r>
      <w:r w:rsidR="007033EC">
        <w:rPr>
          <w:rFonts w:ascii="Times New Roman" w:hAnsi="Times New Roman" w:cs="Times New Roman"/>
          <w:sz w:val="24"/>
          <w:szCs w:val="24"/>
          <w:lang w:val="en"/>
        </w:rPr>
        <w:instrText>ADDIN CSL_CITATION {"citationItems":[{"id":"ITEM-1","itemData":{"DOI":"10.1016/j.ijpe.2022.108655","ISSN":"09255273 (ISSN)","abstract":"In practical business, freight forwarders not only cope with homogeneous competition, but also may face with the potential threat from ocean shipping (OS) companies who encroach on the downstream market for cargo-canvassing. Meanwhile, freight forwarders can tactically decide whether to outsource both ocean shipping and inland shipping tasks or only ocean shipping task to OS companies (i.e., turnkey or consignment). To reveal the interaction between OS companies' cargo-canvassing encroachment and freight forwarders' service outsourcing tactics, we propose an analytical model, which consists of two competing shipping supply chains, and obtain several interesting findings. Our study shows that, cargo-canvassing encroachment benefits OS companies but hurts freight forwarders when they have no significant cargo-canvassing advantages. However, with increased cargo-canvassing capability, freight forwarders possess a “capability effect” that can deter OS companies' encroachment by transforming outsourcing tactic from turnkey to consignment. Surprisingly, entrant OS company's direct encroachment enables to benefit its exclusive freight forwarder in the presence of counterpart OS company's indirect encroachment, that is, a choice between the lesser of two evils, because the direct encroachment has an additional price advantage in driving down ocean shipping service fee for its exclusive freight forwarder. Further, freight forwarders might fall into a “prisoner's dilemma” if both of them choose consignment in a two encroaching shipping supply chains, and turnkey is a more profitable decision for them under such a circumstance. © 2022 Elsevier B.V.","author":[{"dropping-particle":"","family":"Zhang","given":"L.-H.","non-dropping-particle":"","parse-names":false,"suffix":""},{"dropping-particle":"","family":"Liu","given":"C","non-dropping-particle":"","parse-names":false,"suffix":""},{"dropping-particle":"","family":"Zhang","given":"C","non-dropping-particle":"","parse-names":false,"suffix":""},{"dropping-particle":"","family":"Wang","given":"S","non-dropping-particle":"","parse-names":false,"suffix":""}],"container-title":"International Journal of Production Economics","id":"ITEM-1","issued":{"date-parts":[["2023"]]},"language":"English","note":"Cited By :1\n\nExport Date: 8 April 2023\n\nCODEN: IJPCE\n\nCorrespondence Address: Zhang, L.-H.; Logistics Research Center, China; email: lhzhang@shmtu.edu.cn\n\nFunding details: 20CG56\n\nFunding details: National Natural Science Foundation of China, NSFC, 71971137, 72032001\n\nFunding details: Scientific and Innovative Action Plan of Shanghai, 21692109300, 22692110700\n\nFunding text 1: The authors sincerely thank the editor and two anonymous reviewers for their constructive comments and suggestions that help improve the quality of the study. This study was funded in part by the National Natural Science Foundation of China ( 71971137 , 72032001 ), Chenguang Program of Shanghai Municipal Education Commission ( 20CG56 ) and Scientific and Innovative Action Plan of Shanghai ( 21692109300 , 22692110700 ).\n\nReferences: Albers, S., Koch, B., Ruff, C., Strategic alliances between airlines and airports—theoretical assessment and practical evidence (2005) J. Air Transport. Manag., 11 (2), pp. 49-58; \nArya, A., Mittendorf, B., Sappington, D., The bright side of supplier encroachment (2007) Market. Sci., 26 (5), pp. 651-659;\nAsadabadi, A., Miller-Hooks, E., Co-opetition in enhancing global port network resiliency: a multi-leader, common-follower game theoretic approach (2018) Transp. Res. Part B Methodol., 108 (2), pp. 281-298;\nBarbot, C., Airport and airlines competition: incentives for vertical collusion (2009) Transp. Res. Part B Methodol., 43 (10), pp. 952-965;\nBarnes, D., Competing Supply Chains Are the Future (2006), Financial Times Accessed on May 8th, 2022); Choi, T.M., Chung, S.H., Zhuo, X., Pricing with risk sensitive competing container shipping lines: will risk seeking do more good than harm? (2020) Transp. Res. Part B Methodol., 133, pp. 210-229;\nChristiansen, M., Hellsten, E., Pisinger, D., Sacramento, D., Vilhelmsen, C., Liner shipping network design (2020) Eur. J. Oper. Res., 286 (1), pp. 1-20;\nDong, G., Huang, R., Ng, P., Tacit collusion between two terminals of a port (2016) Transport. Res. E Logist. Transport. Rev., 93, pp. 199-211;\nHa, A., Tong, S., Contracting and information sharing under supply chain competition (2008) Manag. Sci., 49 (4), pp. 701-715;\nHu, Q., Zhang, Z., Lim, A., Transportation service procurement problem with transit time (2016) Transp. Res. Part B Methodol., 86, pp. 19-36;\nHu, X., Caldentey, R., Vulcano, G., Revenue sharing in airline alliances (2013) Manag. Sci., 59 (5), pp. 1177-1195;\nIshii, M., Lee, T.W., Tezuka, K., Chang, Y.T., A game theoretical analysis of port competition (2013) Transport. Res. E Logist. Transport. Rev., 49 (1), pp. 92-106;\nJiang, C., Zhang, A., Effects of high-speed rail and airline cooperation under hub airport capacity constraint (2014) Transp. Res. Part B Methodol., 60, pp. 33-49;\nKazuhiro, N., Nobuo, M., Game-theoretic analysis of partner selection strategies for market entry in global supply chains (2021) Transport. Res. E Logist. Transport. Rev., 151, pp. 31-48;\nKundu, T., Sheu, J.B., Analyzing the effect of government subsidy on shippers' mode switching behavior in the Belt and Road strategic context (2019) Transport. Res. E Logist. Transport. Rev., 129, pp. 175-202;\nLafkihi, M., Pan, S., Ballot, E., Freight transportation service procurement: a literature review and future research opportunities in omnichannel E-commerce (2019) Transport. Res. E Logist. Transport. Rev., 125, pp. 348-365;\nLalive, R., Luechinger, S., Schmutzler, A., Does expanding regional train service reduce air pollution? (2018) J. Environ. Econ. Manag., 92, pp. 744-764;\nLangen, P.W.D., Pallis, A.A., Entry barriers in seaports (2007) Marit. Pol. Manag., 34 (5), pp. 427-440;\nLee, E.S., Song, D.W., Competition and co-operation in maritime logistics operations (2015) Handbook of Ocean Container Transport Logistics, pp. 477-496. , Springer International Publishing Switzerland;\nLi, G.D., Zhou, Y., Strategically decentralise when encroaching on a dominant supplier (2016) Int. J. Prod. Res., 54 (10), pp. 2989-3005;\nLi, L., Zhang, R.Q., Cooperation through capacity sharing between competing forwarders (2015) Transport. Res. E Logist. Transport. Rev., 75, pp. 115-131;\nLim, A., Rodrigues, B., Xu, Z., Transportation procurement with seasonally varying shipper demand and volume guarantees (2008) Oper. Res., 56 (3), pp. 758-771;\nLin, M.H., Airline alliances and entry deterrence (2008) Transport. Res. E Logist. Transport. Rev., 44 (4), pp. 637-652;\nMansini, R., Savelsbergh, M., Tocchella, B., The supplier selection problem with quantity discounts and truckload shipping (2012) Omega, 40 (4), pp. 445-455;\nMantin, B., Koo, B., Dynamic price dispersion in airline markets (2009) Transport. Res. E Logist. Transport. Rev., 45 (6), pp. 1020-1029;\nMurphy, P.R., Daley, J.M., Profiling international freight forwarders: an update (2001) Int. J. Phys. Distrib. Logist. Manag., 31 (3), pp. 152-168;\nNiu, B., Dai, Z., Zhuo, X., Co-opetition effect of promised-delivery-time sensitive demand on air cargo carriers' big data investment and demand signal sharing decisions (2019) Transport. Res. E Logist. Transport. Rev., 123, pp. 29-44;\nNiu, B., Mu, Z., Sustainable efforts, procurement outsourcing, and channel co-opetition in emerging markets (2020) Transport. Res. E Logist. Transport. Rev., 138;\nParola, F., Notteboom, T., Satta, G., Rodrigue, J.P., Analysis of factors underlying foreign entry strategies of terminal operators in container ports (2013) J. Transport Geogr., 33, pp. 72-84;\nQian, X., Chan, F., Yin, M., Zhang, Q., Fu, X., A two-stage stochastic winner determination model integrating a hybrid mitigation strategy for transportation service procurement auctions (2020) Comput. Ind. Eng., 149;\nQin, H., Luo, M., Gao, X., Lim, A., The freight allocation problem with all-units quantity-based discount: a heuristic algorithm (2012) Omega, 40 (4), pp. 415-423;\nRekik, M., Mellouli, S., Reputation-based winner determination problem for combinatorial transportation procurement auctions (2012) J. Oper. Res. Soc., 63 (10), pp. 1400-1409;\nRoma, P., Zambuto, F., Perrone, G., Price dispersion, competition, and the role of online travel agents: evidence from business routes in the Italian airline market (2014) Transport. Res. E Logist. Transport. Rev., 69, pp. 146-159;\nSaeed, N., Cooperation among freight forwarders: mode choice and intermodal freight transport (2013) Res. Transport. Econ., 42, pp. 77-86;\nSheng, D., Li, Z.C., Fu, X., Gillen, D., Modeling the effects of unilateral and uniform emission regulations under shipping company and port competition (2017) Transport. Res. E Logist. Transport. Rev., 101, pp. 99-114;\nSong, Z., Tang, W., Zhao, R., Encroachment and canvassing strategy in a sea-cargo service chain with empty container repositioning (2019) Eur. J. Oper. Res., 276 (1), pp. 175-186;\nSong, Z., Tang, W., Zhao, R., A simple game theoretical analysis for incentivizing multi-modal transportation in freight supply chains (2020) Eur. J. Oper. Res., 283 (1), pp. 152-165;\nSun, J., Li, G., Xu, S.X., Dai, W., Intermodal transportation service procurement with transaction costs under belt and road initiative (2019) Transport. Res. E Logist. Transport. Rev., 127, pp. 31-48;\nTaylor, D., Supply chain vs. supply chain (2003) Computerworld, 37, pp. 44-45;\nTong, Y., Lu, T., Li, Y., Ye, F., Encroachment by a better-informed manufacturer (2022) Eur. J. Oper. Res.;\nVarella, R., Frazão, J., Oliveira, A., Dynamic pricing and market segmentation responses to low-cost carrier entry (2017) Transport. Res. E Logist. Transport. Rev., 98, pp. 151-170;\nWang, F., Zhuo, X., Niu, B., Strategic entry to regional air cargo market under joint competition of demand and promised delivery time (2017) Transp. Res. Part B Methodol., 104, pp. 317-336;\nWang, F., Zhuo, X., Niu, B., He, J., Who canvasses for cargos? Incentive analysis and channel structure in a shipping supply chain (2017) Transp. Res. Part B Methodol., 97, pp. 78-101;\nWang, J., Liu, J., Wang, F., Yue, X., Blockchain technology for port logistics capability: exclusive or sharing (2021) Transp. Res. Part B Methodol., 149, pp. 347-392;\nWang, J., Liu, J., Vertical contract selection under chain-to-chain service competition in shipping supply chain (2019) Transport Pol., 81, pp. 184-196;\nWang, J., Liu, J., Zhang, X., Service purchasing and market-entry problems in a shipping supply chain (2020) Transport. Res. E Logist. Transport. Rev., 136;\nXiao, F., Yang, H., Han, D., Competition and efficiency of private toll roads (2007) Transp. Res. Part B Methodol., 41 (3), pp. 292-308;\nXu, J., Zhou, X., Zhang, J., Long, Z., The optimal channel structure with retail costs in a dual-channel supply chain (2021) Int. J. Prod. Res., 59 (1), pp. 47-75;\nXu, S.X., Huang, G.Q., Transportation service procurement in periodic sealed double auctions with stochastic demand and supply (2013) Transp. Res. Part B Methodol., 56, pp. 136-160;\nXu, S.X., Huang, G.Q., Efficient multi-attribute multi-unit auctions for B2B e-commerce logistics (2017) Prod. Oper. Manag., 26 (2), pp. 292-304;\nYang, C.C., Chang, Y.K., Crucial factors influencing international logistics operations for African landlocked countries – a case study of Burkina Faso (2019) Marit. Pol. Manag., 46 (8), pp. 939-956;\nZhang, A., Fu, X., Yang, G., Revenue sharing with multiple airlines and airports (2010) Transp. Res. Part B Methodol., 44 (8), pp. 944-959;\nZhang, J., Cao, Q., He, X., Manufacturer encroachment with advertising (2020) Omega, 91;\nZhang, L., Tian, L., Chang, L., Equilibrium strategies of channel structure and RFID technology deployment in a supply chain with manufacturer encroachment (2022) Int. J. Prod. Res., 60 (6), pp. 1890-1912;\nZhang, L., Zhang, C., Manufacturer encroachment with capital-constrained competitive retailers (2022) Eur. J. Oper. Res., 296, pp. 1067-1083;\nZhang, S., Derudder, B., Fuellhart, K., Witlox, F., Carriers' entry patterns under EU-US open skies agreement (2018) Transport. Res. E Logist. Transport. Rev., 111, pp. 101-112;\nZhang, L., Zhang, C., Yang, J., Impacts of power structure and financing choice on manufacturer's encroachment in a supply chain (2022) Annals of Operations Research;\nZhou, Y., Kim, K.H., Optimal parameters in concession contracts between container terminal operators and investors (2020) Int. J. Logist. Res. Appl., 23 (6), pp. 602-625","publisher":"Elsevier B.V.","publisher-place":"Logistics Research Center, Shanghai Maritime University, Shanghai, 201306, China","title":"Upstream encroachment and downstream outsourcing in competing shipping supply chains","type":"article-journal","volume":"255"},"uris":["http://www.mendeley.com/documents/?uuid=2d664844-5624-4e49-a9f2-a714574e857f"]}],"mendeley":{"formattedCitation":"(Zhang et al., 2023)","plainTextFormattedCitation":"(Zhang et al., 2023)","previouslyFormattedCitation":"(Zhang et al., 2023)"},"properties":{"noteIndex":0},"schema":"https://github.com/citation-style-language/schema/raw/master/csl-citation.json"}</w:instrText>
      </w:r>
      <w:r w:rsidR="009039F3" w:rsidRPr="009039F3">
        <w:rPr>
          <w:rFonts w:ascii="Times New Roman" w:hAnsi="Times New Roman" w:cs="Times New Roman"/>
          <w:sz w:val="24"/>
          <w:szCs w:val="24"/>
          <w:lang w:val="en"/>
        </w:rPr>
        <w:fldChar w:fldCharType="separate"/>
      </w:r>
      <w:r w:rsidR="009039F3" w:rsidRPr="009039F3">
        <w:rPr>
          <w:rFonts w:ascii="Times New Roman" w:hAnsi="Times New Roman" w:cs="Times New Roman"/>
          <w:noProof/>
          <w:sz w:val="24"/>
          <w:szCs w:val="24"/>
          <w:lang w:val="en"/>
        </w:rPr>
        <w:t>(Zhang et al., 2023)</w:t>
      </w:r>
      <w:r w:rsidR="009039F3" w:rsidRPr="009039F3">
        <w:rPr>
          <w:rFonts w:ascii="Times New Roman" w:hAnsi="Times New Roman" w:cs="Times New Roman"/>
          <w:sz w:val="24"/>
          <w:szCs w:val="24"/>
          <w:lang w:val="en"/>
        </w:rPr>
        <w:fldChar w:fldCharType="end"/>
      </w:r>
      <w:r w:rsidR="009039F3" w:rsidRPr="009039F3">
        <w:rPr>
          <w:rFonts w:ascii="Times New Roman" w:hAnsi="Times New Roman" w:cs="Times New Roman"/>
          <w:noProof/>
          <w:sz w:val="24"/>
          <w:szCs w:val="24"/>
          <w:lang w:val="en"/>
        </w:rPr>
        <w:t xml:space="preserve">. Freight forwarders must reduce fulfillment costs by exploiting various shipping methods </w:t>
      </w:r>
      <w:r w:rsidR="009039F3" w:rsidRPr="009039F3">
        <w:rPr>
          <w:rFonts w:ascii="Times New Roman" w:hAnsi="Times New Roman" w:cs="Times New Roman"/>
          <w:noProof/>
          <w:sz w:val="24"/>
          <w:szCs w:val="24"/>
          <w:lang w:val="en"/>
        </w:rPr>
        <w:fldChar w:fldCharType="begin" w:fldLock="1"/>
      </w:r>
      <w:r w:rsidR="007033EC">
        <w:rPr>
          <w:rFonts w:ascii="Times New Roman" w:hAnsi="Times New Roman" w:cs="Times New Roman"/>
          <w:noProof/>
          <w:sz w:val="24"/>
          <w:szCs w:val="24"/>
          <w:lang w:val="en"/>
        </w:rPr>
        <w:instrText>ADDIN CSL_CITATION {"citationItems":[{"id":"ITEM-1","itemData":{"DOI":"10.1007/s00291-005-0031-2","ISSN":"01716468 (ISSN)","abstract":"The paper presents a model for the collaboration among independent freight forwarding entities. In the modern highly competitive transportation branch freight forwarders reduce their fulfillment costs by exploiting different execution modes (self-fulfillment and subcontraction). For self-fulfillment they use their own vehicles to execute the requests and for subcontracting they forward the orders to external freight carriers. Further enhancement of competitiveness can be achieved if the freight forwarders cooperate in coalitions in order to balance their request portfolios. Participation in such a coalition gains additional profit for the entire coalition and for each participant, therefore reinforcing the market position of the partners. The integrated operational transport problem as well as existing collaboration approaches are introduced. The presented model for collaboration is based on theoretical foundations in the field of combinatorial auctions and operational research game theory. It is applicable for coalitions of freight forwarders, especially for the collaboration of Profit Centres within large freight forwarding companies. The proposed theoretical approach and the presented collaboration model are suitable for a coalition of freight forwarding companies with nearly similar potential on the market.","author":[{"dropping-particle":"","family":"Krajewska","given":"M A","non-dropping-particle":"","parse-names":false,"suffix":""},{"dropping-particle":"","family":"Kopfer","given":"H","non-dropping-particle":"","parse-names":false,"suffix":""}],"container-title":"OR Spectrum","id":"ITEM-1","issue":"3","issued":{"date-parts":[["2006"]]},"language":"English","note":"Cited By :126\n\nExport Date: 8 April 2023\n\nCorrespondence Address: Krajewska, M.A.; Department of Economics, Wilhelm-Herbst-Strasse 5, 28359 Bremen, Germany; email: makr@logistik.uni-bremen.de\n\nReferences: Bonn, P., Hamers, H., Hendrickx, R., Operations research games: A survey (2001) Sociedad de Estadistica e Investigacion Operativa TOP, 9 (2), pp. 139-216; \nBruner, C., Thinking collaboratively: Ten questions and answers to help policy makers improve children's services, education and human services (1991) Consortium, , Washington District of Columbia;\nChu, C.-W., A heuristic algorithm for the truckload and less-than-truckload problem (2005) Eur J Oper Res, 165 (3), pp. 657-667;\nFernandez, F., Hinojosa, M., Puerto, J., Multi-criteria minimum cost spanning tree games (2004) Eur J Oper Res, 158 (2), pp. 399-408;\nGomber, P., Schmidt, C., Weinhardt, C., Elektronische märkte für die dezentrale transportplanung (1997) Wirtschaftsinformatik, 39 (2), pp. 137-145;\nGreb, T., (1998) Interaktive Tourenplanung Mit Tabu Search, , Dissertation, Universität Bremen;\nMa, H., Marmol, A.M., Thomas, L.C., Core, least core and nucleolus for multiple scenario cooperative games (2005) Eur J Oper Res, 164 (1), pp. 225-238;\nKopfer, H., Der entwurf und die realisierung eines a*-verfahrens zur lösung des Frachtoptimierungsproblems (1990) OR Spektrum, 12 (4), pp. 207-218;\nKopter, H., Konzepte genetischer algorithmen und ihre anwendung auf das frachtoptimienmgsproblem im gewerblichen güterfernverkehr (1992) OR Spectrum, 14 (3), pp. 137-147;\nKopfer, H., Pankratz, G., Das groupage-problem kooperierender verkehrsträger (1999) Oper Res Proc, 1998, pp. 453-462. , Springer, Berlin Heidelberg New York;\nKrus, L., Bronisz, P., Cooperative game solution concepts to a cost allocation problem (2000) Eur J Oper Res, 122 (2), pp. 258-271;\nPankratz, G., (2002) Speditionelle Transportdisposition, , Deutscher Universitätsverlag, Wiesbaden;\nPeters, R., Elektronische märkte und automatisierte verhandlungen (2000) Wirtschaftsinformatik, 42 (5), pp. 413-421;\nSavelsbergh, M., Sol, M., DRIVE: Dynamic routing of independent vehicles (1998) Oper Res, 46 (4), pp. 474-490;\nSchmidt, J., (1994) Die Fahrzeugeinsatzplanung im Gewerblichen Güterfernverkehr - Ein Graphentheoretischer Ansatz Zur Planung von Fahrzeugumläufen, , Verlag Peter Lang, Frankfurt am Main;\nSchönberger, J., (2005) Operational Freight Carrier Planning, , Springer, Berlin Heidelberg New York;\nSlikker, M., Fransoo, J., Wouters, M., Cooperation between multiple news-vendors with transshipments (2005) Eur J Oper Res, 167 (2), pp. 370-380;\nStumpf, P., (1998) Tourenplanung im Speditionellen Güterfremdverkehr, Schriftstelle der Gesellschaft für Verkehrsbetriebswirtschaft und Logistik (GVB) E.V. Band 39, 39. , Nürnberg;\nDe Vries, S., Vohra, R., Combinatorial auctions: A survey (2003) INFORMS Journal of Computing, 15 (3), pp. 284-309","page":"301-317","publisher-place":"Department of Economics, University of Bremen, Wilhelm-Herbst-Strasse 5, 28359 Bremen, Germany","title":"Collaborating freight forwarding enterprises: Request allocation and profit sharing","type":"article-journal","volume":"28"},"uris":["http://www.mendeley.com/documents/?uuid=6181fdb4-9be3-4773-a8f2-5fb8da90d83a"]}],"mendeley":{"formattedCitation":"(Krajewska and Kopfer, 2006)","plainTextFormattedCitation":"(Krajewska and Kopfer, 2006)","previouslyFormattedCitation":"(Krajewska and Kopfer, 2006)"},"properties":{"noteIndex":0},"schema":"https://github.com/citation-style-language/schema/raw/master/csl-citation.json"}</w:instrText>
      </w:r>
      <w:r w:rsidR="009039F3" w:rsidRPr="009039F3">
        <w:rPr>
          <w:rFonts w:ascii="Times New Roman" w:hAnsi="Times New Roman" w:cs="Times New Roman"/>
          <w:noProof/>
          <w:sz w:val="24"/>
          <w:szCs w:val="24"/>
          <w:lang w:val="en"/>
        </w:rPr>
        <w:fldChar w:fldCharType="separate"/>
      </w:r>
      <w:r w:rsidR="009039F3" w:rsidRPr="009039F3">
        <w:rPr>
          <w:rFonts w:ascii="Times New Roman" w:hAnsi="Times New Roman" w:cs="Times New Roman"/>
          <w:noProof/>
          <w:sz w:val="24"/>
          <w:szCs w:val="24"/>
          <w:lang w:val="en"/>
        </w:rPr>
        <w:t>(Krajewska and Kopfer, 2006)</w:t>
      </w:r>
      <w:r w:rsidR="009039F3" w:rsidRPr="009039F3">
        <w:rPr>
          <w:rFonts w:ascii="Times New Roman" w:hAnsi="Times New Roman" w:cs="Times New Roman"/>
          <w:noProof/>
          <w:sz w:val="24"/>
          <w:szCs w:val="24"/>
          <w:lang w:val="en"/>
        </w:rPr>
        <w:fldChar w:fldCharType="end"/>
      </w:r>
      <w:r w:rsidR="009039F3" w:rsidRPr="009039F3">
        <w:rPr>
          <w:rFonts w:ascii="Times New Roman" w:hAnsi="Times New Roman" w:cs="Times New Roman"/>
          <w:noProof/>
          <w:sz w:val="24"/>
          <w:szCs w:val="24"/>
          <w:lang w:val="en"/>
        </w:rPr>
        <w:t>. One of the challenges of Freight forwarding today is the ability to evolve the business into digital Freight forwarding.</w:t>
      </w:r>
      <w:r w:rsidR="009039F3" w:rsidRPr="009039F3">
        <w:rPr>
          <w:rFonts w:ascii="Times New Roman" w:hAnsi="Times New Roman" w:cs="Times New Roman"/>
          <w:b/>
          <w:bCs/>
          <w:sz w:val="24"/>
          <w:szCs w:val="24"/>
        </w:rPr>
        <w:t xml:space="preserve"> </w:t>
      </w:r>
      <w:r w:rsidR="009039F3" w:rsidRPr="009039F3">
        <w:rPr>
          <w:rFonts w:ascii="Times New Roman" w:hAnsi="Times New Roman" w:cs="Times New Roman"/>
          <w:sz w:val="24"/>
          <w:szCs w:val="24"/>
          <w:lang w:val="en"/>
        </w:rPr>
        <w:t>Digital freight forwarding is currently flooding the logistics market with businesses so disruptive that the industry has redefined the rules of the game</w:t>
      </w:r>
      <w:r w:rsidR="009039F3" w:rsidRPr="009039F3">
        <w:rPr>
          <w:rFonts w:ascii="Times New Roman" w:hAnsi="Times New Roman" w:cs="Times New Roman"/>
          <w:b/>
          <w:bCs/>
          <w:sz w:val="24"/>
          <w:szCs w:val="24"/>
        </w:rPr>
        <w:t xml:space="preserve"> </w:t>
      </w:r>
      <w:r w:rsidR="009039F3" w:rsidRPr="009039F3">
        <w:rPr>
          <w:rFonts w:ascii="Times New Roman" w:hAnsi="Times New Roman" w:cs="Times New Roman"/>
          <w:b/>
          <w:bCs/>
          <w:sz w:val="24"/>
          <w:szCs w:val="24"/>
        </w:rPr>
        <w:fldChar w:fldCharType="begin" w:fldLock="1"/>
      </w:r>
      <w:r w:rsidR="009039F3">
        <w:rPr>
          <w:rFonts w:ascii="Times New Roman" w:hAnsi="Times New Roman" w:cs="Times New Roman"/>
          <w:b/>
          <w:bCs/>
          <w:sz w:val="24"/>
          <w:szCs w:val="24"/>
        </w:rPr>
        <w:instrText>ADDIN CSL_CITATION {"citationItems":[{"id":"ITEM-1","itemData":{"DOI":"10.2195/lj_NotRev_michel_de_202102_01","ISSN":"18607977","abstract":"the rules of the game in the industry are being redefined. These business models make use of machine learning technology to better forecast the flow of goods or prices in ad-vance. In theory, this makes it possible to plan better utili-sation of vehicles and promote transparency in transport prices. [Schi18] Whether these business models will com-pletely \"disrupt\" the future of the freight forwarding industry or whether they are just a momentary trend cannot yet be determined. A company that calls itself a \"digital freight forwarder\" is subject to the same legal rights and obligations as defined in the Commercial Code (§454) for traditional freight forwarders (in short: provision of ship-ments). Nevertheless, the process of a digital freight forwarder differs from that of a traditional freight forwarder. The business process of a digital freight forwarder essen-tially corresponds in its function to that of a freight ex-change. That is, a digital forwarder offers a digital platform in which shippers and carriers are brought together as needed. In contrast to the freight exchange, however, the prices between cargo and means of transport are not nego-tiated among themselves but are assigned by an algorithm. The second difference to the freight exchange and at the same time a decisive factor for identification as a freight forwarder is that digital freight forwarders act as fixed-cost forwarders on the internet and thus act as contractual part-ners between the shipper and the carrier \"at the click of a mouse\". [Fra17].","author":[{"dropping-particle":"","family":"Michel","given":"Viktor","non-dropping-particle":"","parse-names":false,"suffix":""},{"dropping-particle":"","family":"Siegfried","given":"Patrick","non-dropping-particle":"","parse-names":false,"suffix":""}],"container-title":"Logistics Journal","id":"ITEM-1","issued":{"date-parts":[["2020"]]},"page":"1-15","title":"Digital freight forwarders in food logistics","type":"article-journal","volume":"2020"},"uris":["http://www.mendeley.com/documents/?uuid=36d34c9e-4c7a-417c-bd4e-aa1a03150aec"]}],"mendeley":{"formattedCitation":"(Michel and Siegfried, 2020)","plainTextFormattedCitation":"(Michel and Siegfried, 2020)","previouslyFormattedCitation":"(Michel and Siegfried, 2020)"},"properties":{"noteIndex":0},"schema":"https://github.com/citation-style-language/schema/raw/master/csl-citation.json"}</w:instrText>
      </w:r>
      <w:r w:rsidR="009039F3" w:rsidRPr="009039F3">
        <w:rPr>
          <w:rFonts w:ascii="Times New Roman" w:hAnsi="Times New Roman" w:cs="Times New Roman"/>
          <w:b/>
          <w:bCs/>
          <w:sz w:val="24"/>
          <w:szCs w:val="24"/>
        </w:rPr>
        <w:fldChar w:fldCharType="separate"/>
      </w:r>
      <w:r w:rsidR="009039F3" w:rsidRPr="009039F3">
        <w:rPr>
          <w:rFonts w:ascii="Times New Roman" w:hAnsi="Times New Roman" w:cs="Times New Roman"/>
          <w:bCs/>
          <w:noProof/>
          <w:sz w:val="24"/>
          <w:szCs w:val="24"/>
        </w:rPr>
        <w:t>(Michel and Siegfried, 2020)</w:t>
      </w:r>
      <w:r w:rsidR="009039F3" w:rsidRPr="009039F3">
        <w:rPr>
          <w:rFonts w:ascii="Times New Roman" w:hAnsi="Times New Roman" w:cs="Times New Roman"/>
          <w:b/>
          <w:bCs/>
          <w:sz w:val="24"/>
          <w:szCs w:val="24"/>
        </w:rPr>
        <w:fldChar w:fldCharType="end"/>
      </w:r>
      <w:r w:rsidR="009039F3" w:rsidRPr="009039F3">
        <w:rPr>
          <w:rFonts w:ascii="Times New Roman" w:hAnsi="Times New Roman" w:cs="Times New Roman"/>
          <w:b/>
          <w:bCs/>
          <w:sz w:val="24"/>
          <w:szCs w:val="24"/>
        </w:rPr>
        <w:t>.</w:t>
      </w:r>
      <w:r w:rsidR="009039F3" w:rsidRPr="009039F3">
        <w:rPr>
          <w:rFonts w:ascii="Times New Roman" w:hAnsi="Times New Roman" w:cs="Times New Roman"/>
          <w:noProof/>
          <w:sz w:val="24"/>
          <w:szCs w:val="24"/>
          <w:lang w:val="en"/>
        </w:rPr>
        <w:t xml:space="preserve"> Freight forwarder companies must have innovative and adaptive strategies </w:t>
      </w:r>
      <w:r w:rsidR="009039F3">
        <w:rPr>
          <w:rFonts w:ascii="Times New Roman" w:hAnsi="Times New Roman" w:cs="Times New Roman"/>
          <w:noProof/>
          <w:sz w:val="24"/>
          <w:szCs w:val="24"/>
          <w:lang w:val="en"/>
        </w:rPr>
        <w:t>for</w:t>
      </w:r>
      <w:r w:rsidR="009039F3" w:rsidRPr="009039F3">
        <w:rPr>
          <w:rFonts w:ascii="Times New Roman" w:hAnsi="Times New Roman" w:cs="Times New Roman"/>
          <w:noProof/>
          <w:sz w:val="24"/>
          <w:szCs w:val="24"/>
          <w:lang w:val="en"/>
        </w:rPr>
        <w:t xml:space="preserve"> uncertain environmental changes </w:t>
      </w:r>
      <w:r w:rsidR="009039F3" w:rsidRPr="009039F3">
        <w:rPr>
          <w:rFonts w:ascii="Times New Roman" w:hAnsi="Times New Roman" w:cs="Times New Roman"/>
          <w:noProof/>
          <w:sz w:val="24"/>
          <w:szCs w:val="24"/>
          <w:lang w:val="en"/>
        </w:rPr>
        <w:fldChar w:fldCharType="begin" w:fldLock="1"/>
      </w:r>
      <w:r w:rsidR="007033EC">
        <w:rPr>
          <w:rFonts w:ascii="Times New Roman" w:hAnsi="Times New Roman" w:cs="Times New Roman"/>
          <w:noProof/>
          <w:sz w:val="24"/>
          <w:szCs w:val="24"/>
          <w:lang w:val="en"/>
        </w:rPr>
        <w:instrText>ADDIN CSL_CITATION {"citationItems":[{"id":"ITEM-1","itemData":{"ISSN":"20513771 (ISSN)","abstract":"The logistics industry environment is continuously changes with intense competition and demanding customers. Hence, appropriate firm culture that initiates firm innovativeness is required. At present, innovativeness research on logistics companies is still limited. Yet, empirical research showed firm innovativeness provide companies capabilities to achieve lower cost while rendering higher quality services that meet all requirements of potential customers, introduce new products, services, business, environmental issues and maximum utilization of information technology. Although there is general impression on low level of innovativeness in SMEs around the world, this research aims to demonstrate that there is potential higher degree of innovativeness within Malaysia's logistics sector. Hence, this study objective is to gauge firm culture relationship with firm innovativeness. The study used simple random sampling technique where 226 companies were selected from total population of 500 logistic companies registered under Federation of Malaysian Freight Forwarders via survey. Findings revealed firm innovativeness among logistic companies is at high level and firm culture has a significant positive correlation with firm innovativeness. In fact, firm culture specifically adhocracy and market orientation culture significantly and positively influence on logistic firm innovativeness in Malaysia. This study brings new insight on innovativeness among Malaysian logistic companies. © ExcelingTech Pub, UK.","author":[{"dropping-particle":"","family":"Ishak","given":"A K","non-dropping-particle":"","parse-names":false,"suffix":""},{"dropping-particle":"","family":"Ramli","given":"A","non-dropping-particle":"","parse-names":false,"suffix":""},{"dropping-particle":"","family":"Aziz","given":"Z","non-dropping-particle":"","parse-names":false,"suffix":""},{"dropping-particle":"","family":"Kamaruddeen","given":"A M","non-dropping-particle":"","parse-names":false,"suffix":""},{"dropping-particle":"","family":"Ahmad Shakir","given":"K","non-dropping-particle":"","parse-names":false,"suffix":""}],"container-title":"International Journal of Supply Chain Management","id":"ITEM-1","issue":"1","issued":{"date-parts":[["2019"]]},"language":"English","note":"Export Date: 8 April 2023\n\nCorrespondence Address: Ishak, A.K.; School of Business Management, Malaysia; email: awanis@uum.edu.my\n\nFunding details: Universiti Utara Malaysia, UUM, 12665\n\nFunding text 1: The authors wish to thank the Universiti Utara Malaysia in funding this study under the RAGS, S/O code-12665, and Research and Innovation Centre, Universiti Utara Malaysia, Kedah for the administration of this study.\n\nReferences: Ramli, A., Bakar, M.S., Pulka, M.B., Ibrahim, N.A., &amp;quot;Linking human capital, information technology and material handling equipment to warehouse operations performance&amp;quot; (2017) International Journal of Supply Chain Management, 6 (4), pp. 254-259. , Dec; \nSundbo, J., Orfila-Sintes, F., Sorensen, F., &amp;quot;The innovative behavior of tourism firms-comparative studies of Denmark and Spain&amp;quot; (2007) Research Policy, 36 (1), pp. 88-106. , Feb;\nMenguc, B., Auh, S., &amp;quot;Creating a firm-level dynamic capability through capitalizing on market orientation and innovativeness&amp;quot; (2006) Journal of the Academy of Marketing Science, 34 (1), pp. 63-73. , Jan;\nHult, G.T.M., Hurley, R.F., Knight, G.A., &amp;quot;Innovativeness: its antecedents and impact on business performance&amp;quot; (2004) Industrial Marketing Management, 33, pp. 429-438. , Jul;\nKnowles, C., Hansen, E., Dibrell, C., &amp;quot;Measuring firm innovativeness: development and refinement of a new scale' (2008) Journal of Forest Products Business Research, 5 (5), pp. 1-24. , Dec;\nRobinson, A., (2016) &amp;quot;The 7 trends shaping the future of logistics industry&amp;quot;, , http://cerasis.com/2016/12/15/logistics-industry/, Logistics, Trends [Online]., Dec 16;\nJantan, M., Nasurdin, A.M., Fadzil, N.F.A., &amp;quot;Designing innovative organizations in Malaysia: do structure and culture matter? (2003) Global Business Review, 4 (2), pp. 213-226. , Aug;\nŠkerlavaj, M., Ji, H.S., Lee, M.Y., &amp;quot;Organizational learning culture, innovative culture and innovations in South Korean firms&amp;quot; (2010) Expert Systems with Applications, 37, pp. 6390-6403. , Sep;\nJoseph, M.L., &amp;quot;Organizational culture and climate for promoting innovativeness.&amp;quot; (2015) Journal of Nursing Administration, 45 (3), pp. 172-178. , Mar;\nDenison, D.R., Spreitzer, G.M., &amp;quot;Organizational culture and organizational development: a competing values approach&amp;quot; (1991) Organizational Change and Development, 5, pp. 1-21. , Dec;\nHofstede, G., (1980) Culture's Consequences: International Differences in Work-Related Values, , Beverly Hills, CA: Sage;\nBarney, J.B., &amp;quot;Organizational culture: can it be a source of sustained competitive advantage? (1986) The Academy of Management Review, 11 (3), pp. 656-665. , Jul;\nDavies, H.T.O., Mannion, R., Jacobs, R., Powell, A.E., Marshall, M.N., &amp;quot;Exploring the relationship between senior management team culture and hospital performance&amp;quot; (2007) Medical Care Research and Review, 64, pp. 46-65. , Feb;\nShih, C.C., Huang, S.J., &amp;quot;Exploring the relationship between organizational culture and software process improvement deployment&amp;quot; (2010) Information &amp;amp; Management, 47, pp. 271-281. , Aug;\nAvan Beek, A.P., Gerritsen, D.L., &amp;quot;The relationship between organizational culture of nursing staff and quality of care for residents with dementia: Questionnaire surveys and systematic observations in nursing homes&amp;quot; (2010) International Journal of Nursing Studies, 47, pp. 1274-1282. , Oct;\nCarmeli, A., Tishler, A., &amp;quot;The relationships between intangible organizational elements and organizational performance&amp;quot; (2004) Strategic Management Journal, 25 (13), pp. 1257-1278. , Dec;\nCameron, K.S., Quinn, R.E., (1999) Diagnosing and Changing Organizational Culture: Based on the Competing Values Framework, , New York, NY: Addison-Wesley;\nYu, T., Wu, N., &amp;quot;A review of study on the competing values framework&amp;quot; (2007) International Journal of Business and Management, 4 (7), pp. 37-42. , July;\nTseng, S.M., &amp;quot;The correlation between organizational culture and knowledge conversion on corporate performance&amp;quot; (2010) Journal of Knowledge Management, 14 (2), pp. 269-284. , https://doi.org/10.1108/13673271011032409, Jan;\nByrd, T.A., Marshall, T.E., &amp;quot;Corporate culture, related chief executive officer Traits, and the development of executive information systems&amp;quot; (1996) Computer in Human Behavior, 12 (3), pp. 449-464. , Autumn;\nNaranjo-Valencia, J.C., Jiménez-Jiménez, D., Sanz-Valle, R., &amp;quot;Innovation or imitation?. the role of organizational culture&amp;quot; (2011) Management Decision, 49 (1), pp. 55-72. , https://doi.org/10.1108/00251741111094437, Jul;\nSabri, H., &amp;quot;Knowledge management in its context: adapting structure to a knowledge creating culture&amp;quot; (2005) International Journal of Commerce and Management, 15 (2), pp. 113-128. , http://dx.doi.org/10.1108/10569210580000191, Apr;\nJaworski, B.J., Kholi, A.K., &amp;quot;Market orientation: antecedents and consequences&amp;quot; (1993) Journal of Marketing, 57, pp. 53-70. , Jul;\nChen, S.C., Quester, P.G., &amp;quot;A value-based perspective of market orientation and customer service&amp;quot; (2009) Journal of Retailing and Customer Service, 16, pp. 197-206. , May;\nDeshpande, R., Farley, J.U., &amp;quot;Organizational culture, market orientation, innovativeness, and firm performance: an international research odyssey&amp;quot; (2004) International Journal of Research in Marketing, 21, pp. 3-22. , March;\nDe Marchi, V., Grandinetti, R., &amp;quot;Knowledge strategies for environmental innovations: the case of Italian manufacturing firms&amp;quot; (2013) Journal of Knowledge Management, 17 (4), pp. 569-582. , https://doi.org/10.1108/JKM-03-2013-0121, Apr;\nZikmund, W.G., Babin, B.J., Carr, J.C., Griffin, M., (2010) Business Research Methods, , (ed. 8). Canada: South-Western, Cengage Learning;\nKerlinger, F.N., (1973) Foundations of Behavioral Research, , (2 ed.). New York: Holt, Rinehart and Winston;\nKrejcie, R.V., Morgan, D.W., &amp;quot;Determining sample size for research activities&amp;quot; (1970) Educational and Psychological Measurement, 30, pp. 607-610. , Sept;\nHealey, M., &amp;quot;Linking research and teaching: exploring disciplinary spaces and the role of inquiry-based teaching&amp;quot; (2005) Reshaping the university: new relationships between research, scholarship and teaching Buckingham, pp. 67-78. , In R. Barnett, (Ed.), UK: McGraw-Hill/Open University Press;\nEvans, J.D., (1996) Straightforward statistics for the behavioral sciences, , Pacific Grove, CA: Brooks/Cole Publishing;\nFalk, R., Miller, F., Miller, N.M., (1992) A Primer for Soft Modeling, , University of Akron Press, Akron, OH;\nCohen, J.W., (1988) Statistical power analysis for the behavioral science, , (2 ed.). Hillsdale: NJ: Lawrence Erlbaum Associates;\nChin, W.W., &amp;quot;The Partial Least Squares Approach for Structural Equation Modeling.&amp;quot; (1998) Modern Methods for Business Research, pp. 295-336. , In GA Marcoulides (ed.). Lawrence Erlbaum Associates, London;\nHair, J.F., Jr., Black, W.C., Babin, B.J., Anderson, R.E., (2010) Multivariate Data Analysis: A Global Perspective, , 7th Edition, Pearson Education, Upper Saddle River;\nHurley, R.F., Hult, G.T.M., &amp;quot;Innovation, market orientation and organizational learning: an integration and empirical examination.&amp;quot; (1998) Journal of Marketing, 62 (3), pp. 42-54. , Jul","page":"702-709","publisher":"ExcelingTech","publisher-place":"School of Business Management, Universiti Utara Malaysia, Sintok, Kedah, 06010, Malaysia","title":"Firm culture and innovativeness among logistics companies in Malaysia","type":"article-journal","volume":"8"},"uris":["http://www.mendeley.com/documents/?uuid=b7013849-8eb9-44cc-bcdb-09fbd99e5fdd"]},{"id":"ITEM-2","itemData":{"DOI":"10.14710/ajlm.2022.14230","abstract":"The study analyzes the effect of environmental uncertainty and incoterms on strategic alliances. The population in this study is a freight forwarder company on the island of Java that has a global alliance. The research sample is 50 companies engaged in international freight forwarders. Based on answers from respondents were analyzed according to the research model developed from the theoretical framework using the structural equation model Smart-PLS approach. The analysis results show that environmental uncertainty and Incoterm positively and significantly affect strategic alliances. The alliance strategy will impact when the main priority is the risk-sharing aspect, the risk management factor from the incoterm aspect, and the market turbulence on the environmental uncertainty factor. Novelty in this study is the positive impact of Incoterm on the alliance strategy, especially for International freight forwarders. This research contributes to the factors considered in strategic alliances in the freight forwarder industry. It also contributes to the company's strategy, especially sales managers, to pay attention to international trade terms in segmenting and selecting target consumers to be more effective in improving alliance performance. The limitations of this study include 1) The sample size used is only a small number of companies engaged in international Freight Forwarder services, only 50 companies; 2) The data used in this research is through the distribution of questionnaires based on perceptual analysis units; 3) Other factors that are outside the model are not all studied, while the possibility of these factors can affect the existing significance test. ","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2","issue":"1","issued":{"date-parts":[["2022"]]},"page":"1-15","title":"Environmental Uncertainty Factor, Incoterm and Implication For A Strategic Alliance In Freight Forwarder Companies Case Study In Indonesia","type":"article-journal","volume":"1"},"uris":["http://www.mendeley.com/documents/?uuid=3b112846-8686-4b82-83aa-346494eccf30"]}],"mendeley":{"formattedCitation":"(Ishak et al., 2019; Sugiono et al., 2022)","plainTextFormattedCitation":"(Ishak et al., 2019; Sugiono et al., 2022)","previouslyFormattedCitation":"(Ishak et al., 2019; Sugiono et al., 2022)"},"properties":{"noteIndex":0},"schema":"https://github.com/citation-style-language/schema/raw/master/csl-citation.json"}</w:instrText>
      </w:r>
      <w:r w:rsidR="009039F3" w:rsidRPr="009039F3">
        <w:rPr>
          <w:rFonts w:ascii="Times New Roman" w:hAnsi="Times New Roman" w:cs="Times New Roman"/>
          <w:noProof/>
          <w:sz w:val="24"/>
          <w:szCs w:val="24"/>
          <w:lang w:val="en"/>
        </w:rPr>
        <w:fldChar w:fldCharType="separate"/>
      </w:r>
      <w:r w:rsidR="009039F3" w:rsidRPr="009039F3">
        <w:rPr>
          <w:rFonts w:ascii="Times New Roman" w:hAnsi="Times New Roman" w:cs="Times New Roman"/>
          <w:noProof/>
          <w:sz w:val="24"/>
          <w:szCs w:val="24"/>
          <w:lang w:val="en"/>
        </w:rPr>
        <w:t>(Ishak et al., 2019; Sugiono et al., 2022)</w:t>
      </w:r>
      <w:r w:rsidR="009039F3" w:rsidRPr="009039F3">
        <w:rPr>
          <w:rFonts w:ascii="Times New Roman" w:hAnsi="Times New Roman" w:cs="Times New Roman"/>
          <w:noProof/>
          <w:sz w:val="24"/>
          <w:szCs w:val="24"/>
          <w:lang w:val="en"/>
        </w:rPr>
        <w:fldChar w:fldCharType="end"/>
      </w:r>
      <w:r w:rsidR="009039F3" w:rsidRPr="009039F3">
        <w:rPr>
          <w:rFonts w:ascii="Times New Roman" w:hAnsi="Times New Roman" w:cs="Times New Roman"/>
          <w:noProof/>
          <w:sz w:val="24"/>
          <w:szCs w:val="24"/>
          <w:lang w:val="en"/>
        </w:rPr>
        <w:t xml:space="preserve">. </w:t>
      </w:r>
    </w:p>
    <w:p w14:paraId="1B5AACD5" w14:textId="77777777" w:rsidR="00D93CA8" w:rsidRDefault="00D93CA8" w:rsidP="00E4053E">
      <w:pPr>
        <w:tabs>
          <w:tab w:val="left" w:pos="426"/>
        </w:tabs>
        <w:jc w:val="both"/>
        <w:rPr>
          <w:rFonts w:ascii="Times New Roman" w:hAnsi="Times New Roman" w:cs="Times New Roman"/>
          <w:noProof/>
          <w:sz w:val="24"/>
          <w:szCs w:val="24"/>
          <w:lang w:val="en"/>
        </w:rPr>
      </w:pPr>
    </w:p>
    <w:p w14:paraId="0E8C60D8" w14:textId="77777777" w:rsidR="009039F3" w:rsidRDefault="009039F3" w:rsidP="009039F3">
      <w:pPr>
        <w:pStyle w:val="ListParagraph"/>
        <w:numPr>
          <w:ilvl w:val="1"/>
          <w:numId w:val="3"/>
        </w:numPr>
        <w:tabs>
          <w:tab w:val="left" w:pos="426"/>
        </w:tabs>
        <w:ind w:hanging="720"/>
        <w:jc w:val="both"/>
        <w:rPr>
          <w:rFonts w:ascii="Times New Roman" w:hAnsi="Times New Roman" w:cs="Times New Roman"/>
          <w:b/>
          <w:bCs/>
          <w:noProof/>
          <w:sz w:val="24"/>
          <w:szCs w:val="24"/>
          <w:lang w:val="en"/>
        </w:rPr>
      </w:pPr>
      <w:r w:rsidRPr="009039F3">
        <w:rPr>
          <w:rFonts w:ascii="Times New Roman" w:hAnsi="Times New Roman" w:cs="Times New Roman"/>
          <w:b/>
          <w:bCs/>
          <w:noProof/>
          <w:sz w:val="24"/>
          <w:szCs w:val="24"/>
          <w:lang w:val="en"/>
        </w:rPr>
        <w:lastRenderedPageBreak/>
        <w:t>Competitive Advantage</w:t>
      </w:r>
    </w:p>
    <w:p w14:paraId="3A6C043A" w14:textId="0EA460F8" w:rsidR="00F556AF" w:rsidRPr="003A58AE" w:rsidRDefault="009323DF" w:rsidP="00DC02AB">
      <w:pPr>
        <w:tabs>
          <w:tab w:val="left" w:pos="426"/>
        </w:tabs>
        <w:jc w:val="both"/>
        <w:rPr>
          <w:rFonts w:ascii="Times New Roman" w:hAnsi="Times New Roman" w:cs="Times New Roman"/>
          <w:noProof/>
          <w:sz w:val="24"/>
          <w:szCs w:val="24"/>
          <w:lang w:val="en"/>
        </w:rPr>
      </w:pPr>
      <w:r>
        <w:rPr>
          <w:rFonts w:ascii="Times New Roman" w:hAnsi="Times New Roman" w:cs="Times New Roman"/>
          <w:sz w:val="24"/>
          <w:szCs w:val="24"/>
          <w:lang w:val="en"/>
        </w:rPr>
        <w:t>The p</w:t>
      </w:r>
      <w:r w:rsidR="00D06230">
        <w:rPr>
          <w:rFonts w:ascii="Times New Roman" w:hAnsi="Times New Roman" w:cs="Times New Roman"/>
          <w:sz w:val="24"/>
          <w:szCs w:val="24"/>
          <w:lang w:val="en"/>
        </w:rPr>
        <w:t xml:space="preserve">erformance of the business is associated with </w:t>
      </w:r>
      <w:r>
        <w:rPr>
          <w:rFonts w:ascii="Times New Roman" w:hAnsi="Times New Roman" w:cs="Times New Roman"/>
          <w:sz w:val="24"/>
          <w:szCs w:val="24"/>
          <w:lang w:val="en"/>
        </w:rPr>
        <w:t xml:space="preserve">a </w:t>
      </w:r>
      <w:r w:rsidR="00D06230">
        <w:rPr>
          <w:rFonts w:ascii="Times New Roman" w:hAnsi="Times New Roman" w:cs="Times New Roman"/>
          <w:sz w:val="24"/>
          <w:szCs w:val="24"/>
          <w:lang w:val="en"/>
        </w:rPr>
        <w:t>competitive advantage</w:t>
      </w:r>
      <w:r w:rsidR="009039F3" w:rsidRPr="003A58AE">
        <w:rPr>
          <w:rFonts w:ascii="Times New Roman" w:hAnsi="Times New Roman" w:cs="Times New Roman"/>
          <w:sz w:val="24"/>
          <w:szCs w:val="24"/>
          <w:lang w:val="en"/>
        </w:rPr>
        <w:t>.</w:t>
      </w:r>
      <w:r w:rsidR="003A58AE" w:rsidRPr="003A58AE">
        <w:rPr>
          <w:rFonts w:ascii="Times New Roman" w:hAnsi="Times New Roman" w:cs="Times New Roman"/>
          <w:sz w:val="24"/>
          <w:szCs w:val="24"/>
          <w:lang w:val="en"/>
        </w:rPr>
        <w:t xml:space="preserve"> </w:t>
      </w:r>
      <w:r w:rsidR="00F556AF" w:rsidRPr="003A58AE">
        <w:rPr>
          <w:rFonts w:ascii="Times New Roman" w:hAnsi="Times New Roman" w:cs="Times New Roman"/>
          <w:sz w:val="24"/>
          <w:szCs w:val="24"/>
          <w:lang w:val="en"/>
        </w:rPr>
        <w:t>Michael Porter is one of the founding fathers of strategic management studies</w:t>
      </w:r>
      <w:r w:rsidR="003A58AE" w:rsidRPr="003A58AE">
        <w:rPr>
          <w:rFonts w:ascii="Times New Roman" w:hAnsi="Times New Roman" w:cs="Times New Roman"/>
          <w:sz w:val="24"/>
          <w:szCs w:val="24"/>
          <w:lang w:val="en"/>
        </w:rPr>
        <w:t>. Porter has provided</w:t>
      </w:r>
      <w:r w:rsidR="00635811">
        <w:rPr>
          <w:rFonts w:ascii="Times New Roman" w:hAnsi="Times New Roman" w:cs="Times New Roman"/>
          <w:sz w:val="24"/>
          <w:szCs w:val="24"/>
          <w:lang w:val="en"/>
        </w:rPr>
        <w:t xml:space="preserve"> </w:t>
      </w:r>
      <w:r w:rsidR="003A58AE" w:rsidRPr="003A58AE">
        <w:rPr>
          <w:rFonts w:ascii="Times New Roman" w:hAnsi="Times New Roman" w:cs="Times New Roman"/>
          <w:sz w:val="24"/>
          <w:szCs w:val="24"/>
          <w:lang w:val="en"/>
        </w:rPr>
        <w:t xml:space="preserve">a rigorous theoretical foundation of strategy and his contributions as an economist to </w:t>
      </w:r>
      <w:r w:rsidR="00635811">
        <w:rPr>
          <w:rFonts w:ascii="Times New Roman" w:hAnsi="Times New Roman" w:cs="Times New Roman"/>
          <w:sz w:val="24"/>
          <w:szCs w:val="24"/>
          <w:lang w:val="en"/>
        </w:rPr>
        <w:t>studying</w:t>
      </w:r>
      <w:r w:rsidR="003A58AE" w:rsidRPr="003A58AE">
        <w:rPr>
          <w:rFonts w:ascii="Times New Roman" w:hAnsi="Times New Roman" w:cs="Times New Roman"/>
          <w:sz w:val="24"/>
          <w:szCs w:val="24"/>
          <w:lang w:val="en"/>
        </w:rPr>
        <w:t xml:space="preserve"> co</w:t>
      </w:r>
      <w:r w:rsidR="00635811">
        <w:rPr>
          <w:rFonts w:ascii="Times New Roman" w:hAnsi="Times New Roman" w:cs="Times New Roman"/>
          <w:sz w:val="24"/>
          <w:szCs w:val="24"/>
          <w:lang w:val="en"/>
        </w:rPr>
        <w:t>rporate, industrial, and national competitivenes</w:t>
      </w:r>
      <w:r w:rsidR="003A58AE" w:rsidRPr="003A58AE">
        <w:rPr>
          <w:rFonts w:ascii="Times New Roman" w:hAnsi="Times New Roman" w:cs="Times New Roman"/>
          <w:sz w:val="24"/>
          <w:szCs w:val="24"/>
          <w:lang w:val="en"/>
        </w:rPr>
        <w:t xml:space="preserve">s </w:t>
      </w:r>
      <w:r w:rsidR="004C1F85" w:rsidRPr="003A58AE">
        <w:rPr>
          <w:rFonts w:ascii="Times New Roman" w:hAnsi="Times New Roman" w:cs="Times New Roman"/>
          <w:sz w:val="24"/>
          <w:szCs w:val="24"/>
        </w:rPr>
        <w:fldChar w:fldCharType="begin" w:fldLock="1"/>
      </w:r>
      <w:r w:rsidR="004C1F85" w:rsidRPr="003A58AE">
        <w:rPr>
          <w:rFonts w:ascii="Times New Roman" w:hAnsi="Times New Roman" w:cs="Times New Roman"/>
          <w:sz w:val="24"/>
          <w:szCs w:val="24"/>
        </w:rPr>
        <w:instrText>ADDIN CSL_CITATION {"citationItems":[{"id":"ITEM-1","itemData":{"DOI":"10.1177/1056492607306333","ISSN":"10564926","abstract":"Strategic management is constantly evolving as both an academic discipline and as a reflection of management practice. This article, based on a recent interview with Michael Porter, assesses his contribution to the development of the discipline in the context of the advances that have taken place since the publication of his seminal work Competitive Strategy in 1980. The authors conclude that Porter has made major lasting contributions to strategy, increasing both its academic rigor and its accessibility to managers. The article and interview place Porter's work at the center of the development of strategic management in terms of the provision of practical analytical frameworks, transforming it into a recognized and recognizable field of academic study and management practice. This feat of transformation has not been equaled before or since, so that 25 years after his first seminal contribution, Porter's work continues to provide remarkable insights into the nature of competition and strategy. © 2007 Sage Publications.","author":[{"dropping-particle":"","family":"Stonehouse","given":"George","non-dropping-particle":"","parse-names":false,"suffix":""},{"dropping-particle":"","family":"Snowdon","given":"Brian","non-dropping-particle":"","parse-names":false,"suffix":""}],"container-title":"Journal of Management Inquiry","id":"ITEM-1","issue":"3","issued":{"date-parts":[["2007"]]},"page":"256-273","title":"Competitive advantage revisited Michael Porter on strategy and competitiveness","type":"article-journal","volume":"16"},"uris":["http://www.mendeley.com/documents/?uuid=7969f38f-9ba3-4c2b-88f4-6f97484658c6"]}],"mendeley":{"formattedCitation":"(Stonehouse and Snowdon, 2007)","plainTextFormattedCitation":"(Stonehouse and Snowdon, 2007)","previouslyFormattedCitation":"(Stonehouse and Snowdon, 2007)"},"properties":{"noteIndex":0},"schema":"https://github.com/citation-style-language/schema/raw/master/csl-citation.json"}</w:instrText>
      </w:r>
      <w:r w:rsidR="004C1F85" w:rsidRPr="003A58AE">
        <w:rPr>
          <w:rFonts w:ascii="Times New Roman" w:hAnsi="Times New Roman" w:cs="Times New Roman"/>
          <w:sz w:val="24"/>
          <w:szCs w:val="24"/>
        </w:rPr>
        <w:fldChar w:fldCharType="separate"/>
      </w:r>
      <w:r w:rsidR="004C1F85" w:rsidRPr="003A58AE">
        <w:rPr>
          <w:rFonts w:ascii="Times New Roman" w:hAnsi="Times New Roman" w:cs="Times New Roman"/>
          <w:noProof/>
          <w:sz w:val="24"/>
          <w:szCs w:val="24"/>
        </w:rPr>
        <w:t>(Stonehouse and Snowdon, 2007)</w:t>
      </w:r>
      <w:r w:rsidR="004C1F85" w:rsidRPr="003A58AE">
        <w:rPr>
          <w:rFonts w:ascii="Times New Roman" w:hAnsi="Times New Roman" w:cs="Times New Roman"/>
          <w:sz w:val="24"/>
          <w:szCs w:val="24"/>
        </w:rPr>
        <w:fldChar w:fldCharType="end"/>
      </w:r>
      <w:r w:rsidR="004C1F85" w:rsidRPr="003A58AE">
        <w:rPr>
          <w:rFonts w:ascii="Times New Roman" w:hAnsi="Times New Roman" w:cs="Times New Roman"/>
          <w:sz w:val="24"/>
          <w:szCs w:val="24"/>
        </w:rPr>
        <w:t>.</w:t>
      </w:r>
      <w:r w:rsidR="00D06230">
        <w:rPr>
          <w:rFonts w:ascii="Times New Roman" w:hAnsi="Times New Roman" w:cs="Times New Roman"/>
          <w:sz w:val="24"/>
          <w:szCs w:val="24"/>
        </w:rPr>
        <w:t xml:space="preserve"> </w:t>
      </w:r>
      <w:r w:rsidR="00261734">
        <w:rPr>
          <w:rFonts w:ascii="Times New Roman" w:hAnsi="Times New Roman" w:cs="Times New Roman"/>
          <w:sz w:val="24"/>
          <w:szCs w:val="24"/>
        </w:rPr>
        <w:t xml:space="preserve">A competitive advantage is </w:t>
      </w:r>
      <w:r w:rsidR="001031A3">
        <w:rPr>
          <w:rFonts w:ascii="Times New Roman" w:hAnsi="Times New Roman" w:cs="Times New Roman"/>
          <w:sz w:val="24"/>
          <w:szCs w:val="24"/>
        </w:rPr>
        <w:t>an organization's capacity</w:t>
      </w:r>
      <w:r w:rsidR="00261734">
        <w:rPr>
          <w:rFonts w:ascii="Times New Roman" w:hAnsi="Times New Roman" w:cs="Times New Roman"/>
          <w:sz w:val="24"/>
          <w:szCs w:val="24"/>
        </w:rPr>
        <w:t xml:space="preserve"> to outperform businesses in the same industry or market </w:t>
      </w:r>
      <w:r w:rsidR="00F556AF" w:rsidRPr="003A58AE">
        <w:rPr>
          <w:rFonts w:ascii="Times New Roman" w:hAnsi="Times New Roman" w:cs="Times New Roman"/>
          <w:noProof/>
          <w:sz w:val="24"/>
          <w:szCs w:val="24"/>
          <w:lang w:val="en"/>
        </w:rPr>
        <w:t>(Porter, 1985).</w:t>
      </w:r>
      <w:r w:rsidR="003A58AE" w:rsidRPr="003A58AE">
        <w:rPr>
          <w:rFonts w:ascii="Times New Roman" w:hAnsi="Times New Roman" w:cs="Times New Roman"/>
          <w:noProof/>
          <w:sz w:val="24"/>
          <w:szCs w:val="24"/>
          <w:lang w:val="en"/>
        </w:rPr>
        <w:t xml:space="preserve"> </w:t>
      </w:r>
      <w:r w:rsidR="00367FAE">
        <w:rPr>
          <w:rFonts w:ascii="Times New Roman" w:hAnsi="Times New Roman" w:cs="Times New Roman"/>
          <w:sz w:val="24"/>
          <w:szCs w:val="24"/>
          <w:lang w:val="en"/>
        </w:rPr>
        <w:t xml:space="preserve">Companies can </w:t>
      </w:r>
      <w:r w:rsidR="00AC506E">
        <w:rPr>
          <w:rFonts w:ascii="Times New Roman" w:hAnsi="Times New Roman" w:cs="Times New Roman"/>
          <w:sz w:val="24"/>
          <w:szCs w:val="24"/>
          <w:lang w:val="en"/>
        </w:rPr>
        <w:t>beat</w:t>
      </w:r>
      <w:r w:rsidR="00367FAE">
        <w:rPr>
          <w:rFonts w:ascii="Times New Roman" w:hAnsi="Times New Roman" w:cs="Times New Roman"/>
          <w:sz w:val="24"/>
          <w:szCs w:val="24"/>
          <w:lang w:val="en"/>
        </w:rPr>
        <w:t xml:space="preserve"> rivals thanks to a competitive advantage</w:t>
      </w:r>
      <w:r w:rsidR="00F556AF" w:rsidRPr="003A58AE">
        <w:rPr>
          <w:rFonts w:ascii="Times New Roman" w:hAnsi="Times New Roman" w:cs="Times New Roman"/>
          <w:sz w:val="24"/>
          <w:szCs w:val="24"/>
          <w:lang w:val="en"/>
        </w:rPr>
        <w:fldChar w:fldCharType="begin" w:fldLock="1"/>
      </w:r>
      <w:r w:rsidR="00F556AF" w:rsidRPr="003A58AE">
        <w:rPr>
          <w:rFonts w:ascii="Times New Roman" w:hAnsi="Times New Roman" w:cs="Times New Roman"/>
          <w:sz w:val="24"/>
          <w:szCs w:val="24"/>
          <w:lang w:val="en"/>
        </w:rPr>
        <w:instrText>ADDIN CSL_CITATION {"citationItems":[{"id":"ITEM-1","itemData":{"ISSN":"1370-4788","author":[{"dropping-particle":"","family":"Basterretxea","given":"Imanol","non-dropping-particle":"","parse-names":false,"suffix":""},{"dropping-particle":"","family":"Martínez","given":"Ricardo","non-dropping-particle":"","parse-names":false,"suffix":""}],"container-title":"Annals of Public and Cooperative Economics","id":"ITEM-1","issue":"3","issued":{"date-parts":[["2012"]]},"page":"357-381","publisher":"Wiley Online Library","title":"Impact of management and innovation capabilities on performance: Are cooperatives different?","type":"article-journal","volume":"83"},"uris":["http://www.mendeley.com/documents/?uuid=1a65db8e-183d-4f28-8049-3017f1fc0893"]}],"mendeley":{"formattedCitation":"(Basterretxea and Martínez, 2012)","manualFormatting":" (Basterretxea and Martínez, 2012)","plainTextFormattedCitation":"(Basterretxea and Martínez, 2012)","previouslyFormattedCitation":"(Basterretxea and Martínez, 2012)"},"properties":{"noteIndex":0},"schema":"https://github.com/citation-style-language/schema/raw/master/csl-citation.json"}</w:instrText>
      </w:r>
      <w:r w:rsidR="00F556AF" w:rsidRPr="003A58AE">
        <w:rPr>
          <w:rFonts w:ascii="Times New Roman" w:hAnsi="Times New Roman" w:cs="Times New Roman"/>
          <w:sz w:val="24"/>
          <w:szCs w:val="24"/>
          <w:lang w:val="en"/>
        </w:rPr>
        <w:fldChar w:fldCharType="separate"/>
      </w:r>
      <w:r w:rsidR="00F556AF" w:rsidRPr="003A58AE">
        <w:rPr>
          <w:rFonts w:ascii="Times New Roman" w:hAnsi="Times New Roman" w:cs="Times New Roman"/>
          <w:noProof/>
          <w:sz w:val="24"/>
          <w:szCs w:val="24"/>
          <w:lang w:val="en"/>
        </w:rPr>
        <w:t xml:space="preserve"> (Basterretxea and Martínez, 2012)</w:t>
      </w:r>
      <w:r w:rsidR="00F556AF" w:rsidRPr="003A58AE">
        <w:rPr>
          <w:rFonts w:ascii="Times New Roman" w:hAnsi="Times New Roman" w:cs="Times New Roman"/>
          <w:sz w:val="24"/>
          <w:szCs w:val="24"/>
          <w:lang w:val="en"/>
        </w:rPr>
        <w:fldChar w:fldCharType="end"/>
      </w:r>
      <w:r w:rsidR="00F556AF" w:rsidRPr="003A58AE">
        <w:rPr>
          <w:rFonts w:ascii="Times New Roman" w:hAnsi="Times New Roman" w:cs="Times New Roman"/>
          <w:sz w:val="24"/>
          <w:szCs w:val="24"/>
          <w:lang w:val="en"/>
        </w:rPr>
        <w:t xml:space="preserve">. </w:t>
      </w:r>
      <w:r w:rsidR="00B811D3">
        <w:rPr>
          <w:rFonts w:ascii="Times New Roman" w:hAnsi="Times New Roman" w:cs="Times New Roman"/>
          <w:sz w:val="24"/>
          <w:szCs w:val="24"/>
          <w:lang w:val="en"/>
        </w:rPr>
        <w:t xml:space="preserve">Competitors find </w:t>
      </w:r>
      <w:r w:rsidR="00B1041D">
        <w:rPr>
          <w:rFonts w:ascii="Times New Roman" w:hAnsi="Times New Roman" w:cs="Times New Roman"/>
          <w:sz w:val="24"/>
          <w:szCs w:val="24"/>
          <w:lang w:val="en"/>
        </w:rPr>
        <w:t>duplicating a firm's unique processes challenging</w:t>
      </w:r>
      <w:r w:rsidR="00B811D3">
        <w:rPr>
          <w:rFonts w:ascii="Times New Roman" w:hAnsi="Times New Roman" w:cs="Times New Roman"/>
          <w:sz w:val="24"/>
          <w:szCs w:val="24"/>
          <w:lang w:val="en"/>
        </w:rPr>
        <w:t xml:space="preserve">, </w:t>
      </w:r>
      <w:r w:rsidR="00B1041D">
        <w:rPr>
          <w:rFonts w:ascii="Times New Roman" w:hAnsi="Times New Roman" w:cs="Times New Roman"/>
          <w:sz w:val="24"/>
          <w:szCs w:val="24"/>
          <w:lang w:val="en"/>
        </w:rPr>
        <w:t>providing</w:t>
      </w:r>
      <w:r w:rsidR="00B811D3">
        <w:rPr>
          <w:rFonts w:ascii="Times New Roman" w:hAnsi="Times New Roman" w:cs="Times New Roman"/>
          <w:sz w:val="24"/>
          <w:szCs w:val="24"/>
          <w:lang w:val="en"/>
        </w:rPr>
        <w:t xml:space="preserve"> a competitive advantage</w:t>
      </w:r>
      <w:r w:rsidR="00F556AF" w:rsidRPr="003A58AE">
        <w:rPr>
          <w:rFonts w:ascii="Times New Roman" w:hAnsi="Times New Roman" w:cs="Times New Roman"/>
          <w:sz w:val="24"/>
          <w:szCs w:val="24"/>
          <w:lang w:val="en"/>
        </w:rPr>
        <w:fldChar w:fldCharType="begin" w:fldLock="1"/>
      </w:r>
      <w:r w:rsidR="003A58AE" w:rsidRPr="003A58AE">
        <w:rPr>
          <w:rFonts w:ascii="Times New Roman" w:hAnsi="Times New Roman" w:cs="Times New Roman"/>
          <w:sz w:val="24"/>
          <w:szCs w:val="24"/>
          <w:lang w:val="en"/>
        </w:rPr>
        <w:instrText>ADDIN CSL_CITATION {"citationItems":[{"id":"ITEM-1","itemData":{"ISSN":"0143-2095","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1","issue":"7","issued":{"date-parts":[["1997"]]},"page":"509-533","publisher":"Wiley Online Library","title":"Dynamic capabilities and strategic management","type":"article-journal","volume":"18"},"uris":["http://www.mendeley.com/documents/?uuid=f37c8554-5b61-4485-b898-1a487b0ed34c"]}],"mendeley":{"formattedCitation":"(Teece et al., 1997)","manualFormatting":" (Teece et al., 1997).","plainTextFormattedCitation":"(Teece et al., 1997)","previouslyFormattedCitation":"(Teece et al., 1997)"},"properties":{"noteIndex":0},"schema":"https://github.com/citation-style-language/schema/raw/master/csl-citation.json"}</w:instrText>
      </w:r>
      <w:r w:rsidR="00F556AF" w:rsidRPr="003A58AE">
        <w:rPr>
          <w:rFonts w:ascii="Times New Roman" w:hAnsi="Times New Roman" w:cs="Times New Roman"/>
          <w:sz w:val="24"/>
          <w:szCs w:val="24"/>
          <w:lang w:val="en"/>
        </w:rPr>
        <w:fldChar w:fldCharType="separate"/>
      </w:r>
      <w:r w:rsidR="00F556AF" w:rsidRPr="003A58AE">
        <w:rPr>
          <w:rFonts w:ascii="Times New Roman" w:hAnsi="Times New Roman" w:cs="Times New Roman"/>
          <w:noProof/>
          <w:sz w:val="24"/>
          <w:szCs w:val="24"/>
          <w:lang w:val="en"/>
        </w:rPr>
        <w:t xml:space="preserve"> (Teece et al., 1997).</w:t>
      </w:r>
      <w:r w:rsidR="00F556AF" w:rsidRPr="003A58AE">
        <w:rPr>
          <w:rFonts w:ascii="Times New Roman" w:hAnsi="Times New Roman" w:cs="Times New Roman"/>
          <w:sz w:val="24"/>
          <w:szCs w:val="24"/>
          <w:lang w:val="en"/>
        </w:rPr>
        <w:fldChar w:fldCharType="end"/>
      </w:r>
      <w:r w:rsidR="003A58AE" w:rsidRPr="003A58AE">
        <w:rPr>
          <w:rFonts w:ascii="Times New Roman" w:hAnsi="Times New Roman" w:cs="Times New Roman"/>
          <w:sz w:val="24"/>
          <w:szCs w:val="24"/>
          <w:lang w:val="en"/>
        </w:rPr>
        <w:t xml:space="preserve"> </w:t>
      </w:r>
      <w:r w:rsidR="00367FAE">
        <w:rPr>
          <w:rFonts w:ascii="Times New Roman" w:hAnsi="Times New Roman" w:cs="Times New Roman"/>
          <w:sz w:val="24"/>
          <w:szCs w:val="24"/>
          <w:lang w:val="en"/>
        </w:rPr>
        <w:t xml:space="preserve">It is possible to describe a company's competitive advantage as its capacity to create, deliver, and market goods of </w:t>
      </w:r>
      <w:r w:rsidR="00AC506E">
        <w:rPr>
          <w:rFonts w:ascii="Times New Roman" w:hAnsi="Times New Roman" w:cs="Times New Roman"/>
          <w:sz w:val="24"/>
          <w:szCs w:val="24"/>
          <w:lang w:val="en"/>
        </w:rPr>
        <w:t>excellent</w:t>
      </w:r>
      <w:r w:rsidR="00367FAE">
        <w:rPr>
          <w:rFonts w:ascii="Times New Roman" w:hAnsi="Times New Roman" w:cs="Times New Roman"/>
          <w:sz w:val="24"/>
          <w:szCs w:val="24"/>
          <w:lang w:val="en"/>
        </w:rPr>
        <w:t xml:space="preserve"> quality and superior to those of rivals </w:t>
      </w:r>
      <w:r w:rsidR="003A58AE" w:rsidRPr="003A58AE">
        <w:rPr>
          <w:rFonts w:ascii="Times New Roman" w:hAnsi="Times New Roman" w:cs="Times New Roman"/>
          <w:sz w:val="24"/>
          <w:szCs w:val="24"/>
        </w:rPr>
        <w:fldChar w:fldCharType="begin" w:fldLock="1"/>
      </w:r>
      <w:r w:rsidR="0007169D">
        <w:rPr>
          <w:rFonts w:ascii="Times New Roman" w:hAnsi="Times New Roman" w:cs="Times New Roman"/>
          <w:sz w:val="24"/>
          <w:szCs w:val="24"/>
        </w:rPr>
        <w:instrText>ADDIN CSL_CITATION {"citationItems":[{"id":"ITEM-1","itemData":{"ISSN":"0166-4972","author":[{"dropping-particle":"","family":"Leskovar-Spacapan","given":"Gabrijela","non-dropping-particle":"","parse-names":false,"suffix":""},{"dropping-particle":"","family":"Bastic","given":"Majda","non-dropping-particle":"","parse-names":false,"suffix":""}],"container-title":"Technovation","id":"ITEM-1","issue":"9","issued":{"date-parts":[["2007"]]},"page":"533-546","publisher":"Elsevier","title":"Differences in organizations’ innovation capability in transition economy: Internal aspect of the organizations’ strategic orientation","type":"article-journal","volume":"27"},"uris":["http://www.mendeley.com/documents/?uuid=4aa1e643-81f7-452b-8ae8-a841590a68f8"]}],"mendeley":{"formattedCitation":"(Leskovar-Spacapan and Bastic, 2007)","plainTextFormattedCitation":"(Leskovar-Spacapan and Bastic, 2007)","previouslyFormattedCitation":"(Leskovar-Spacapan and Bastic, 2007)"},"properties":{"noteIndex":0},"schema":"https://github.com/citation-style-language/schema/raw/master/csl-citation.json"}</w:instrText>
      </w:r>
      <w:r w:rsidR="003A58AE" w:rsidRPr="003A58AE">
        <w:rPr>
          <w:rFonts w:ascii="Times New Roman" w:hAnsi="Times New Roman" w:cs="Times New Roman"/>
          <w:sz w:val="24"/>
          <w:szCs w:val="24"/>
        </w:rPr>
        <w:fldChar w:fldCharType="separate"/>
      </w:r>
      <w:r w:rsidR="003A58AE" w:rsidRPr="003A58AE">
        <w:rPr>
          <w:rFonts w:ascii="Times New Roman" w:hAnsi="Times New Roman" w:cs="Times New Roman"/>
          <w:noProof/>
          <w:sz w:val="24"/>
          <w:szCs w:val="24"/>
        </w:rPr>
        <w:t>(Leskovar-Spacapan and Bastic, 2007)</w:t>
      </w:r>
      <w:r w:rsidR="003A58AE" w:rsidRPr="003A58AE">
        <w:rPr>
          <w:rFonts w:ascii="Times New Roman" w:hAnsi="Times New Roman" w:cs="Times New Roman"/>
          <w:sz w:val="24"/>
          <w:szCs w:val="24"/>
        </w:rPr>
        <w:fldChar w:fldCharType="end"/>
      </w:r>
      <w:r w:rsidR="00367FAE">
        <w:rPr>
          <w:rFonts w:ascii="Times New Roman" w:hAnsi="Times New Roman" w:cs="Times New Roman"/>
          <w:sz w:val="24"/>
          <w:szCs w:val="24"/>
        </w:rPr>
        <w:t>.</w:t>
      </w:r>
    </w:p>
    <w:p w14:paraId="6F736EB7" w14:textId="5FE2BD11" w:rsidR="007A3076" w:rsidRDefault="004C1F85" w:rsidP="00F1649D">
      <w:pPr>
        <w:tabs>
          <w:tab w:val="left" w:pos="426"/>
        </w:tabs>
        <w:jc w:val="both"/>
        <w:rPr>
          <w:rFonts w:ascii="Times New Roman" w:hAnsi="Times New Roman" w:cs="Times New Roman"/>
          <w:sz w:val="24"/>
          <w:szCs w:val="24"/>
          <w:lang w:val="en"/>
        </w:rPr>
      </w:pPr>
      <w:r w:rsidRPr="00635811">
        <w:rPr>
          <w:rFonts w:ascii="Times New Roman" w:hAnsi="Times New Roman" w:cs="Times New Roman"/>
          <w:sz w:val="24"/>
          <w:szCs w:val="24"/>
        </w:rPr>
        <w:t xml:space="preserve">Porter </w:t>
      </w:r>
      <w:r w:rsidRPr="00635811">
        <w:rPr>
          <w:rFonts w:ascii="Times New Roman" w:hAnsi="Times New Roman" w:cs="Times New Roman"/>
          <w:sz w:val="24"/>
          <w:szCs w:val="24"/>
        </w:rPr>
        <w:fldChar w:fldCharType="begin" w:fldLock="1"/>
      </w:r>
      <w:r w:rsidR="00F556AF" w:rsidRPr="00635811">
        <w:rPr>
          <w:rFonts w:ascii="Times New Roman" w:hAnsi="Times New Roman" w:cs="Times New Roman"/>
          <w:sz w:val="24"/>
          <w:szCs w:val="24"/>
        </w:rPr>
        <w:instrText>ADDIN CSL_CITATION {"citationItems":[{"id":"ITEM-1","itemData":{"author":[{"dropping-particle":"","family":"Porter","given":"Michael E","non-dropping-particle":"","parse-names":false,"suffix":""}],"id":"ITEM-1","issued":{"date-parts":[["1980"]]},"publisher":"New York: Free Press","title":"Competitive strategy: Techniques for analyzing industries and competitors","type":"article"},"suppress-author":1,"uris":["http://www.mendeley.com/documents/?uuid=c0e8faea-2c9c-4e22-b87d-a8bf052e1061"]}],"mendeley":{"formattedCitation":"(1980)","plainTextFormattedCitation":"(1980)","previouslyFormattedCitation":"(1980)"},"properties":{"noteIndex":0},"schema":"https://github.com/citation-style-language/schema/raw/master/csl-citation.json"}</w:instrText>
      </w:r>
      <w:r w:rsidRPr="00635811">
        <w:rPr>
          <w:rFonts w:ascii="Times New Roman" w:hAnsi="Times New Roman" w:cs="Times New Roman"/>
          <w:sz w:val="24"/>
          <w:szCs w:val="24"/>
        </w:rPr>
        <w:fldChar w:fldCharType="separate"/>
      </w:r>
      <w:r w:rsidR="00713602" w:rsidRPr="00635811">
        <w:rPr>
          <w:rFonts w:ascii="Times New Roman" w:hAnsi="Times New Roman" w:cs="Times New Roman"/>
          <w:noProof/>
          <w:sz w:val="24"/>
          <w:szCs w:val="24"/>
        </w:rPr>
        <w:t>(1980)</w:t>
      </w:r>
      <w:r w:rsidRPr="00635811">
        <w:rPr>
          <w:rFonts w:ascii="Times New Roman" w:hAnsi="Times New Roman" w:cs="Times New Roman"/>
          <w:sz w:val="24"/>
          <w:szCs w:val="24"/>
        </w:rPr>
        <w:fldChar w:fldCharType="end"/>
      </w:r>
      <w:r w:rsidRPr="00635811">
        <w:rPr>
          <w:rFonts w:ascii="Times New Roman" w:hAnsi="Times New Roman" w:cs="Times New Roman"/>
          <w:sz w:val="24"/>
          <w:szCs w:val="24"/>
        </w:rPr>
        <w:t xml:space="preserve"> </w:t>
      </w:r>
      <w:r w:rsidR="00F556AF" w:rsidRPr="00635811">
        <w:rPr>
          <w:rFonts w:ascii="Times New Roman" w:hAnsi="Times New Roman" w:cs="Times New Roman"/>
          <w:sz w:val="24"/>
          <w:szCs w:val="24"/>
          <w:lang w:val="en"/>
        </w:rPr>
        <w:t>Propose</w:t>
      </w:r>
      <w:r w:rsidR="00635811">
        <w:rPr>
          <w:rFonts w:ascii="Times New Roman" w:hAnsi="Times New Roman" w:cs="Times New Roman"/>
          <w:sz w:val="24"/>
          <w:szCs w:val="24"/>
          <w:lang w:val="en"/>
        </w:rPr>
        <w:t>s</w:t>
      </w:r>
      <w:r w:rsidR="00F556AF" w:rsidRPr="00635811">
        <w:rPr>
          <w:rFonts w:ascii="Times New Roman" w:hAnsi="Times New Roman" w:cs="Times New Roman"/>
          <w:sz w:val="24"/>
          <w:szCs w:val="24"/>
          <w:lang w:val="en"/>
        </w:rPr>
        <w:t xml:space="preserve"> three general strategies that are now known as generic strategies so that companies have a competitive advantage</w:t>
      </w:r>
      <w:r w:rsidR="00D93CA8">
        <w:rPr>
          <w:rFonts w:ascii="Times New Roman" w:hAnsi="Times New Roman" w:cs="Times New Roman"/>
          <w:sz w:val="24"/>
          <w:szCs w:val="24"/>
          <w:lang w:val="en"/>
        </w:rPr>
        <w:t>:</w:t>
      </w:r>
      <w:r w:rsidR="00F556AF" w:rsidRPr="00635811">
        <w:rPr>
          <w:rFonts w:ascii="Times New Roman" w:hAnsi="Times New Roman" w:cs="Times New Roman"/>
          <w:sz w:val="24"/>
          <w:szCs w:val="24"/>
          <w:lang w:val="en"/>
        </w:rPr>
        <w:t xml:space="preserve"> cost leadership, differentiation</w:t>
      </w:r>
      <w:r w:rsidR="00635811">
        <w:rPr>
          <w:rFonts w:ascii="Times New Roman" w:hAnsi="Times New Roman" w:cs="Times New Roman"/>
          <w:sz w:val="24"/>
          <w:szCs w:val="24"/>
          <w:lang w:val="en"/>
        </w:rPr>
        <w:t>,</w:t>
      </w:r>
      <w:r w:rsidR="00F556AF" w:rsidRPr="00635811">
        <w:rPr>
          <w:rFonts w:ascii="Times New Roman" w:hAnsi="Times New Roman" w:cs="Times New Roman"/>
          <w:sz w:val="24"/>
          <w:szCs w:val="24"/>
          <w:lang w:val="en"/>
        </w:rPr>
        <w:t xml:space="preserve"> and focus. A company must have a cost</w:t>
      </w:r>
      <w:r w:rsidR="00635811">
        <w:rPr>
          <w:rFonts w:ascii="Times New Roman" w:hAnsi="Times New Roman" w:cs="Times New Roman"/>
          <w:sz w:val="24"/>
          <w:szCs w:val="24"/>
          <w:lang w:val="en"/>
        </w:rPr>
        <w:t>-</w:t>
      </w:r>
      <w:r w:rsidR="00F556AF" w:rsidRPr="00635811">
        <w:rPr>
          <w:rFonts w:ascii="Times New Roman" w:hAnsi="Times New Roman" w:cs="Times New Roman"/>
          <w:sz w:val="24"/>
          <w:szCs w:val="24"/>
          <w:lang w:val="en"/>
        </w:rPr>
        <w:t xml:space="preserve">advantage strategy that generates profits above the industry average even if the asking price is not the highest. </w:t>
      </w:r>
      <w:r w:rsidR="0092051C" w:rsidRPr="0092051C">
        <w:rPr>
          <w:rFonts w:ascii="Times New Roman" w:hAnsi="Times New Roman" w:cs="Times New Roman"/>
          <w:sz w:val="24"/>
          <w:szCs w:val="24"/>
          <w:lang w:val="en"/>
        </w:rPr>
        <w:t>Differentiation strateg</w:t>
      </w:r>
      <w:r w:rsidR="00AC506E">
        <w:rPr>
          <w:rFonts w:ascii="Times New Roman" w:hAnsi="Times New Roman" w:cs="Times New Roman"/>
          <w:sz w:val="24"/>
          <w:szCs w:val="24"/>
          <w:lang w:val="en"/>
        </w:rPr>
        <w:t xml:space="preserve">ies include influencing consumers' perceptions that the product or service is superior to </w:t>
      </w:r>
      <w:r w:rsidR="00C45A96">
        <w:rPr>
          <w:rFonts w:ascii="Times New Roman" w:hAnsi="Times New Roman" w:cs="Times New Roman"/>
          <w:sz w:val="24"/>
          <w:szCs w:val="24"/>
          <w:lang w:val="en"/>
        </w:rPr>
        <w:t>brand, quality, and performance alternatives</w:t>
      </w:r>
      <w:r w:rsidR="006E05F7">
        <w:rPr>
          <w:rFonts w:ascii="Times New Roman" w:hAnsi="Times New Roman" w:cs="Times New Roman"/>
          <w:sz w:val="24"/>
          <w:szCs w:val="24"/>
          <w:lang w:val="en"/>
        </w:rPr>
        <w:t xml:space="preserve"> to command greater pricing</w:t>
      </w:r>
      <w:r w:rsidR="00F556AF" w:rsidRPr="00635811">
        <w:rPr>
          <w:rFonts w:ascii="Times New Roman" w:hAnsi="Times New Roman" w:cs="Times New Roman"/>
          <w:sz w:val="24"/>
          <w:szCs w:val="24"/>
          <w:lang w:val="en"/>
        </w:rPr>
        <w:t>. Focus strategies include using differentiation or cost management strategies in narrow market segments</w:t>
      </w:r>
      <w:r w:rsidR="00635811" w:rsidRPr="00635811">
        <w:rPr>
          <w:rFonts w:ascii="Times New Roman" w:hAnsi="Times New Roman" w:cs="Times New Roman"/>
          <w:sz w:val="24"/>
          <w:szCs w:val="24"/>
          <w:lang w:val="en"/>
        </w:rPr>
        <w:t xml:space="preserve">. </w:t>
      </w:r>
      <w:r w:rsidR="00635811">
        <w:rPr>
          <w:rFonts w:ascii="Times New Roman" w:hAnsi="Times New Roman" w:cs="Times New Roman"/>
          <w:sz w:val="24"/>
          <w:szCs w:val="24"/>
          <w:lang w:val="en"/>
        </w:rPr>
        <w:t>C</w:t>
      </w:r>
      <w:r w:rsidR="00635811" w:rsidRPr="00635811">
        <w:rPr>
          <w:rFonts w:ascii="Times New Roman" w:hAnsi="Times New Roman" w:cs="Times New Roman"/>
          <w:sz w:val="24"/>
          <w:szCs w:val="24"/>
          <w:lang w:val="en"/>
        </w:rPr>
        <w:t xml:space="preserve">ompanies </w:t>
      </w:r>
      <w:r w:rsidR="00635811">
        <w:rPr>
          <w:rFonts w:ascii="Times New Roman" w:hAnsi="Times New Roman" w:cs="Times New Roman"/>
          <w:sz w:val="24"/>
          <w:szCs w:val="24"/>
          <w:lang w:val="en"/>
        </w:rPr>
        <w:t>must</w:t>
      </w:r>
      <w:r w:rsidR="00635811" w:rsidRPr="00635811">
        <w:rPr>
          <w:rFonts w:ascii="Times New Roman" w:hAnsi="Times New Roman" w:cs="Times New Roman"/>
          <w:sz w:val="24"/>
          <w:szCs w:val="24"/>
          <w:lang w:val="en"/>
        </w:rPr>
        <w:t xml:space="preserve"> pay attention to competitors' s</w:t>
      </w:r>
      <w:r w:rsidR="00635811">
        <w:rPr>
          <w:rFonts w:ascii="Times New Roman" w:hAnsi="Times New Roman" w:cs="Times New Roman"/>
          <w:sz w:val="24"/>
          <w:szCs w:val="24"/>
          <w:lang w:val="en"/>
        </w:rPr>
        <w:t>ystem</w:t>
      </w:r>
      <w:r w:rsidR="00635811" w:rsidRPr="00635811">
        <w:rPr>
          <w:rFonts w:ascii="Times New Roman" w:hAnsi="Times New Roman" w:cs="Times New Roman"/>
          <w:sz w:val="24"/>
          <w:szCs w:val="24"/>
          <w:lang w:val="en"/>
        </w:rPr>
        <w:t xml:space="preserve">s </w:t>
      </w:r>
      <w:r w:rsidR="00635811" w:rsidRPr="00635811">
        <w:rPr>
          <w:rFonts w:ascii="Times New Roman" w:hAnsi="Times New Roman" w:cs="Times New Roman"/>
          <w:sz w:val="24"/>
          <w:szCs w:val="24"/>
          <w:lang w:val="en"/>
        </w:rPr>
        <w:fldChar w:fldCharType="begin" w:fldLock="1"/>
      </w:r>
      <w:r w:rsidR="006679AA">
        <w:rPr>
          <w:rFonts w:ascii="Times New Roman" w:hAnsi="Times New Roman" w:cs="Times New Roman"/>
          <w:sz w:val="24"/>
          <w:szCs w:val="24"/>
          <w:lang w:val="en"/>
        </w:rPr>
        <w:instrText>ADDIN CSL_CITATION {"citationItems":[{"id":"ITEM-1","itemData":{"DOI":"10.1080/030888399287032","ISSN":"03088839 (ISSN)","abstract":"Liner shipping is normally viewed as being oligopolistic in nature with firms competing on the basis of service offered. Since shipping services are easily copied by competitors, if shipping firms want to gain a competitive advantage, it is essential to identify the competitors' strategies. This paper uses the analytical concepts of strategic groups theory to explore the strategic differences in the Taiwanese (the Republic of China, ROC) shipping industry. Cluster analysis is used to classify shipping companies, shipping agencies and ocean freight forwarders into four strategic groups on the basis of the key strategic factors obtained from the factor analysis. The results of multivariate analysis of variance (MANOVA), analysis of variance (ANOVA) and the Scheffe test showed that strategies among the strategic groups are significantly different. © 1999 Taylor &amp; Francis Group, LLC.","author":[{"dropping-particle":"","family":"Lu","given":"C","non-dropping-particle":"","parse-names":false,"suffix":""}],"container-title":"Maritime Policy and Management","id":"ITEM-1","issue":"1","issued":{"date-parts":[["1999"]]},"language":"English","note":"Cited By :26\n\nExport Date: 9 April 2023\n\nReferences: (1995) Taiwan Statistical Data Book, , Republic of China: Based on; \n(1995) Monthly Statistics Transportation and Communications, , Republic of China: Based on;\nData extracted from the Department of Statistics Ministry of Transportation and Communications, 1995, illustrated, on average, there were 70% waterborne imports and exports were carried by foreign vessels in the Taiwan area between 1985 and 1994; Pearson, R., (1980) Containerline performance and service quality, , Marine Transport Centre, University of Liverpool;\nBrooks, M.R., (1983) DeterminantDeterminants of Shipper's Choice of Container Carrier: A Study of Eastern Canadian Exporters, , Department of Maritime Studies and International Transport, University of Wales College of Cardiff, PhD dissertation;\nCollison, F.M., 'Market segments for marine liner service (1984) Transportation Journal, 24 (2), pp. 40-54;\nTengku Jamaluddin, T.M.S., (1995) Marketing of Freight Liner Shipping Services with Reference to the Far East-Europe Trade: A Malaysian Perspective, , Department of Maritime Studies and International Transport, University of Wales College of Cardiff, PhD dissertation;\nChiu, R.H., (1996) Logistics Performance of Liner Shipping in Taiwan, , Department of Maritime Studies and International Transport, University of Wales College of Cardiff, PhD dissertation;\nHunt, M.S., (1972) Competition in the Major Home Appliance Industry, 1960–1970, , Harvard University, Doctoral dissertation;\nPorter, M.E., (1973) Consumer behavior, retailer power, and manufacturer strategy in consumer goods industries, , Harvard University, Doctoral dissertation;\nPorter, M.E., (1980) Competitive Strategy, p. 129. , New York: Free Press, Adopted from;\nNewman, H.H., (1973) Strategic groups and the structure/performance relationship: A study with respect to the chemical process industries, , Harvard University, Doctoral dissertation;\nNewman, H.H., Strategic groups and the structure/performance relationship (1978) Review of Economics and Statistics, 60, pp. 417-427;\nCaves, R.E., Pugel, T., (1980) Intra-Industry Differences in Conduct and Performance: Viable Strategies in U.S. Manufacturing Industries, , New York University Monograph;\nHatten, K.J., (1974) Strategic models in the brewing industry, , Harvard University, PhD dissertation;\nHawes, J.M., Crittenden, W.F., A taxonomy of competitive retailing strategies (1984) Strategic Management Journal, 5 (3), pp. 275-289;\nDess, G.G., Davis, P.S., Porter's (1980) generic strategies as determinants of strategic group membership and organizational performance (1984) Academy of Management Journal, 27 (3), pp. 467-488;\nPrimeaux, W.J., A method for determining strategic groups and life cycle stages of an industry (1985) Strategic Marketing and Management, , Thomas H., Gardner D.M., (eds), Chichester: Wiley;\nRyans, A.B., Wittink, D.R., Security returns as a basis for estimating the competitive structure in an industry (1985) Strategic Marketing and Management, , Thomas H., Gardner D.M., (eds), Chichester: Wiley;\nKling, J.A., Smith, K.A., Identifying strategic groups in the US airline industry: An application of the Porter model (1995) Transportation Journal, 135 (2), pp. 26-34;\nFiegenbaum, A., Thomas, H., Strategic groups as reference groups: Theory, modeling and empirical examination of industry and competitive strategy (1995) Strategic Management Journal, 16, pp. 461-476;\nHatten, K.J., Schendel, D.E., Cooper, A.C., A strategic modeLof the US brewing industry: 1952–1971 (1978) Academy of Management Journal, 21 (4), pp. 592-610;\nRamsler, M., (1982) Strategic groups and foreign market entry in global banking competition, , Harvard University, PhD dissertation;\nOster, S., Intra-industry structure and ease of strategic change (1982) The Review of Economics and Statistics, 64, pp. 376-383;\nHergert, M.L., (1983) The incidence and implication of Strategic Grouping in US Manufacturing Industries, , Harvard University, PhD dissertation;\nHayes, S.L., Spence, A.M., Marks, D.V.P., (1983) Competition in the Investment Banking Industry, , Harvard University Press;\nBaird, I.S., Sudharshan, D., (1983) Strategic Groups: A three mode factor analysis of some measures of financial risk, , College of Commerce and Business Administration, University of Illinois at Urbana-Champaign;\nTremblay, V.J., Strategic groups and the demand for beer (1985) The JournaL of Industrial Economics, pp. 183-198;\nCool, K., (1985) Strategic group formation and strategic group shifts: A longitudinal analysis of the US pharmaceutical industry, 1963–1982, , Purdue University, PhD dissertation;\nCool, K., Schendel, D., Performance differences among strategic group members (1988) Strategic Management Journal, 9 (3), pp. 207-223;\nHarrigan, K.R., An application of clustering for strategic group analysis (1985) Strategic Management Journal, 6, pp. 55-73;\nHinterhuber, H.H., Kirchebner, M., The analysis of strategic groups of firms (1986) European Management Journal, 4 (2), pp. 95-103;\nFiegenbaum, A., (1987) Dynamic aspects of strategic groups and competitive strategy: Concepts and empirical examination in the insurance industry, , University of Illinois at Urbana-Champaign, PhD dissertation;\nFiegenbaum, A., Thomas, H., Strategic groups and performance: The US insurance industry, 1970–1984 (1990) Strategic Management Journal, 11, pp. 197-215;\nFiegenbaum, A., Thomas, H., Industry and strategic group dynamics: Competitive strategy in the insurance industry, 1970–1984 (1993) JournaL of Management Studies, 30 (1), pp. 69-105;\nFiegenbaum, A., Sudharshan, D., Thomas, H., The concept of stable strategic groups: Concepts and an empirical example (1987) JournaL of Management Studies, 27 (2), pp. 133-148;\nSudharshan, D., Thomas, H., Fiegenbaum, A., Assessing mobility barriers in dynamic strategic groups analysis (1991) JournaL of Management Studies, 28 (5), pp. 429-438;\nHatten, K.J., Hatten, M.L., Strategic groups, asymmetrical mobility barriers and contestability (1987) Strategic Management Journal, 8, pp. 329-342;\nAmel, D.F., Rhoades, A., Strategic groups in banking (1988) The Review of Economics and Statistics, pp. 685-689;\nMascarenhas, B., Strategic group dynamics (1989) Academy of Management Journal, 32 (2), pp. 333-352;\nMascarenhas, B., Aaker, D.A., Mobility barriers and strategic groups (1989) Strategic Management Journal, 10, pp. 475-485;\nBarney, J.B., Hoskisson, B.E., Strategic groups: Untested assertions and research proposals (1990) Managerial and Decision Economics, 11, pp. 187-198;\nLewis, P., Thomas, H., The linkage between strategy, strategic groups and performance in the UK retail grocery industry (1990) Strategic Management Journal, 11, pp. 385-397;\nLawless, M.W., Tegarden, L.F., A test of performance similarity among strategic group members in conforming and non-conforming industry structures (1991) JournaL of Management Studies, 28 (6), pp. 645-664;\nCool, K., Dierickx, I., Rivalry, strategic groups and firm profitability (1993) Strategic Management Journal, 14, pp. 47-59;\nGrimm, C.M., Corsi, T.M., Smith, R.D., Determinants of strategic change in the LTL motor carrier industry: A discrete choice analysis (1993) Transportation Journal, 32 (4), pp. 56-62;\nGalbraith, C., Merrill, G.B., Morgan, G., Bilateral strategic groups: The market for non-tactical navy information systems (1994) Strategic Management Journal, 15, pp. 613-626;\nBogner, W.C., Thomas, H., McGee, J., A longitudinal study of the competitive positions and entry paths of European firms in the US pharmaceutical market (1996) Strategic Management Journal, 17, pp. 85-107;\nPorter, M.E., The structure within industries and companies performance (1979) The Review of Economics and Statistics, 61, pp. 214-227;\nNohria, N., Carlos, G.P., Global strategic linkages and industry structure (1991) Strategic Management Journal, 12, pp. 105-124;\nSuthiwartnarueput, K., (1988) The Exploration of Sea Transport Effciency: With a Concentration of the Case of Thailand, , Department of Maritime Studies and International Transport, University of Wales College of Cardiff, PhD dissertation;\nMatear, S.M., Gray, R., Factors influencing freight service choice for shippers and freight suppliers (1993) International JournaL of Physical Distribution and Logistics Management, 23 (2), pp. 25-35;\n(1994) SPSS-XUser's Guide, , 3rd edn, Chicago, IL: SPSS;\nChurchill, G.A., (1991) Marketing Research: Methodological Foundations, , 5th edn, Chicago, IL: Dryden Press;\nCooper, D.R., Emory, C.W., (1995) Business Research Methods, , Irwin;\nKim, L., Lim, Y., Environment, generic strategies, and performance in a rapidly developing country: A taxonomic approach (1988) Academy of Management Journal, 31, pp. 802-827;\nSekaran, U., (1992) Research Methods for Business, , 2nd edn, New York: Wiley, Sekaran (1992) indicated that a value of ‘Cronbach’s alpha' of 1 is perfect, while below 0.6 is poor;\nWard, J.H., Hierarchical grouping to optimise an objective function (1963) Journal of the American Statistical Association, 58, pp. 236-244;\nKlecka, W.R., (1980) Discriminant Analysis, Series: Quantitative Applications in the Social Sciences, , London: Sage University Paper;\nThe exact percentage of market sales was 79.5%. This data was extracted from Port Authority. According to the Taiwanese Shipping Act 46, the financial condition of shipping firms are administered by Port Authority; Marlow, P.B., Goggin, M.S., (1993) The Global Logistics Professional: A Profile of Today's Manager in International Transport, , London: Containerisation International;\nCattell, R.B., Vogelmann, S., A comprehensive triaLof the Scree and KG criteria for determining the number of factors (1977) The Journal of Multivariate Behavioural Research, 12, pp. 289-325;\nKim, J.O., Muller, C.W., (1978) Factor Analysis: Statistical Methods and Practical Issues, , London: Sage University Press;\nBrooks, M.R., International competitiveness—assessing and exploring competitive advantage by ocean container carriers (1993) Logistics and Transportation Review, 29 (3), pp. 275-293;\nJerman, R.E., Anderson, R.D., Constantin, J.A., Shipper versus carrier perceptions of carrier selection variables (1978) International Journal of Physical Distribution and Materials Management, 9 (1), pp. 29-38;\nNunnally, J.C., (1978) Psychometric Theory, , 2nd edn, New York: McGraw-Hill","page":"1-26","publisher-place":"Department of Shipping and Transportation Management, Chang Jung University, Kway Jen, Tainan, Taiwan","title":"Strategic groups in taiwanese liner shipping","type":"article-journal","volume":"26"},"uris":["http://www.mendeley.com/documents/?uuid=b5b9f7e3-1efe-4e0d-aeca-575bdf7b7d8f"]}],"mendeley":{"formattedCitation":"(Lu, 1999)","manualFormatting":"(Lu, 1999).","plainTextFormattedCitation":"(Lu, 1999)","previouslyFormattedCitation":"(Lu, 1999)"},"properties":{"noteIndex":0},"schema":"https://github.com/citation-style-language/schema/raw/master/csl-citation.json"}</w:instrText>
      </w:r>
      <w:r w:rsidR="00635811" w:rsidRPr="00635811">
        <w:rPr>
          <w:rFonts w:ascii="Times New Roman" w:hAnsi="Times New Roman" w:cs="Times New Roman"/>
          <w:sz w:val="24"/>
          <w:szCs w:val="24"/>
          <w:lang w:val="en"/>
        </w:rPr>
        <w:fldChar w:fldCharType="separate"/>
      </w:r>
      <w:r w:rsidR="00635811" w:rsidRPr="00635811">
        <w:rPr>
          <w:rFonts w:ascii="Times New Roman" w:hAnsi="Times New Roman" w:cs="Times New Roman"/>
          <w:noProof/>
          <w:sz w:val="24"/>
          <w:szCs w:val="24"/>
          <w:lang w:val="en"/>
        </w:rPr>
        <w:t>(Lu, 1999).</w:t>
      </w:r>
      <w:r w:rsidR="00635811" w:rsidRPr="00635811">
        <w:rPr>
          <w:rFonts w:ascii="Times New Roman" w:hAnsi="Times New Roman" w:cs="Times New Roman"/>
          <w:sz w:val="24"/>
          <w:szCs w:val="24"/>
          <w:lang w:val="en"/>
        </w:rPr>
        <w:fldChar w:fldCharType="end"/>
      </w:r>
      <w:r w:rsidR="00635811" w:rsidRPr="00635811">
        <w:rPr>
          <w:rFonts w:ascii="Times New Roman" w:hAnsi="Times New Roman" w:cs="Times New Roman"/>
          <w:sz w:val="24"/>
          <w:szCs w:val="24"/>
          <w:lang w:val="en"/>
        </w:rPr>
        <w:t xml:space="preserve"> Freight forwarders need the right strategy to survive and thrive </w:t>
      </w:r>
      <w:r w:rsidR="00635811">
        <w:rPr>
          <w:rFonts w:ascii="Times New Roman" w:hAnsi="Times New Roman" w:cs="Times New Roman"/>
          <w:sz w:val="24"/>
          <w:szCs w:val="24"/>
          <w:lang w:val="en"/>
        </w:rPr>
        <w:t>amid</w:t>
      </w:r>
      <w:r w:rsidR="00635811" w:rsidRPr="00635811">
        <w:rPr>
          <w:rFonts w:ascii="Times New Roman" w:hAnsi="Times New Roman" w:cs="Times New Roman"/>
          <w:sz w:val="24"/>
          <w:szCs w:val="24"/>
          <w:lang w:val="en"/>
        </w:rPr>
        <w:t xml:space="preserve"> increasingly fierce competition. If unable to implement the right strategy, the </w:t>
      </w:r>
      <w:r w:rsidR="00635811">
        <w:rPr>
          <w:rFonts w:ascii="Times New Roman" w:hAnsi="Times New Roman" w:cs="Times New Roman"/>
          <w:sz w:val="24"/>
          <w:szCs w:val="24"/>
          <w:lang w:val="en"/>
        </w:rPr>
        <w:t>shipper</w:t>
      </w:r>
      <w:r w:rsidR="00635811" w:rsidRPr="00635811">
        <w:rPr>
          <w:rFonts w:ascii="Times New Roman" w:hAnsi="Times New Roman" w:cs="Times New Roman"/>
          <w:sz w:val="24"/>
          <w:szCs w:val="24"/>
          <w:lang w:val="en"/>
        </w:rPr>
        <w:t xml:space="preserve"> and </w:t>
      </w:r>
      <w:r w:rsidR="00635811">
        <w:rPr>
          <w:rFonts w:ascii="Times New Roman" w:hAnsi="Times New Roman" w:cs="Times New Roman"/>
          <w:sz w:val="24"/>
          <w:szCs w:val="24"/>
          <w:lang w:val="en"/>
        </w:rPr>
        <w:t>consignee</w:t>
      </w:r>
      <w:r w:rsidR="00635811" w:rsidRPr="00635811">
        <w:rPr>
          <w:rFonts w:ascii="Times New Roman" w:hAnsi="Times New Roman" w:cs="Times New Roman"/>
          <w:sz w:val="24"/>
          <w:szCs w:val="24"/>
          <w:lang w:val="en"/>
        </w:rPr>
        <w:t xml:space="preserve"> will get low benefits from Freight forwarder services in facilitating logistics flow. Long-term cooperative relationships are profitable if they produce competitive costs and investment benefits</w:t>
      </w:r>
      <w:r w:rsidR="00635811" w:rsidRPr="00635811">
        <w:rPr>
          <w:rFonts w:ascii="Times New Roman" w:hAnsi="Times New Roman" w:cs="Times New Roman"/>
          <w:noProof/>
          <w:sz w:val="24"/>
          <w:szCs w:val="24"/>
          <w:lang w:val="en"/>
        </w:rPr>
        <w:t xml:space="preserve"> (Lu and Dinwoodie, 2002)</w:t>
      </w:r>
      <w:r w:rsidR="00635811" w:rsidRPr="00635811">
        <w:rPr>
          <w:rFonts w:ascii="Times New Roman" w:hAnsi="Times New Roman" w:cs="Times New Roman"/>
          <w:sz w:val="24"/>
          <w:szCs w:val="24"/>
          <w:lang w:val="en"/>
        </w:rPr>
        <w:t xml:space="preserve">. </w:t>
      </w:r>
      <w:r w:rsidR="00D06230">
        <w:rPr>
          <w:rFonts w:ascii="Times New Roman" w:hAnsi="Times New Roman" w:cs="Times New Roman"/>
          <w:sz w:val="24"/>
          <w:szCs w:val="24"/>
          <w:lang w:val="en"/>
        </w:rPr>
        <w:t xml:space="preserve">However, </w:t>
      </w:r>
      <w:r w:rsidR="009323DF">
        <w:rPr>
          <w:rFonts w:ascii="Times New Roman" w:hAnsi="Times New Roman" w:cs="Times New Roman"/>
          <w:sz w:val="24"/>
          <w:szCs w:val="24"/>
          <w:lang w:val="en"/>
        </w:rPr>
        <w:t>the business's internal resources must be considered</w:t>
      </w:r>
      <w:r w:rsidR="00D06230">
        <w:rPr>
          <w:rFonts w:ascii="Times New Roman" w:hAnsi="Times New Roman" w:cs="Times New Roman"/>
          <w:sz w:val="24"/>
          <w:szCs w:val="24"/>
          <w:lang w:val="en"/>
        </w:rPr>
        <w:t xml:space="preserve"> when implementing the strategy</w:t>
      </w:r>
      <w:r w:rsidR="00635811">
        <w:rPr>
          <w:rFonts w:ascii="Times New Roman" w:hAnsi="Times New Roman" w:cs="Times New Roman"/>
          <w:sz w:val="24"/>
          <w:szCs w:val="24"/>
          <w:lang w:val="en"/>
        </w:rPr>
        <w:t>.</w:t>
      </w:r>
      <w:r w:rsidR="00635811" w:rsidRPr="00635811">
        <w:rPr>
          <w:rFonts w:ascii="Times New Roman" w:hAnsi="Times New Roman" w:cs="Times New Roman"/>
          <w:sz w:val="24"/>
          <w:szCs w:val="24"/>
          <w:lang w:val="en"/>
        </w:rPr>
        <w:t xml:space="preserve"> </w:t>
      </w:r>
      <w:r w:rsidR="00635811">
        <w:rPr>
          <w:rFonts w:ascii="Times New Roman" w:hAnsi="Times New Roman" w:cs="Times New Roman"/>
          <w:sz w:val="24"/>
          <w:szCs w:val="24"/>
          <w:lang w:val="en"/>
        </w:rPr>
        <w:t>For example,</w:t>
      </w:r>
      <w:r w:rsidR="00635811" w:rsidRPr="00635811">
        <w:rPr>
          <w:rFonts w:ascii="Times New Roman" w:hAnsi="Times New Roman" w:cs="Times New Roman"/>
          <w:sz w:val="24"/>
          <w:szCs w:val="24"/>
          <w:lang w:val="en"/>
        </w:rPr>
        <w:t xml:space="preserve"> Istianah et al</w:t>
      </w:r>
      <w:r w:rsidR="00635811">
        <w:rPr>
          <w:rFonts w:ascii="Times New Roman" w:hAnsi="Times New Roman" w:cs="Times New Roman"/>
          <w:sz w:val="24"/>
          <w:szCs w:val="24"/>
          <w:lang w:val="en"/>
        </w:rPr>
        <w:t xml:space="preserve">. </w:t>
      </w:r>
      <w:r w:rsidR="00635811">
        <w:rPr>
          <w:rFonts w:ascii="Times New Roman" w:hAnsi="Times New Roman" w:cs="Times New Roman"/>
          <w:sz w:val="24"/>
          <w:szCs w:val="24"/>
          <w:lang w:val="en"/>
        </w:rPr>
        <w:fldChar w:fldCharType="begin" w:fldLock="1"/>
      </w:r>
      <w:r w:rsidR="006679AA">
        <w:rPr>
          <w:rFonts w:ascii="Times New Roman" w:hAnsi="Times New Roman" w:cs="Times New Roman"/>
          <w:sz w:val="24"/>
          <w:szCs w:val="24"/>
          <w:lang w:val="en"/>
        </w:rPr>
        <w:instrText>ADDIN CSL_CITATION {"citationItems":[{"id":"ITEM-1","itemData":{"DOI":"10.24412/1932-2321-2021-264-15-26","ISSN":"19322321 (ISSN)","abstract":"The increasing volume of Indonesian exports each year has made freight forwarders should properly maintain their service quality performance to survive in this competitive supply chain situation. PT. Schenker Petrolog Utama Surabaya is one of the freight forwarders who experience an issue where the increasing export volume was not supported by the increase in the shipper's reorder numbers. This study aims to determine the resilience measures that can be implemented by freight forwarding in overcoming maritime risks to meet the needs of shippers and improve service quality performance. The method used in this study is QFD with a two-step house of quality design, which involved 75 respondents from various company representatives who used Schenker's ocean freight export service from 2014 to 2019. The results identified the eighth-highest attributes of customer requirements with the five most influential maritime risks, and in the end, were equipped by the five-best resilience measures as the compatible solution. Several strategies to survive in the maritime supply chain are arranging appropriate qualifications and providing training to employees, expanding cooperation with vendors and shipping liners, making appropriate backup plans, maintaining good coordination between key players, also carrying out maintenance and update of the IT systems regularly. © 2021 Gnedenko Forum. All Rights Reserved.","author":[{"dropping-particle":"","family":"Isti'anah","given":"P R","non-dropping-particle":"","parse-names":false,"suffix":""},{"dropping-particle":"","family":"Praharsi","given":"Y","non-dropping-particle":"","parse-names":false,"suffix":""},{"dropping-particle":"","family":"Maharani","given":"A","non-dropping-particle":"","parse-names":false,"suffix":""},{"dropping-particle":"","family":"Wee","given":"H.-M.","non-dropping-particle":"","parse-names":false,"suffix":""}],"container-title":"Reliability: Theory and Applications","id":"ITEM-1","issued":{"date-parts":[["2021"]]},"language":"English","note":"Cited By :2\n\nExport Date: 9 April 2023\n\nCorrespondence Address: Isti'anah, P.R.; Department of Business Management, Indonesia; email: putrirahmatul@student.ppns.ac.id\n\nReferences: Carvalho, H., Barroso, A. P., Machado, V. H., Azevedo, S., Cruz-Machado, V., Supply chain redesign for resilience using simulation (2012) Computers &amp;amp; Industrial Engineering, 62 (1), pp. 329-341; \nSaraswati, A., Baihaqi, I., Anggrahini, D., Membangun Supply Chain Resilience dengan Pendekatan Quality Function Development: Studi Kasus Perusahaan Freight Forwarder (2017) Jurnal Sains dan Seni ITS, 6 (2), pp. D273-D276;\nDrewry, (2009) Risk Management in International Transport and Logistics, , London: Drewry Shipping Consultants Ltd;\nTan, X. M., Zhang, Y., Lam, J. S., Economic Impact of Port Disruptions on Industry Clusters: a Case Study of Shenzhen (2015) The 3rd International Conference on Transportation Information and Safety, , Wuhan;\nLam, J. S. L., Risk Management in Maritime Logistics and Supply Chains (2015) Maritime Logistics: A Guide to Contemporary Shipping and Port Management, pp. 117-131. , 2nd ed., United States, Kogan Page Limited;\nGölgeci, I., Ponomarov, S. Y., How does Firm Innovativeness Enable Supply Chain Resilience? The Moderating Role of Supply Uncertainty and Interdependence (2014) Technology Analysis &amp;amp; Strategic Management, 27 (3), pp. 267-282;\nLam, J. S. L., Bai, X., A Quality Function Deployment Approach to Improve Maritime Supply Chain Resilience (2016) Transportation Research Part E, pp. 16-27;\nWen, C.-H., Lin, W.-W., Customer Segmentation of Freight Forwarders and Impacts on the Competitive Positioning of Ocean Carriers in the Taiwan-Southern China Trade Lane (2015) Maritime Policy &amp;amp; Management, pp. 1-16;\nXu, J., Cao, Z., Logistics Service Quality Analysis (2008) International Journal of Business and Management, 3 (1), pp. 58-61;\nBottani, E., Rizzi, A., Strategic Management of Logistics Service: A Fuzzy QFD Approach (2006) International Journal of Production Economics, 103, pp. 585-599;\nArif, M. Z. U., Analysis of Customer Perception on the Core Service Quality of Freight Forwarding Business of Kuehne + Nagel Ltd.: Empirical Evidence from Bangladesh (2015) International Journal of Trade &amp;amp; Commerce-IIARTC, 4 (1), pp. 218-232;\nChou, T.-Y., A Study on International Trade Risks of Ocean Freight Forwarders (2016) Journal of Marine Science and Technology, 24 (4), pp. 771-779;\nTseng, W.-J., Ding, J.-F., Li, M.-H., Risk Management of Cargo Damage in Export Operations of Ocean Freight Forwarders in Taiwan (2013) Journal of Engineering for the Maritime Environment, 229 (3), pp. 232-247;\nWang, M., Jie, F., Abareshi, A., Improving Logistics Performance for One Belt One Road: A Conceptual Framework for Supply Chain Risk Management in Chinese Third-Party Logistics Providers (2018) International Journal Agile Systems and Management, 11 (4), pp. 364-380;\nUrciuoli, L., Hintsa, J., Improving Supply Chain Risk Management - Can Additional Data Help? (2018) International Journal Logistics Systems and Management, 30 (2), pp. 195-224;\nAnthony, A. A., Benson, I. A., Freight Safety in Freight Forwarding Business in Nigeria: The Challenges and Preventive Measure (2019) Journal of Applied Science and Technology, 38 (5), pp. 1-10;\nSubhashini, S., Preetha, S., An empirical analysis of service quality factors pertaining to ocean freight forwarding services (2018) Maritime Business Review, 3 (3), pp. 276-289;\nBerle, Ø., Rice, J. B., AsbjØrnslett, B. E., Failure Modes in the Maritime Transportation System: A Functional Approach to Throughput Vulnerability (2011) Maritime Policy Management, 38 (6), pp. 605-632;\nBuyukozkan, G., Cifci, G., An Integrated QFD Framework with Multiple Formatted and Incomplete Preferences: A Sustainable Supply Chain Application (2013) Applied Soft Computing, 13 (9), pp. 3931-3941;\nHuang, S. T., Bulut, E., Duru, O., Service Quality Evaluation of International Freight Forwarders: an Empirical Research in East Asia (2019) Journal of Shipping and Trade, 4 (14), pp. 1-16;\nAmbulkar, S., Blackhurst, J., Grawe, S., Firm's Resilience to Supply Chain Disruptions: Scale Development and Empirical Examination (2015) Journal of Operations Management, 33-34, pp. 111-122;\nDan, W., Zan, Y., Risk Management of Global Supply Chain (2007) International Conference on Automation and Logistics, , Jinan;\nChristopher, M., Peck, H., Building the Resilient Supply Chain (2004) The International Journal of Logistics Management, 15 (2), pp. 1-14;\nLu, C., Evaluating Key Resources and Capabilities for Liner Shipping Services (2007) Transport Reviews: A Transnational Transdisciplinary Journal, 27 (3), pp. 285-310. , May;\nBock, S., Real-time Control of Freight Forwarder Transportation Networks by Integrating Multimodal Transport Chains (2010) European Journal of Operational Research, pp. 733-746;\nVanichchinchai, A., Apirakkhit, S., An Identification of Warehouse Location in Thailand (2018) Asia Pacific Journal of Marketing and Logistics, 30 (3), pp. 749-758","page":"15-26","publisher":"Gnedenko Forum","publisher-place":"Department of Business Management, Shipbuilding Institute of Polytechnic Surabaya, Surabaya, Indonesia","title":"Supply chain resilience analysis using the quality function deployment (QFD) approach in a freight forwarding company","type":"article-journal","volume":"16"},"suppress-author":1,"uris":["http://www.mendeley.com/documents/?uuid=7e156f76-bcb6-4fc1-be82-48841593ed65"]}],"mendeley":{"formattedCitation":"(2021)","plainTextFormattedCitation":"(2021)","previouslyFormattedCitation":"(2021)"},"properties":{"noteIndex":0},"schema":"https://github.com/citation-style-language/schema/raw/master/csl-citation.json"}</w:instrText>
      </w:r>
      <w:r w:rsidR="00635811">
        <w:rPr>
          <w:rFonts w:ascii="Times New Roman" w:hAnsi="Times New Roman" w:cs="Times New Roman"/>
          <w:sz w:val="24"/>
          <w:szCs w:val="24"/>
          <w:lang w:val="en"/>
        </w:rPr>
        <w:fldChar w:fldCharType="separate"/>
      </w:r>
      <w:r w:rsidR="00635811" w:rsidRPr="00635811">
        <w:rPr>
          <w:rFonts w:ascii="Times New Roman" w:hAnsi="Times New Roman" w:cs="Times New Roman"/>
          <w:noProof/>
          <w:sz w:val="24"/>
          <w:szCs w:val="24"/>
          <w:lang w:val="en"/>
        </w:rPr>
        <w:t>(2021)</w:t>
      </w:r>
      <w:r w:rsidR="00635811">
        <w:rPr>
          <w:rFonts w:ascii="Times New Roman" w:hAnsi="Times New Roman" w:cs="Times New Roman"/>
          <w:sz w:val="24"/>
          <w:szCs w:val="24"/>
          <w:lang w:val="en"/>
        </w:rPr>
        <w:fldChar w:fldCharType="end"/>
      </w:r>
      <w:r w:rsidR="00635811" w:rsidRPr="00635811">
        <w:rPr>
          <w:rFonts w:ascii="Times New Roman" w:hAnsi="Times New Roman" w:cs="Times New Roman"/>
          <w:sz w:val="24"/>
          <w:szCs w:val="24"/>
          <w:lang w:val="en"/>
        </w:rPr>
        <w:t xml:space="preserve"> </w:t>
      </w:r>
      <w:r w:rsidR="00635811">
        <w:rPr>
          <w:rFonts w:ascii="Times New Roman" w:hAnsi="Times New Roman" w:cs="Times New Roman"/>
          <w:sz w:val="24"/>
          <w:szCs w:val="24"/>
          <w:lang w:val="en"/>
        </w:rPr>
        <w:t xml:space="preserve">reveal </w:t>
      </w:r>
      <w:r w:rsidR="00635811" w:rsidRPr="00635811">
        <w:rPr>
          <w:rFonts w:ascii="Times New Roman" w:hAnsi="Times New Roman" w:cs="Times New Roman"/>
          <w:sz w:val="24"/>
          <w:szCs w:val="24"/>
          <w:lang w:val="en"/>
        </w:rPr>
        <w:t>strategies for the survival of the Freight forwarder industry</w:t>
      </w:r>
      <w:r w:rsidR="00635811">
        <w:rPr>
          <w:rFonts w:ascii="Times New Roman" w:hAnsi="Times New Roman" w:cs="Times New Roman"/>
          <w:sz w:val="24"/>
          <w:szCs w:val="24"/>
          <w:lang w:val="en"/>
        </w:rPr>
        <w:t xml:space="preserve">. </w:t>
      </w:r>
      <w:r w:rsidR="00B1041D">
        <w:rPr>
          <w:rFonts w:ascii="Times New Roman" w:hAnsi="Times New Roman" w:cs="Times New Roman"/>
          <w:sz w:val="24"/>
          <w:szCs w:val="24"/>
          <w:lang w:val="en"/>
        </w:rPr>
        <w:t>A few tactics are maintaining adequate employee training and qualifications, increasing vendor collaboration, creating acceptable backup plans, keeping key players well-coordinated, and regularly maintaining and enhancing information technology</w:t>
      </w:r>
      <w:r w:rsidR="00635811" w:rsidRPr="00635811">
        <w:rPr>
          <w:rFonts w:ascii="Times New Roman" w:hAnsi="Times New Roman" w:cs="Times New Roman"/>
          <w:sz w:val="24"/>
          <w:szCs w:val="24"/>
          <w:lang w:val="en"/>
        </w:rPr>
        <w:t>.</w:t>
      </w:r>
      <w:r w:rsidR="00635811">
        <w:rPr>
          <w:rFonts w:ascii="Times New Roman" w:hAnsi="Times New Roman" w:cs="Times New Roman"/>
          <w:sz w:val="24"/>
          <w:szCs w:val="24"/>
          <w:lang w:val="en"/>
        </w:rPr>
        <w:t xml:space="preserve"> </w:t>
      </w:r>
      <w:r w:rsidR="00635811" w:rsidRPr="00635811">
        <w:rPr>
          <w:rFonts w:ascii="Times New Roman" w:hAnsi="Times New Roman" w:cs="Times New Roman"/>
          <w:sz w:val="24"/>
          <w:szCs w:val="24"/>
          <w:lang w:val="en"/>
        </w:rPr>
        <w:t>However,</w:t>
      </w:r>
      <w:r w:rsidR="006679AA">
        <w:rPr>
          <w:rFonts w:ascii="Times New Roman" w:hAnsi="Times New Roman" w:cs="Times New Roman"/>
          <w:sz w:val="24"/>
          <w:szCs w:val="24"/>
          <w:lang w:val="en"/>
        </w:rPr>
        <w:t xml:space="preserve"> other studies </w:t>
      </w:r>
      <w:r w:rsidR="00635811" w:rsidRPr="00635811">
        <w:rPr>
          <w:rFonts w:ascii="Times New Roman" w:hAnsi="Times New Roman" w:cs="Times New Roman"/>
          <w:sz w:val="24"/>
          <w:szCs w:val="24"/>
          <w:lang w:val="en"/>
        </w:rPr>
        <w:t>consider alliance strategy a</w:t>
      </w:r>
      <w:r w:rsidR="00635811">
        <w:rPr>
          <w:rFonts w:ascii="Times New Roman" w:hAnsi="Times New Roman" w:cs="Times New Roman"/>
          <w:sz w:val="24"/>
          <w:szCs w:val="24"/>
          <w:lang w:val="en"/>
        </w:rPr>
        <w:t xml:space="preserve"> vital</w:t>
      </w:r>
      <w:r w:rsidR="00635811" w:rsidRPr="00635811">
        <w:rPr>
          <w:rFonts w:ascii="Times New Roman" w:hAnsi="Times New Roman" w:cs="Times New Roman"/>
          <w:sz w:val="24"/>
          <w:szCs w:val="24"/>
          <w:lang w:val="en"/>
        </w:rPr>
        <w:t xml:space="preserve"> source of outside assistance in achieving competitive advantage</w:t>
      </w:r>
      <w:r w:rsidR="006679AA">
        <w:rPr>
          <w:rFonts w:ascii="Times New Roman" w:hAnsi="Times New Roman" w:cs="Times New Roman"/>
          <w:sz w:val="24"/>
          <w:szCs w:val="24"/>
          <w:lang w:val="en"/>
        </w:rPr>
        <w:t xml:space="preserve"> </w:t>
      </w:r>
      <w:r w:rsidR="006679AA">
        <w:rPr>
          <w:rFonts w:ascii="Times New Roman" w:hAnsi="Times New Roman" w:cs="Times New Roman"/>
          <w:sz w:val="24"/>
          <w:szCs w:val="24"/>
          <w:lang w:val="en"/>
        </w:rPr>
        <w:fldChar w:fldCharType="begin" w:fldLock="1"/>
      </w:r>
      <w:r w:rsidR="006679AA">
        <w:rPr>
          <w:rFonts w:ascii="Times New Roman" w:hAnsi="Times New Roman" w:cs="Times New Roman"/>
          <w:sz w:val="24"/>
          <w:szCs w:val="24"/>
          <w:lang w:val="en"/>
        </w:rPr>
        <w:instrText>ADDIN CSL_CITATION {"citationItems":[{"id":"ITEM-1","itemData":{"ISSN":"00411612 (ISSN)","abstract":"This study aims to identify the core competencies of the air-cargo forwarding industry and to investigate the relationship between core competencies and sustainable competitive advantage (SCA). This study therefore adopts the resource-based view of the firm to examine the cause-and-effect relationships of internal dimensions such as resources, capabilities, and logistics services on SCA in the air-cargo forwarding industry. In addition, several external factors affecting SCA were examined. Structural equation modeling was used to conduct a confirmatory factor analysis between the survey data and theoretical framework. Results indicate that resources, capabilities, and logistics services all positively influence SCA. Capabilities are considered to be the most essential internal dimension influencing the SCA of air-cargo forwarders. In terms of the capabilities dimension, staff capability to provide better customer service was the critical factor. In addition, strategy alliances are regarded as the essential source of external assistance in achieving SCA. The results of this study will be useful for conducting future strategic planning of air-cargo forwarding.","author":[{"dropping-particle":"","family":"Cheng","given":"Y.-H.","non-dropping-particle":"","parse-names":false,"suffix":""},{"dropping-particle":"","family":"Yeh","given":"C.-Y.","non-dropping-particle":"","parse-names":false,"suffix":""}],"container-title":"Transportation Journal","id":"ITEM-1","issue":"3","issued":{"date-parts":[["2007"]]},"language":"English","note":"Cited By :17\n\nExport Date: 9 April 2023\n\nCorrespondence Address: Cheng, Y.-H.; Department of Transportation and Communication Management Science, , Tainan City 701, Taiwan; email: jeng.tw1@msa.hinet.net\n\nReferences: Andersson, D., Norrman, A., Procurement of Logistics Services - A Minute's Work or a Multi-Year Project? (2002) European Journal of Purchasing and Supply Management, 8 (1), pp. 3-14; \nAnderson, J.C., Gerbing, D.W., Structural Equation Modeling in Practice: A Review and Recommended Two-Step Approach (1988) Psychological Bulletin, 103 (3), pp. 411-423;\nArmstrong, S.J., Overton, T.S., Estimating Non-Response Bias in Mail Surveys (1977) Journal of Marketing Research, 14 (3), pp. 396-402;\nBarney, J.B., Firm Resources and Sustained Competitive Advantage (1991) Journal of Management, 17 (1), pp. 99-120;\nBarney, J., Wright, M., Ketchen, D.J., The Resource-Based View of the Firm: Ten Years After 1991 (2001) Journal of Management, 27 (6), pp. 625-641;\n(2004) International Air-cargo Forum and Exposition, , Boeing World Air-cargo Forecast for year, 2005;\nCarmines, E.G., Zeller, R.A., (1979) Reliability and Validity Assessment, , Sage Publication, USA;\nCaves, R.E., Industrial Organization, Corporate Strategy and Structure (1980) Journal of Economic Literature, 18 (1), pp. 64-92;\nChurchill, G.A., (1991) Marketing Research: Methodological Foundation, , Fifth ed. The Dryden Press, New York;\nCoates, T.T., McDermott, C.M., An Exploratory Analysis of New Competencies: A Resource Based View Perspective (2002) Journal of Operations Management, 20 (5), pp. 435-450;\nCollis, David J. (1994), Research Note: How Valuable Are Organizational Capabilities, Strategic Management Journal, 15, Special Issue: Competitive Organizational Behavior (Winter, 1994): pp. 143-152; Conner, K.R., A Historical Comparison of Resource-Based Theory and Five Schools of Thought within Industrial Organization Economics: Do We Have a New Theory of the Firm? (1991) Journal of Management, 17 (11), pp. 121-154;\nCoyne, K.P., Sustainable Competitive Advantage - What It Is and What It Isn't (1986) Business Horizons, 29 (1), pp. 54-61;\nDay, G.S., The Capabilities of Market-Driven Organizations (1994) Journal of Marketing, 58 (4), pp. 37-52;\nFahy, J., Smithee, A., Strategic Marketing and Resource Based View of the Firm (1999) Academy of Marketing Science Review, 10, pp. 1-20;\nFathy, J., The Resource-Based View of the Firm: Some Stumbling-Blocks on the Road to Understanding Sustainable Competitive Advantage (2000) Journal of European Industrial Training, 24 (22), pp. 94-104;\nFoss, N.J., Eriksen, B., Industry Capabilities and Competitive Advantage (1995) Evolutionary and resource-based theories of the firm, , Montgomery C, Boston: Kluwer;\nGallon, M.R., Stillman, H.M., Coates, D., Putting Core Competency Thinking into Practice (1995) Research Technology Management, 38 (33), pp. 20-29;\nGatignon, H., Xuereb, J., Strategic Orientation of the Firm and New Product Performance (1997) Journal of Marketing Research, 34 (1), pp. 77-90;\nGefen, D., It is Not Enough to Be Responsive: The Role of Cooperative Intentions in MRP II Adoption (2000) The Data Base for Advances in Information Systems, 31 (2), pp. 65-79;\nGrant, R.M., The Resource-Based Theory of Competitive Advantage: Implications for Strategy Formulation (1991) California Management Review, 33 (3), pp. 114-135;\nHafeez, K., Zhang, Y., Malak, N., Core Competence for Sustainable Competitive Advantage: A Structured Methodology for Identifying Core Competence (2002) Transactions of engineering management, 49 (1), pp. 28-35;\nHair, J., Anderson, R., Tatham, R., Black, W., (2006) Multivariate Data Analysis with Readings, , Fourth ed. Prentice Hall International, Englewood Cliffs, N.J;\nHiroshi, Y., Formation of Strategic Alliances in High-Technology Industries: Comparative Study of the Resource-Based Theory and the Transaction-Cost Theory (2005) Tecnovation, 25 (7), pp. 763-770;\nHunt, S.D., Morgan, R.M., The Comparative Advantage Theory of Competition (1995) Journal of Marketing, 59 (2), pp. 1-15;\nJoreskog, K.G. and D. Sorbom (1993), LISREL 8, Structural Equation Modeling with the SIMPLIS Command Language, Lawrence Erlbaum Associates, Hillsdale, New Jersey; Jorgensen, Tine H., Remmen Arne, and M. Dolores Mellado (2006), Integrated Management Systems - Three Different Levels of Integration, Journal of Cleaner Production, 14, No.8: pp. 713-722; Kline, R.B., (1998) Principles and Practice of Structural Equation Modeling, , NY: Guilford Press;\nKoufteros, X.A., Testing a Model of Pull Production: A Paradigm for Manufacturing Research Using Structural Equation Modeling (1999) Journal of Operations Management, 17, pp. 467-488;\nLai, K.H., Service Capability and Performance of Logistics Service Providers (2004) Transportation Research Part E, 40 (5), pp. 385-399;\nLeonard-Barton, D., Core Capabilities and Core Rigidities: A Paradox in Managing New Product Development (1992) Strategic Management Journal, 13 (8), pp. 111-125;\nLeung, L.C., Waiman, C., Hai, Y.V., A framework for a logistics e-commerce community network: The HongKong air-cargo industry (2000) Systems, Man and Cybernetics, Part A, 30 (4), pp. 446-455;\nLitwin, M.S., (1995) How to Measure Survey Reliability and Validity, , Sage Publication;\nLu, Y., Dinwoodie, J., Comparative Perspectives of International Freight Forwarder Service in China (2002) Transportation Journal, 42 (2), pp. 17-27;\nLu, C.S., Logistics Services in Taiwan Maritime Firms (2000) Transportation Research part E, 36 (2), pp. 79-96;\nMarino, K.E., Developing Consensus on Firm Competencies and Capabilities (1996) Academy of Management Executive, 10 (3), pp. 40-51;\nMurphy, P.R., Daley, J.M., Profiling International Freight Forwarder: An Update (2001) International Journal of Physical Distribution &amp;amp; Logistics Management, 31 (3), pp. 152-168;\nMurphy, P.R., Daley, J.M., A Preliminary Analysis of the Strategies of International Freight Forwarders (1996) Transportation Journal, 35 (4), pp. 5-11;\nMurphy, P.R., Daley, J.M., International Freight Forwarders: Current Activities and Operational Issues (1995) International Journal of Purchasing and Materials Management, 31 (3), pp. 21-27;\nMurphy, P.R., Daley, J.M., International Freight Forwarder Perspectives on Electronic Data Interchange and Information Management Issues (1996) Journal of Business Logistics, 17 (1), pp. 63-84;\nNewman, V., Chaharbaghi, K., Strategic Alliances in Fast-moving Markets (1996) Long Range Planning, 29 (26), pp. 850-856;\nNunnally, J.C., (1978) Psychometric Theory, , second ed, McGraw-Hill, New York;\nOlavarrieta, S., Ellinger, A.E., Resource-based Theory and Strategic Logistics Research (1997) International Journal of Physical Distribution and Logistics Management, 27 (9-10), pp. 559-587;\nPenrose, E., (1959) The Theory of the Growth of the Firm, , Oxford University Press: New York;\nPeteraf, M.A., The Cornerstones of Competitive Advantage: A Resource-Based View (1993) Strategic Management Journal, 14 (3), pp. 79-191;\nPorter, M.E. (1991), Towards a Dynamic Theory of Strategy, Strategic Management Journal, 12, Special Issue: Fundamental Research Issues in Strategy and Economics (Winter, 1991): pp. 95-117; Porter, M.E., What Is Strategy? (1996) Harvard Business Review, pp. 61-78. , November-December, pp;\nPrahalad, C.K., Hamel, G., The Core Competence of the Corporation (1990) Harvard Business Review, 68 (3), pp. 79-92;\nSekaran, U., (1992) Research Methods for Business, , second ed, John Wiley &amp;amp; Sons, New York;\nShang, K., Marlow, P.B., Logistics Capability and Performance in Taiwan's Major Manufacturing Firms (2004) Transportation Research Part E, 41 (3), pp. 1-18;\nSrivastava, R.K., Shervani, T.A., Fahey, L., Market-Based Assets and Shareholder Value: A Framework for Analysis (1998) Journal of Marketing, 62 (1), pp. 2-18;\nWeerawardena, J., O'Cass, A., Exploring the Characteristics of the Market-driven Firms and Antecedents to Sustained Competitive Advantage (2004) Industrial Marketing Management, 33 (5), pp. 419-428;\nWernerfelt, B., A Resource-based View of the Firm (1984) Strategic Management Journal, 5 (2), pp. 171-180","page":"5-21","publisher-place":"Department of Transportation and Communication Management Science, National Cheng Kung University, Tainan City 701, Taiwan","title":"Core competencies and sustainable competitive advantage in air-cargo forwarding: Evidence from Taiwan","type":"article-journal","volume":"46"},"uris":["http://www.mendeley.com/documents/?uuid=929c26b4-560a-4e8b-b627-26fafe8422e7"]},{"id":"ITEM-2","itemData":{"ISSN":"1366-5545","author":[{"dropping-particle":"","family":"Zhou","given":"Guanghui","non-dropping-particle":"","parse-names":false,"suffix":""},{"dropping-particle":"","family":"Hui","given":"Yer","non-dropping-particle":"Van","parse-names":false,"suffix":""},{"dropping-particle":"","family":"Liang","given":"Liang","non-dropping-particle":"","parse-names":false,"suffix":""}],"container-title":"Transportation Research Part E: Logistics and Transportation Review","id":"ITEM-2","issue":"1","issued":{"date-parts":[["2011"]]},"page":"18-29","publisher":"Elsevier","title":"Strategic alliance in freight consolidation","type":"article-journal","volume":"47"},"uris":["http://www.mendeley.com/documents/?uuid=60b8dc5c-0ddc-4fd1-b723-22b90c7ffc72"]},{"id":"ITEM-3","itemData":{"ISSN":"1355-5855","author":[{"dropping-particle":"","family":"Song","given":"Yim‐Yu","non-dropping-particle":"","parse-names":false,"suffix":""},{"dropping-particle":"","family":"Maher","given":"Thomas E","non-dropping-particle":"","parse-names":false,"suffix":""},{"dropping-particle":"","family":"Nicholson","given":"Joel D","non-dropping-particle":"","parse-names":false,"suffix":""},{"dropping-particle":"","family":"Gurney","given":"Nicholas P","non-dropping-particle":"","parse-names":false,"suffix":""}],"container-title":"Asia Pacific Journal of Marketing and Logistics","id":"ITEM-3","issue":"4","issued":{"date-parts":[["2000"]]},"page":"3-21","publisher":"MCB UP Ltd","title":"Strategic alliances in logistics outsourcing","type":"article-journal","volume":"12"},"uris":["http://www.mendeley.com/documents/?uuid=ee046eb4-da30-40be-8099-1cfe7c93ebe9"]}],"mendeley":{"formattedCitation":"(Cheng and Yeh, 2007; Song et al., 2000; Zhou et al., 2011)","plainTextFormattedCitation":"(Cheng and Yeh, 2007; Song et al., 2000; Zhou et al., 2011)","previouslyFormattedCitation":"(Cheng and Yeh, 2007; Song et al., 2000; Zhou et al., 2011)"},"properties":{"noteIndex":0},"schema":"https://github.com/citation-style-language/schema/raw/master/csl-citation.json"}</w:instrText>
      </w:r>
      <w:r w:rsidR="006679AA">
        <w:rPr>
          <w:rFonts w:ascii="Times New Roman" w:hAnsi="Times New Roman" w:cs="Times New Roman"/>
          <w:sz w:val="24"/>
          <w:szCs w:val="24"/>
          <w:lang w:val="en"/>
        </w:rPr>
        <w:fldChar w:fldCharType="separate"/>
      </w:r>
      <w:r w:rsidR="006679AA" w:rsidRPr="006679AA">
        <w:rPr>
          <w:rFonts w:ascii="Times New Roman" w:hAnsi="Times New Roman" w:cs="Times New Roman"/>
          <w:noProof/>
          <w:sz w:val="24"/>
          <w:szCs w:val="24"/>
          <w:lang w:val="en"/>
        </w:rPr>
        <w:t>(Cheng and Yeh, 2007; Song et al., 2000; Zhou et al., 2011)</w:t>
      </w:r>
      <w:r w:rsidR="006679AA">
        <w:rPr>
          <w:rFonts w:ascii="Times New Roman" w:hAnsi="Times New Roman" w:cs="Times New Roman"/>
          <w:sz w:val="24"/>
          <w:szCs w:val="24"/>
          <w:lang w:val="en"/>
        </w:rPr>
        <w:fldChar w:fldCharType="end"/>
      </w:r>
      <w:r w:rsidR="00635811">
        <w:rPr>
          <w:rFonts w:ascii="Times New Roman" w:hAnsi="Times New Roman" w:cs="Times New Roman"/>
          <w:sz w:val="24"/>
          <w:szCs w:val="24"/>
          <w:lang w:val="en"/>
        </w:rPr>
        <w:t>.</w:t>
      </w:r>
      <w:r w:rsidR="006679AA">
        <w:rPr>
          <w:rFonts w:ascii="Times New Roman" w:hAnsi="Times New Roman" w:cs="Times New Roman"/>
          <w:sz w:val="24"/>
          <w:szCs w:val="24"/>
          <w:lang w:val="en"/>
        </w:rPr>
        <w:t xml:space="preserve"> T</w:t>
      </w:r>
      <w:r w:rsidR="00635811" w:rsidRPr="00635811">
        <w:rPr>
          <w:rFonts w:ascii="Times New Roman" w:hAnsi="Times New Roman" w:cs="Times New Roman"/>
          <w:sz w:val="24"/>
          <w:szCs w:val="24"/>
          <w:lang w:val="en"/>
        </w:rPr>
        <w:t xml:space="preserve">he author proposes the ability to choose the right </w:t>
      </w:r>
      <w:r w:rsidR="00C80A45">
        <w:rPr>
          <w:rFonts w:ascii="Times New Roman" w:hAnsi="Times New Roman" w:cs="Times New Roman"/>
          <w:sz w:val="24"/>
          <w:szCs w:val="24"/>
          <w:lang w:val="en"/>
        </w:rPr>
        <w:t>I</w:t>
      </w:r>
      <w:r w:rsidR="00635811" w:rsidRPr="00635811">
        <w:rPr>
          <w:rFonts w:ascii="Times New Roman" w:hAnsi="Times New Roman" w:cs="Times New Roman"/>
          <w:sz w:val="24"/>
          <w:szCs w:val="24"/>
          <w:lang w:val="en"/>
        </w:rPr>
        <w:t xml:space="preserve">ncoterm as an external factor and relational resources as an internal factor of the company as another </w:t>
      </w:r>
      <w:r w:rsidR="00635811">
        <w:rPr>
          <w:rFonts w:ascii="Times New Roman" w:hAnsi="Times New Roman" w:cs="Times New Roman"/>
          <w:sz w:val="24"/>
          <w:szCs w:val="24"/>
          <w:lang w:val="en"/>
        </w:rPr>
        <w:t>vital</w:t>
      </w:r>
      <w:r w:rsidR="00635811" w:rsidRPr="00635811">
        <w:rPr>
          <w:rFonts w:ascii="Times New Roman" w:hAnsi="Times New Roman" w:cs="Times New Roman"/>
          <w:sz w:val="24"/>
          <w:szCs w:val="24"/>
          <w:lang w:val="en"/>
        </w:rPr>
        <w:t xml:space="preserve"> factor to achieve competitive advantage.</w:t>
      </w:r>
    </w:p>
    <w:p w14:paraId="3A6B453D" w14:textId="77777777" w:rsidR="003E0289" w:rsidRDefault="003E0289" w:rsidP="003E0289">
      <w:pPr>
        <w:pStyle w:val="ListParagraph"/>
        <w:numPr>
          <w:ilvl w:val="0"/>
          <w:numId w:val="3"/>
        </w:numPr>
        <w:tabs>
          <w:tab w:val="left" w:pos="426"/>
        </w:tabs>
        <w:ind w:left="426" w:hanging="426"/>
        <w:jc w:val="both"/>
        <w:rPr>
          <w:rFonts w:ascii="Times New Roman" w:hAnsi="Times New Roman" w:cs="Times New Roman"/>
          <w:b/>
          <w:bCs/>
          <w:sz w:val="24"/>
          <w:szCs w:val="24"/>
        </w:rPr>
      </w:pPr>
      <w:r>
        <w:rPr>
          <w:rFonts w:ascii="Times New Roman" w:hAnsi="Times New Roman" w:cs="Times New Roman"/>
          <w:b/>
          <w:bCs/>
          <w:sz w:val="24"/>
          <w:szCs w:val="24"/>
        </w:rPr>
        <w:t>Hypot</w:t>
      </w:r>
      <w:r w:rsidR="007A4DE7">
        <w:rPr>
          <w:rFonts w:ascii="Times New Roman" w:hAnsi="Times New Roman" w:cs="Times New Roman"/>
          <w:b/>
          <w:bCs/>
          <w:sz w:val="24"/>
          <w:szCs w:val="24"/>
        </w:rPr>
        <w:t>h</w:t>
      </w:r>
      <w:r>
        <w:rPr>
          <w:rFonts w:ascii="Times New Roman" w:hAnsi="Times New Roman" w:cs="Times New Roman"/>
          <w:b/>
          <w:bCs/>
          <w:sz w:val="24"/>
          <w:szCs w:val="24"/>
        </w:rPr>
        <w:t>esis Development</w:t>
      </w:r>
    </w:p>
    <w:p w14:paraId="404BF839" w14:textId="77777777" w:rsidR="003E0289" w:rsidRDefault="003E0289" w:rsidP="003E0289">
      <w:pPr>
        <w:pStyle w:val="ListParagraph"/>
        <w:tabs>
          <w:tab w:val="left" w:pos="426"/>
        </w:tabs>
        <w:ind w:left="426" w:hanging="426"/>
        <w:jc w:val="both"/>
        <w:rPr>
          <w:rFonts w:ascii="Times New Roman" w:hAnsi="Times New Roman" w:cs="Times New Roman"/>
          <w:sz w:val="24"/>
          <w:szCs w:val="24"/>
        </w:rPr>
      </w:pPr>
      <w:r w:rsidRPr="003E0289">
        <w:rPr>
          <w:rFonts w:ascii="Times New Roman" w:hAnsi="Times New Roman" w:cs="Times New Roman"/>
          <w:sz w:val="24"/>
          <w:szCs w:val="24"/>
        </w:rPr>
        <w:t>3.1</w:t>
      </w:r>
      <w:r w:rsidRPr="003E0289">
        <w:rPr>
          <w:rFonts w:ascii="Times New Roman" w:hAnsi="Times New Roman" w:cs="Times New Roman"/>
          <w:sz w:val="24"/>
          <w:szCs w:val="24"/>
        </w:rPr>
        <w:tab/>
        <w:t>Effect Incoterm on Competitive Advantage</w:t>
      </w:r>
    </w:p>
    <w:p w14:paraId="3D7E6BFD" w14:textId="219CB111" w:rsidR="00B81BF8" w:rsidRDefault="00D06230" w:rsidP="00B81BF8">
      <w:pPr>
        <w:jc w:val="both"/>
        <w:rPr>
          <w:rFonts w:ascii="Times New Roman" w:hAnsi="Times New Roman" w:cs="Times New Roman"/>
          <w:sz w:val="24"/>
          <w:szCs w:val="24"/>
          <w:lang w:val="en"/>
        </w:rPr>
      </w:pPr>
      <w:r>
        <w:rPr>
          <w:rFonts w:ascii="Times New Roman" w:hAnsi="Times New Roman" w:cs="Times New Roman"/>
          <w:sz w:val="24"/>
          <w:szCs w:val="24"/>
        </w:rPr>
        <w:t>Several</w:t>
      </w:r>
      <w:r w:rsidR="00382D31">
        <w:rPr>
          <w:rFonts w:ascii="Times New Roman" w:hAnsi="Times New Roman" w:cs="Times New Roman"/>
          <w:sz w:val="24"/>
          <w:szCs w:val="24"/>
        </w:rPr>
        <w:t xml:space="preserve"> </w:t>
      </w:r>
      <w:r>
        <w:rPr>
          <w:rFonts w:ascii="Times New Roman" w:hAnsi="Times New Roman" w:cs="Times New Roman"/>
          <w:sz w:val="24"/>
          <w:szCs w:val="24"/>
        </w:rPr>
        <w:t>studies have discovered</w:t>
      </w:r>
      <w:r w:rsidR="009323DF">
        <w:rPr>
          <w:rFonts w:ascii="Times New Roman" w:hAnsi="Times New Roman" w:cs="Times New Roman"/>
          <w:sz w:val="24"/>
          <w:szCs w:val="24"/>
        </w:rPr>
        <w:t xml:space="preserve"> </w:t>
      </w:r>
      <w:r w:rsidR="00B81BF8">
        <w:rPr>
          <w:rFonts w:ascii="Times New Roman" w:hAnsi="Times New Roman" w:cs="Times New Roman"/>
          <w:sz w:val="24"/>
          <w:szCs w:val="24"/>
        </w:rPr>
        <w:t xml:space="preserve">that the selection of </w:t>
      </w:r>
      <w:r w:rsidR="00C80A45">
        <w:rPr>
          <w:rFonts w:ascii="Times New Roman" w:hAnsi="Times New Roman" w:cs="Times New Roman"/>
          <w:sz w:val="24"/>
          <w:szCs w:val="24"/>
        </w:rPr>
        <w:t>I</w:t>
      </w:r>
      <w:r w:rsidR="00B81BF8">
        <w:rPr>
          <w:rFonts w:ascii="Times New Roman" w:hAnsi="Times New Roman" w:cs="Times New Roman"/>
          <w:sz w:val="24"/>
          <w:szCs w:val="24"/>
        </w:rPr>
        <w:t xml:space="preserve">ncoterm </w:t>
      </w:r>
      <w:r w:rsidR="00C80A45">
        <w:rPr>
          <w:rFonts w:ascii="Times New Roman" w:hAnsi="Times New Roman" w:cs="Times New Roman"/>
          <w:sz w:val="24"/>
          <w:szCs w:val="24"/>
        </w:rPr>
        <w:t>positively and significantly affects</w:t>
      </w:r>
      <w:r w:rsidR="00B81BF8">
        <w:rPr>
          <w:rFonts w:ascii="Times New Roman" w:hAnsi="Times New Roman" w:cs="Times New Roman"/>
          <w:sz w:val="24"/>
          <w:szCs w:val="24"/>
        </w:rPr>
        <w:t xml:space="preserve"> competitive advantage. Incoterm's role in strategic partnerships is </w:t>
      </w:r>
      <w:r w:rsidR="007A4DE7">
        <w:rPr>
          <w:rFonts w:ascii="Times New Roman" w:hAnsi="Times New Roman" w:cs="Times New Roman"/>
          <w:sz w:val="24"/>
          <w:szCs w:val="24"/>
        </w:rPr>
        <w:t>crucial</w:t>
      </w:r>
      <w:r w:rsidR="00B81BF8">
        <w:rPr>
          <w:rFonts w:ascii="Times New Roman" w:hAnsi="Times New Roman" w:cs="Times New Roman"/>
          <w:sz w:val="24"/>
          <w:szCs w:val="24"/>
        </w:rPr>
        <w:t xml:space="preserve"> for both customers and agent</w:t>
      </w:r>
      <w:r w:rsidR="007A4DE7">
        <w:rPr>
          <w:rFonts w:ascii="Times New Roman" w:hAnsi="Times New Roman" w:cs="Times New Roman"/>
          <w:sz w:val="24"/>
          <w:szCs w:val="24"/>
        </w:rPr>
        <w:t>s</w:t>
      </w:r>
      <w:r w:rsidR="00B81BF8">
        <w:rPr>
          <w:rFonts w:ascii="Times New Roman" w:hAnsi="Times New Roman" w:cs="Times New Roman"/>
          <w:sz w:val="24"/>
          <w:szCs w:val="24"/>
        </w:rPr>
        <w:t xml:space="preserve">. </w:t>
      </w:r>
      <w:r w:rsidR="00382D31">
        <w:rPr>
          <w:rFonts w:ascii="Times New Roman" w:hAnsi="Times New Roman" w:cs="Times New Roman"/>
          <w:sz w:val="24"/>
          <w:szCs w:val="24"/>
        </w:rPr>
        <w:t xml:space="preserve">Incoterm, one of the cornerstones of every supply chain strategy, </w:t>
      </w:r>
      <w:r w:rsidR="00730564">
        <w:rPr>
          <w:rFonts w:ascii="Times New Roman" w:hAnsi="Times New Roman" w:cs="Times New Roman"/>
          <w:sz w:val="24"/>
          <w:szCs w:val="24"/>
        </w:rPr>
        <w:t>impacts</w:t>
      </w:r>
      <w:r w:rsidR="00382D31">
        <w:rPr>
          <w:rFonts w:ascii="Times New Roman" w:hAnsi="Times New Roman" w:cs="Times New Roman"/>
          <w:sz w:val="24"/>
          <w:szCs w:val="24"/>
        </w:rPr>
        <w:t xml:space="preserve"> sales performance, risk management, vendor </w:t>
      </w:r>
      <w:r w:rsidR="00382D31">
        <w:rPr>
          <w:rFonts w:ascii="Times New Roman" w:hAnsi="Times New Roman" w:cs="Times New Roman"/>
          <w:sz w:val="24"/>
          <w:szCs w:val="24"/>
        </w:rPr>
        <w:lastRenderedPageBreak/>
        <w:t>relations, purchasing, production, and logistics.</w:t>
      </w:r>
      <w:r w:rsidR="00AC506E">
        <w:rPr>
          <w:rFonts w:ascii="Times New Roman" w:hAnsi="Times New Roman" w:cs="Times New Roman"/>
          <w:sz w:val="24"/>
          <w:szCs w:val="24"/>
        </w:rPr>
        <w:t xml:space="preserve"> </w:t>
      </w:r>
      <w:r w:rsidR="00B81BF8">
        <w:rPr>
          <w:rFonts w:ascii="Times New Roman" w:eastAsia="Times New Roman" w:hAnsi="Times New Roman" w:cs="Times New Roman"/>
          <w:sz w:val="24"/>
          <w:szCs w:val="24"/>
          <w:lang w:eastAsia="en-ID"/>
        </w:rPr>
        <w:fldChar w:fldCharType="begin" w:fldLock="1"/>
      </w:r>
      <w:r w:rsidR="00B81BF8">
        <w:rPr>
          <w:rFonts w:ascii="Times New Roman" w:eastAsia="Times New Roman" w:hAnsi="Times New Roman" w:cs="Times New Roman"/>
          <w:sz w:val="24"/>
          <w:szCs w:val="24"/>
          <w:lang w:eastAsia="en-ID"/>
        </w:rPr>
        <w:instrText>ADDIN CSL_CITATION {"citationItems":[{"id":"ITEM-1","itemData":{"ISBN":"9780615644318","author":[{"dropping-particle":"","family":"Gardner","given":"By Daniel L","non-dropping-particle":"","parse-names":false,"suffix":""}],"id":"ITEM-1","issue":"Icc","issued":{"date-parts":[["2012"]]},"title":"How to Use International Trade Terms for Competitive Advantage &amp; Financial Gain","type":"book"},"uris":["http://www.mendeley.com/documents/?uuid=98c638ad-1b73-41e4-817b-385bf3ea8be4"]}],"mendeley":{"formattedCitation":"(Gardner, 2012)","plainTextFormattedCitation":"(Gardner, 2012)","previouslyFormattedCitation":"(Gardner, 2012)"},"properties":{"noteIndex":0},"schema":"https://github.com/citation-style-language/schema/raw/master/csl-citation.json"}</w:instrText>
      </w:r>
      <w:r w:rsidR="00B81BF8">
        <w:rPr>
          <w:rFonts w:ascii="Times New Roman" w:eastAsia="Times New Roman" w:hAnsi="Times New Roman" w:cs="Times New Roman"/>
          <w:sz w:val="24"/>
          <w:szCs w:val="24"/>
          <w:lang w:eastAsia="en-ID"/>
        </w:rPr>
        <w:fldChar w:fldCharType="separate"/>
      </w:r>
      <w:r w:rsidR="00B81BF8" w:rsidRPr="00B81BF8">
        <w:rPr>
          <w:rFonts w:ascii="Times New Roman" w:eastAsia="Times New Roman" w:hAnsi="Times New Roman" w:cs="Times New Roman"/>
          <w:noProof/>
          <w:sz w:val="24"/>
          <w:szCs w:val="24"/>
          <w:lang w:eastAsia="en-ID"/>
        </w:rPr>
        <w:t>(Gardner, 2012)</w:t>
      </w:r>
      <w:r w:rsidR="00B81BF8">
        <w:rPr>
          <w:rFonts w:ascii="Times New Roman" w:eastAsia="Times New Roman" w:hAnsi="Times New Roman" w:cs="Times New Roman"/>
          <w:sz w:val="24"/>
          <w:szCs w:val="24"/>
          <w:lang w:eastAsia="en-ID"/>
        </w:rPr>
        <w:fldChar w:fldCharType="end"/>
      </w:r>
      <w:r w:rsidR="00B81BF8">
        <w:rPr>
          <w:rFonts w:ascii="Times New Roman" w:eastAsia="Times New Roman" w:hAnsi="Times New Roman" w:cs="Times New Roman"/>
          <w:sz w:val="24"/>
          <w:szCs w:val="24"/>
          <w:lang w:eastAsia="en-ID"/>
        </w:rPr>
        <w:t xml:space="preserve">. </w:t>
      </w:r>
      <w:r w:rsidR="00B81BF8" w:rsidRPr="001518C8">
        <w:rPr>
          <w:rFonts w:ascii="Times New Roman" w:hAnsi="Times New Roman" w:cs="Times New Roman"/>
          <w:sz w:val="24"/>
          <w:szCs w:val="24"/>
          <w:lang w:val="en"/>
        </w:rPr>
        <w:t xml:space="preserve">The ability of marketers in the Freight forwarding industry </w:t>
      </w:r>
      <w:r w:rsidR="00D93CA8">
        <w:rPr>
          <w:rFonts w:ascii="Times New Roman" w:hAnsi="Times New Roman" w:cs="Times New Roman"/>
          <w:sz w:val="24"/>
          <w:szCs w:val="24"/>
          <w:lang w:val="en"/>
        </w:rPr>
        <w:t>t</w:t>
      </w:r>
      <w:r w:rsidR="00B81BF8" w:rsidRPr="001518C8">
        <w:rPr>
          <w:rFonts w:ascii="Times New Roman" w:hAnsi="Times New Roman" w:cs="Times New Roman"/>
          <w:sz w:val="24"/>
          <w:szCs w:val="24"/>
          <w:lang w:val="en"/>
        </w:rPr>
        <w:t>o choose customers with the correct delivery terms impacts sales performance and improve</w:t>
      </w:r>
      <w:r w:rsidR="007A4DE7">
        <w:rPr>
          <w:rFonts w:ascii="Times New Roman" w:hAnsi="Times New Roman" w:cs="Times New Roman"/>
          <w:sz w:val="24"/>
          <w:szCs w:val="24"/>
          <w:lang w:val="en"/>
        </w:rPr>
        <w:t>s</w:t>
      </w:r>
      <w:r w:rsidR="00B81BF8" w:rsidRPr="001518C8">
        <w:rPr>
          <w:rFonts w:ascii="Times New Roman" w:hAnsi="Times New Roman" w:cs="Times New Roman"/>
          <w:sz w:val="24"/>
          <w:szCs w:val="24"/>
          <w:lang w:val="en"/>
        </w:rPr>
        <w:t xml:space="preserve"> the company's competitive advantage</w:t>
      </w:r>
      <w:r w:rsidR="00B81BF8">
        <w:rPr>
          <w:rFonts w:ascii="Times New Roman" w:hAnsi="Times New Roman" w:cs="Times New Roman"/>
          <w:sz w:val="24"/>
          <w:szCs w:val="24"/>
          <w:lang w:val="en"/>
        </w:rPr>
        <w:t xml:space="preserve"> </w:t>
      </w:r>
      <w:r w:rsidR="00B81BF8">
        <w:rPr>
          <w:rFonts w:ascii="Times New Roman" w:hAnsi="Times New Roman" w:cs="Times New Roman"/>
          <w:sz w:val="24"/>
          <w:szCs w:val="24"/>
          <w:lang w:val="en"/>
        </w:rPr>
        <w:fldChar w:fldCharType="begin" w:fldLock="1"/>
      </w:r>
      <w:r w:rsidR="00010093">
        <w:rPr>
          <w:rFonts w:ascii="Times New Roman" w:hAnsi="Times New Roman" w:cs="Times New Roman"/>
          <w:sz w:val="24"/>
          <w:szCs w:val="24"/>
          <w:lang w:val="en"/>
        </w:rPr>
        <w:instrText>ADDIN CSL_CITATION {"citationItems":[{"id":"ITEM-1","itemData":{"DOI":"10.14710/ajlm.2022.14230","abstract":"The study analyzes the effect of environmental uncertainty and incoterms on strategic alliances. The population in this study is a freight forwarder company on the island of Java that has a global alliance. The research sample is 50 companies engaged in international freight forwarders. Based on answers from respondents were analyzed according to the research model developed from the theoretical framework using the structural equation model Smart-PLS approach. The analysis results show that environmental uncertainty and Incoterm positively and significantly affect strategic alliances. The alliance strategy will impact when the main priority is the risk-sharing aspect, the risk management factor from the incoterm aspect, and the market turbulence on the environmental uncertainty factor. Novelty in this study is the positive impact of Incoterm on the alliance strategy, especially for International freight forwarders. This research contributes to the factors considered in strategic alliances in the freight forwarder industry. It also contributes to the company's strategy, especially sales managers, to pay attention to international trade terms in segmenting and selecting target consumers to be more effective in improving alliance performance. The limitations of this study include 1) The sample size used is only a small number of companies engaged in international Freight Forwarder services, only 50 companies; 2) The data used in this research is through the distribution of questionnaires based on perceptual analysis units; 3) Other factors that are outside the model are not all studied, while the possibility of these factors can affect the existing significance test. ","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1","issue":"1","issued":{"date-parts":[["2022"]]},"page":"1-15","title":"Environmental Uncertainty Factor, Incoterm and Implication For A Strategic Alliance In Freight Forwarder Companies Case Study In Indonesia","type":"article-journal","volume":"1"},"uris":["http://www.mendeley.com/documents/?uuid=3b112846-8686-4b82-83aa-346494eccf30"]}],"mendeley":{"formattedCitation":"(Sugiono et al., 2022)","plainTextFormattedCitation":"(Sugiono et al., 2022)","previouslyFormattedCitation":"(Sugiono et al., 2022)"},"properties":{"noteIndex":0},"schema":"https://github.com/citation-style-language/schema/raw/master/csl-citation.json"}</w:instrText>
      </w:r>
      <w:r w:rsidR="00B81BF8">
        <w:rPr>
          <w:rFonts w:ascii="Times New Roman" w:hAnsi="Times New Roman" w:cs="Times New Roman"/>
          <w:sz w:val="24"/>
          <w:szCs w:val="24"/>
          <w:lang w:val="en"/>
        </w:rPr>
        <w:fldChar w:fldCharType="separate"/>
      </w:r>
      <w:r w:rsidR="00B81BF8" w:rsidRPr="00B81BF8">
        <w:rPr>
          <w:rFonts w:ascii="Times New Roman" w:hAnsi="Times New Roman" w:cs="Times New Roman"/>
          <w:noProof/>
          <w:sz w:val="24"/>
          <w:szCs w:val="24"/>
          <w:lang w:val="en"/>
        </w:rPr>
        <w:t>(Sugiono et al., 2022)</w:t>
      </w:r>
      <w:r w:rsidR="00B81BF8">
        <w:rPr>
          <w:rFonts w:ascii="Times New Roman" w:hAnsi="Times New Roman" w:cs="Times New Roman"/>
          <w:sz w:val="24"/>
          <w:szCs w:val="24"/>
          <w:lang w:val="en"/>
        </w:rPr>
        <w:fldChar w:fldCharType="end"/>
      </w:r>
      <w:r w:rsidR="00B81BF8">
        <w:rPr>
          <w:rFonts w:ascii="Times New Roman" w:hAnsi="Times New Roman" w:cs="Times New Roman"/>
          <w:sz w:val="24"/>
          <w:szCs w:val="24"/>
          <w:lang w:val="en"/>
        </w:rPr>
        <w:t xml:space="preserve">. </w:t>
      </w:r>
      <w:r w:rsidR="006E05F7">
        <w:rPr>
          <w:rFonts w:ascii="Times New Roman" w:hAnsi="Times New Roman" w:cs="Times New Roman"/>
          <w:sz w:val="24"/>
          <w:szCs w:val="24"/>
          <w:lang w:val="en"/>
        </w:rPr>
        <w:t>The proposed theory is as follows in light of the previous description :</w:t>
      </w:r>
    </w:p>
    <w:p w14:paraId="3601951D" w14:textId="77777777" w:rsidR="001C4DCB" w:rsidRDefault="001C4DCB" w:rsidP="00B81BF8">
      <w:pPr>
        <w:jc w:val="both"/>
        <w:rPr>
          <w:rFonts w:ascii="Times New Roman" w:hAnsi="Times New Roman" w:cs="Times New Roman"/>
          <w:sz w:val="24"/>
          <w:szCs w:val="24"/>
          <w:lang w:val="en"/>
        </w:rPr>
      </w:pPr>
      <w:r w:rsidRPr="001C4DCB">
        <w:rPr>
          <w:rFonts w:ascii="Times New Roman" w:hAnsi="Times New Roman" w:cs="Times New Roman"/>
          <w:b/>
          <w:bCs/>
          <w:sz w:val="24"/>
          <w:szCs w:val="24"/>
          <w:lang w:val="en"/>
        </w:rPr>
        <w:t>H1</w:t>
      </w:r>
      <w:r>
        <w:rPr>
          <w:rFonts w:ascii="Times New Roman" w:hAnsi="Times New Roman" w:cs="Times New Roman"/>
          <w:sz w:val="24"/>
          <w:szCs w:val="24"/>
          <w:lang w:val="en"/>
        </w:rPr>
        <w:t>: Incoterms has a positive effect on competiti</w:t>
      </w:r>
      <w:r w:rsidR="00EC3899">
        <w:rPr>
          <w:rFonts w:ascii="Times New Roman" w:hAnsi="Times New Roman" w:cs="Times New Roman"/>
          <w:sz w:val="24"/>
          <w:szCs w:val="24"/>
          <w:lang w:val="en"/>
        </w:rPr>
        <w:t>ve</w:t>
      </w:r>
      <w:r>
        <w:rPr>
          <w:rFonts w:ascii="Times New Roman" w:hAnsi="Times New Roman" w:cs="Times New Roman"/>
          <w:sz w:val="24"/>
          <w:szCs w:val="24"/>
          <w:lang w:val="en"/>
        </w:rPr>
        <w:t xml:space="preserve"> advantage</w:t>
      </w:r>
    </w:p>
    <w:p w14:paraId="75C248F5" w14:textId="77777777" w:rsidR="001C4DCB" w:rsidRPr="00B81BF8" w:rsidRDefault="001C4DCB" w:rsidP="00B81BF8">
      <w:pPr>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val="en-US" w:eastAsia="en-ID"/>
        </w:rPr>
        <w:t xml:space="preserve">3.2 Effect </w:t>
      </w:r>
      <w:r w:rsidR="007A4DE7">
        <w:rPr>
          <w:rFonts w:ascii="Times New Roman" w:eastAsia="Times New Roman" w:hAnsi="Times New Roman" w:cs="Times New Roman"/>
          <w:sz w:val="24"/>
          <w:szCs w:val="24"/>
          <w:lang w:val="en-US" w:eastAsia="en-ID"/>
        </w:rPr>
        <w:t xml:space="preserve">of </w:t>
      </w:r>
      <w:r>
        <w:rPr>
          <w:rFonts w:ascii="Times New Roman" w:eastAsia="Times New Roman" w:hAnsi="Times New Roman" w:cs="Times New Roman"/>
          <w:sz w:val="24"/>
          <w:szCs w:val="24"/>
          <w:lang w:val="en-US" w:eastAsia="en-ID"/>
        </w:rPr>
        <w:t>Relational Resources on Competitive Advantage</w:t>
      </w:r>
    </w:p>
    <w:p w14:paraId="3975CD86" w14:textId="03AAA98D" w:rsidR="00010093" w:rsidRDefault="00010093" w:rsidP="00524D94">
      <w:pPr>
        <w:pStyle w:val="ListParagraph"/>
        <w:tabs>
          <w:tab w:val="left" w:pos="284"/>
        </w:tabs>
        <w:ind w:left="0"/>
        <w:jc w:val="both"/>
        <w:rPr>
          <w:rStyle w:val="rynqvb"/>
          <w:rFonts w:ascii="Times New Roman" w:hAnsi="Times New Roman" w:cs="Times New Roman"/>
          <w:sz w:val="24"/>
          <w:szCs w:val="24"/>
        </w:rPr>
      </w:pPr>
      <w:r w:rsidRPr="00010093">
        <w:rPr>
          <w:rFonts w:ascii="Times New Roman" w:hAnsi="Times New Roman" w:cs="Times New Roman"/>
          <w:sz w:val="24"/>
          <w:szCs w:val="24"/>
        </w:rPr>
        <w:t xml:space="preserve">Several previous studies have found the </w:t>
      </w:r>
      <w:r w:rsidR="008D4DE1">
        <w:rPr>
          <w:rFonts w:ascii="Times New Roman" w:hAnsi="Times New Roman" w:cs="Times New Roman"/>
          <w:sz w:val="24"/>
          <w:szCs w:val="24"/>
        </w:rPr>
        <w:t>e</w:t>
      </w:r>
      <w:r w:rsidRPr="00010093">
        <w:rPr>
          <w:rFonts w:ascii="Times New Roman" w:hAnsi="Times New Roman" w:cs="Times New Roman"/>
          <w:sz w:val="24"/>
          <w:szCs w:val="24"/>
        </w:rPr>
        <w:t xml:space="preserve">ffect of positive and significant relational resources </w:t>
      </w:r>
      <w:r w:rsidR="007A4DE7">
        <w:rPr>
          <w:rFonts w:ascii="Times New Roman" w:hAnsi="Times New Roman" w:cs="Times New Roman"/>
          <w:sz w:val="24"/>
          <w:szCs w:val="24"/>
        </w:rPr>
        <w:t>on</w:t>
      </w:r>
      <w:r w:rsidRPr="00010093">
        <w:rPr>
          <w:rFonts w:ascii="Times New Roman" w:hAnsi="Times New Roman" w:cs="Times New Roman"/>
          <w:sz w:val="24"/>
          <w:szCs w:val="24"/>
        </w:rPr>
        <w:t xml:space="preserve"> competitive advantage. </w:t>
      </w:r>
      <w:r w:rsidR="00AC506E">
        <w:rPr>
          <w:rFonts w:ascii="Times New Roman" w:hAnsi="Times New Roman" w:cs="Times New Roman"/>
          <w:sz w:val="24"/>
          <w:szCs w:val="24"/>
        </w:rPr>
        <w:t>P</w:t>
      </w:r>
      <w:r w:rsidR="006E05F7">
        <w:rPr>
          <w:rFonts w:ascii="Times New Roman" w:hAnsi="Times New Roman" w:cs="Times New Roman"/>
          <w:sz w:val="24"/>
          <w:szCs w:val="24"/>
        </w:rPr>
        <w:t xml:space="preserve">revious research also illustrated the strategic significance of relational resources by highlighting how they </w:t>
      </w:r>
      <w:r w:rsidR="00AC506E">
        <w:rPr>
          <w:rFonts w:ascii="Times New Roman" w:hAnsi="Times New Roman" w:cs="Times New Roman"/>
          <w:sz w:val="24"/>
          <w:szCs w:val="24"/>
        </w:rPr>
        <w:t>significantly impact</w:t>
      </w:r>
      <w:r w:rsidR="006E05F7">
        <w:rPr>
          <w:rFonts w:ascii="Times New Roman" w:hAnsi="Times New Roman" w:cs="Times New Roman"/>
          <w:sz w:val="24"/>
          <w:szCs w:val="24"/>
        </w:rPr>
        <w:t xml:space="preserve"> businesses' competitive advantage.</w:t>
      </w:r>
      <w:r w:rsidRPr="00010093">
        <w:rPr>
          <w:rFonts w:ascii="Times New Roman" w:hAnsi="Times New Roman" w:cs="Times New Roman"/>
          <w:sz w:val="24"/>
          <w:szCs w:val="24"/>
        </w:rPr>
        <w:t xml:space="preserve"> </w:t>
      </w:r>
      <w:r w:rsidRPr="00010093">
        <w:rPr>
          <w:rFonts w:ascii="Times New Roman" w:hAnsi="Times New Roman" w:cs="Times New Roman"/>
          <w:sz w:val="24"/>
          <w:szCs w:val="24"/>
        </w:rPr>
        <w:fldChar w:fldCharType="begin" w:fldLock="1"/>
      </w:r>
      <w:r w:rsidR="007A4DE7">
        <w:rPr>
          <w:rFonts w:ascii="Times New Roman" w:hAnsi="Times New Roman" w:cs="Times New Roman"/>
          <w:sz w:val="24"/>
          <w:szCs w:val="24"/>
        </w:rPr>
        <w:instrText>ADDIN CSL_CITATION {"citationItems":[{"id":"ITEM-1","itemData":{"ISSN":"0969-5931","author":[{"dropping-particle":"","family":"Ling-Yee","given":"Li","non-dropping-particle":"","parse-names":false,"suffix":""},{"dropping-particle":"","family":"Ogunmokun","given":"Gabriel O","non-dropping-particle":"","parse-names":false,"suffix":""}],"container-title":"International Business Review","id":"ITEM-1","issue":"4","issued":{"date-parts":[["2001"]]},"page":"399-420","publisher":"Elsevier","title":"The influence of interfirm relational capabilities on export advantage and performance: an empirical analysis","type":"article-journal","volume":"10"},"uris":["http://www.mendeley.com/documents/?uuid=40f9583a-5ad6-460a-a0e6-5d9f633828ef"]},{"id":"ITEM-2","itemData":{"ISSN":"1847-9790","author":[{"dropping-particle":"","family":"Karia","given":"Noorliza","non-dropping-particle":"","parse-names":false,"suffix":""},{"dropping-particle":"","family":"Wong","given":"Chee Yew","non-dropping-particle":"","parse-names":false,"suffix":""},{"dropping-particle":"","family":"Asaari","given":"Muhammad Hasmi Abu Hassan","non-dropping-particle":"","parse-names":false,"suffix":""},{"dropping-particle":"","family":"Lai","given":"Kee-hung","non-dropping-particle":"","parse-names":false,"suffix":""}],"container-title":"International journal of engineering business management","id":"ITEM-2","issued":{"date-parts":[["2015"]]},"page":"9","publisher":"SAGE Publications Sage UK: London, England","title":"The effects of resource bundling on third-party logistics providers' performance","type":"article-journal","volume":"7"},"uris":["http://www.mendeley.com/documents/?uuid=08755042-3ba3-4c44-904b-5444e082b978"]}],"mendeley":{"formattedCitation":"(Karia et al., 2015a; Ling-Yee and Ogunmokun, 2001)","manualFormatting":"(Karia et al., 2015a; Ling-Yee and Ogunmokun, 2001).","plainTextFormattedCitation":"(Karia et al., 2015a; Ling-Yee and Ogunmokun, 2001)","previouslyFormattedCitation":"(Karia et al., 2015a; Ling-Yee and Ogunmokun, 2001)"},"properties":{"noteIndex":0},"schema":"https://github.com/citation-style-language/schema/raw/master/csl-citation.json"}</w:instrText>
      </w:r>
      <w:r w:rsidRPr="00010093">
        <w:rPr>
          <w:rFonts w:ascii="Times New Roman" w:hAnsi="Times New Roman" w:cs="Times New Roman"/>
          <w:sz w:val="24"/>
          <w:szCs w:val="24"/>
        </w:rPr>
        <w:fldChar w:fldCharType="separate"/>
      </w:r>
      <w:r w:rsidRPr="00010093">
        <w:rPr>
          <w:rFonts w:ascii="Times New Roman" w:hAnsi="Times New Roman" w:cs="Times New Roman"/>
          <w:noProof/>
          <w:sz w:val="24"/>
          <w:szCs w:val="24"/>
        </w:rPr>
        <w:t>(Karia et al., 2015a; Ling-Yee and Ogunmokun, 2001).</w:t>
      </w:r>
      <w:r w:rsidRPr="00010093">
        <w:rPr>
          <w:rFonts w:ascii="Times New Roman" w:hAnsi="Times New Roman" w:cs="Times New Roman"/>
          <w:sz w:val="24"/>
          <w:szCs w:val="24"/>
        </w:rPr>
        <w:fldChar w:fldCharType="end"/>
      </w:r>
      <w:r w:rsidRPr="00010093">
        <w:rPr>
          <w:rFonts w:ascii="Times New Roman" w:hAnsi="Times New Roman" w:cs="Times New Roman"/>
          <w:sz w:val="24"/>
          <w:szCs w:val="24"/>
        </w:rPr>
        <w:t xml:space="preserve"> </w:t>
      </w:r>
      <w:r w:rsidRPr="00010093">
        <w:rPr>
          <w:rStyle w:val="rynqvb"/>
          <w:rFonts w:ascii="Times New Roman" w:hAnsi="Times New Roman" w:cs="Times New Roman"/>
          <w:sz w:val="24"/>
          <w:szCs w:val="24"/>
        </w:rPr>
        <w:t xml:space="preserve"> Organizational resilience as a resource-based ability to utilize insights into psychological capital and relational resources becomes </w:t>
      </w:r>
      <w:r w:rsidR="007A4DE7">
        <w:rPr>
          <w:rStyle w:val="rynqvb"/>
          <w:rFonts w:ascii="Times New Roman" w:hAnsi="Times New Roman" w:cs="Times New Roman"/>
          <w:sz w:val="24"/>
          <w:szCs w:val="24"/>
        </w:rPr>
        <w:t>essential</w:t>
      </w:r>
      <w:r w:rsidRPr="00010093">
        <w:rPr>
          <w:rStyle w:val="rynqvb"/>
          <w:rFonts w:ascii="Times New Roman" w:hAnsi="Times New Roman" w:cs="Times New Roman"/>
          <w:sz w:val="24"/>
          <w:szCs w:val="24"/>
        </w:rPr>
        <w:t xml:space="preserve"> </w:t>
      </w:r>
      <w:r w:rsidRPr="00010093">
        <w:rPr>
          <w:rStyle w:val="rynqvb"/>
          <w:rFonts w:ascii="Times New Roman" w:hAnsi="Times New Roman" w:cs="Times New Roman"/>
          <w:sz w:val="24"/>
          <w:szCs w:val="24"/>
        </w:rPr>
        <w:fldChar w:fldCharType="begin" w:fldLock="1"/>
      </w:r>
      <w:r w:rsidR="00D566CE">
        <w:rPr>
          <w:rStyle w:val="rynqvb"/>
          <w:rFonts w:ascii="Times New Roman" w:hAnsi="Times New Roman" w:cs="Times New Roman"/>
          <w:sz w:val="24"/>
          <w:szCs w:val="24"/>
        </w:rPr>
        <w:instrText>ADDIN CSL_CITATION {"citationItems":[{"id":"ITEM-1","itemData":{"DOI":"10.1177/10422587211046545","ISSN":"10422587 (ISSN)","abstract":"In the context of the external disruption presented by the COVID-19 pandemic, we investigate (1) how individual-level resilience and inter-functional coordination relate to organizational resilience and (2) the link between organizational resilience and firm performance. We view organizational resilience as a resource-based capability and draw on insights regarding psychological capital and relational resources to inform our hypotheses. Our hypotheses are tested with a time-lagged, multi-level study of young technology ventures. The results show that when such firms are resilient, they tend to perform significantly better in a crisis. Further, organizational resilience is positively influenced by the individual resilience of top management team members, as well as inter-functional coordination. We discuss implications for theory and practice and suggest avenues for research on resilience in entrepreneurship. © The Author(s) 2021.","author":[{"dropping-particle":"","family":"Anwar","given":"A","non-dropping-particle":"","parse-names":false,"suffix":""},{"dropping-particle":"","family":"Coviello","given":"N","non-dropping-particle":"","parse-names":false,"suffix":""},{"dropping-particle":"","family":"Rouziou","given":"M","non-dropping-particle":"","parse-names":false,"suffix":""}],"container-title":"Entrepreneurship: Theory and Practice","id":"ITEM-1","issue":"3","issued":{"date-parts":[["2023"]]},"language":"English","note":"Cited By :12\n\nExport Date: 3 June 2023\n\nCorrespondence Address: Coviello, N.; Lazaridis School of Business and Economics, Canada; email: ncoviello@wlu.ca\n\nFunding details: Social Sciences and Humanities Research Council of Canada, SSHRC, 435-2017-1377\n\nFunding text 1: We are grateful to the research support and insights provided by Anne Domurath, Sarah Wilner, Chatura Ranaweera, Asfiya Taji, and Andrea Reaume. This paper draws on research funded by the Social Sciences and Humanities Research Council, Grant 435-2017-1377.\n\nReferences: Aguinis, H., Gottfredson, R.K., Culpepper, S.A., Best-practice recommendations for estimating cross-level interaction effects using multilevel modeling (2013) Journal of Management, 39 (6), pp. 1490-1528; \nAlsos, G.A., Isaksen, E.J., Ljunggren, E., New venture financing and subsequent business growth in men–and women–led businesses (2006) Entrepreneurship Theory and Practice, 30 (5), pp. 667-686;\nAnderson, B.S., Wennberg, K., McMullen, J.S., Enhancing quantitative theory-testing entrepreneurship research (2019) Journal of Business Venturing, 34 (5), p. 105928;\nAntonakis, J., Bendahan, S., Jacquart, P., Lalive, R., On making causal claims: A review and recommendations (2010) The Leadership Quarterly, 21 (6), pp. 1086-1120;\nArend, R.J., Entrepreneurship and dynamic capabilities: How firm age and size affect the ‘capability enhancement–SME performance’ relationship (2014) Small Business Economics, 42 (1), pp. 33-57;\nArregle, J.L., Hitt, M.A., Sirmon, D.G., Very, P., The development of organizational social capital: Attributes of family firms (2007) Journal of Management Studies, 44 (1), pp. 73-95;\nAtuahene-Gima, K., Resolving the capability–rigidity paradox in new product innovation (2005) Journal of Marketing, 69 (4), pp. 61-83;\nAutio, E., Pathak, S., Wennberg, K., Consequences of cultural practices for entrepreneurial behaviors (2013) Journal of International Business Studies, 44 (4), pp. 334-362;\nBaron, R.M., Kenny, D.A., The moderator–mediator variable distinction in social psychological research: Conceptual, strategic, and statistical considerations (1986) Journal of Personality and Social Psychology, 51 (6), p. 1173;\nBaron, R.A., Tang, J., The role of entrepreneurs in firm-level innovation: Joint effects of positive affect, creativity, and environmental dynamism (2011) Journal of Business Venturing, 26 (1), pp. 49-60;\nBonanno, G.A., Loss, trauma, and human resilience: Have we underestimated the human capacity to thrive after extremely aversive events? (2004) American Psychologist, 59 (1), pp. 20-28;\nBonanno, G.A., Brewin, C.R., Kaniasty, K., Greca, A.M.L., Weighing the costs of disaster: Consequences, risks, and resilience in individuals, families, and communities (2010) Psychological Science in the Public Interest, 11 (1), pp. 1-49;\nBorusyak, K., Hull, P., (2020) Non-random exposure to exogenous shocks: Theory and applications, , (No. w27845), Cambridge, MA, USA, National Bureau of Economic Research;\nBrandon‐Jones, E., Squire, B., Autry, C.W., Petersen, K.J., A contingent resource-based perspective of supply chain resilience and robustness (2014) Journal of Supply Chain Management, 50 (3), pp. 55-73;\nBrinkerink, J., Rondi, E., When can families fill voids? Firms’ reliance on formal and informal institutions in R&amp;amp;D decisions (2021) Entrepreneurship Theory and Practice, 45 (2), pp. 291-318;\nBrown, R., Rocha, A., Entrepreneurial uncertainty during the COVID-19 crisis: Mapping the temporal dynamics of entrepreneurial finance (2020) Journal of Business Venturing Insights, 14, p. e00174. , https://doi.org/10.1016/j.jbvi.2020.e00174;\nBullough, A., Renko, M., Entrepreneurial resilience during challenging times (2013) Business Horizons, 56 (3), pp. 343-350;\nBullough, A., Renko, M., Myatt, T., Danger zone entrepreneurs: The importance of resilience and self–efficacy for entrepreneurial intentions (2014) Entrepreneurship Theory and Practice, 38 (3), pp. 473-499;\nChadwick, I.C., Raver, J.L., Psychological resilience and its downstream effects for business survival in nascent entrepreneurship (2020) Entrepreneurship Theory and Practice, 44 (2), pp. 233-255;\nChandler, G.N., Hanks, S.H., Market attractiveness, resource-based capabilities, venture strategies, and venture performance (1994) Journal of Business Venturing, 9 (4), pp. 331-349;\nCoviello, N., Winklhofer, H., Hamilton, K., Marketing practices and performance of small service firms: An examination in the tourism accommodation sector (2006) Journal of Service Research, 9 (1), pp. 38-58;\nCovin, J.G., Garrett, R.P., Jr., Gupta, J.P., Kuratko, D.F., Shepherd, D.A., The interdependence of planning and learning among internal corporate ventures (2018) Entrepreneurship Theory and Practice, 42 (4), pp. 537-570;\nCovin, J.G., Green, K.M., Slevin, D.P., Strategic process effects on the entrepreneurial orientation–sales growth rate relationship (2006) Entrepreneurship Theory and Practice, 30 (1), pp. 57-81;\nD’Aveni, R.A., MacMillan, I.C., Crisis and the content of managerial communications: A study of the focus of attention of top managers in surviving and failing firms (1990) Administrative Science Quarterly, 35 (4), pp. 634-657;\nDavidsson, P., Gordon, S.R., Much ado about nothing? The surprising persistence of nascent entrepreneurs through macroeconomic crisis (2016) Entrepreneurship Theory and Practice, 40 (4), pp. 915-941;\nDe Carolis, D.M., Yang, Y., Deeds, D.L., Nelling, E., Weathering the storm: The benefit of resources to high-technology ventures navigating adverse events (2009) Strategic Entrepreneurship Journal, 3 (2), pp. 147-160;\nDe Clercq, D., Dimov, D., Belausteguigoitia, I., Perceptions of adverse work conditions and innovative behavior: The buffering roles of relational resources (2016) Entrepreneurship Theory and Practice, 40 (3), pp. 515-542;\nDesJardine, M., Bansal, P., Yang, Y., Bouncing back: Building resilience through social and environmental practices in the context of the 2008 global financial crisis (2019) Journal of Management, 45 (4), pp. 1434-1460;\nDienes, Z., Using Bayes to get the most out of non-significant results (2014) Frontiers in Psychology, 5, p. 781;\nDoern, R., Knocked down but not out and fighting to go the distance: Small business responses to an unfolding crisis in the initial impact period (2021) Journal of Business Venturing Insights, 15, p. e00221;\nDoern, R., Williams, N., Vorley, T., Special issue on entrepreneurship and crises: Business as usual? An introduction and review of the literature (2019) Entrepreneurship &amp;amp; Regional Development, 31 (5-6), pp. 400-412;\nDomurath, A., Patzelt, H., Liebl, A., Does negative feedback impact new ventures’ organizational identity? The role of founding teams’ human capital and feedback source (2020) Journal of Business Venturing, 35 (3), p. 105987;\nEnsley, M.D., Pearce, C.L., Hmieleski, K.M., The moderating effect of environmental dynamism on the relationship between entrepreneur leadership behavior and new venture performance (2006) Journal of Business Venturing, 21 (2), pp. 243-263;\nEnsley, M.D., Pearson, A.W., Amason, A.C., Understanding the dynamics of new venture top management teams: Cohesion, conflict, and new venture performance (2002) Journal of Business Venturing, 17 (4), pp. 365-386;\nFlatten, T.C., Engelen, A., Möller, T., Brettel, M., How entrepreneurial firms profit from pricing capabilities: An examination of technology–based ventures (2015) Entrepreneurship Theory and Practice, 39 (5), pp. 111-1136;\nFornell, C., Larcker, D.F., Evaluating structural equation models with unobservable variables and measurement error (1981) Journal of Marketing Research, 18 (1), pp. 39-50;\nFredrickson, B.L., The role of positive emotions in positive psychology: The broaden-and-build theory of positive emotions (2001) American Psychologist, 56 (3), pp. 218-226;\nGiones, F., Brem, A., Pollack, J.M., Michaelis, T.L., Klyver, K., Brinckmann, J., Revising entrepreneurial action in response to exogenous shocks: Considering the COVID-19 pandemic (2020) Journal of Business Venturing Insights, 14, p. e00186. , https://doi.org/10.1016/j.jbvi.2020.e00186;\nGittell, J.H., Relationships and resilience: Care provider responses to pressures from managed care (2008) The Journal of Applied Behavioral Science, 44 (1), pp. 25-47;\nGittell, J.H., Cameron, K., Lim, S., Rivas, V., Relationships, layoffs, and organizational resilience: Airline industry responses to September 11 (2006) The Journal of Applied Behavioral Science, 42 (3), pp. 300-329;\nGrant, R.M., The resource-based theory of competitive advantage: Implications for strategy formulation (1991) California management review, 33 (3), pp. 114-135;\nGrube, L.E., Storr, V.H., Embedded entrepreneurs and post-disaster community recovery (2018) Entrepreneurship &amp;amp; Regional Development, 30 (7-8), pp. 800-821;\nHair, J.F., Anderson, R.E., Babin, B.J., Black, W.C., (2010) Multivariate data analysis: A global perspective, 7. , Pearson;\nHan, J.K., Kim, N., Srivastava, R.K., Market orientation and organizational performance: is innovation a missing link? (1998) Journal of Marketing, 62 (4), pp. 30-45;\nHausman, J.A., Specification tests in econometrics (1978) Econometrica: Journal of the Econometric Society, 46 (6), pp. 1251-1271;\nHerbane, B., Rethinking organizational resilience and strategic renewal in SMEs (2019) Entrepreneurship &amp;amp; Regional Development, 31 (5-6), pp. 476-495;\nHu, L.T., Bentler, P.M., Cutoff criteria for fit indexes in covariance structure analysis: Conventional criteria versus new alternatives (1999) Structural Equation Modeling: A Multidisciplinary Journal, 6 (1), pp. 1-55;\nJaworski, B.J., Kohli, A.K., Market orientation: Antecedents and consequences (1993) Journal of Marketing, 57 (3), pp. 53-70;\nJenkins, A.S., Wiklund, J., Brundin, E., Individual responses to firm failure: Appraisals, grief, and the influence of prior failure experience (2014) Journal of Business Venturing, 29 (1), pp. 17-33;\nJin, L., Madison, K., Kraiczy, N.D., Kellermanns, F.W., Crook, T.R., Xi, J., Entrepreneurial team composition characteristics and new venture performance: A meta–analysis (2017) Entrepreneurship Theory and Practice, 41 (5), pp. 743-771;\nKellermanns, F., Walter, J., Crook, T.R., Kemmerer, B., Narayanan, V., The resource‐based view in entrepreneurship: A content‐analytical comparison of researchers’ and entrepreneurs’ views (2016) Journal of Small Business Management, 54 (1), pp. 26-48;\nKing, D.D., Newman, A., Luthans, F., Not if, but when we need resilience in the workplace (2016) Journal of Organizational Behavior, 37 (5), pp. 782-786;\nKuckertz, A., Brändle, L., Gaudig, A., Hinderer, S., Morales Reyes, C.A., Prochotta, A., Steinbrink, K.M., Berger, E.S.C., Startups in times of crisis–A rapid response to the COVID-19 pandemic (2020) Journal of Business Venturing Insights, 13, p. e00169. , https://doi.org/10.1016/j.jbvi.2020.e00169;\nLehmann, D.R., McAlister, L., Staelin, R., Sophistication in research in marketing (2011) Journal of Marketing, 75 (4), pp. 155-165;\nLengnick-Hall, C.A., Beck, T.E., Adaptive fit versus robust transformation: How organizations respond to environmental change (2005) Journal of Management, 31 (5), pp. 738-757;\nLengnick-Hall, C.A., Beck, T.E., Lengnick-Hall, M.L., Developing a capacity for organizational resilience through strategic human resource management (2011) Human Resource Management Review, 21 (3), pp. 243-255;\nLinnenluecke, M.K., Resilience in business and management research: A review of influential publications and a research agenda (2017) International Journal of Management Reviews, 19 (1), pp. 4-30;\nLumpkin, G.T., Dess, G.G., Linking two dimensions of entrepreneurial orientation to firm performance: The moderating role of environment and industry life cycle (2001) Journal of Business Venturing, 16 (5), pp. 429-451;\nLuthans, F., Avey, J.B., Avolio, B.J., Peterson, S.J., The development and resulting performance impact of positive psychological capital (2010) Human Resource Development Quarterly, 21 (1), pp. 41-67;\nLuthans, F., Youssef, C.M., Emerging positive organizational behavior (2007) Journal of Management, 33 (3), pp. 321-349;\nLuthans, F., Youssef, C.M., Avolio, B.J., Psychological capital: Investing and developing positive organizational behavior (2007) Positive Organizational Behavior, 1 (2), pp. 9-24;\nMasten, A.S., Ordinary magic: Resilience processes in development (2001) American Psychologist, 56 (3), pp. 227-238;\nMaula, M., Stam, W., Enhancing rigor in quantitative entrepreneurship research (2020) Entrepreneurship Theory and Practice, 44 (6), pp. 1059-1090;\nMcKelvie, A., Wiklund, J., Brattström, A., Externally acquired or internally generated? Knowledge development and perceived environmental dynamism in new venture innovation (2018) Entrepreneurship Theory and Practice, 42 (1), pp. 24-46;\nMcNeish, D., Multilevel mediation with small samples: A cautionary note on the multilevel structural equation modeling framework (2017) Structural Equation Modeling: A Multidisciplinary Journal, 24 (4), pp. 609-625;\nMcNeish, D.M., Stapleton, L.M., The effect of small sample size on two-level model estimates: A review and illustration (2016) Educational Psychology Review, 28 (2), pp. 295-314;\nMiller, K.D., Risk and rationality in entrepreneurial processes (2007) Strategic Entrepreneurship Journal, 1 (1), pp. 57-74;\nMiller, D., Friesen, P.H., Innovation in conservative and entrepreneurial firms: Two models of strategic momentum (1982) Strategic Management Journal, 3 (1), pp. 1-25;\nMorgan, R.M., Hunt, S., Relationship-based competitive advantage: The role of relationship marketing in marketing strategy (1999) Journal of Business Research, 46 (3), pp. 281-290;\nNarver, J.C., Slater, S.F., The effect of a market orientation on business profitability (1990) Journal of Marketing, 54 (4), pp. 20-35;\nNiiya, Y., Crocker, J., Bartmess, E.N., From vulnerability to resilience: Learning orientations buffer contingent self-esteem from failure (2004) Psychological Science, 15 (12), pp. 801-805;\nOrtiz‐de‐Mandojana, N., Bansal, P., The long-term benefits of organizational resilience through sustainable business practices (2016) Strategic Management Journal, 37 (8), pp. 1615-1631;\nPodsakoff, P.M., MacKenzie, S.B., Lee, J.Y., Podsakoff, N.P., Common method biases in behavioral research: A critical review of the literature and recommended remedies (2003) Journal of Applied Psychology, 88 (5), p. 879;\nRaudenbush, S.W., Bryk, A.S., (2002) Hierarchical linear models: Applications and data analysis methods, 1. , Sage;\nReeves, M., Whitaker, K., A guide to building a more resilient business (2020) Harvard Business Review, , https://hbr.org/2020/07/a-guide-to-building-a-more-resilient-business, (, July 2;\nReivich, K., Shatté, A., (2002) The resilience factor: 7 essential skills for overcoming life’s inevitable obstacles, , Broadway Books;\nRenko, M., Carsrud, A., Brännback, M., The effect of a market orientation, entrepreneurial orientation, and technological capability on innovativeness: A study of young biotechnology ventures in the United States and in Scandinavia (2009) Journal of Small Business Management, 47 (3), pp. 331-369;\nRodríguez-Sánchez, A., Guinot, J., Chiva, R., López-Cabrales, Á., How to emerge stronger: Antecedents and consequences of organizational resilience (2019) Journal of Management &amp;amp; Organization, 27 (3), pp. 1-18. , https://doi.org/10.1017/jmo.2019.5;\nRouziès, D., Hulland, J., Does marketing and sales integration always pay off? Evidence from a social capital perspective (2014) Journal of the Academy of Marketing Science, 42 (5), pp. 511-527;\nRouziou, M., Dugan, R., An introduction to an old acquaintance: Using Bayesian inference in sales research (2020) Journal of Personal Selling &amp;amp; Sales Management, 40 (2), pp. 114-131;\nRutherford, M.W., Kuratko, D.F., Holt, D.T., Examining the link between “familiness” and performance: Can the F–PEC untangle the family business theory jungle? (2008) Entrepreneurship Theory and Practice, 32 (6), pp. 1089-1109;\nRutz, O.J., Watson, G.F., Endogeneity and marketing strategy research: An overview (2019) Journal of the Academy of Marketing Science, 47 (3), pp. 479-498;\nSaini, A., Johnson, J.L., Organizational capabilities in e-commerce: An empirical investigation of e-brokerage service providers (2005) Journal of the Academy of Marketing Science, 33 (3), pp. 360-375;\nSantoro, G., Bertoldi, B., Giachino, C., Candelo, E., Exploring the relationship between entrepreneurial resilience and success: The moderating role of stakeholders' engagement (2018) Journal of Business Research, 119, pp. 142-150;\nShepherd, D., COVID 19 and entrepreneurship: Time to pivot? (2020) Journal of Management Studies, 57 (8), pp. 1750-1753;\nShepherd, D.A., Williams, T.A., Local venturing as compassion organizing in the aftermath of a natural disaster: The role of localness and community in reducing suffering (2014) Journal of Management Studies, 51 (6), pp. 952-994;\nShrader, R., Siegel, D.S., Assessing the relationship between human capital and firm performance: Evidence from technology–based new ventures (2007) Entrepreneurship Theory and Practice, 31 (6), pp. 893-908;\nSinclair, V.G., Wallston, K.A., The development and psychometric evaluation of the brief resilient coping scale (2004) Assessment, 11 (1), pp. 94-101;\nSmallbone, D., Deakins, D., Battisti, M., Kitching, J., Small business responses to a major economic downturn: Empirical perspectives from New Zealand and the United Kingdom (2012) International Small Business Journal, 30 (7), pp. 754-777;\nStam, W., Arzlanian, S., Elfring, T., Social capital of entrepreneurs and small firm performance: A meta-analysis of contextual and methodological moderators (2014) Journal of Business Venturing, 29 (1), pp. 152-173;\nStoverink, A.C., Kirkman, B.L., Mistry, S., Rosen, B., Bouncing back together: Toward a theoretical model of work team resilience (2020) Academy of Management Review, 45 (2), pp. 395-422;\nSutcliffe, K.M., Vogus, T.J., Organizing for resilience (2003) Positive organizational scholarship: Foundations of a new discipline, pp. 94-110. , Cameron K.S., Dutton J.E., Quinn R.E., (eds), Berrett-Koehler, (Eds.), : (., -;\nTeece, D.J., Pisano, G., Shuen, A., Dynamic capabilities and strategic management (1997) Strategic Management Journal, 18 (7), pp. 509-533;\nTugade, M.M., Fredrickson, B.L., Barrett, L.F., Psychological resilience and positive emotional granularity: Examining the benefits of positive emotions on coping and health (2004) Journal of Personality, 72 (6), pp. 1161-1190;\nUnger, J.M., Rauch, A., Frese, M., Rosenbusch, N., Human capital and entrepreneurial success: A meta-analytical review (2011) Journal of Business Venturing, 26 (3), pp. 341-358;\nVandeWalle, D., Development and validation of a work domain goal orientation instrument (1997) Educational and Psychological Measurement, 57 (6), pp. 995-1015;\nVanhove, A.J., Herian, M.N., Perez, A.L.U., Harms, P.D., Lester, P.B., Can resilience be developed at work? A meta-analytic review of resilience-building programme effectiveness (2016) Journal of Occupational and Organizational Psychology, 89 (2), pp. 278-307;\nVolberda, H.W., Foss, N.J., Lyles, M.A., Perspective—Absorbing the concept of absorptive capacity: How to realize its potential in the organization field (2010) Organization Science, 21 (4), pp. 931-951;\nWalter, A., Auer, M., Ritter, T., The impact of network capabilities and entrepreneurial orientation on university spin-off performance (2006) Journal of Business Venturing, 21 (4), pp. 541-567;\nWeick, K.E., (1995) Sensemaking in organizations, 3. , Sage;\nWeick, K.E., Sutcliffe, K.M., Obstfeld, D., Organizing and the process of sensemaking (2005) Organization Science, 16 (4), pp. 409-421;\nWiklund, J., Shepherd, D., Entrepreneurial orientation and small business performance: A configurational approach (2005) Journal of Business Venturing, 20 (1), pp. 71-91;\nWilliams, T.A., Gruber, D.A., Sutcliffe, K.M., Shepherd, D.A., Zhao, E.Y., Organizational response to adversity: Fusing crisis management and resilience research streams (2017) Academy of Management Annals, 11 (2), pp. 733-769;\nWilliams, T.A., Shepherd, D.A., Building resilience or providing sustenance: Different paths of emergent ventures in the aftermath of the Haiti earthquake (2016) Academy of Management Journal, 59 (6), pp. 2069-2102;\nWooldridge, J.M., (2010) Econometric analysis of cross section and panel data, , MIT press;\nWooten, L.P., Crane, P., Generating dynamic capabilities through a humanistic work ideology: The case of a certified-nurse midwife practice in a professional bureaucracy (2004) American Behavioral Scientist, 47 (6), pp. 848-866;\nYli‐Renko, H., Autio, E., Sapienza, H.J., Social capital, knowledge acquisition, and knowledge exploitation in young technology‐based firms (2001) Strategic Management Journal, 22 (6), pp. 587-613;\nZhang, Z., Zyphur, M.J., Preacher, K.J., Testing multilevel mediation using hierarchical linear models: Problems and solutions (2009) Organizational Research Methods, 12 (4), pp. 695-719;\nZhou, K.Z., Wu, F., Technological capability, strategic flexibility, and product innovation (2010) Strategic Management Journal, 31 (5), pp. 547-561","page":"864-892","publisher":"SAGE Publications Ltd","publisher-place":"Lazaridis School of Business and Economics, Wilfrid Laurier University, Waterloo, ON, Canada","title":"Weathering a Crisis: A Multi-Level Analysis of Resilience in Young Ventures","type":"article-journal","volume":"47"},"uris":["http://www.mendeley.com/documents/?uuid=105be339-3cc7-4df3-b170-29fb792f40b4"]}],"mendeley":{"formattedCitation":"(Anwar et al., 2023)","manualFormatting":"(Anwar et al., 2023).","plainTextFormattedCitation":"(Anwar et al., 2023)","previouslyFormattedCitation":"(Anwar et al., 2023)"},"properties":{"noteIndex":0},"schema":"https://github.com/citation-style-language/schema/raw/master/csl-citation.json"}</w:instrText>
      </w:r>
      <w:r w:rsidRPr="00010093">
        <w:rPr>
          <w:rStyle w:val="rynqvb"/>
          <w:rFonts w:ascii="Times New Roman" w:hAnsi="Times New Roman" w:cs="Times New Roman"/>
          <w:sz w:val="24"/>
          <w:szCs w:val="24"/>
        </w:rPr>
        <w:fldChar w:fldCharType="separate"/>
      </w:r>
      <w:r w:rsidRPr="00010093">
        <w:rPr>
          <w:rStyle w:val="rynqvb"/>
          <w:rFonts w:ascii="Times New Roman" w:hAnsi="Times New Roman" w:cs="Times New Roman"/>
          <w:noProof/>
          <w:sz w:val="24"/>
          <w:szCs w:val="24"/>
        </w:rPr>
        <w:t>(Anwar et al., 2023).</w:t>
      </w:r>
      <w:r w:rsidRPr="00010093">
        <w:rPr>
          <w:rStyle w:val="rynqvb"/>
          <w:rFonts w:ascii="Times New Roman" w:hAnsi="Times New Roman" w:cs="Times New Roman"/>
          <w:sz w:val="24"/>
          <w:szCs w:val="24"/>
        </w:rPr>
        <w:fldChar w:fldCharType="end"/>
      </w:r>
      <w:r w:rsidRPr="00010093">
        <w:rPr>
          <w:rStyle w:val="rynqvb"/>
          <w:rFonts w:ascii="Times New Roman" w:hAnsi="Times New Roman" w:cs="Times New Roman"/>
          <w:sz w:val="24"/>
          <w:szCs w:val="24"/>
        </w:rPr>
        <w:t xml:space="preserve"> </w:t>
      </w:r>
      <w:r w:rsidR="00730564">
        <w:rPr>
          <w:rStyle w:val="rynqvb"/>
          <w:rFonts w:ascii="Times New Roman" w:hAnsi="Times New Roman" w:cs="Times New Roman"/>
          <w:sz w:val="24"/>
          <w:szCs w:val="24"/>
        </w:rPr>
        <w:t xml:space="preserve">An agile business can reorganize its resources and integrate them with relational resources, creating goods that appeal to customers and boosting sales </w:t>
      </w:r>
      <w:r>
        <w:rPr>
          <w:rStyle w:val="rynqvb"/>
          <w:rFonts w:ascii="Times New Roman" w:hAnsi="Times New Roman" w:cs="Times New Roman"/>
          <w:sz w:val="24"/>
          <w:szCs w:val="24"/>
        </w:rPr>
        <w:fldChar w:fldCharType="begin" w:fldLock="1"/>
      </w:r>
      <w:r w:rsidR="007A4DE7">
        <w:rPr>
          <w:rStyle w:val="rynqvb"/>
          <w:rFonts w:ascii="Times New Roman" w:hAnsi="Times New Roman" w:cs="Times New Roman"/>
          <w:sz w:val="24"/>
          <w:szCs w:val="24"/>
        </w:rPr>
        <w:instrText>ADDIN CSL_CITATION {"citationItems":[{"id":"ITEM-1","itemData":{"DOI":"10.1007/978-3-031-08093-7_50","ISBN":"23673370 (ISSN); 9783031080920 (ISBN)","abstract":"Nowadays, valuable, rare, imperfectly imitable, and non-substitutable (VRIN) resource that is essential for a firm to survive in a turbulent environment might reside inside an alliance. A collaboration that benefits all alliance members is an alternative strategy, where alliance members will be able to use a relational resource, without any need to invest or acquire it. Utilization of relational resource by alliance members can create a relational rent, a supernormal profit that can be enjoyed by alliance members and will not be achieved by a firm individually. Supply chain collaboration ensures a stable supply for a firm as well as lower transaction cost. Supply chain collaboration also increases the ability of the firm to sense and respond rapidly, properly, and efficiently to environmental change, which means that supply chain collaboration promotes organizational agility. An agile firm will be able to reconfigure owned resources and combined them with a relational resource that potentially results on the ability to develop products that fit the market and increase revenue and at the end may increase relational rent. Our literature review finds that supply chain collaboration has a positive effect on relational rent, both directly and through the development of organizational agility. © 2023, The Author(s), under exclusive license to Springer Nature Switzerland AG.","author":[{"dropping-particle":"","family":"Tisnasasmita","given":"B J","non-dropping-particle":"","parse-names":false,"suffix":""},{"dropping-particle":"","family":"Muafi","given":"M","non-dropping-particle":"","parse-names":false,"suffix":""},{"dropping-particle":"","family":"Isfianadewi","given":"D","non-dropping-particle":"","parse-names":false,"suffix":""},{"dropping-particle":"","family":"Prajogo","given":"W","non-dropping-particle":"","parse-names":false,"suffix":""}],"container-title":"International Conference on Business and Technology,  ICBT 2021","editor":[{"dropping-particle":"","family":"B.","given":"Alareeni","non-dropping-particle":"","parse-names":false,"suffix":""},{"dropping-particle":"","family":"A.","given":"Hamdan","non-dropping-particle":"","parse-names":false,"suffix":""}],"id":"ITEM-1","issued":{"date-parts":[["2023"]]},"language":"English","note":"Conference code: 281539\n\nExport Date: 3 June 2023\n\nCorrespondence Address: Muafi, M.; Department of Management, Indonesia; email: muafi@uii.ac.id\n\nReferences: Al-Omoush, K.S., Simón-Moya, V., Sendra-García, J., The impact of social capital and collaborative knowledge creation on e-business proactiveness and organizational agility in responding to the COVID-19 crisis (2020) J. Innov. Knowl., 5 (4), pp. 279-288. , https://doi.org/10.1016/j.jik.2020.10.002; \nAshrafi, A., Ravasan, A.Z., Trkman, P., Afshari, S., The role of business analytics capabilities in bolstering firms’ agility and performance (2019) Int. J. Inf. Manage., 47, pp. 1-15. , https://doi.org/10.1016/j.ijinfomgt.2018.12.005;\nBaškarada, S., Koronios, A., The 5S organizational agility framework: A dynamic capabilities perspective (2018) Int. J. Organ. Anal., 26 (2), pp. 331-342. , https://doi.org/10.1108/IJOA-05-2017-1163;\nChi, M., Huang, R., George, J.F., Collaboration in demand-driven supply chain: Based on a perspective of governance and IT-business strategic alignment (2020) Int. J. Inf. Manage., 52. , https://doi.org/10.1016/j.ijinfomgt.2019.102062;\nDubey, R., Altay, N., Gunasekaran, A., Blome, C., Papadopoulos, T., Childe, S.J., Supply chain agility, adaptability and alignment: Empirical evidence from the Indian auto components industry (2018) Int. J. Oper. Prod. Manag, 29 (1), pp. 118-139;\nDubey, R., Gunasekaran, A., Childe, S.J., Big data analytics capability in supply chain agility: The moderating effect of organizational flexibility (2019) Manag. Decis., 57 (8), pp. 2092-2112. , https://doi.org/10.1108/MD-01-2018-0119;\nDyer, J.H., Singh, H.: The relational view: cooperative strategy and sources of interorganizational competitive advantage. Acad. Manag. Rev. 23(4), 660–679 (1998). https://doi.org/10.5465/AMR. 1998.1255632; Dyer, J.H., Singh, H., Hesterly, W.S., The relational view revisited: A dynamic perspective on value creation and value capture (2018) Strateg. Manag. J., 39 (12), pp. 3140-3162. , https://doi.org/10.1002/smj.2785;\nGnyawali, D.R., Madhavan, R., He, J., Bengtsson, M., The competition–cooperation paradox in inter-firm relationships: A conceptual framework (2016) Ind. Mark. Manage., 53, pp. 7-18. , https://doi.org/10.1016/j.indmarman.2015.11.014;\nGrekova, K., Calantone, R.J., Bremmers, H.J., Trienekens, J.H., Omta, S.W.F., How environmental collaboration with suppliers and customers influences firm performance: evidence from Dutch food and beverage processors (2016) J. Clean. Prod., 112, pp. 1861-1871. , https://doi.org/10.1016/j.jclepro.2015.03.022;\nHargrave, T.J., van de Ven, A.H., Integrating dialectical and paradox perspectives on managing contradictions in organizations (2017) Organ. Stud., 38 (3-4), pp. 319-339. , https://doi.org/10.1177/0170840616640843;\nHaus-Reve, S., Fitjar, R.D., Rodríguez-Pose, A., Does combining different types of collaboration always benefit firms? Collaboration, complementarity and product innovation in Norway (2019) Res. Policy, 48 (6), pp. 1476-1486. , https://doi.org/10.1016/j.respol.2019.02.008;\nIvanov, D., Viable supply chain model: Integrating agility, resilience and sustainability perspec-tives—lessons from and thinking beyond the COVID-19 pandemic (2020) Ann. Oper. Res., , https://doi.org/10.1007/s10479-020-03640-6;\nJimenez-Jimenez, D., Martínez-Costa, M., Rodriguez, C.S., The mediating role of supply chain collaboration on the relationship between information technology and innovation (2019) J. Knowl. Manag., 23 (3), pp. 548-567. , https://doi.org/10.1108/JKM-01-2018-0019;\nLiao, S.H., Hu, D.C., Shih, Y.S., Supply chain collaboration and innovation capability: The moderated mediating role of quality management (2021) Total Qual. Manag. Bus. Excell., 32 (3-4), pp. 298-316. , https://doi.org/10.1080/14783363.2018.1552515;\nLiu, H.M., Yang, H.F., Network resource meets organizational agility: Creating an idiosyncratic competitive advantage for SMEs. Manag (2020) Decis, 58 (1), pp. 58-75. , https://doi.org/10.1108/MD-10-2017-1061;\nMandal, S., Saravanan, D., Exploring the influence of strategic orientations on tourism supply chain agility and resilience: an empirical investigation (2019) Tour. Plan. Dev., 16 (6), pp. 612-636. , https://doi.org/10.1080/21568316.2018.1561506;\nMartin-Rios, C., Pasamar, S., Service innovation in times of economic crisis: The strategic adaptation activities of the top EU service firms (2018) R&amp;amp;D Manage, 48 (2), pp. 195-209. , https://doi.org/10.1111/radm.12276;\nNaidoo, V., Firm survival through a crisis: The influence of market orientation, marketing innovation and business strategy (2010) Ind. Mark. Manage., 39 (8), pp. 1311-1320. , https://doi.org/10.1016/j.indmarman.2010.02.005;\nPutnam, L.L., Fairhurst, G.T., Banghart, S., Contradictions, dialectics, and paradoxes in organizations: A constitutive approach (2016) Acad. Manag. Ann., 10 (1), pp. 65-171. , https://doi.org/10.1080/19416520.2016.1162421;\nQueiroz, M., Tallon, P.P., Sharma, R., Coltman, T., The role of IT application orchestration capability in improving agility and performance (2018) J. Strateg. Inf. Syst., 27 (1), pp. 4-21. , https://doi.org/10.1016/j.jsis.2017.10.002;\nShou, Y., Prester, J., Li, Y., The impact of intellectual capital on supply chain collaboration and business performance (2018) IEEE Trans. Eng. Manage, 67 (1), pp. 92-104. , https://doi.org/10.1109/TEM.2018.2870490;\nSingh, J., Sharma, G., Hill, J., Schnackenberg, A., Organizational agility: What it is, what it is not (2013) And Why It Matters. Acad. Manag. Proc, 1 (1), pp. 1-40;\nTallon, P.P., Queiroz, M., Coltman, T., Sharma, R., Information technology and the search for organizational agility: A systematic review with future research possibilities (2019) J. Strateg. Inf. Syst., 28 (2), pp. 218-237. , https://doi.org/10.1016/j.jsis.2018.12.002;\nTarafdar, M., Qrunfleh, S., Agile supply chain strategy and supply chain performance: complementary roles of supply chain practices and information systems capability for agility (2017) Int. J. Prod. Res., 55 (4), pp. 925-938. , https://doi.org/10.1080/00207543.2016.1203079;\nUm, K.H., Kim, S.M., The effects of supply chain collaboration on performance and transaction cost advantage: The moderation and nonlinear effects of governance mechanisms (2019) Int. J. Prod. Econ., 217, pp. 97-111. , https://doi.org/10.1016/j.ijpe.2018.03.025;\nUvet, H., Celik, H., Cevikparmak, S., Adana, S., Supply chain collaboration in performance-based contracting: An empirical study (2020) Int. J. Product. Perform. Manag, 70 (4), pp. 769-788. , https://doi.org/10.1108/IJPPM-01-2019-0008;\nWalter, A.T., Organizational agility: Ill-defined and somewhat confusing? A systematic literature review and conceptualization (2021) Manag. Rev. Quart., 71 (2), pp. 343-391. , https://doi.org/10.1007/s11301-020-00186-6;\nYang, C., Liu, H.M., Boosting firm performance via enterprise agility and network structure (2012) Manag. Decis., 50 (6), pp. 1022-1044. , https://doi.org/10.1108/00251741211238319;\nZhang, Q., Cao, M.: Exploring antecedents of supply chain collaboration: effects of culture and interorganizational system appropriation. Int. J. Prod. Econ. 195, 146–157 (2018). https://doi. org/10.1016/j.ijpe.2017.10.014; Zhou, S., Qiao, Z., Du, Q., Wang, G.A., Fan, W., Yan, X., Measuring customer agility from online reviews using big data text analytics (2018) J. Manag. Inf. Syst., 35 (2), pp. 510-539. , https://doi.org/10.1080/07421222.2018.1451956;\nŽitkienė, R., Deksnys, M., Organizational agility conceptual model (2018) Montenegrin J. Econ., 14 (2), pp. 115-129. , https://doi.org/10.14254/1800-5845/2018.14-2.7","page":"759-772","publisher":"Springer Science and Business Media Deutschland GmbH","publisher-place":"Department of Management, Universitas Islam Indonesia, Yogyakarta, Indonesia","title":"Role of Supply Chain Collaboration and Organizational Agility on Promoting Relational Rents: A Literature Review","type":"article","volume":"485"},"uris":["http://www.mendeley.com/documents/?uuid=1646d70f-168c-41a6-afec-39017bc9d99f"]}],"mendeley":{"formattedCitation":"(Tisnasasmita et al., 2023)","manualFormatting":"(Tisnasasmita et al., 2023).","plainTextFormattedCitation":"(Tisnasasmita et al., 2023)","previouslyFormattedCitation":"(Tisnasasmita et al., 2023)"},"properties":{"noteIndex":0},"schema":"https://github.com/citation-style-language/schema/raw/master/csl-citation.json"}</w:instrText>
      </w:r>
      <w:r>
        <w:rPr>
          <w:rStyle w:val="rynqvb"/>
          <w:rFonts w:ascii="Times New Roman" w:hAnsi="Times New Roman" w:cs="Times New Roman"/>
          <w:sz w:val="24"/>
          <w:szCs w:val="24"/>
        </w:rPr>
        <w:fldChar w:fldCharType="separate"/>
      </w:r>
      <w:r w:rsidRPr="00010093">
        <w:rPr>
          <w:rStyle w:val="rynqvb"/>
          <w:rFonts w:ascii="Times New Roman" w:hAnsi="Times New Roman" w:cs="Times New Roman"/>
          <w:noProof/>
          <w:sz w:val="24"/>
          <w:szCs w:val="24"/>
        </w:rPr>
        <w:t>(Tisnasasmita et al., 2023).</w:t>
      </w:r>
      <w:r>
        <w:rPr>
          <w:rStyle w:val="rynqvb"/>
          <w:rFonts w:ascii="Times New Roman" w:hAnsi="Times New Roman" w:cs="Times New Roman"/>
          <w:sz w:val="24"/>
          <w:szCs w:val="24"/>
        </w:rPr>
        <w:fldChar w:fldCharType="end"/>
      </w:r>
      <w:r>
        <w:rPr>
          <w:rStyle w:val="rynqvb"/>
          <w:rFonts w:ascii="Times New Roman" w:hAnsi="Times New Roman" w:cs="Times New Roman"/>
          <w:sz w:val="24"/>
          <w:szCs w:val="24"/>
        </w:rPr>
        <w:t xml:space="preserve"> </w:t>
      </w:r>
      <w:r w:rsidR="00730564">
        <w:rPr>
          <w:rStyle w:val="rynqvb"/>
          <w:rFonts w:ascii="Times New Roman" w:hAnsi="Times New Roman" w:cs="Times New Roman"/>
          <w:sz w:val="24"/>
          <w:szCs w:val="24"/>
        </w:rPr>
        <w:t>The hypothesis is as follows in light of the previous description:</w:t>
      </w:r>
    </w:p>
    <w:p w14:paraId="775A6485" w14:textId="77777777" w:rsidR="00EC3899" w:rsidRDefault="00EC3899" w:rsidP="00524D94">
      <w:pPr>
        <w:pStyle w:val="ListParagraph"/>
        <w:tabs>
          <w:tab w:val="left" w:pos="284"/>
        </w:tabs>
        <w:ind w:left="0"/>
        <w:jc w:val="both"/>
        <w:rPr>
          <w:rStyle w:val="rynqvb"/>
          <w:rFonts w:ascii="Times New Roman" w:hAnsi="Times New Roman" w:cs="Times New Roman"/>
          <w:sz w:val="24"/>
          <w:szCs w:val="24"/>
        </w:rPr>
      </w:pPr>
    </w:p>
    <w:p w14:paraId="61CF3029" w14:textId="77777777" w:rsidR="006679AA" w:rsidRDefault="00EC3899" w:rsidP="00EC3899">
      <w:pPr>
        <w:pStyle w:val="ListParagraph"/>
        <w:tabs>
          <w:tab w:val="left" w:pos="284"/>
        </w:tabs>
        <w:ind w:left="0"/>
        <w:jc w:val="both"/>
        <w:rPr>
          <w:rStyle w:val="rynqvb"/>
          <w:rFonts w:ascii="Times New Roman" w:hAnsi="Times New Roman" w:cs="Times New Roman"/>
          <w:sz w:val="24"/>
          <w:szCs w:val="24"/>
        </w:rPr>
      </w:pPr>
      <w:r w:rsidRPr="00EC3899">
        <w:rPr>
          <w:rStyle w:val="rynqvb"/>
          <w:rFonts w:ascii="Times New Roman" w:hAnsi="Times New Roman" w:cs="Times New Roman"/>
          <w:b/>
          <w:bCs/>
          <w:sz w:val="24"/>
          <w:szCs w:val="24"/>
        </w:rPr>
        <w:t>H2</w:t>
      </w:r>
      <w:r>
        <w:rPr>
          <w:rStyle w:val="rynqvb"/>
          <w:rFonts w:ascii="Times New Roman" w:hAnsi="Times New Roman" w:cs="Times New Roman"/>
          <w:sz w:val="24"/>
          <w:szCs w:val="24"/>
        </w:rPr>
        <w:t>: Relational Resources ha</w:t>
      </w:r>
      <w:r w:rsidR="007A4DE7">
        <w:rPr>
          <w:rStyle w:val="rynqvb"/>
          <w:rFonts w:ascii="Times New Roman" w:hAnsi="Times New Roman" w:cs="Times New Roman"/>
          <w:sz w:val="24"/>
          <w:szCs w:val="24"/>
        </w:rPr>
        <w:t>ve</w:t>
      </w:r>
      <w:r>
        <w:rPr>
          <w:rStyle w:val="rynqvb"/>
          <w:rFonts w:ascii="Times New Roman" w:hAnsi="Times New Roman" w:cs="Times New Roman"/>
          <w:sz w:val="24"/>
          <w:szCs w:val="24"/>
        </w:rPr>
        <w:t xml:space="preserve"> a positive effect on competitive advantage.</w:t>
      </w:r>
    </w:p>
    <w:p w14:paraId="647779D2" w14:textId="77777777" w:rsidR="00EC3899" w:rsidRDefault="00EC3899" w:rsidP="00EC3899">
      <w:pPr>
        <w:pStyle w:val="ListParagraph"/>
        <w:tabs>
          <w:tab w:val="left" w:pos="284"/>
        </w:tabs>
        <w:ind w:left="0"/>
        <w:jc w:val="both"/>
        <w:rPr>
          <w:rFonts w:ascii="Times New Roman" w:hAnsi="Times New Roman" w:cs="Times New Roman"/>
          <w:sz w:val="24"/>
          <w:szCs w:val="24"/>
        </w:rPr>
      </w:pPr>
    </w:p>
    <w:p w14:paraId="568960D4" w14:textId="77777777" w:rsidR="00EC3899" w:rsidRPr="00EC3899" w:rsidRDefault="00EC3899" w:rsidP="00EC3899">
      <w:pPr>
        <w:pStyle w:val="ListParagraph"/>
        <w:numPr>
          <w:ilvl w:val="0"/>
          <w:numId w:val="3"/>
        </w:numPr>
        <w:tabs>
          <w:tab w:val="left" w:pos="426"/>
        </w:tabs>
        <w:ind w:hanging="720"/>
        <w:jc w:val="both"/>
        <w:rPr>
          <w:rFonts w:ascii="Times New Roman" w:hAnsi="Times New Roman" w:cs="Times New Roman"/>
          <w:b/>
          <w:bCs/>
          <w:sz w:val="24"/>
          <w:szCs w:val="24"/>
        </w:rPr>
      </w:pPr>
      <w:r w:rsidRPr="00EC3899">
        <w:rPr>
          <w:rFonts w:ascii="Times New Roman" w:hAnsi="Times New Roman" w:cs="Times New Roman"/>
          <w:b/>
          <w:bCs/>
          <w:sz w:val="24"/>
          <w:szCs w:val="24"/>
        </w:rPr>
        <w:t>Method</w:t>
      </w:r>
    </w:p>
    <w:p w14:paraId="1817A349" w14:textId="5E473EB8" w:rsidR="00402720" w:rsidRDefault="00D93CA8" w:rsidP="00733C5C">
      <w:pPr>
        <w:tabs>
          <w:tab w:val="left" w:pos="426"/>
        </w:tabs>
        <w:jc w:val="both"/>
        <w:rPr>
          <w:rFonts w:ascii="Times New Roman" w:hAnsi="Times New Roman" w:cs="Times New Roman"/>
          <w:sz w:val="24"/>
          <w:szCs w:val="24"/>
        </w:rPr>
      </w:pPr>
      <w:r w:rsidRPr="00402720">
        <w:rPr>
          <w:rFonts w:ascii="Times New Roman" w:hAnsi="Times New Roman" w:cs="Times New Roman"/>
          <w:noProof/>
          <w:sz w:val="24"/>
          <w:szCs w:val="24"/>
        </w:rPr>
        <w:drawing>
          <wp:anchor distT="0" distB="0" distL="114300" distR="114300" simplePos="0" relativeHeight="251671552" behindDoc="0" locked="0" layoutInCell="1" allowOverlap="1" wp14:anchorId="4984F6C1" wp14:editId="0C1CAB2F">
            <wp:simplePos x="0" y="0"/>
            <wp:positionH relativeFrom="page">
              <wp:posOffset>1835785</wp:posOffset>
            </wp:positionH>
            <wp:positionV relativeFrom="page">
              <wp:posOffset>7178040</wp:posOffset>
            </wp:positionV>
            <wp:extent cx="3594100" cy="2243455"/>
            <wp:effectExtent l="0" t="0" r="6350" b="4445"/>
            <wp:wrapTight wrapText="bothSides">
              <wp:wrapPolygon edited="0">
                <wp:start x="0" y="0"/>
                <wp:lineTo x="0" y="21459"/>
                <wp:lineTo x="21524" y="21459"/>
                <wp:lineTo x="21524" y="0"/>
                <wp:lineTo x="0" y="0"/>
              </wp:wrapPolygon>
            </wp:wrapTight>
            <wp:docPr id="758350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50070" name=""/>
                    <pic:cNvPicPr/>
                  </pic:nvPicPr>
                  <pic:blipFill>
                    <a:blip r:embed="rId9"/>
                    <a:stretch>
                      <a:fillRect/>
                    </a:stretch>
                  </pic:blipFill>
                  <pic:spPr>
                    <a:xfrm>
                      <a:off x="0" y="0"/>
                      <a:ext cx="3594100" cy="2243455"/>
                    </a:xfrm>
                    <a:prstGeom prst="rect">
                      <a:avLst/>
                    </a:prstGeom>
                  </pic:spPr>
                </pic:pic>
              </a:graphicData>
            </a:graphic>
            <wp14:sizeRelH relativeFrom="margin">
              <wp14:pctWidth>0</wp14:pctWidth>
            </wp14:sizeRelH>
            <wp14:sizeRelV relativeFrom="margin">
              <wp14:pctHeight>0</wp14:pctHeight>
            </wp14:sizeRelV>
          </wp:anchor>
        </w:drawing>
      </w:r>
      <w:r w:rsidR="00682534">
        <w:rPr>
          <w:rFonts w:ascii="Times New Roman" w:hAnsi="Times New Roman" w:cs="Times New Roman"/>
          <w:sz w:val="24"/>
          <w:szCs w:val="24"/>
        </w:rPr>
        <w:t>This quantitative study examines the impact of Incoterm and relational resources on competitive advantage using Structural Equation Modeling</w:t>
      </w:r>
      <w:r w:rsidR="00261734">
        <w:rPr>
          <w:rFonts w:ascii="Times New Roman" w:hAnsi="Times New Roman" w:cs="Times New Roman"/>
          <w:sz w:val="24"/>
          <w:szCs w:val="24"/>
        </w:rPr>
        <w:t xml:space="preserve"> </w:t>
      </w:r>
      <w:r w:rsidR="00682534">
        <w:rPr>
          <w:rFonts w:ascii="Times New Roman" w:hAnsi="Times New Roman" w:cs="Times New Roman"/>
          <w:sz w:val="24"/>
          <w:szCs w:val="24"/>
        </w:rPr>
        <w:t>and SmartPLS software. The information was gathered using online polls that were disseminated via social media</w:t>
      </w:r>
      <w:r w:rsidR="00402720">
        <w:rPr>
          <w:rFonts w:ascii="Times New Roman" w:hAnsi="Times New Roman" w:cs="Times New Roman"/>
          <w:sz w:val="24"/>
          <w:szCs w:val="24"/>
        </w:rPr>
        <w:t xml:space="preserve">. </w:t>
      </w:r>
      <w:r w:rsidR="006E05F7">
        <w:rPr>
          <w:rFonts w:ascii="Times New Roman" w:hAnsi="Times New Roman" w:cs="Times New Roman"/>
          <w:sz w:val="24"/>
          <w:szCs w:val="24"/>
        </w:rPr>
        <w:t>A Likert scale of 5 was used in the questionnaire's design</w:t>
      </w:r>
      <w:r w:rsidR="00402720">
        <w:rPr>
          <w:rFonts w:ascii="Times New Roman" w:hAnsi="Times New Roman" w:cs="Times New Roman"/>
          <w:sz w:val="24"/>
          <w:szCs w:val="24"/>
        </w:rPr>
        <w:t xml:space="preserve">. </w:t>
      </w:r>
      <w:r w:rsidR="00682534">
        <w:rPr>
          <w:rFonts w:ascii="Times New Roman" w:hAnsi="Times New Roman" w:cs="Times New Roman"/>
          <w:sz w:val="24"/>
          <w:szCs w:val="24"/>
        </w:rPr>
        <w:t>Companies that provide freight forwarding services were the respondents in this study, chosen by simple random sampling</w:t>
      </w:r>
      <w:r w:rsidR="00402720">
        <w:rPr>
          <w:rFonts w:ascii="Times New Roman" w:hAnsi="Times New Roman" w:cs="Times New Roman"/>
          <w:sz w:val="24"/>
          <w:szCs w:val="24"/>
        </w:rPr>
        <w:t xml:space="preserve">. </w:t>
      </w:r>
      <w:r w:rsidR="009323DF">
        <w:rPr>
          <w:rFonts w:ascii="Times New Roman" w:hAnsi="Times New Roman" w:cs="Times New Roman"/>
          <w:sz w:val="24"/>
          <w:szCs w:val="24"/>
        </w:rPr>
        <w:t>Seventy-five</w:t>
      </w:r>
      <w:r w:rsidR="00682534">
        <w:rPr>
          <w:rFonts w:ascii="Times New Roman" w:hAnsi="Times New Roman" w:cs="Times New Roman"/>
          <w:sz w:val="24"/>
          <w:szCs w:val="24"/>
        </w:rPr>
        <w:t xml:space="preserve"> freight forwarders received online questionnaires. Validity tests, reliability tests, and significance tests, or hypothesis tests, are the stages of data analysis.</w:t>
      </w:r>
      <w:r>
        <w:rPr>
          <w:rFonts w:ascii="Times New Roman" w:hAnsi="Times New Roman" w:cs="Times New Roman"/>
          <w:sz w:val="24"/>
          <w:szCs w:val="24"/>
        </w:rPr>
        <w:t xml:space="preserve"> </w:t>
      </w:r>
      <w:r w:rsidR="00402720">
        <w:rPr>
          <w:rFonts w:ascii="Times New Roman" w:hAnsi="Times New Roman" w:cs="Times New Roman"/>
          <w:sz w:val="24"/>
          <w:szCs w:val="24"/>
        </w:rPr>
        <w:t>Figure 1 shows a summary of the proposed model.</w:t>
      </w:r>
    </w:p>
    <w:p w14:paraId="5DDFDCCB" w14:textId="50D8EBFB" w:rsidR="00402720" w:rsidRDefault="00402720" w:rsidP="009039F3">
      <w:pPr>
        <w:tabs>
          <w:tab w:val="left" w:pos="426"/>
        </w:tabs>
        <w:jc w:val="both"/>
        <w:rPr>
          <w:rFonts w:ascii="Times New Roman" w:hAnsi="Times New Roman" w:cs="Times New Roman"/>
          <w:sz w:val="24"/>
          <w:szCs w:val="24"/>
        </w:rPr>
      </w:pPr>
    </w:p>
    <w:p w14:paraId="70263734" w14:textId="616EF1EF" w:rsidR="006679AA" w:rsidRDefault="006679AA" w:rsidP="009039F3">
      <w:pPr>
        <w:tabs>
          <w:tab w:val="left" w:pos="426"/>
        </w:tabs>
        <w:jc w:val="both"/>
        <w:rPr>
          <w:rFonts w:ascii="Times New Roman" w:hAnsi="Times New Roman" w:cs="Times New Roman"/>
          <w:sz w:val="24"/>
          <w:szCs w:val="24"/>
        </w:rPr>
      </w:pPr>
    </w:p>
    <w:p w14:paraId="0520AF78" w14:textId="3679D62D" w:rsidR="006679AA" w:rsidRDefault="006679AA" w:rsidP="009039F3">
      <w:pPr>
        <w:tabs>
          <w:tab w:val="left" w:pos="426"/>
        </w:tabs>
        <w:jc w:val="both"/>
        <w:rPr>
          <w:rFonts w:ascii="Times New Roman" w:hAnsi="Times New Roman" w:cs="Times New Roman"/>
          <w:sz w:val="24"/>
          <w:szCs w:val="24"/>
        </w:rPr>
      </w:pPr>
    </w:p>
    <w:p w14:paraId="51F83F85" w14:textId="0BE5CA92" w:rsidR="006679AA" w:rsidRDefault="006679AA" w:rsidP="009039F3">
      <w:pPr>
        <w:tabs>
          <w:tab w:val="left" w:pos="426"/>
        </w:tabs>
        <w:jc w:val="both"/>
        <w:rPr>
          <w:rFonts w:ascii="Times New Roman" w:hAnsi="Times New Roman" w:cs="Times New Roman"/>
          <w:sz w:val="24"/>
          <w:szCs w:val="24"/>
        </w:rPr>
      </w:pPr>
    </w:p>
    <w:p w14:paraId="3BA9C29C" w14:textId="149056BE" w:rsidR="006679AA" w:rsidRDefault="006679AA" w:rsidP="009039F3">
      <w:pPr>
        <w:tabs>
          <w:tab w:val="left" w:pos="426"/>
        </w:tabs>
        <w:jc w:val="both"/>
        <w:rPr>
          <w:rFonts w:ascii="Times New Roman" w:hAnsi="Times New Roman" w:cs="Times New Roman"/>
          <w:sz w:val="24"/>
          <w:szCs w:val="24"/>
        </w:rPr>
      </w:pPr>
    </w:p>
    <w:p w14:paraId="7A9BA6B9" w14:textId="285109F4" w:rsidR="00402720" w:rsidRDefault="00402720" w:rsidP="009039F3">
      <w:pPr>
        <w:tabs>
          <w:tab w:val="left" w:pos="426"/>
        </w:tabs>
        <w:jc w:val="both"/>
        <w:rPr>
          <w:rFonts w:ascii="Times New Roman" w:hAnsi="Times New Roman" w:cs="Times New Roman"/>
          <w:sz w:val="24"/>
          <w:szCs w:val="24"/>
        </w:rPr>
      </w:pPr>
    </w:p>
    <w:p w14:paraId="4057EF0F" w14:textId="3B51A071" w:rsidR="00402720" w:rsidRDefault="00402720" w:rsidP="009039F3">
      <w:pPr>
        <w:tabs>
          <w:tab w:val="left" w:pos="426"/>
        </w:tabs>
        <w:jc w:val="both"/>
        <w:rPr>
          <w:rFonts w:ascii="Times New Roman" w:hAnsi="Times New Roman" w:cs="Times New Roman"/>
          <w:sz w:val="24"/>
          <w:szCs w:val="24"/>
        </w:rPr>
      </w:pPr>
    </w:p>
    <w:p w14:paraId="2934CFFB" w14:textId="6E3E01D1" w:rsidR="00402720" w:rsidRDefault="00D93CA8" w:rsidP="009039F3">
      <w:pPr>
        <w:tabs>
          <w:tab w:val="left" w:pos="426"/>
        </w:tabs>
        <w:jc w:val="both"/>
        <w:rPr>
          <w:rFonts w:ascii="Times New Roman" w:hAnsi="Times New Roman" w:cs="Times New Roman"/>
          <w:sz w:val="24"/>
          <w:szCs w:val="24"/>
        </w:rPr>
      </w:pPr>
      <w:r>
        <w:rPr>
          <w:noProof/>
        </w:rPr>
        <mc:AlternateContent>
          <mc:Choice Requires="wps">
            <w:drawing>
              <wp:anchor distT="0" distB="0" distL="114300" distR="114300" simplePos="0" relativeHeight="251673600" behindDoc="1" locked="0" layoutInCell="1" allowOverlap="1" wp14:anchorId="17323540" wp14:editId="1FCEBFED">
                <wp:simplePos x="0" y="0"/>
                <wp:positionH relativeFrom="column">
                  <wp:posOffset>1074420</wp:posOffset>
                </wp:positionH>
                <wp:positionV relativeFrom="paragraph">
                  <wp:posOffset>-84455</wp:posOffset>
                </wp:positionV>
                <wp:extent cx="3594100" cy="635"/>
                <wp:effectExtent l="0" t="0" r="0" b="0"/>
                <wp:wrapTight wrapText="bothSides">
                  <wp:wrapPolygon edited="0">
                    <wp:start x="0" y="0"/>
                    <wp:lineTo x="0" y="21600"/>
                    <wp:lineTo x="21600" y="21600"/>
                    <wp:lineTo x="21600" y="0"/>
                  </wp:wrapPolygon>
                </wp:wrapTight>
                <wp:docPr id="1423419859" name="Text Box 1"/>
                <wp:cNvGraphicFramePr/>
                <a:graphic xmlns:a="http://schemas.openxmlformats.org/drawingml/2006/main">
                  <a:graphicData uri="http://schemas.microsoft.com/office/word/2010/wordprocessingShape">
                    <wps:wsp>
                      <wps:cNvSpPr txBox="1"/>
                      <wps:spPr>
                        <a:xfrm>
                          <a:off x="0" y="0"/>
                          <a:ext cx="3594100" cy="635"/>
                        </a:xfrm>
                        <a:prstGeom prst="rect">
                          <a:avLst/>
                        </a:prstGeom>
                        <a:solidFill>
                          <a:prstClr val="white"/>
                        </a:solidFill>
                        <a:ln>
                          <a:noFill/>
                        </a:ln>
                      </wps:spPr>
                      <wps:txbx>
                        <w:txbxContent>
                          <w:p w14:paraId="2DEE04D4" w14:textId="77777777" w:rsidR="00402720" w:rsidRPr="00402720" w:rsidRDefault="00402720" w:rsidP="00402720">
                            <w:pPr>
                              <w:pStyle w:val="Caption"/>
                              <w:jc w:val="center"/>
                              <w:rPr>
                                <w:rFonts w:ascii="Times New Roman" w:hAnsi="Times New Roman" w:cs="Times New Roman"/>
                                <w:i w:val="0"/>
                                <w:iCs w:val="0"/>
                                <w:sz w:val="24"/>
                                <w:szCs w:val="24"/>
                              </w:rPr>
                            </w:pPr>
                            <w:r w:rsidRPr="00402720">
                              <w:rPr>
                                <w:rFonts w:ascii="Times New Roman" w:hAnsi="Times New Roman" w:cs="Times New Roman"/>
                                <w:b/>
                                <w:bCs/>
                                <w:i w:val="0"/>
                                <w:iCs w:val="0"/>
                                <w:color w:val="auto"/>
                                <w:sz w:val="24"/>
                                <w:szCs w:val="24"/>
                              </w:rPr>
                              <w:t xml:space="preserve">Figure </w:t>
                            </w:r>
                            <w:r w:rsidRPr="00402720">
                              <w:rPr>
                                <w:rFonts w:ascii="Times New Roman" w:hAnsi="Times New Roman" w:cs="Times New Roman"/>
                                <w:b/>
                                <w:bCs/>
                                <w:i w:val="0"/>
                                <w:iCs w:val="0"/>
                                <w:color w:val="auto"/>
                                <w:sz w:val="24"/>
                                <w:szCs w:val="24"/>
                              </w:rPr>
                              <w:fldChar w:fldCharType="begin"/>
                            </w:r>
                            <w:r w:rsidRPr="00402720">
                              <w:rPr>
                                <w:rFonts w:ascii="Times New Roman" w:hAnsi="Times New Roman" w:cs="Times New Roman"/>
                                <w:b/>
                                <w:bCs/>
                                <w:i w:val="0"/>
                                <w:iCs w:val="0"/>
                                <w:color w:val="auto"/>
                                <w:sz w:val="24"/>
                                <w:szCs w:val="24"/>
                              </w:rPr>
                              <w:instrText xml:space="preserve"> SEQ Figure \* ARABIC </w:instrText>
                            </w:r>
                            <w:r w:rsidRPr="00402720">
                              <w:rPr>
                                <w:rFonts w:ascii="Times New Roman" w:hAnsi="Times New Roman" w:cs="Times New Roman"/>
                                <w:b/>
                                <w:bCs/>
                                <w:i w:val="0"/>
                                <w:iCs w:val="0"/>
                                <w:color w:val="auto"/>
                                <w:sz w:val="24"/>
                                <w:szCs w:val="24"/>
                              </w:rPr>
                              <w:fldChar w:fldCharType="separate"/>
                            </w:r>
                            <w:r w:rsidR="008D4DE1">
                              <w:rPr>
                                <w:rFonts w:ascii="Times New Roman" w:hAnsi="Times New Roman" w:cs="Times New Roman"/>
                                <w:b/>
                                <w:bCs/>
                                <w:i w:val="0"/>
                                <w:iCs w:val="0"/>
                                <w:noProof/>
                                <w:color w:val="auto"/>
                                <w:sz w:val="24"/>
                                <w:szCs w:val="24"/>
                              </w:rPr>
                              <w:t>1</w:t>
                            </w:r>
                            <w:r w:rsidRPr="00402720">
                              <w:rPr>
                                <w:rFonts w:ascii="Times New Roman" w:hAnsi="Times New Roman" w:cs="Times New Roman"/>
                                <w:b/>
                                <w:bCs/>
                                <w:i w:val="0"/>
                                <w:iCs w:val="0"/>
                                <w:color w:val="auto"/>
                                <w:sz w:val="24"/>
                                <w:szCs w:val="24"/>
                              </w:rPr>
                              <w:fldChar w:fldCharType="end"/>
                            </w:r>
                            <w:r w:rsidRPr="00402720">
                              <w:rPr>
                                <w:rFonts w:ascii="Times New Roman" w:hAnsi="Times New Roman" w:cs="Times New Roman"/>
                                <w:i w:val="0"/>
                                <w:iCs w:val="0"/>
                                <w:color w:val="auto"/>
                                <w:sz w:val="24"/>
                                <w:szCs w:val="24"/>
                              </w:rPr>
                              <w:t xml:space="preserve"> :  Resear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7323540" id="_x0000_t202" coordsize="21600,21600" o:spt="202" path="m,l,21600r21600,l21600,xe">
                <v:stroke joinstyle="miter"/>
                <v:path gradientshapeok="t" o:connecttype="rect"/>
              </v:shapetype>
              <v:shape id="Text Box 1" o:spid="_x0000_s1026" type="#_x0000_t202" style="position:absolute;left:0;text-align:left;margin-left:84.6pt;margin-top:-6.65pt;width:283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IGOFQIAADgEAAAOAAAAZHJzL2Uyb0RvYy54bWysU8Fu2zAMvQ/YPwi6L07atVi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1zd3H2ZR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" stroked="f">
                <v:textbox style="mso-fit-shape-to-text:t" inset="0,0,0,0">
                  <w:txbxContent>
                    <w:p w14:paraId="2DEE04D4" w14:textId="77777777" w:rsidR="00402720" w:rsidRPr="00402720" w:rsidRDefault="00402720" w:rsidP="00402720">
                      <w:pPr>
                        <w:pStyle w:val="Caption"/>
                        <w:jc w:val="center"/>
                        <w:rPr>
                          <w:rFonts w:ascii="Times New Roman" w:hAnsi="Times New Roman" w:cs="Times New Roman"/>
                          <w:i w:val="0"/>
                          <w:iCs w:val="0"/>
                          <w:sz w:val="24"/>
                          <w:szCs w:val="24"/>
                        </w:rPr>
                      </w:pPr>
                      <w:r w:rsidRPr="00402720">
                        <w:rPr>
                          <w:rFonts w:ascii="Times New Roman" w:hAnsi="Times New Roman" w:cs="Times New Roman"/>
                          <w:b/>
                          <w:bCs/>
                          <w:i w:val="0"/>
                          <w:iCs w:val="0"/>
                          <w:color w:val="auto"/>
                          <w:sz w:val="24"/>
                          <w:szCs w:val="24"/>
                        </w:rPr>
                        <w:t xml:space="preserve">Figure </w:t>
                      </w:r>
                      <w:r w:rsidRPr="00402720">
                        <w:rPr>
                          <w:rFonts w:ascii="Times New Roman" w:hAnsi="Times New Roman" w:cs="Times New Roman"/>
                          <w:b/>
                          <w:bCs/>
                          <w:i w:val="0"/>
                          <w:iCs w:val="0"/>
                          <w:color w:val="auto"/>
                          <w:sz w:val="24"/>
                          <w:szCs w:val="24"/>
                        </w:rPr>
                        <w:fldChar w:fldCharType="begin"/>
                      </w:r>
                      <w:r w:rsidRPr="00402720">
                        <w:rPr>
                          <w:rFonts w:ascii="Times New Roman" w:hAnsi="Times New Roman" w:cs="Times New Roman"/>
                          <w:b/>
                          <w:bCs/>
                          <w:i w:val="0"/>
                          <w:iCs w:val="0"/>
                          <w:color w:val="auto"/>
                          <w:sz w:val="24"/>
                          <w:szCs w:val="24"/>
                        </w:rPr>
                        <w:instrText xml:space="preserve"> SEQ Figure \* ARABIC </w:instrText>
                      </w:r>
                      <w:r w:rsidRPr="00402720">
                        <w:rPr>
                          <w:rFonts w:ascii="Times New Roman" w:hAnsi="Times New Roman" w:cs="Times New Roman"/>
                          <w:b/>
                          <w:bCs/>
                          <w:i w:val="0"/>
                          <w:iCs w:val="0"/>
                          <w:color w:val="auto"/>
                          <w:sz w:val="24"/>
                          <w:szCs w:val="24"/>
                        </w:rPr>
                        <w:fldChar w:fldCharType="separate"/>
                      </w:r>
                      <w:r w:rsidR="008D4DE1">
                        <w:rPr>
                          <w:rFonts w:ascii="Times New Roman" w:hAnsi="Times New Roman" w:cs="Times New Roman"/>
                          <w:b/>
                          <w:bCs/>
                          <w:i w:val="0"/>
                          <w:iCs w:val="0"/>
                          <w:noProof/>
                          <w:color w:val="auto"/>
                          <w:sz w:val="24"/>
                          <w:szCs w:val="24"/>
                        </w:rPr>
                        <w:t>1</w:t>
                      </w:r>
                      <w:r w:rsidRPr="00402720">
                        <w:rPr>
                          <w:rFonts w:ascii="Times New Roman" w:hAnsi="Times New Roman" w:cs="Times New Roman"/>
                          <w:b/>
                          <w:bCs/>
                          <w:i w:val="0"/>
                          <w:iCs w:val="0"/>
                          <w:color w:val="auto"/>
                          <w:sz w:val="24"/>
                          <w:szCs w:val="24"/>
                        </w:rPr>
                        <w:fldChar w:fldCharType="end"/>
                      </w:r>
                      <w:r w:rsidRPr="00402720">
                        <w:rPr>
                          <w:rFonts w:ascii="Times New Roman" w:hAnsi="Times New Roman" w:cs="Times New Roman"/>
                          <w:i w:val="0"/>
                          <w:iCs w:val="0"/>
                          <w:color w:val="auto"/>
                          <w:sz w:val="24"/>
                          <w:szCs w:val="24"/>
                        </w:rPr>
                        <w:t xml:space="preserve"> :  Research Model</w:t>
                      </w:r>
                    </w:p>
                  </w:txbxContent>
                </v:textbox>
                <w10:wrap type="tight"/>
              </v:shape>
            </w:pict>
          </mc:Fallback>
        </mc:AlternateContent>
      </w:r>
    </w:p>
    <w:p w14:paraId="6A1B8B3A" w14:textId="77777777" w:rsidR="000746E5" w:rsidRDefault="000746E5" w:rsidP="00007BAF">
      <w:pPr>
        <w:tabs>
          <w:tab w:val="left" w:pos="426"/>
        </w:tabs>
        <w:jc w:val="both"/>
        <w:rPr>
          <w:rFonts w:ascii="Times New Roman" w:hAnsi="Times New Roman" w:cs="Times New Roman"/>
          <w:sz w:val="24"/>
          <w:szCs w:val="24"/>
          <w:lang w:val="en"/>
        </w:rPr>
      </w:pPr>
      <w:r>
        <w:rPr>
          <w:rFonts w:ascii="Times New Roman" w:hAnsi="Times New Roman" w:cs="Times New Roman"/>
          <w:sz w:val="24"/>
          <w:szCs w:val="24"/>
        </w:rPr>
        <w:lastRenderedPageBreak/>
        <w:t>Variable Indicators</w:t>
      </w:r>
    </w:p>
    <w:p w14:paraId="3DB90F01" w14:textId="3A123645" w:rsidR="007C0D67" w:rsidRPr="000746E5" w:rsidRDefault="00730564" w:rsidP="000746E5">
      <w:pPr>
        <w:pStyle w:val="Caption"/>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The findings of earlier investigations used to gather data for this study variable are </w:t>
      </w:r>
      <w:r w:rsidR="000746E5" w:rsidRPr="000746E5">
        <w:rPr>
          <w:rFonts w:ascii="Times New Roman" w:hAnsi="Times New Roman" w:cs="Times New Roman"/>
          <w:i w:val="0"/>
          <w:iCs w:val="0"/>
          <w:color w:val="auto"/>
          <w:sz w:val="24"/>
          <w:szCs w:val="24"/>
        </w:rPr>
        <w:t xml:space="preserve">presented in </w:t>
      </w:r>
      <w:r w:rsidR="007A4DE7">
        <w:rPr>
          <w:rFonts w:ascii="Times New Roman" w:hAnsi="Times New Roman" w:cs="Times New Roman"/>
          <w:i w:val="0"/>
          <w:iCs w:val="0"/>
          <w:color w:val="auto"/>
          <w:sz w:val="24"/>
          <w:szCs w:val="24"/>
        </w:rPr>
        <w:t>T</w:t>
      </w:r>
      <w:r w:rsidR="000746E5" w:rsidRPr="000746E5">
        <w:rPr>
          <w:rFonts w:ascii="Times New Roman" w:hAnsi="Times New Roman" w:cs="Times New Roman"/>
          <w:i w:val="0"/>
          <w:iCs w:val="0"/>
          <w:color w:val="auto"/>
          <w:sz w:val="24"/>
          <w:szCs w:val="24"/>
        </w:rPr>
        <w:t>able 1.</w:t>
      </w:r>
    </w:p>
    <w:p w14:paraId="7F817885" w14:textId="77777777" w:rsidR="000746E5" w:rsidRPr="000746E5" w:rsidRDefault="000746E5" w:rsidP="000746E5">
      <w:pPr>
        <w:pStyle w:val="Caption"/>
        <w:keepNext/>
        <w:rPr>
          <w:rFonts w:ascii="Times New Roman" w:hAnsi="Times New Roman" w:cs="Times New Roman"/>
          <w:i w:val="0"/>
          <w:iCs w:val="0"/>
          <w:sz w:val="24"/>
          <w:szCs w:val="24"/>
        </w:rPr>
      </w:pPr>
      <w:r w:rsidRPr="009A35DB">
        <w:rPr>
          <w:rFonts w:ascii="Times New Roman" w:hAnsi="Times New Roman" w:cs="Times New Roman"/>
          <w:b/>
          <w:bCs/>
          <w:i w:val="0"/>
          <w:iCs w:val="0"/>
          <w:color w:val="auto"/>
          <w:sz w:val="24"/>
          <w:szCs w:val="24"/>
        </w:rPr>
        <w:t>Tab</w:t>
      </w:r>
      <w:r w:rsidR="009A35DB" w:rsidRPr="009A35DB">
        <w:rPr>
          <w:rFonts w:ascii="Times New Roman" w:hAnsi="Times New Roman" w:cs="Times New Roman"/>
          <w:b/>
          <w:bCs/>
          <w:i w:val="0"/>
          <w:iCs w:val="0"/>
          <w:color w:val="auto"/>
          <w:sz w:val="24"/>
          <w:szCs w:val="24"/>
        </w:rPr>
        <w:t>le</w:t>
      </w:r>
      <w:r w:rsidRPr="009A35DB">
        <w:rPr>
          <w:rFonts w:ascii="Times New Roman" w:hAnsi="Times New Roman" w:cs="Times New Roman"/>
          <w:b/>
          <w:bCs/>
          <w:i w:val="0"/>
          <w:iCs w:val="0"/>
          <w:color w:val="auto"/>
          <w:sz w:val="24"/>
          <w:szCs w:val="24"/>
        </w:rPr>
        <w:t xml:space="preserve"> </w:t>
      </w:r>
      <w:r w:rsidR="008D4E9B" w:rsidRPr="009A35DB">
        <w:rPr>
          <w:rFonts w:ascii="Times New Roman" w:hAnsi="Times New Roman" w:cs="Times New Roman"/>
          <w:b/>
          <w:bCs/>
          <w:i w:val="0"/>
          <w:iCs w:val="0"/>
          <w:color w:val="auto"/>
          <w:sz w:val="24"/>
          <w:szCs w:val="24"/>
        </w:rPr>
        <w:fldChar w:fldCharType="begin"/>
      </w:r>
      <w:r w:rsidR="008D4E9B" w:rsidRPr="009A35DB">
        <w:rPr>
          <w:rFonts w:ascii="Times New Roman" w:hAnsi="Times New Roman" w:cs="Times New Roman"/>
          <w:b/>
          <w:bCs/>
          <w:i w:val="0"/>
          <w:iCs w:val="0"/>
          <w:color w:val="auto"/>
          <w:sz w:val="24"/>
          <w:szCs w:val="24"/>
        </w:rPr>
        <w:instrText xml:space="preserve"> SEQ Tabel \* ARABIC </w:instrText>
      </w:r>
      <w:r w:rsidR="008D4E9B" w:rsidRPr="009A35DB">
        <w:rPr>
          <w:rFonts w:ascii="Times New Roman" w:hAnsi="Times New Roman" w:cs="Times New Roman"/>
          <w:b/>
          <w:bCs/>
          <w:i w:val="0"/>
          <w:iCs w:val="0"/>
          <w:color w:val="auto"/>
          <w:sz w:val="24"/>
          <w:szCs w:val="24"/>
        </w:rPr>
        <w:fldChar w:fldCharType="separate"/>
      </w:r>
      <w:r w:rsidR="008D4E9B" w:rsidRPr="009A35DB">
        <w:rPr>
          <w:rFonts w:ascii="Times New Roman" w:hAnsi="Times New Roman" w:cs="Times New Roman"/>
          <w:b/>
          <w:bCs/>
          <w:i w:val="0"/>
          <w:iCs w:val="0"/>
          <w:noProof/>
          <w:color w:val="auto"/>
          <w:sz w:val="24"/>
          <w:szCs w:val="24"/>
        </w:rPr>
        <w:t>1</w:t>
      </w:r>
      <w:r w:rsidR="008D4E9B" w:rsidRPr="009A35DB">
        <w:rPr>
          <w:rFonts w:ascii="Times New Roman" w:hAnsi="Times New Roman" w:cs="Times New Roman"/>
          <w:b/>
          <w:bCs/>
          <w:i w:val="0"/>
          <w:iCs w:val="0"/>
          <w:color w:val="auto"/>
          <w:sz w:val="24"/>
          <w:szCs w:val="24"/>
        </w:rPr>
        <w:fldChar w:fldCharType="end"/>
      </w:r>
      <w:r w:rsidRPr="000746E5">
        <w:rPr>
          <w:rFonts w:ascii="Times New Roman" w:hAnsi="Times New Roman" w:cs="Times New Roman"/>
          <w:i w:val="0"/>
          <w:iCs w:val="0"/>
          <w:color w:val="auto"/>
          <w:sz w:val="24"/>
          <w:szCs w:val="24"/>
        </w:rPr>
        <w:t>. List Indicator</w:t>
      </w:r>
    </w:p>
    <w:tbl>
      <w:tblPr>
        <w:tblStyle w:val="TableGrid"/>
        <w:tblW w:w="0" w:type="auto"/>
        <w:tblLook w:val="04A0" w:firstRow="1" w:lastRow="0" w:firstColumn="1" w:lastColumn="0" w:noHBand="0" w:noVBand="1"/>
      </w:tblPr>
      <w:tblGrid>
        <w:gridCol w:w="1560"/>
        <w:gridCol w:w="992"/>
        <w:gridCol w:w="4394"/>
      </w:tblGrid>
      <w:tr w:rsidR="005B2BAD" w:rsidRPr="0099120A" w14:paraId="73BF6D3D" w14:textId="77777777" w:rsidTr="0088114F">
        <w:trPr>
          <w:tblHeader/>
        </w:trPr>
        <w:tc>
          <w:tcPr>
            <w:tcW w:w="1560" w:type="dxa"/>
            <w:tcBorders>
              <w:left w:val="nil"/>
              <w:bottom w:val="single" w:sz="4" w:space="0" w:color="auto"/>
              <w:right w:val="nil"/>
            </w:tcBorders>
          </w:tcPr>
          <w:p w14:paraId="24F97A62"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L</w:t>
            </w:r>
            <w:r>
              <w:rPr>
                <w:rFonts w:ascii="Times New Roman" w:hAnsi="Times New Roman" w:cs="Times New Roman"/>
                <w:sz w:val="24"/>
                <w:szCs w:val="24"/>
                <w:lang w:val="en"/>
              </w:rPr>
              <w:t>aten</w:t>
            </w:r>
            <w:r w:rsidR="006F1B2A">
              <w:rPr>
                <w:rFonts w:ascii="Times New Roman" w:hAnsi="Times New Roman" w:cs="Times New Roman"/>
                <w:sz w:val="24"/>
                <w:szCs w:val="24"/>
                <w:lang w:val="en"/>
              </w:rPr>
              <w:t>t</w:t>
            </w:r>
            <w:r w:rsidRPr="0099120A">
              <w:rPr>
                <w:rFonts w:ascii="Times New Roman" w:hAnsi="Times New Roman" w:cs="Times New Roman"/>
                <w:sz w:val="24"/>
                <w:szCs w:val="24"/>
                <w:lang w:val="en"/>
              </w:rPr>
              <w:t xml:space="preserve"> Variable</w:t>
            </w:r>
          </w:p>
        </w:tc>
        <w:tc>
          <w:tcPr>
            <w:tcW w:w="992" w:type="dxa"/>
            <w:tcBorders>
              <w:left w:val="nil"/>
              <w:bottom w:val="single" w:sz="4" w:space="0" w:color="auto"/>
              <w:right w:val="nil"/>
            </w:tcBorders>
          </w:tcPr>
          <w:p w14:paraId="11D8C304" w14:textId="77777777" w:rsidR="005B2BAD" w:rsidRPr="0099120A" w:rsidRDefault="005B2BAD" w:rsidP="0088114F">
            <w:pPr>
              <w:rPr>
                <w:rFonts w:ascii="Times New Roman" w:hAnsi="Times New Roman" w:cs="Times New Roman"/>
                <w:sz w:val="24"/>
                <w:szCs w:val="24"/>
              </w:rPr>
            </w:pPr>
            <w:r w:rsidRPr="0099120A">
              <w:rPr>
                <w:rFonts w:ascii="Times New Roman" w:hAnsi="Times New Roman" w:cs="Times New Roman"/>
                <w:sz w:val="24"/>
                <w:szCs w:val="24"/>
                <w:lang w:val="en"/>
              </w:rPr>
              <w:t>Code</w:t>
            </w:r>
          </w:p>
        </w:tc>
        <w:tc>
          <w:tcPr>
            <w:tcW w:w="4394" w:type="dxa"/>
            <w:tcBorders>
              <w:left w:val="nil"/>
              <w:bottom w:val="single" w:sz="4" w:space="0" w:color="auto"/>
              <w:right w:val="nil"/>
            </w:tcBorders>
          </w:tcPr>
          <w:p w14:paraId="43BE39E2"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Indicator</w:t>
            </w:r>
          </w:p>
        </w:tc>
      </w:tr>
      <w:tr w:rsidR="005B2BAD" w:rsidRPr="0099120A" w14:paraId="4A2167B5" w14:textId="77777777" w:rsidTr="0088114F">
        <w:tc>
          <w:tcPr>
            <w:tcW w:w="1560" w:type="dxa"/>
            <w:vMerge w:val="restart"/>
            <w:tcBorders>
              <w:top w:val="single" w:sz="4" w:space="0" w:color="auto"/>
              <w:left w:val="nil"/>
              <w:bottom w:val="nil"/>
              <w:right w:val="nil"/>
            </w:tcBorders>
          </w:tcPr>
          <w:p w14:paraId="11CEAAB5"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Incoterms</w:t>
            </w:r>
          </w:p>
        </w:tc>
        <w:tc>
          <w:tcPr>
            <w:tcW w:w="992" w:type="dxa"/>
            <w:tcBorders>
              <w:top w:val="single" w:sz="4" w:space="0" w:color="auto"/>
              <w:left w:val="nil"/>
              <w:bottom w:val="nil"/>
              <w:right w:val="nil"/>
            </w:tcBorders>
          </w:tcPr>
          <w:p w14:paraId="4077AACF"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IN</w:t>
            </w:r>
            <w:r>
              <w:rPr>
                <w:rFonts w:ascii="Times New Roman" w:hAnsi="Times New Roman" w:cs="Times New Roman"/>
                <w:sz w:val="24"/>
                <w:szCs w:val="24"/>
                <w:lang w:val="en"/>
              </w:rPr>
              <w:t>C</w:t>
            </w:r>
            <w:r w:rsidRPr="0099120A">
              <w:rPr>
                <w:rFonts w:ascii="Times New Roman" w:hAnsi="Times New Roman" w:cs="Times New Roman"/>
                <w:sz w:val="24"/>
                <w:szCs w:val="24"/>
                <w:lang w:val="en"/>
              </w:rPr>
              <w:t>1</w:t>
            </w:r>
          </w:p>
        </w:tc>
        <w:tc>
          <w:tcPr>
            <w:tcW w:w="4394" w:type="dxa"/>
            <w:tcBorders>
              <w:top w:val="single" w:sz="4" w:space="0" w:color="auto"/>
              <w:left w:val="nil"/>
              <w:bottom w:val="nil"/>
              <w:right w:val="nil"/>
            </w:tcBorders>
          </w:tcPr>
          <w:p w14:paraId="49E0A4DC" w14:textId="77777777" w:rsidR="005B2BAD" w:rsidRPr="0099120A" w:rsidRDefault="005B2BAD" w:rsidP="005B2BAD">
            <w:pPr>
              <w:pStyle w:val="ListParagraph"/>
              <w:numPr>
                <w:ilvl w:val="0"/>
                <w:numId w:val="11"/>
              </w:numPr>
              <w:ind w:left="319" w:hanging="319"/>
              <w:jc w:val="both"/>
              <w:rPr>
                <w:rFonts w:ascii="Times New Roman" w:hAnsi="Times New Roman" w:cs="Times New Roman"/>
                <w:sz w:val="24"/>
                <w:szCs w:val="24"/>
              </w:rPr>
            </w:pPr>
            <w:r w:rsidRPr="0099120A">
              <w:rPr>
                <w:rFonts w:ascii="Times New Roman" w:hAnsi="Times New Roman" w:cs="Times New Roman"/>
                <w:color w:val="202124"/>
                <w:sz w:val="24"/>
                <w:szCs w:val="24"/>
                <w:shd w:val="clear" w:color="auto" w:fill="F8F9FA"/>
                <w:lang w:val="en"/>
              </w:rPr>
              <w:t>Incoterms for our company can anticipate and resolve who should bear the risk</w:t>
            </w:r>
            <w:r>
              <w:rPr>
                <w:rFonts w:ascii="Times New Roman" w:hAnsi="Times New Roman" w:cs="Times New Roman"/>
                <w:color w:val="202124"/>
                <w:sz w:val="24"/>
                <w:szCs w:val="24"/>
                <w:shd w:val="clear" w:color="auto" w:fill="F8F9FA"/>
                <w:lang w:val="en"/>
              </w:rPr>
              <w:t xml:space="preserve"> </w:t>
            </w:r>
            <w:r>
              <w:rPr>
                <w:rFonts w:ascii="Times New Roman" w:hAnsi="Times New Roman" w:cs="Times New Roman"/>
                <w:color w:val="202124"/>
                <w:sz w:val="24"/>
                <w:szCs w:val="24"/>
                <w:shd w:val="clear" w:color="auto" w:fill="F8F9FA"/>
                <w:lang w:val="en"/>
              </w:rPr>
              <w:fldChar w:fldCharType="begin" w:fldLock="1"/>
            </w:r>
            <w:r w:rsidR="00C30D7D">
              <w:rPr>
                <w:rFonts w:ascii="Times New Roman" w:hAnsi="Times New Roman" w:cs="Times New Roman"/>
                <w:color w:val="202124"/>
                <w:sz w:val="24"/>
                <w:szCs w:val="24"/>
                <w:shd w:val="clear" w:color="auto" w:fill="F8F9FA"/>
                <w:lang w:val="en"/>
              </w:rPr>
              <w:instrText>ADDIN CSL_CITATION {"citationItems":[{"id":"ITEM-1","itemData":{"URL":"https://iccwbo.org/publication/incoterms-2020-introduction/","author":[{"dropping-particle":"","family":"The International Chamber of Commerce","given":"","non-dropping-particle":"","parse-names":false,"suffix":""}],"id":"ITEM-1","issued":{"date-parts":[["2020"]]},"page":"350","title":"Incoterm 2020 : ICC Rules for The Use of Domestic and International Trade Term","type":"webpage"},"uris":["http://www.mendeley.com/documents/?uuid=df93816f-8ab6-4e27-aeea-40c09d1800ba"]},{"id":"ITEM-2","itemData":{"DOI":"10.13106/jafeb.2020.vol7.no10.461","ISSN":"2288-4637","abstract":"… (2017) proposed a method to support the evaluation … Thus, the study on the factors for making decisions on the Incoterms was important to the company in order to … criteria decision- making with the AHP resolved the problem in the hierarchy to make the appropriate decision, as it …","author":[{"dropping-particle":"","family":"Surakarsa","given":"Juthathip","non-dropping-particle":"","parse-names":false,"suffix":""},{"dropping-particle":"","family":"Amchang","given":"Chompoonut","non-dropping-particle":"","parse-names":false,"suffix":""},{"dropping-particle":"","family":"Sawatwong","given":"Nutcharin","non-dropping-particle":"","parse-names":false,"suffix":""}],"container-title":"The Journal of Asian Finance, Economics and Business","id":"ITEM-2","issue":"10","issued":{"date-parts":[["2020"]]},"page":"461-470","title":"Decision-Making on Incoterms 2020 of Automotive Parts Manufacturers in Thailand","type":"article-journal","volume":"7"},"uris":["http://www.mendeley.com/documents/?uuid=f456e387-8ceb-4bd5-b6a5-827d6b3b3d7a"]},{"id":"ITEM-3","itemData":{"DOI":"10.1080/1540496X.2022.2051811","ISSN":"1540496X (ISSN)","abstract":"Drawing on three-dimensional (HS6 product-destination-year) data on delivery terms in exports from Turkey, this study comprehensively explores the determinants of INCOTERMS clauses in three dimensions: legal, financial, and strategic. We show that a larger share of foreign sales occurs on high seller risk responsibility delivery terms when the export destination has better regulations, easier customs clearance, and high financing costs. Our findings also suggest the influence of bargaining power and experience on delivery terms. That is, the share of exports transacted on high supplier responsibility terms decreases with the number of export destinations served but increases with the number of products shipped to a particular export market in the past. © 2022 Taylor &amp; Francis Group, LLC.","author":[{"dropping-particle":"","family":"Avsar","given":"V","non-dropping-particle":"","parse-names":false,"suffix":""},{"dropping-particle":"","family":"Batmaz","given":"O","non-dropping-particle":"","parse-names":false,"suffix":""}],"container-title":"Emerging Markets Finance and Trade","id":"ITEM-3","issue":"13","issued":{"date-parts":[["2022"]]},"language":"English","note":"Export Date: 2 April 2023\n\nCorrespondence Address: Avsar, V.; College of Business, United States; email: veysel.avsar@tamucc.edu\n\nReferences: Alvarez, R., Faruq, H., Lopez, R.A., Is previous export experience important for new exports? (2013) The Journal of Development Studies, 49 (3), pp. 426-441; \nBusse, M., Hefeker, C., Political risk, institutions and foreign direct investment (2007) European Journal of Political Economy, 23 (2), pp. 397-415;\nDel Rosal, I., Factors influencing the choice of delivery terms used in Spanish seaborne container trade (2016) International Journal of Shipping and Transport Logistics, 8 (3), p. 318;\nFabbri, D., Klapper, L.F., Bargaining power and trade credit (2016) Journal of Corporate Finance, 41, pp. 66-80;\nHabiyaremye, A., Avsar, V., Bilateral trade agreements and trade finance: Evidence from Turkey (2020) International Journal of Emerging Markets;\nHien, N., Laporte, G., Roy, J., Business environment factors, incoterms selection and export performance (2014) Operations and Supply Chain Management: An International Journal, 2 (2), pp. 63-78;\n(2010) Incoterms® 2010: ICC rules for the use of domestic and international trade terms, , Paris: International Chamber of Commerce Publishing S.A;\nPapke, L.E., Wooldridge, J.M., Econometric methods for fractional response variables with an application to 401(k) plan participation rates (1996) Journal of applied econometrics, 11 (6), pp. 619-632;\nRose, A.K., Spiegel, M.M., The Olympic effect (2011) The Economic Journal, 121 (553), pp. 652-667;\nStapleton, D.M., Pande, V., O’Brien, D., EXW, FOB, or FCA? Choosing the incoterms and why it matters to maritime shippers (2014) Transport Law Journal, 81 (3), pp. 227-248;\nStojanović, Đ., Ivetić, J., Possibilities of using Incoterms clauses in a country logistics performance assessment and benchmarking (2020) Transport Policy, 98, pp. 217-228;\nSuraraksa, J., Amchang, C., Sawatwond, N., Decision-making on incoterms 2020 of automotive parts manufacturers in Thailand (2020) The Journal of Asian Finance, Economics and Business, 7 (10), pp. 461-470;\nWilner, B.S., The exploitation of relationships in financial distress: The case of trade credit (2000) The Journal of Finance, 55 (1), pp. 153-178;\nYaakub, S., Szu, L.Y., Factors influencing the choice in Incoterms among Malaysian manufacturers (2017) 6th International Conference On Social Sciences Research 2017, , 4thDecember 2017, Melia, Kuala Lumpur, Malaysia:, and,. In;\nYaakub, S., Szu, L.Y., Arbak, S., Halim, N.A., INCOTERMS selection factors and its effect on export performance (2018) Journal of Advance Research in Business, Marketing, and Supply Chain Management, 2 (1), pp. 9-18","page":"3609-3621","publisher":"Routledge","publisher-place":"College of Business, Texas A&amp;M University Corpus Christi, Corpus Christi, TX, United States","title":"Legal, Financial, and Strategic Forces in Cross-border Delivery Terms","type":"article-journal","volume":"58"},"uris":["http://www.mendeley.com/documents/?uuid=3e24acb4-cc06-4cb6-a984-defd0bb8a9d8"]},{"id":"ITEM-4","itemData":{"DOI":"10.14710/ajlm.2022.14230","abstract":"The study analyzes the effect of environmental uncertainty and incoterms on strategic alliances. The population in this study is a freight forwarder company on the island of Java that has a global alliance. The research sample is 50 companies engaged in international freight forwarders. Based on answers from respondents were analyzed according to the research model developed from the theoretical framework using the structural equation model Smart-PLS approach. The analysis results show that environmental uncertainty and Incoterm positively and significantly affect strategic alliances. The alliance strategy will impact when the main priority is the risk-sharing aspect, the risk management factor from the incoterm aspect, and the market turbulence on the environmental uncertainty factor. Novelty in this study is the positive impact of Incoterm on the alliance strategy, especially for International freight forwarders. This research contributes to the factors considered in strategic alliances in the freight forwarder industry. It also contributes to the company's strategy, especially sales managers, to pay attention to international trade terms in segmenting and selecting target consumers to be more effective in improving alliance performance. The limitations of this study include 1) The sample size used is only a small number of companies engaged in international Freight Forwarder services, only 50 companies; 2) The data used in this research is through the distribution of questionnaires based on perceptual analysis units; 3) Other factors that are outside the model are not all studied, while the possibility of these factors can affect the existing significance test. ","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4","issue":"1","issued":{"date-parts":[["2022"]]},"page":"1-15","title":"Environmental Uncertainty Factor, Incoterm and Implication For A Strategic Alliance In Freight Forwarder Companies Case Study In Indonesia","type":"article-journal","volume":"1"},"uris":["http://www.mendeley.com/documents/?uuid=3b112846-8686-4b82-83aa-346494eccf30"]}],"mendeley":{"formattedCitation":"(Avsar and Batmaz, 2022; Sugiono et al., 2022; Surakarsa et al., 2020; The International Chamber of Commerce, 2020b)","plainTextFormattedCitation":"(Avsar and Batmaz, 2022; Sugiono et al., 2022; Surakarsa et al., 2020; The International Chamber of Commerce, 2020b)","previouslyFormattedCitation":"(Avsar and Batmaz, 2022; Sugiono et al., 2022; Surakarsa et al., 2020; The International Chamber of Commerce, 2020b)"},"properties":{"noteIndex":0},"schema":"https://github.com/citation-style-language/schema/raw/master/csl-citation.json"}</w:instrText>
            </w:r>
            <w:r>
              <w:rPr>
                <w:rFonts w:ascii="Times New Roman" w:hAnsi="Times New Roman" w:cs="Times New Roman"/>
                <w:color w:val="202124"/>
                <w:sz w:val="24"/>
                <w:szCs w:val="24"/>
                <w:shd w:val="clear" w:color="auto" w:fill="F8F9FA"/>
                <w:lang w:val="en"/>
              </w:rPr>
              <w:fldChar w:fldCharType="separate"/>
            </w:r>
            <w:r w:rsidR="00C30D7D" w:rsidRPr="00C30D7D">
              <w:rPr>
                <w:rFonts w:ascii="Times New Roman" w:hAnsi="Times New Roman" w:cs="Times New Roman"/>
                <w:noProof/>
                <w:color w:val="202124"/>
                <w:sz w:val="24"/>
                <w:szCs w:val="24"/>
                <w:shd w:val="clear" w:color="auto" w:fill="F8F9FA"/>
                <w:lang w:val="en"/>
              </w:rPr>
              <w:t>(Avsar and Batmaz, 2022; Sugiono et al., 2022; Surakarsa et al., 2020; The International Chamber of Commerce, 2020b)</w:t>
            </w:r>
            <w:r>
              <w:rPr>
                <w:rFonts w:ascii="Times New Roman" w:hAnsi="Times New Roman" w:cs="Times New Roman"/>
                <w:color w:val="202124"/>
                <w:sz w:val="24"/>
                <w:szCs w:val="24"/>
                <w:shd w:val="clear" w:color="auto" w:fill="F8F9FA"/>
                <w:lang w:val="en"/>
              </w:rPr>
              <w:fldChar w:fldCharType="end"/>
            </w:r>
          </w:p>
        </w:tc>
      </w:tr>
      <w:tr w:rsidR="005B2BAD" w:rsidRPr="0099120A" w14:paraId="23C2975D" w14:textId="77777777" w:rsidTr="0088114F">
        <w:tc>
          <w:tcPr>
            <w:tcW w:w="1560" w:type="dxa"/>
            <w:vMerge/>
            <w:tcBorders>
              <w:top w:val="nil"/>
              <w:left w:val="nil"/>
              <w:bottom w:val="nil"/>
              <w:right w:val="nil"/>
            </w:tcBorders>
          </w:tcPr>
          <w:p w14:paraId="7E947825" w14:textId="77777777" w:rsidR="005B2BAD" w:rsidRPr="0099120A" w:rsidRDefault="005B2BAD" w:rsidP="0088114F">
            <w:pPr>
              <w:rPr>
                <w:rFonts w:ascii="Times New Roman" w:hAnsi="Times New Roman" w:cs="Times New Roman"/>
                <w:sz w:val="24"/>
                <w:szCs w:val="24"/>
              </w:rPr>
            </w:pPr>
          </w:p>
        </w:tc>
        <w:tc>
          <w:tcPr>
            <w:tcW w:w="992" w:type="dxa"/>
            <w:tcBorders>
              <w:top w:val="nil"/>
              <w:left w:val="nil"/>
              <w:bottom w:val="nil"/>
              <w:right w:val="nil"/>
            </w:tcBorders>
          </w:tcPr>
          <w:p w14:paraId="20D22B24"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IN</w:t>
            </w:r>
            <w:r>
              <w:rPr>
                <w:rFonts w:ascii="Times New Roman" w:hAnsi="Times New Roman" w:cs="Times New Roman"/>
                <w:sz w:val="24"/>
                <w:szCs w:val="24"/>
                <w:lang w:val="en"/>
              </w:rPr>
              <w:t>C</w:t>
            </w:r>
            <w:r w:rsidRPr="0099120A">
              <w:rPr>
                <w:rFonts w:ascii="Times New Roman" w:hAnsi="Times New Roman" w:cs="Times New Roman"/>
                <w:sz w:val="24"/>
                <w:szCs w:val="24"/>
                <w:lang w:val="en"/>
              </w:rPr>
              <w:t>1</w:t>
            </w:r>
          </w:p>
        </w:tc>
        <w:tc>
          <w:tcPr>
            <w:tcW w:w="4394" w:type="dxa"/>
            <w:tcBorders>
              <w:top w:val="nil"/>
              <w:left w:val="nil"/>
              <w:bottom w:val="nil"/>
              <w:right w:val="nil"/>
            </w:tcBorders>
          </w:tcPr>
          <w:p w14:paraId="39CDB5C2" w14:textId="77777777" w:rsidR="005B2BAD" w:rsidRPr="0099120A" w:rsidRDefault="005B2BAD" w:rsidP="005B2BAD">
            <w:pPr>
              <w:pStyle w:val="ListParagraph"/>
              <w:numPr>
                <w:ilvl w:val="0"/>
                <w:numId w:val="11"/>
              </w:numPr>
              <w:ind w:left="319" w:hanging="319"/>
              <w:jc w:val="both"/>
              <w:rPr>
                <w:rFonts w:ascii="Times New Roman" w:hAnsi="Times New Roman" w:cs="Times New Roman"/>
                <w:sz w:val="24"/>
                <w:szCs w:val="24"/>
              </w:rPr>
            </w:pPr>
            <w:r w:rsidRPr="0099120A">
              <w:rPr>
                <w:rFonts w:ascii="Times New Roman" w:hAnsi="Times New Roman" w:cs="Times New Roman"/>
                <w:color w:val="202124"/>
                <w:sz w:val="24"/>
                <w:szCs w:val="24"/>
                <w:shd w:val="clear" w:color="auto" w:fill="F1F3F4"/>
                <w:lang w:val="en"/>
              </w:rPr>
              <w:t>Incoterms for our company can anticipate and resolve who should bear the costs</w:t>
            </w:r>
            <w:r>
              <w:rPr>
                <w:rFonts w:ascii="Times New Roman" w:hAnsi="Times New Roman" w:cs="Times New Roman"/>
                <w:color w:val="202124"/>
                <w:sz w:val="24"/>
                <w:szCs w:val="24"/>
                <w:shd w:val="clear" w:color="auto" w:fill="F1F3F4"/>
                <w:lang w:val="en"/>
              </w:rPr>
              <w:t xml:space="preserve"> </w:t>
            </w:r>
            <w:r>
              <w:rPr>
                <w:rFonts w:ascii="Times New Roman" w:hAnsi="Times New Roman" w:cs="Times New Roman"/>
                <w:color w:val="202124"/>
                <w:sz w:val="24"/>
                <w:szCs w:val="24"/>
                <w:shd w:val="clear" w:color="auto" w:fill="F8F9FA"/>
                <w:lang w:val="en"/>
              </w:rPr>
              <w:fldChar w:fldCharType="begin" w:fldLock="1"/>
            </w:r>
            <w:r w:rsidR="00C30D7D">
              <w:rPr>
                <w:rFonts w:ascii="Times New Roman" w:hAnsi="Times New Roman" w:cs="Times New Roman"/>
                <w:color w:val="202124"/>
                <w:sz w:val="24"/>
                <w:szCs w:val="24"/>
                <w:shd w:val="clear" w:color="auto" w:fill="F8F9FA"/>
                <w:lang w:val="en"/>
              </w:rPr>
              <w:instrText>ADDIN CSL_CITATION {"citationItems":[{"id":"ITEM-1","itemData":{"URL":"https://iccwbo.org/publication/incoterms-2020-introduction/","author":[{"dropping-particle":"","family":"The International Chamber of Commerce","given":"","non-dropping-particle":"","parse-names":false,"suffix":""}],"id":"ITEM-1","issued":{"date-parts":[["2020"]]},"page":"350","title":"Incoterm 2020 : ICC Rules for The Use of Domestic and International Trade Term","type":"webpage"},"uris":["http://www.mendeley.com/documents/?uuid=df93816f-8ab6-4e27-aeea-40c09d1800ba"]},{"id":"ITEM-2","itemData":{"DOI":"10.13106/jafeb.2020.vol7.no10.461","ISSN":"2288-4637","abstract":"… (2017) proposed a method to support the evaluation … Thus, the study on the factors for making decisions on the Incoterms was important to the company in order to … criteria decision- making with the AHP resolved the problem in the hierarchy to make the appropriate decision, as it …","author":[{"dropping-particle":"","family":"Surakarsa","given":"Juthathip","non-dropping-particle":"","parse-names":false,"suffix":""},{"dropping-particle":"","family":"Amchang","given":"Chompoonut","non-dropping-particle":"","parse-names":false,"suffix":""},{"dropping-particle":"","family":"Sawatwong","given":"Nutcharin","non-dropping-particle":"","parse-names":false,"suffix":""}],"container-title":"The Journal of Asian Finance, Economics and Business","id":"ITEM-2","issue":"10","issued":{"date-parts":[["2020"]]},"page":"461-470","title":"Decision-Making on Incoterms 2020 of Automotive Parts Manufacturers in Thailand","type":"article-journal","volume":"7"},"uris":["http://www.mendeley.com/documents/?uuid=f456e387-8ceb-4bd5-b6a5-827d6b3b3d7a"]},{"id":"ITEM-3","itemData":{"DOI":"10.1080/1540496X.2022.2051811","ISSN":"1540496X (ISSN)","abstract":"Drawing on three-dimensional (HS6 product-destination-year) data on delivery terms in exports from Turkey, this study comprehensively explores the determinants of INCOTERMS clauses in three dimensions: legal, financial, and strategic. We show that a larger share of foreign sales occurs on high seller risk responsibility delivery terms when the export destination has better regulations, easier customs clearance, and high financing costs. Our findings also suggest the influence of bargaining power and experience on delivery terms. That is, the share of exports transacted on high supplier responsibility terms decreases with the number of export destinations served but increases with the number of products shipped to a particular export market in the past. © 2022 Taylor &amp; Francis Group, LLC.","author":[{"dropping-particle":"","family":"Avsar","given":"V","non-dropping-particle":"","parse-names":false,"suffix":""},{"dropping-particle":"","family":"Batmaz","given":"O","non-dropping-particle":"","parse-names":false,"suffix":""}],"container-title":"Emerging Markets Finance and Trade","id":"ITEM-3","issue":"13","issued":{"date-parts":[["2022"]]},"language":"English","note":"Export Date: 2 April 2023\n\nCorrespondence Address: Avsar, V.; College of Business, United States; email: veysel.avsar@tamucc.edu\n\nReferences: Alvarez, R., Faruq, H., Lopez, R.A., Is previous export experience important for new exports? (2013) The Journal of Development Studies, 49 (3), pp. 426-441; \nBusse, M., Hefeker, C., Political risk, institutions and foreign direct investment (2007) European Journal of Political Economy, 23 (2), pp. 397-415;\nDel Rosal, I., Factors influencing the choice of delivery terms used in Spanish seaborne container trade (2016) International Journal of Shipping and Transport Logistics, 8 (3), p. 318;\nFabbri, D., Klapper, L.F., Bargaining power and trade credit (2016) Journal of Corporate Finance, 41, pp. 66-80;\nHabiyaremye, A., Avsar, V., Bilateral trade agreements and trade finance: Evidence from Turkey (2020) International Journal of Emerging Markets;\nHien, N., Laporte, G., Roy, J., Business environment factors, incoterms selection and export performance (2014) Operations and Supply Chain Management: An International Journal, 2 (2), pp. 63-78;\n(2010) Incoterms® 2010: ICC rules for the use of domestic and international trade terms, , Paris: International Chamber of Commerce Publishing S.A;\nPapke, L.E., Wooldridge, J.M., Econometric methods for fractional response variables with an application to 401(k) plan participation rates (1996) Journal of applied econometrics, 11 (6), pp. 619-632;\nRose, A.K., Spiegel, M.M., The Olympic effect (2011) The Economic Journal, 121 (553), pp. 652-667;\nStapleton, D.M., Pande, V., O’Brien, D., EXW, FOB, or FCA? Choosing the incoterms and why it matters to maritime shippers (2014) Transport Law Journal, 81 (3), pp. 227-248;\nStojanović, Đ., Ivetić, J., Possibilities of using Incoterms clauses in a country logistics performance assessment and benchmarking (2020) Transport Policy, 98, pp. 217-228;\nSuraraksa, J., Amchang, C., Sawatwond, N., Decision-making on incoterms 2020 of automotive parts manufacturers in Thailand (2020) The Journal of Asian Finance, Economics and Business, 7 (10), pp. 461-470;\nWilner, B.S., The exploitation of relationships in financial distress: The case of trade credit (2000) The Journal of Finance, 55 (1), pp. 153-178;\nYaakub, S., Szu, L.Y., Factors influencing the choice in Incoterms among Malaysian manufacturers (2017) 6th International Conference On Social Sciences Research 2017, , 4thDecember 2017, Melia, Kuala Lumpur, Malaysia:, and,. In;\nYaakub, S., Szu, L.Y., Arbak, S., Halim, N.A., INCOTERMS selection factors and its effect on export performance (2018) Journal of Advance Research in Business, Marketing, and Supply Chain Management, 2 (1), pp. 9-18","page":"3609-3621","publisher":"Routledge","publisher-place":"College of Business, Texas A&amp;M University Corpus Christi, Corpus Christi, TX, United States","title":"Legal, Financial, and Strategic Forces in Cross-border Delivery Terms","type":"article-journal","volume":"58"},"uris":["http://www.mendeley.com/documents/?uuid=3e24acb4-cc06-4cb6-a984-defd0bb8a9d8"]},{"id":"ITEM-4","itemData":{"DOI":"10.14710/ajlm.2022.14230","abstract":"The study analyzes the effect of environmental uncertainty and incoterms on strategic alliances. The population in this study is a freight forwarder company on the island of Java that has a global alliance. The research sample is 50 companies engaged in international freight forwarders. Based on answers from respondents were analyzed according to the research model developed from the theoretical framework using the structural equation model Smart-PLS approach. The analysis results show that environmental uncertainty and Incoterm positively and significantly affect strategic alliances. The alliance strategy will impact when the main priority is the risk-sharing aspect, the risk management factor from the incoterm aspect, and the market turbulence on the environmental uncertainty factor. Novelty in this study is the positive impact of Incoterm on the alliance strategy, especially for International freight forwarders. This research contributes to the factors considered in strategic alliances in the freight forwarder industry. It also contributes to the company's strategy, especially sales managers, to pay attention to international trade terms in segmenting and selecting target consumers to be more effective in improving alliance performance. The limitations of this study include 1) The sample size used is only a small number of companies engaged in international Freight Forwarder services, only 50 companies; 2) The data used in this research is through the distribution of questionnaires based on perceptual analysis units; 3) Other factors that are outside the model are not all studied, while the possibility of these factors can affect the existing significance test. ","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4","issue":"1","issued":{"date-parts":[["2022"]]},"page":"1-15","title":"Environmental Uncertainty Factor, Incoterm and Implication For A Strategic Alliance In Freight Forwarder Companies Case Study In Indonesia","type":"article-journal","volume":"1"},"uris":["http://www.mendeley.com/documents/?uuid=3b112846-8686-4b82-83aa-346494eccf30"]}],"mendeley":{"formattedCitation":"(Avsar and Batmaz, 2022; Sugiono et al., 2022; Surakarsa et al., 2020; The International Chamber of Commerce, 2020b)","plainTextFormattedCitation":"(Avsar and Batmaz, 2022; Sugiono et al., 2022; Surakarsa et al., 2020; The International Chamber of Commerce, 2020b)","previouslyFormattedCitation":"(Avsar and Batmaz, 2022; Sugiono et al., 2022; Surakarsa et al., 2020; The International Chamber of Commerce, 2020b)"},"properties":{"noteIndex":0},"schema":"https://github.com/citation-style-language/schema/raw/master/csl-citation.json"}</w:instrText>
            </w:r>
            <w:r>
              <w:rPr>
                <w:rFonts w:ascii="Times New Roman" w:hAnsi="Times New Roman" w:cs="Times New Roman"/>
                <w:color w:val="202124"/>
                <w:sz w:val="24"/>
                <w:szCs w:val="24"/>
                <w:shd w:val="clear" w:color="auto" w:fill="F8F9FA"/>
                <w:lang w:val="en"/>
              </w:rPr>
              <w:fldChar w:fldCharType="separate"/>
            </w:r>
            <w:r w:rsidR="00C30D7D" w:rsidRPr="00C30D7D">
              <w:rPr>
                <w:rFonts w:ascii="Times New Roman" w:hAnsi="Times New Roman" w:cs="Times New Roman"/>
                <w:noProof/>
                <w:color w:val="202124"/>
                <w:sz w:val="24"/>
                <w:szCs w:val="24"/>
                <w:shd w:val="clear" w:color="auto" w:fill="F8F9FA"/>
                <w:lang w:val="en"/>
              </w:rPr>
              <w:t>(Avsar and Batmaz, 2022; Sugiono et al., 2022; Surakarsa et al., 2020; The International Chamber of Commerce, 2020b)</w:t>
            </w:r>
            <w:r>
              <w:rPr>
                <w:rFonts w:ascii="Times New Roman" w:hAnsi="Times New Roman" w:cs="Times New Roman"/>
                <w:color w:val="202124"/>
                <w:sz w:val="24"/>
                <w:szCs w:val="24"/>
                <w:shd w:val="clear" w:color="auto" w:fill="F8F9FA"/>
                <w:lang w:val="en"/>
              </w:rPr>
              <w:fldChar w:fldCharType="end"/>
            </w:r>
          </w:p>
        </w:tc>
      </w:tr>
      <w:tr w:rsidR="005B2BAD" w:rsidRPr="0099120A" w14:paraId="7A88E5B5" w14:textId="77777777" w:rsidTr="0088114F">
        <w:tc>
          <w:tcPr>
            <w:tcW w:w="1560" w:type="dxa"/>
            <w:vMerge/>
            <w:tcBorders>
              <w:top w:val="nil"/>
              <w:left w:val="nil"/>
              <w:bottom w:val="nil"/>
              <w:right w:val="nil"/>
            </w:tcBorders>
          </w:tcPr>
          <w:p w14:paraId="7B3593FD" w14:textId="77777777" w:rsidR="005B2BAD" w:rsidRPr="0099120A" w:rsidRDefault="005B2BAD" w:rsidP="0088114F">
            <w:pPr>
              <w:rPr>
                <w:rFonts w:ascii="Times New Roman" w:hAnsi="Times New Roman" w:cs="Times New Roman"/>
                <w:sz w:val="24"/>
                <w:szCs w:val="24"/>
              </w:rPr>
            </w:pPr>
          </w:p>
        </w:tc>
        <w:tc>
          <w:tcPr>
            <w:tcW w:w="992" w:type="dxa"/>
            <w:tcBorders>
              <w:top w:val="nil"/>
              <w:left w:val="nil"/>
              <w:bottom w:val="nil"/>
              <w:right w:val="nil"/>
            </w:tcBorders>
          </w:tcPr>
          <w:p w14:paraId="517B3C82"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IN</w:t>
            </w:r>
            <w:r>
              <w:rPr>
                <w:rFonts w:ascii="Times New Roman" w:hAnsi="Times New Roman" w:cs="Times New Roman"/>
                <w:sz w:val="24"/>
                <w:szCs w:val="24"/>
                <w:lang w:val="en"/>
              </w:rPr>
              <w:t>C</w:t>
            </w:r>
            <w:r w:rsidRPr="0099120A">
              <w:rPr>
                <w:rFonts w:ascii="Times New Roman" w:hAnsi="Times New Roman" w:cs="Times New Roman"/>
                <w:sz w:val="24"/>
                <w:szCs w:val="24"/>
                <w:lang w:val="en"/>
              </w:rPr>
              <w:t>1</w:t>
            </w:r>
          </w:p>
        </w:tc>
        <w:tc>
          <w:tcPr>
            <w:tcW w:w="4394" w:type="dxa"/>
            <w:tcBorders>
              <w:top w:val="nil"/>
              <w:left w:val="nil"/>
              <w:bottom w:val="nil"/>
              <w:right w:val="nil"/>
            </w:tcBorders>
          </w:tcPr>
          <w:p w14:paraId="7FCD1AC5" w14:textId="77777777" w:rsidR="005B2BAD" w:rsidRPr="0099120A" w:rsidRDefault="005B2BAD" w:rsidP="005B2BAD">
            <w:pPr>
              <w:pStyle w:val="ListParagraph"/>
              <w:numPr>
                <w:ilvl w:val="0"/>
                <w:numId w:val="11"/>
              </w:numPr>
              <w:ind w:left="319" w:hanging="319"/>
              <w:jc w:val="both"/>
              <w:rPr>
                <w:rFonts w:ascii="Times New Roman" w:hAnsi="Times New Roman" w:cs="Times New Roman"/>
                <w:sz w:val="24"/>
                <w:szCs w:val="24"/>
              </w:rPr>
            </w:pPr>
            <w:r w:rsidRPr="0099120A">
              <w:rPr>
                <w:rFonts w:ascii="Times New Roman" w:hAnsi="Times New Roman" w:cs="Times New Roman"/>
                <w:color w:val="202124"/>
                <w:sz w:val="24"/>
                <w:szCs w:val="24"/>
                <w:shd w:val="clear" w:color="auto" w:fill="F8F9FA"/>
                <w:lang w:val="en"/>
              </w:rPr>
              <w:t>Incoterms for our company can anticipate and resolve who should take responsibility</w:t>
            </w:r>
            <w:r>
              <w:rPr>
                <w:rFonts w:ascii="Times New Roman" w:hAnsi="Times New Roman" w:cs="Times New Roman"/>
                <w:color w:val="202124"/>
                <w:sz w:val="24"/>
                <w:szCs w:val="24"/>
                <w:shd w:val="clear" w:color="auto" w:fill="F8F9FA"/>
                <w:lang w:val="en"/>
              </w:rPr>
              <w:t xml:space="preserve"> </w:t>
            </w:r>
            <w:r>
              <w:rPr>
                <w:rFonts w:ascii="Times New Roman" w:hAnsi="Times New Roman" w:cs="Times New Roman"/>
                <w:color w:val="202124"/>
                <w:sz w:val="24"/>
                <w:szCs w:val="24"/>
                <w:shd w:val="clear" w:color="auto" w:fill="F8F9FA"/>
                <w:lang w:val="en"/>
              </w:rPr>
              <w:fldChar w:fldCharType="begin" w:fldLock="1"/>
            </w:r>
            <w:r w:rsidR="00C30D7D">
              <w:rPr>
                <w:rFonts w:ascii="Times New Roman" w:hAnsi="Times New Roman" w:cs="Times New Roman"/>
                <w:color w:val="202124"/>
                <w:sz w:val="24"/>
                <w:szCs w:val="24"/>
                <w:shd w:val="clear" w:color="auto" w:fill="F8F9FA"/>
                <w:lang w:val="en"/>
              </w:rPr>
              <w:instrText>ADDIN CSL_CITATION {"citationItems":[{"id":"ITEM-1","itemData":{"URL":"https://iccwbo.org/publication/incoterms-2020-introduction/","author":[{"dropping-particle":"","family":"The International Chamber of Commerce","given":"","non-dropping-particle":"","parse-names":false,"suffix":""}],"id":"ITEM-1","issued":{"date-parts":[["2020"]]},"page":"350","title":"Incoterm 2020 : ICC Rules for The Use of Domestic and International Trade Term","type":"webpage"},"uris":["http://www.mendeley.com/documents/?uuid=df93816f-8ab6-4e27-aeea-40c09d1800ba"]},{"id":"ITEM-2","itemData":{"DOI":"10.13106/jafeb.2020.vol7.no10.461","ISSN":"2288-4637","abstract":"… (2017) proposed a method to support the evaluation … Thus, the study on the factors for making decisions on the Incoterms was important to the company in order to … criteria decision- making with the AHP resolved the problem in the hierarchy to make the appropriate decision, as it …","author":[{"dropping-particle":"","family":"Surakarsa","given":"Juthathip","non-dropping-particle":"","parse-names":false,"suffix":""},{"dropping-particle":"","family":"Amchang","given":"Chompoonut","non-dropping-particle":"","parse-names":false,"suffix":""},{"dropping-particle":"","family":"Sawatwong","given":"Nutcharin","non-dropping-particle":"","parse-names":false,"suffix":""}],"container-title":"The Journal of Asian Finance, Economics and Business","id":"ITEM-2","issue":"10","issued":{"date-parts":[["2020"]]},"page":"461-470","title":"Decision-Making on Incoterms 2020 of Automotive Parts Manufacturers in Thailand","type":"article-journal","volume":"7"},"uris":["http://www.mendeley.com/documents/?uuid=f456e387-8ceb-4bd5-b6a5-827d6b3b3d7a"]},{"id":"ITEM-3","itemData":{"DOI":"10.1080/1540496X.2022.2051811","ISSN":"1540496X (ISSN)","abstract":"Drawing on three-dimensional (HS6 product-destination-year) data on delivery terms in exports from Turkey, this study comprehensively explores the determinants of INCOTERMS clauses in three dimensions: legal, financial, and strategic. We show that a larger share of foreign sales occurs on high seller risk responsibility delivery terms when the export destination has better regulations, easier customs clearance, and high financing costs. Our findings also suggest the influence of bargaining power and experience on delivery terms. That is, the share of exports transacted on high supplier responsibility terms decreases with the number of export destinations served but increases with the number of products shipped to a particular export market in the past. © 2022 Taylor &amp; Francis Group, LLC.","author":[{"dropping-particle":"","family":"Avsar","given":"V","non-dropping-particle":"","parse-names":false,"suffix":""},{"dropping-particle":"","family":"Batmaz","given":"O","non-dropping-particle":"","parse-names":false,"suffix":""}],"container-title":"Emerging Markets Finance and Trade","id":"ITEM-3","issue":"13","issued":{"date-parts":[["2022"]]},"language":"English","note":"Export Date: 2 April 2023\n\nCorrespondence Address: Avsar, V.; College of Business, United States; email: veysel.avsar@tamucc.edu\n\nReferences: Alvarez, R., Faruq, H., Lopez, R.A., Is previous export experience important for new exports? (2013) The Journal of Development Studies, 49 (3), pp. 426-441; \nBusse, M., Hefeker, C., Political risk, institutions and foreign direct investment (2007) European Journal of Political Economy, 23 (2), pp. 397-415;\nDel Rosal, I., Factors influencing the choice of delivery terms used in Spanish seaborne container trade (2016) International Journal of Shipping and Transport Logistics, 8 (3), p. 318;\nFabbri, D., Klapper, L.F., Bargaining power and trade credit (2016) Journal of Corporate Finance, 41, pp. 66-80;\nHabiyaremye, A., Avsar, V., Bilateral trade agreements and trade finance: Evidence from Turkey (2020) International Journal of Emerging Markets;\nHien, N., Laporte, G., Roy, J., Business environment factors, incoterms selection and export performance (2014) Operations and Supply Chain Management: An International Journal, 2 (2), pp. 63-78;\n(2010) Incoterms® 2010: ICC rules for the use of domestic and international trade terms, , Paris: International Chamber of Commerce Publishing S.A;\nPapke, L.E., Wooldridge, J.M., Econometric methods for fractional response variables with an application to 401(k) plan participation rates (1996) Journal of applied econometrics, 11 (6), pp. 619-632;\nRose, A.K., Spiegel, M.M., The Olympic effect (2011) The Economic Journal, 121 (553), pp. 652-667;\nStapleton, D.M., Pande, V., O’Brien, D., EXW, FOB, or FCA? Choosing the incoterms and why it matters to maritime shippers (2014) Transport Law Journal, 81 (3), pp. 227-248;\nStojanović, Đ., Ivetić, J., Possibilities of using Incoterms clauses in a country logistics performance assessment and benchmarking (2020) Transport Policy, 98, pp. 217-228;\nSuraraksa, J., Amchang, C., Sawatwond, N., Decision-making on incoterms 2020 of automotive parts manufacturers in Thailand (2020) The Journal of Asian Finance, Economics and Business, 7 (10), pp. 461-470;\nWilner, B.S., The exploitation of relationships in financial distress: The case of trade credit (2000) The Journal of Finance, 55 (1), pp. 153-178;\nYaakub, S., Szu, L.Y., Factors influencing the choice in Incoterms among Malaysian manufacturers (2017) 6th International Conference On Social Sciences Research 2017, , 4thDecember 2017, Melia, Kuala Lumpur, Malaysia:, and,. In;\nYaakub, S., Szu, L.Y., Arbak, S., Halim, N.A., INCOTERMS selection factors and its effect on export performance (2018) Journal of Advance Research in Business, Marketing, and Supply Chain Management, 2 (1), pp. 9-18","page":"3609-3621","publisher":"Routledge","publisher-place":"College of Business, Texas A&amp;M University Corpus Christi, Corpus Christi, TX, United States","title":"Legal, Financial, and Strategic Forces in Cross-border Delivery Terms","type":"article-journal","volume":"58"},"uris":["http://www.mendeley.com/documents/?uuid=3e24acb4-cc06-4cb6-a984-defd0bb8a9d8"]},{"id":"ITEM-4","itemData":{"DOI":"10.14710/ajlm.2022.14230","abstract":"The study analyzes the effect of environmental uncertainty and incoterms on strategic alliances. The population in this study is a freight forwarder company on the island of Java that has a global alliance. The research sample is 50 companies engaged in international freight forwarders. Based on answers from respondents were analyzed according to the research model developed from the theoretical framework using the structural equation model Smart-PLS approach. The analysis results show that environmental uncertainty and Incoterm positively and significantly affect strategic alliances. The alliance strategy will impact when the main priority is the risk-sharing aspect, the risk management factor from the incoterm aspect, and the market turbulence on the environmental uncertainty factor. Novelty in this study is the positive impact of Incoterm on the alliance strategy, especially for International freight forwarders. This research contributes to the factors considered in strategic alliances in the freight forwarder industry. It also contributes to the company's strategy, especially sales managers, to pay attention to international trade terms in segmenting and selecting target consumers to be more effective in improving alliance performance. The limitations of this study include 1) The sample size used is only a small number of companies engaged in international Freight Forwarder services, only 50 companies; 2) The data used in this research is through the distribution of questionnaires based on perceptual analysis units; 3) Other factors that are outside the model are not all studied, while the possibility of these factors can affect the existing significance test. ","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4","issue":"1","issued":{"date-parts":[["2022"]]},"page":"1-15","title":"Environmental Uncertainty Factor, Incoterm and Implication For A Strategic Alliance In Freight Forwarder Companies Case Study In Indonesia","type":"article-journal","volume":"1"},"uris":["http://www.mendeley.com/documents/?uuid=3b112846-8686-4b82-83aa-346494eccf30"]}],"mendeley":{"formattedCitation":"(Avsar and Batmaz, 2022; Sugiono et al., 2022; Surakarsa et al., 2020; The International Chamber of Commerce, 2020b)","plainTextFormattedCitation":"(Avsar and Batmaz, 2022; Sugiono et al., 2022; Surakarsa et al., 2020; The International Chamber of Commerce, 2020b)","previouslyFormattedCitation":"(Avsar and Batmaz, 2022; Sugiono et al., 2022; Surakarsa et al., 2020; The International Chamber of Commerce, 2020b)"},"properties":{"noteIndex":0},"schema":"https://github.com/citation-style-language/schema/raw/master/csl-citation.json"}</w:instrText>
            </w:r>
            <w:r>
              <w:rPr>
                <w:rFonts w:ascii="Times New Roman" w:hAnsi="Times New Roman" w:cs="Times New Roman"/>
                <w:color w:val="202124"/>
                <w:sz w:val="24"/>
                <w:szCs w:val="24"/>
                <w:shd w:val="clear" w:color="auto" w:fill="F8F9FA"/>
                <w:lang w:val="en"/>
              </w:rPr>
              <w:fldChar w:fldCharType="separate"/>
            </w:r>
            <w:r w:rsidR="00C30D7D" w:rsidRPr="00C30D7D">
              <w:rPr>
                <w:rFonts w:ascii="Times New Roman" w:hAnsi="Times New Roman" w:cs="Times New Roman"/>
                <w:noProof/>
                <w:color w:val="202124"/>
                <w:sz w:val="24"/>
                <w:szCs w:val="24"/>
                <w:shd w:val="clear" w:color="auto" w:fill="F8F9FA"/>
                <w:lang w:val="en"/>
              </w:rPr>
              <w:t>(Avsar and Batmaz, 2022; Sugiono et al., 2022; Surakarsa et al., 2020; The International Chamber of Commerce, 2020b)</w:t>
            </w:r>
            <w:r>
              <w:rPr>
                <w:rFonts w:ascii="Times New Roman" w:hAnsi="Times New Roman" w:cs="Times New Roman"/>
                <w:color w:val="202124"/>
                <w:sz w:val="24"/>
                <w:szCs w:val="24"/>
                <w:shd w:val="clear" w:color="auto" w:fill="F8F9FA"/>
                <w:lang w:val="en"/>
              </w:rPr>
              <w:fldChar w:fldCharType="end"/>
            </w:r>
          </w:p>
        </w:tc>
      </w:tr>
      <w:tr w:rsidR="005B2BAD" w:rsidRPr="0099120A" w14:paraId="506E03C5" w14:textId="77777777" w:rsidTr="0088114F">
        <w:tc>
          <w:tcPr>
            <w:tcW w:w="1560" w:type="dxa"/>
            <w:vMerge/>
            <w:tcBorders>
              <w:top w:val="nil"/>
              <w:left w:val="nil"/>
              <w:bottom w:val="nil"/>
              <w:right w:val="nil"/>
            </w:tcBorders>
          </w:tcPr>
          <w:p w14:paraId="70E1518E" w14:textId="77777777" w:rsidR="005B2BAD" w:rsidRPr="0099120A" w:rsidRDefault="005B2BAD" w:rsidP="0088114F">
            <w:pPr>
              <w:rPr>
                <w:rFonts w:ascii="Times New Roman" w:hAnsi="Times New Roman" w:cs="Times New Roman"/>
                <w:sz w:val="24"/>
                <w:szCs w:val="24"/>
              </w:rPr>
            </w:pPr>
          </w:p>
        </w:tc>
        <w:tc>
          <w:tcPr>
            <w:tcW w:w="992" w:type="dxa"/>
            <w:tcBorders>
              <w:top w:val="nil"/>
              <w:left w:val="nil"/>
              <w:bottom w:val="nil"/>
              <w:right w:val="nil"/>
            </w:tcBorders>
          </w:tcPr>
          <w:p w14:paraId="0F0297B8"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IN</w:t>
            </w:r>
            <w:r>
              <w:rPr>
                <w:rFonts w:ascii="Times New Roman" w:hAnsi="Times New Roman" w:cs="Times New Roman"/>
                <w:sz w:val="24"/>
                <w:szCs w:val="24"/>
                <w:lang w:val="en"/>
              </w:rPr>
              <w:t>C</w:t>
            </w:r>
            <w:r w:rsidRPr="0099120A">
              <w:rPr>
                <w:rFonts w:ascii="Times New Roman" w:hAnsi="Times New Roman" w:cs="Times New Roman"/>
                <w:sz w:val="24"/>
                <w:szCs w:val="24"/>
                <w:lang w:val="en"/>
              </w:rPr>
              <w:t>1</w:t>
            </w:r>
          </w:p>
        </w:tc>
        <w:tc>
          <w:tcPr>
            <w:tcW w:w="4394" w:type="dxa"/>
            <w:tcBorders>
              <w:top w:val="nil"/>
              <w:left w:val="nil"/>
              <w:bottom w:val="nil"/>
              <w:right w:val="nil"/>
            </w:tcBorders>
          </w:tcPr>
          <w:p w14:paraId="71832D4E" w14:textId="77777777" w:rsidR="005B2BAD" w:rsidRPr="0099120A" w:rsidRDefault="005B2BAD" w:rsidP="005B2BAD">
            <w:pPr>
              <w:pStyle w:val="ListParagraph"/>
              <w:numPr>
                <w:ilvl w:val="0"/>
                <w:numId w:val="11"/>
              </w:numPr>
              <w:ind w:left="319" w:hanging="319"/>
              <w:jc w:val="both"/>
              <w:rPr>
                <w:rFonts w:ascii="Times New Roman" w:hAnsi="Times New Roman" w:cs="Times New Roman"/>
                <w:sz w:val="24"/>
                <w:szCs w:val="24"/>
              </w:rPr>
            </w:pPr>
            <w:r w:rsidRPr="0099120A">
              <w:rPr>
                <w:rFonts w:ascii="Times New Roman" w:hAnsi="Times New Roman" w:cs="Times New Roman"/>
                <w:color w:val="202124"/>
                <w:sz w:val="24"/>
                <w:szCs w:val="24"/>
                <w:shd w:val="clear" w:color="auto" w:fill="F1F3F4"/>
                <w:lang w:val="en"/>
              </w:rPr>
              <w:t>Incoterms for our company can provide good bargaining power for negotiations with customers</w:t>
            </w:r>
            <w:r>
              <w:rPr>
                <w:rFonts w:ascii="Times New Roman" w:hAnsi="Times New Roman" w:cs="Times New Roman"/>
                <w:color w:val="202124"/>
                <w:sz w:val="24"/>
                <w:szCs w:val="24"/>
                <w:shd w:val="clear" w:color="auto" w:fill="F1F3F4"/>
                <w:lang w:val="en"/>
              </w:rPr>
              <w:t xml:space="preserve"> </w:t>
            </w:r>
            <w:r>
              <w:rPr>
                <w:rFonts w:ascii="Times New Roman" w:hAnsi="Times New Roman" w:cs="Times New Roman"/>
                <w:color w:val="202124"/>
                <w:sz w:val="24"/>
                <w:szCs w:val="24"/>
                <w:shd w:val="clear" w:color="auto" w:fill="F8F9FA"/>
                <w:lang w:val="en"/>
              </w:rPr>
              <w:fldChar w:fldCharType="begin" w:fldLock="1"/>
            </w:r>
            <w:r w:rsidR="00C30D7D">
              <w:rPr>
                <w:rFonts w:ascii="Times New Roman" w:hAnsi="Times New Roman" w:cs="Times New Roman"/>
                <w:color w:val="202124"/>
                <w:sz w:val="24"/>
                <w:szCs w:val="24"/>
                <w:shd w:val="clear" w:color="auto" w:fill="F8F9FA"/>
                <w:lang w:val="en"/>
              </w:rPr>
              <w:instrText>ADDIN CSL_CITATION {"citationItems":[{"id":"ITEM-1","itemData":{"URL":"https://iccwbo.org/publication/incoterms-2020-introduction/","author":[{"dropping-particle":"","family":"The International Chamber of Commerce","given":"","non-dropping-particle":"","parse-names":false,"suffix":""}],"id":"ITEM-1","issued":{"date-parts":[["2020"]]},"page":"350","title":"Incoterm 2020 : ICC Rules for The Use of Domestic and International Trade Term","type":"webpage"},"uris":["http://www.mendeley.com/documents/?uuid=df93816f-8ab6-4e27-aeea-40c09d1800ba"]},{"id":"ITEM-2","itemData":{"DOI":"10.13106/jafeb.2020.vol7.no10.461","ISSN":"2288-4637","abstract":"… (2017) proposed a method to support the evaluation … Thus, the study on the factors for making decisions on the Incoterms was important to the company in order to … criteria decision- making with the AHP resolved the problem in the hierarchy to make the appropriate decision, as it …","author":[{"dropping-particle":"","family":"Surakarsa","given":"Juthathip","non-dropping-particle":"","parse-names":false,"suffix":""},{"dropping-particle":"","family":"Amchang","given":"Chompoonut","non-dropping-particle":"","parse-names":false,"suffix":""},{"dropping-particle":"","family":"Sawatwong","given":"Nutcharin","non-dropping-particle":"","parse-names":false,"suffix":""}],"container-title":"The Journal of Asian Finance, Economics and Business","id":"ITEM-2","issue":"10","issued":{"date-parts":[["2020"]]},"page":"461-470","title":"Decision-Making on Incoterms 2020 of Automotive Parts Manufacturers in Thailand","type":"article-journal","volume":"7"},"uris":["http://www.mendeley.com/documents/?uuid=f456e387-8ceb-4bd5-b6a5-827d6b3b3d7a"]},{"id":"ITEM-3","itemData":{"DOI":"10.1080/1540496X.2022.2051811","ISSN":"1540496X (ISSN)","abstract":"Drawing on three-dimensional (HS6 product-destination-year) data on delivery terms in exports from Turkey, this study comprehensively explores the determinants of INCOTERMS clauses in three dimensions: legal, financial, and strategic. We show that a larger share of foreign sales occurs on high seller risk responsibility delivery terms when the export destination has better regulations, easier customs clearance, and high financing costs. Our findings also suggest the influence of bargaining power and experience on delivery terms. That is, the share of exports transacted on high supplier responsibility terms decreases with the number of export destinations served but increases with the number of products shipped to a particular export market in the past. © 2022 Taylor &amp; Francis Group, LLC.","author":[{"dropping-particle":"","family":"Avsar","given":"V","non-dropping-particle":"","parse-names":false,"suffix":""},{"dropping-particle":"","family":"Batmaz","given":"O","non-dropping-particle":"","parse-names":false,"suffix":""}],"container-title":"Emerging Markets Finance and Trade","id":"ITEM-3","issue":"13","issued":{"date-parts":[["2022"]]},"language":"English","note":"Export Date: 2 April 2023\n\nCorrespondence Address: Avsar, V.; College of Business, United States; email: veysel.avsar@tamucc.edu\n\nReferences: Alvarez, R., Faruq, H., Lopez, R.A., Is previous export experience important for new exports? (2013) The Journal of Development Studies, 49 (3), pp. 426-441; \nBusse, M., Hefeker, C., Political risk, institutions and foreign direct investment (2007) European Journal of Political Economy, 23 (2), pp. 397-415;\nDel Rosal, I., Factors influencing the choice of delivery terms used in Spanish seaborne container trade (2016) International Journal of Shipping and Transport Logistics, 8 (3), p. 318;\nFabbri, D., Klapper, L.F., Bargaining power and trade credit (2016) Journal of Corporate Finance, 41, pp. 66-80;\nHabiyaremye, A., Avsar, V., Bilateral trade agreements and trade finance: Evidence from Turkey (2020) International Journal of Emerging Markets;\nHien, N., Laporte, G., Roy, J., Business environment factors, incoterms selection and export performance (2014) Operations and Supply Chain Management: An International Journal, 2 (2), pp. 63-78;\n(2010) Incoterms® 2010: ICC rules for the use of domestic and international trade terms, , Paris: International Chamber of Commerce Publishing S.A;\nPapke, L.E., Wooldridge, J.M., Econometric methods for fractional response variables with an application to 401(k) plan participation rates (1996) Journal of applied econometrics, 11 (6), pp. 619-632;\nRose, A.K., Spiegel, M.M., The Olympic effect (2011) The Economic Journal, 121 (553), pp. 652-667;\nStapleton, D.M., Pande, V., O’Brien, D., EXW, FOB, or FCA? Choosing the incoterms and why it matters to maritime shippers (2014) Transport Law Journal, 81 (3), pp. 227-248;\nStojanović, Đ., Ivetić, J., Possibilities of using Incoterms clauses in a country logistics performance assessment and benchmarking (2020) Transport Policy, 98, pp. 217-228;\nSuraraksa, J., Amchang, C., Sawatwond, N., Decision-making on incoterms 2020 of automotive parts manufacturers in Thailand (2020) The Journal of Asian Finance, Economics and Business, 7 (10), pp. 461-470;\nWilner, B.S., The exploitation of relationships in financial distress: The case of trade credit (2000) The Journal of Finance, 55 (1), pp. 153-178;\nYaakub, S., Szu, L.Y., Factors influencing the choice in Incoterms among Malaysian manufacturers (2017) 6th International Conference On Social Sciences Research 2017, , 4thDecember 2017, Melia, Kuala Lumpur, Malaysia:, and,. In;\nYaakub, S., Szu, L.Y., Arbak, S., Halim, N.A., INCOTERMS selection factors and its effect on export performance (2018) Journal of Advance Research in Business, Marketing, and Supply Chain Management, 2 (1), pp. 9-18","page":"3609-3621","publisher":"Routledge","publisher-place":"College of Business, Texas A&amp;M University Corpus Christi, Corpus Christi, TX, United States","title":"Legal, Financial, and Strategic Forces in Cross-border Delivery Terms","type":"article-journal","volume":"58"},"uris":["http://www.mendeley.com/documents/?uuid=3e24acb4-cc06-4cb6-a984-defd0bb8a9d8"]},{"id":"ITEM-4","itemData":{"DOI":"10.14710/ajlm.2022.14230","abstract":"The study analyzes the effect of environmental uncertainty and incoterms on strategic alliances. The population in this study is a freight forwarder company on the island of Java that has a global alliance. The research sample is 50 companies engaged in international freight forwarders. Based on answers from respondents were analyzed according to the research model developed from the theoretical framework using the structural equation model Smart-PLS approach. The analysis results show that environmental uncertainty and Incoterm positively and significantly affect strategic alliances. The alliance strategy will impact when the main priority is the risk-sharing aspect, the risk management factor from the incoterm aspect, and the market turbulence on the environmental uncertainty factor. Novelty in this study is the positive impact of Incoterm on the alliance strategy, especially for International freight forwarders. This research contributes to the factors considered in strategic alliances in the freight forwarder industry. It also contributes to the company's strategy, especially sales managers, to pay attention to international trade terms in segmenting and selecting target consumers to be more effective in improving alliance performance. The limitations of this study include 1) The sample size used is only a small number of companies engaged in international Freight Forwarder services, only 50 companies; 2) The data used in this research is through the distribution of questionnaires based on perceptual analysis units; 3) Other factors that are outside the model are not all studied, while the possibility of these factors can affect the existing significance test. ","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4","issue":"1","issued":{"date-parts":[["2022"]]},"page":"1-15","title":"Environmental Uncertainty Factor, Incoterm and Implication For A Strategic Alliance In Freight Forwarder Companies Case Study In Indonesia","type":"article-journal","volume":"1"},"uris":["http://www.mendeley.com/documents/?uuid=3b112846-8686-4b82-83aa-346494eccf30"]}],"mendeley":{"formattedCitation":"(Avsar and Batmaz, 2022; Sugiono et al., 2022; Surakarsa et al., 2020; The International Chamber of Commerce, 2020b)","plainTextFormattedCitation":"(Avsar and Batmaz, 2022; Sugiono et al., 2022; Surakarsa et al., 2020; The International Chamber of Commerce, 2020b)","previouslyFormattedCitation":"(Avsar and Batmaz, 2022; Sugiono et al., 2022; Surakarsa et al., 2020; The International Chamber of Commerce, 2020b)"},"properties":{"noteIndex":0},"schema":"https://github.com/citation-style-language/schema/raw/master/csl-citation.json"}</w:instrText>
            </w:r>
            <w:r>
              <w:rPr>
                <w:rFonts w:ascii="Times New Roman" w:hAnsi="Times New Roman" w:cs="Times New Roman"/>
                <w:color w:val="202124"/>
                <w:sz w:val="24"/>
                <w:szCs w:val="24"/>
                <w:shd w:val="clear" w:color="auto" w:fill="F8F9FA"/>
                <w:lang w:val="en"/>
              </w:rPr>
              <w:fldChar w:fldCharType="separate"/>
            </w:r>
            <w:r w:rsidR="00C30D7D" w:rsidRPr="00C30D7D">
              <w:rPr>
                <w:rFonts w:ascii="Times New Roman" w:hAnsi="Times New Roman" w:cs="Times New Roman"/>
                <w:noProof/>
                <w:color w:val="202124"/>
                <w:sz w:val="24"/>
                <w:szCs w:val="24"/>
                <w:shd w:val="clear" w:color="auto" w:fill="F8F9FA"/>
                <w:lang w:val="en"/>
              </w:rPr>
              <w:t>(Avsar and Batmaz, 2022; Sugiono et al., 2022; Surakarsa et al., 2020; The International Chamber of Commerce, 2020b)</w:t>
            </w:r>
            <w:r>
              <w:rPr>
                <w:rFonts w:ascii="Times New Roman" w:hAnsi="Times New Roman" w:cs="Times New Roman"/>
                <w:color w:val="202124"/>
                <w:sz w:val="24"/>
                <w:szCs w:val="24"/>
                <w:shd w:val="clear" w:color="auto" w:fill="F8F9FA"/>
                <w:lang w:val="en"/>
              </w:rPr>
              <w:fldChar w:fldCharType="end"/>
            </w:r>
          </w:p>
        </w:tc>
      </w:tr>
      <w:tr w:rsidR="005B2BAD" w:rsidRPr="0099120A" w14:paraId="7E78775A" w14:textId="77777777" w:rsidTr="0088114F">
        <w:tc>
          <w:tcPr>
            <w:tcW w:w="1560" w:type="dxa"/>
            <w:vMerge w:val="restart"/>
            <w:tcBorders>
              <w:top w:val="nil"/>
              <w:left w:val="nil"/>
              <w:bottom w:val="nil"/>
              <w:right w:val="nil"/>
            </w:tcBorders>
          </w:tcPr>
          <w:p w14:paraId="27936EEA" w14:textId="77777777" w:rsidR="005B2BAD" w:rsidRPr="0099120A" w:rsidRDefault="005B2BAD" w:rsidP="0088114F">
            <w:pPr>
              <w:rPr>
                <w:rFonts w:ascii="Times New Roman" w:hAnsi="Times New Roman" w:cs="Times New Roman"/>
                <w:sz w:val="24"/>
                <w:szCs w:val="24"/>
              </w:rPr>
            </w:pPr>
            <w:r w:rsidRPr="0099120A">
              <w:rPr>
                <w:rFonts w:ascii="Times New Roman" w:hAnsi="Times New Roman" w:cs="Times New Roman"/>
                <w:sz w:val="24"/>
                <w:szCs w:val="24"/>
                <w:lang w:val="en"/>
              </w:rPr>
              <w:t>Relational resources</w:t>
            </w:r>
          </w:p>
        </w:tc>
        <w:tc>
          <w:tcPr>
            <w:tcW w:w="992" w:type="dxa"/>
            <w:tcBorders>
              <w:top w:val="nil"/>
              <w:left w:val="nil"/>
              <w:bottom w:val="nil"/>
              <w:right w:val="nil"/>
            </w:tcBorders>
          </w:tcPr>
          <w:p w14:paraId="5E12D262"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RR1</w:t>
            </w:r>
          </w:p>
        </w:tc>
        <w:tc>
          <w:tcPr>
            <w:tcW w:w="4394" w:type="dxa"/>
            <w:tcBorders>
              <w:top w:val="nil"/>
              <w:left w:val="nil"/>
              <w:bottom w:val="nil"/>
              <w:right w:val="nil"/>
            </w:tcBorders>
          </w:tcPr>
          <w:p w14:paraId="131DEF78" w14:textId="77777777" w:rsidR="005B2BAD" w:rsidRPr="0099120A" w:rsidRDefault="006E05F7" w:rsidP="005B2BAD">
            <w:pPr>
              <w:pStyle w:val="ListParagraph"/>
              <w:numPr>
                <w:ilvl w:val="0"/>
                <w:numId w:val="12"/>
              </w:numPr>
              <w:ind w:left="319" w:hanging="319"/>
              <w:jc w:val="both"/>
              <w:rPr>
                <w:rFonts w:ascii="Times New Roman" w:hAnsi="Times New Roman" w:cs="Times New Roman"/>
                <w:sz w:val="24"/>
                <w:szCs w:val="24"/>
              </w:rPr>
            </w:pPr>
            <w:r>
              <w:rPr>
                <w:rFonts w:ascii="Times New Roman" w:hAnsi="Times New Roman" w:cs="Times New Roman"/>
                <w:color w:val="202124"/>
                <w:sz w:val="24"/>
                <w:szCs w:val="24"/>
                <w:shd w:val="clear" w:color="auto" w:fill="F8F9FA"/>
                <w:lang w:val="en"/>
              </w:rPr>
              <w:t>Our business develops close business partner collaboration and coordination</w:t>
            </w:r>
            <w:r w:rsidR="005B2BAD">
              <w:rPr>
                <w:rFonts w:ascii="Times New Roman" w:hAnsi="Times New Roman" w:cs="Times New Roman"/>
                <w:color w:val="202124"/>
                <w:sz w:val="24"/>
                <w:szCs w:val="24"/>
                <w:shd w:val="clear" w:color="auto" w:fill="F8F9FA"/>
                <w:lang w:val="en"/>
              </w:rPr>
              <w:t xml:space="preserve"> </w:t>
            </w:r>
            <w:r w:rsidR="005B2BAD" w:rsidRPr="0072475D">
              <w:rPr>
                <w:rFonts w:ascii="Times New Roman" w:hAnsi="Times New Roman" w:cs="Times New Roman"/>
                <w:noProof/>
                <w:color w:val="202124"/>
                <w:sz w:val="24"/>
                <w:szCs w:val="24"/>
                <w:shd w:val="clear" w:color="auto" w:fill="F8F9FA"/>
                <w:lang w:val="en"/>
              </w:rPr>
              <w:t>(Karia et al., 2015; Karia and Wong, 2013; Shou et al.,</w:t>
            </w:r>
            <w:r w:rsidR="005B2BAD">
              <w:rPr>
                <w:rFonts w:ascii="Times New Roman" w:hAnsi="Times New Roman" w:cs="Times New Roman"/>
                <w:noProof/>
                <w:color w:val="202124"/>
                <w:sz w:val="24"/>
                <w:szCs w:val="24"/>
                <w:shd w:val="clear" w:color="auto" w:fill="F8F9FA"/>
                <w:lang w:val="en"/>
              </w:rPr>
              <w:fldChar w:fldCharType="begin" w:fldLock="1"/>
            </w:r>
            <w:r w:rsidR="005B2BAD">
              <w:rPr>
                <w:rFonts w:ascii="Times New Roman" w:hAnsi="Times New Roman" w:cs="Times New Roman"/>
                <w:noProof/>
                <w:color w:val="202124"/>
                <w:sz w:val="24"/>
                <w:szCs w:val="24"/>
                <w:shd w:val="clear" w:color="auto" w:fill="F8F9FA"/>
                <w:lang w:val="en"/>
              </w:rPr>
              <w:instrText>ADDIN CSL_CITATION {"citationItems":[{"id":"ITEM-1","itemData":{"DOI":"10.1007/s00187-009-0073-8","ISSN":"16138392","abstract":"In this article we oifer a view that suggests that a firm's critical resources may span firm boundaries and may be embedded in inferi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Jeffrey H. Dyer Harbir Singh","given":"","non-dropping-particle":"","parse-names":false,"suffix":""}],"container-title":"Zeitschrift fur Planung und Unternehmenssteuerung","id":"ITEM-1","issue":"1","issued":{"date-parts":[["2009"]]},"page":"129-137","title":"Relational view","type":"article-journal","volume":"20"},"uris":["http://www.mendeley.com/documents/?uuid=a2c4ccf4-d81d-4fb7-aafc-c85ed60d5ab4"]}],"mendeley":{"formattedCitation":"(Jeffrey H. Dyer Harbir Singh, 2009)","plainTextFormattedCitation":"(Jeffrey H. Dyer Harbir Singh, 2009)","previouslyFormattedCitation":"(Jeffrey H. Dyer Harbir Singh, 2009)"},"properties":{"noteIndex":0},"schema":"https://github.com/citation-style-language/schema/raw/master/csl-citation.json"}</w:instrText>
            </w:r>
            <w:r w:rsidR="005B2BAD">
              <w:rPr>
                <w:rFonts w:ascii="Times New Roman" w:hAnsi="Times New Roman" w:cs="Times New Roman"/>
                <w:noProof/>
                <w:color w:val="202124"/>
                <w:sz w:val="24"/>
                <w:szCs w:val="24"/>
                <w:shd w:val="clear" w:color="auto" w:fill="F8F9FA"/>
                <w:lang w:val="en"/>
              </w:rPr>
              <w:fldChar w:fldCharType="separate"/>
            </w:r>
            <w:r w:rsidR="005B2BAD" w:rsidRPr="0072475D">
              <w:rPr>
                <w:rFonts w:ascii="Times New Roman" w:hAnsi="Times New Roman" w:cs="Times New Roman"/>
                <w:noProof/>
                <w:color w:val="202124"/>
                <w:sz w:val="24"/>
                <w:szCs w:val="24"/>
                <w:shd w:val="clear" w:color="auto" w:fill="F8F9FA"/>
                <w:lang w:val="en"/>
              </w:rPr>
              <w:t>(Jeffrey H. Dyer Harbir Singh, 2009)</w:t>
            </w:r>
            <w:r w:rsidR="005B2BAD">
              <w:rPr>
                <w:rFonts w:ascii="Times New Roman" w:hAnsi="Times New Roman" w:cs="Times New Roman"/>
                <w:noProof/>
                <w:color w:val="202124"/>
                <w:sz w:val="24"/>
                <w:szCs w:val="24"/>
                <w:shd w:val="clear" w:color="auto" w:fill="F8F9FA"/>
                <w:lang w:val="en"/>
              </w:rPr>
              <w:fldChar w:fldCharType="end"/>
            </w:r>
          </w:p>
        </w:tc>
      </w:tr>
      <w:tr w:rsidR="005B2BAD" w:rsidRPr="0099120A" w14:paraId="12BCB964" w14:textId="77777777" w:rsidTr="0088114F">
        <w:tc>
          <w:tcPr>
            <w:tcW w:w="1560" w:type="dxa"/>
            <w:vMerge/>
            <w:tcBorders>
              <w:top w:val="nil"/>
              <w:left w:val="nil"/>
              <w:bottom w:val="nil"/>
              <w:right w:val="nil"/>
            </w:tcBorders>
          </w:tcPr>
          <w:p w14:paraId="6E87B0B4" w14:textId="77777777" w:rsidR="005B2BAD" w:rsidRPr="0099120A" w:rsidRDefault="005B2BAD" w:rsidP="0088114F">
            <w:pPr>
              <w:rPr>
                <w:rFonts w:ascii="Times New Roman" w:hAnsi="Times New Roman" w:cs="Times New Roman"/>
                <w:sz w:val="24"/>
                <w:szCs w:val="24"/>
              </w:rPr>
            </w:pPr>
          </w:p>
        </w:tc>
        <w:tc>
          <w:tcPr>
            <w:tcW w:w="992" w:type="dxa"/>
            <w:tcBorders>
              <w:top w:val="nil"/>
              <w:left w:val="nil"/>
              <w:bottom w:val="nil"/>
              <w:right w:val="nil"/>
            </w:tcBorders>
          </w:tcPr>
          <w:p w14:paraId="6692D0B7"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RR2</w:t>
            </w:r>
          </w:p>
        </w:tc>
        <w:tc>
          <w:tcPr>
            <w:tcW w:w="4394" w:type="dxa"/>
            <w:tcBorders>
              <w:top w:val="nil"/>
              <w:left w:val="nil"/>
              <w:bottom w:val="nil"/>
              <w:right w:val="nil"/>
            </w:tcBorders>
          </w:tcPr>
          <w:p w14:paraId="295DE8E7" w14:textId="77777777" w:rsidR="005B2BAD" w:rsidRPr="0099120A" w:rsidRDefault="005B2BAD" w:rsidP="005B2BAD">
            <w:pPr>
              <w:pStyle w:val="ListParagraph"/>
              <w:numPr>
                <w:ilvl w:val="0"/>
                <w:numId w:val="12"/>
              </w:numPr>
              <w:ind w:left="319" w:hanging="319"/>
              <w:jc w:val="both"/>
              <w:rPr>
                <w:rFonts w:ascii="Times New Roman" w:hAnsi="Times New Roman" w:cs="Times New Roman"/>
                <w:sz w:val="24"/>
                <w:szCs w:val="24"/>
              </w:rPr>
            </w:pPr>
            <w:r w:rsidRPr="0099120A">
              <w:rPr>
                <w:rFonts w:ascii="Times New Roman" w:hAnsi="Times New Roman" w:cs="Times New Roman"/>
                <w:color w:val="202124"/>
                <w:sz w:val="24"/>
                <w:szCs w:val="24"/>
                <w:shd w:val="clear" w:color="auto" w:fill="F1F3F4"/>
                <w:lang w:val="en"/>
              </w:rPr>
              <w:t>Our company is committed to sharing information among business partners</w:t>
            </w:r>
            <w:r>
              <w:rPr>
                <w:rFonts w:ascii="Times New Roman" w:hAnsi="Times New Roman" w:cs="Times New Roman"/>
                <w:color w:val="202124"/>
                <w:sz w:val="24"/>
                <w:szCs w:val="24"/>
                <w:shd w:val="clear" w:color="auto" w:fill="F1F3F4"/>
                <w:lang w:val="en"/>
              </w:rPr>
              <w:t xml:space="preserve"> </w:t>
            </w:r>
            <w:r w:rsidRPr="0072475D">
              <w:rPr>
                <w:rFonts w:ascii="Times New Roman" w:hAnsi="Times New Roman" w:cs="Times New Roman"/>
                <w:noProof/>
                <w:color w:val="202124"/>
                <w:sz w:val="24"/>
                <w:szCs w:val="24"/>
                <w:shd w:val="clear" w:color="auto" w:fill="F8F9FA"/>
                <w:lang w:val="en"/>
              </w:rPr>
              <w:t>(Karia et al., 2015; Karia and Wong, 2013; Shou et al.,</w:t>
            </w:r>
            <w:r>
              <w:rPr>
                <w:rFonts w:ascii="Times New Roman" w:hAnsi="Times New Roman" w:cs="Times New Roman"/>
                <w:noProof/>
                <w:color w:val="202124"/>
                <w:sz w:val="24"/>
                <w:szCs w:val="24"/>
                <w:shd w:val="clear" w:color="auto" w:fill="F8F9FA"/>
                <w:lang w:val="en"/>
              </w:rPr>
              <w:fldChar w:fldCharType="begin" w:fldLock="1"/>
            </w:r>
            <w:r>
              <w:rPr>
                <w:rFonts w:ascii="Times New Roman" w:hAnsi="Times New Roman" w:cs="Times New Roman"/>
                <w:noProof/>
                <w:color w:val="202124"/>
                <w:sz w:val="24"/>
                <w:szCs w:val="24"/>
                <w:shd w:val="clear" w:color="auto" w:fill="F8F9FA"/>
                <w:lang w:val="en"/>
              </w:rPr>
              <w:instrText>ADDIN CSL_CITATION {"citationItems":[{"id":"ITEM-1","itemData":{"DOI":"10.1007/s00187-009-0073-8","ISSN":"16138392","abstract":"In this article we oifer a view that suggests that a firm's critical resources may span firm boundaries and may be embedded in inferi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Jeffrey H. Dyer Harbir Singh","given":"","non-dropping-particle":"","parse-names":false,"suffix":""}],"container-title":"Zeitschrift fur Planung und Unternehmenssteuerung","id":"ITEM-1","issue":"1","issued":{"date-parts":[["2009"]]},"page":"129-137","title":"Relational view","type":"article-journal","volume":"20"},"uris":["http://www.mendeley.com/documents/?uuid=a2c4ccf4-d81d-4fb7-aafc-c85ed60d5ab4"]}],"mendeley":{"formattedCitation":"(Jeffrey H. Dyer Harbir Singh, 2009)","plainTextFormattedCitation":"(Jeffrey H. Dyer Harbir Singh, 2009)","previouslyFormattedCitation":"(Jeffrey H. Dyer Harbir Singh, 2009)"},"properties":{"noteIndex":0},"schema":"https://github.com/citation-style-language/schema/raw/master/csl-citation.json"}</w:instrText>
            </w:r>
            <w:r>
              <w:rPr>
                <w:rFonts w:ascii="Times New Roman" w:hAnsi="Times New Roman" w:cs="Times New Roman"/>
                <w:noProof/>
                <w:color w:val="202124"/>
                <w:sz w:val="24"/>
                <w:szCs w:val="24"/>
                <w:shd w:val="clear" w:color="auto" w:fill="F8F9FA"/>
                <w:lang w:val="en"/>
              </w:rPr>
              <w:fldChar w:fldCharType="separate"/>
            </w:r>
            <w:r w:rsidRPr="0072475D">
              <w:rPr>
                <w:rFonts w:ascii="Times New Roman" w:hAnsi="Times New Roman" w:cs="Times New Roman"/>
                <w:noProof/>
                <w:color w:val="202124"/>
                <w:sz w:val="24"/>
                <w:szCs w:val="24"/>
                <w:shd w:val="clear" w:color="auto" w:fill="F8F9FA"/>
                <w:lang w:val="en"/>
              </w:rPr>
              <w:t>(Jeffrey H. Dyer Harbir Singh, 2009)</w:t>
            </w:r>
            <w:r>
              <w:rPr>
                <w:rFonts w:ascii="Times New Roman" w:hAnsi="Times New Roman" w:cs="Times New Roman"/>
                <w:noProof/>
                <w:color w:val="202124"/>
                <w:sz w:val="24"/>
                <w:szCs w:val="24"/>
                <w:shd w:val="clear" w:color="auto" w:fill="F8F9FA"/>
                <w:lang w:val="en"/>
              </w:rPr>
              <w:fldChar w:fldCharType="end"/>
            </w:r>
            <w:r w:rsidRPr="0099120A">
              <w:rPr>
                <w:rFonts w:ascii="Times New Roman" w:hAnsi="Times New Roman" w:cs="Times New Roman"/>
                <w:sz w:val="24"/>
                <w:szCs w:val="24"/>
              </w:rPr>
              <w:t xml:space="preserve"> </w:t>
            </w:r>
          </w:p>
        </w:tc>
      </w:tr>
      <w:tr w:rsidR="005B2BAD" w:rsidRPr="0099120A" w14:paraId="336C67B8" w14:textId="77777777" w:rsidTr="0088114F">
        <w:tc>
          <w:tcPr>
            <w:tcW w:w="1560" w:type="dxa"/>
            <w:vMerge/>
            <w:tcBorders>
              <w:top w:val="nil"/>
              <w:left w:val="nil"/>
              <w:bottom w:val="nil"/>
              <w:right w:val="nil"/>
            </w:tcBorders>
          </w:tcPr>
          <w:p w14:paraId="6D20F223" w14:textId="77777777" w:rsidR="005B2BAD" w:rsidRPr="0099120A" w:rsidRDefault="005B2BAD" w:rsidP="0088114F">
            <w:pPr>
              <w:rPr>
                <w:rFonts w:ascii="Times New Roman" w:hAnsi="Times New Roman" w:cs="Times New Roman"/>
                <w:sz w:val="24"/>
                <w:szCs w:val="24"/>
              </w:rPr>
            </w:pPr>
          </w:p>
        </w:tc>
        <w:tc>
          <w:tcPr>
            <w:tcW w:w="992" w:type="dxa"/>
            <w:tcBorders>
              <w:top w:val="nil"/>
              <w:left w:val="nil"/>
              <w:bottom w:val="nil"/>
              <w:right w:val="nil"/>
            </w:tcBorders>
          </w:tcPr>
          <w:p w14:paraId="23F62D7D"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RR3</w:t>
            </w:r>
          </w:p>
        </w:tc>
        <w:tc>
          <w:tcPr>
            <w:tcW w:w="4394" w:type="dxa"/>
            <w:tcBorders>
              <w:top w:val="nil"/>
              <w:left w:val="nil"/>
              <w:bottom w:val="nil"/>
              <w:right w:val="nil"/>
            </w:tcBorders>
          </w:tcPr>
          <w:p w14:paraId="363BE928" w14:textId="77777777" w:rsidR="005B2BAD" w:rsidRPr="0099120A" w:rsidRDefault="005B2BAD" w:rsidP="005B2BAD">
            <w:pPr>
              <w:pStyle w:val="ListParagraph"/>
              <w:numPr>
                <w:ilvl w:val="0"/>
                <w:numId w:val="12"/>
              </w:numPr>
              <w:ind w:left="319" w:hanging="319"/>
              <w:jc w:val="both"/>
              <w:rPr>
                <w:rFonts w:ascii="Times New Roman" w:hAnsi="Times New Roman" w:cs="Times New Roman"/>
                <w:sz w:val="24"/>
                <w:szCs w:val="24"/>
              </w:rPr>
            </w:pPr>
            <w:r w:rsidRPr="0099120A">
              <w:rPr>
                <w:rFonts w:ascii="Times New Roman" w:hAnsi="Times New Roman" w:cs="Times New Roman"/>
                <w:color w:val="202124"/>
                <w:sz w:val="24"/>
                <w:szCs w:val="24"/>
                <w:shd w:val="clear" w:color="auto" w:fill="F1F3F4"/>
                <w:lang w:val="en"/>
              </w:rPr>
              <w:t xml:space="preserve">Our company tends to recruit </w:t>
            </w:r>
            <w:r>
              <w:rPr>
                <w:rFonts w:ascii="Times New Roman" w:hAnsi="Times New Roman" w:cs="Times New Roman"/>
                <w:color w:val="202124"/>
                <w:sz w:val="24"/>
                <w:szCs w:val="24"/>
                <w:shd w:val="clear" w:color="auto" w:fill="F1F3F4"/>
                <w:lang w:val="en"/>
              </w:rPr>
              <w:t>a good staff</w:t>
            </w:r>
            <w:r w:rsidRPr="0099120A">
              <w:rPr>
                <w:rFonts w:ascii="Times New Roman" w:hAnsi="Times New Roman" w:cs="Times New Roman"/>
                <w:color w:val="202124"/>
                <w:sz w:val="24"/>
                <w:szCs w:val="24"/>
                <w:shd w:val="clear" w:color="auto" w:fill="F1F3F4"/>
                <w:lang w:val="en"/>
              </w:rPr>
              <w:t xml:space="preserve"> </w:t>
            </w:r>
            <w:r w:rsidRPr="0072475D">
              <w:rPr>
                <w:rFonts w:ascii="Times New Roman" w:hAnsi="Times New Roman" w:cs="Times New Roman"/>
                <w:noProof/>
                <w:color w:val="202124"/>
                <w:sz w:val="24"/>
                <w:szCs w:val="24"/>
                <w:shd w:val="clear" w:color="auto" w:fill="F8F9FA"/>
                <w:lang w:val="en"/>
              </w:rPr>
              <w:t>(Karia et al., 2015; Karia and Wong, 2013; Shou et al.,</w:t>
            </w:r>
            <w:r>
              <w:rPr>
                <w:rFonts w:ascii="Times New Roman" w:hAnsi="Times New Roman" w:cs="Times New Roman"/>
                <w:noProof/>
                <w:color w:val="202124"/>
                <w:sz w:val="24"/>
                <w:szCs w:val="24"/>
                <w:shd w:val="clear" w:color="auto" w:fill="F8F9FA"/>
                <w:lang w:val="en"/>
              </w:rPr>
              <w:fldChar w:fldCharType="begin" w:fldLock="1"/>
            </w:r>
            <w:r>
              <w:rPr>
                <w:rFonts w:ascii="Times New Roman" w:hAnsi="Times New Roman" w:cs="Times New Roman"/>
                <w:noProof/>
                <w:color w:val="202124"/>
                <w:sz w:val="24"/>
                <w:szCs w:val="24"/>
                <w:shd w:val="clear" w:color="auto" w:fill="F8F9FA"/>
                <w:lang w:val="en"/>
              </w:rPr>
              <w:instrText>ADDIN CSL_CITATION {"citationItems":[{"id":"ITEM-1","itemData":{"DOI":"10.1007/s00187-009-0073-8","ISSN":"16138392","abstract":"In this article we oifer a view that suggests that a firm's critical resources may span firm boundaries and may be embedded in inferiirm resources and routines. We argue that an increasingly important unit of analysis for understanding competitive advan- tage is the relationship between firms and identify four potential sources of interor- ganizational competitive advantage: (1) relation-specific assets, (2) knowledge- sharing routines, (3) complementary resources/capabilities, and (4) effective governance. We examine each of these potential sources of rent in detail, identifying key subprocesses, and also discuss the isolating mechanisms that serve to preserve relational rents. Finally, we discuss how the relational view may offer normative prescriptions for firm-level strategies that contradict the prescriptions offered by those with a resource-based view or industry structure view.","author":[{"dropping-particle":"","family":"Jeffrey H. Dyer Harbir Singh","given":"","non-dropping-particle":"","parse-names":false,"suffix":""}],"container-title":"Zeitschrift fur Planung und Unternehmenssteuerung","id":"ITEM-1","issue":"1","issued":{"date-parts":[["2009"]]},"page":"129-137","title":"Relational view","type":"article-journal","volume":"20"},"uris":["http://www.mendeley.com/documents/?uuid=a2c4ccf4-d81d-4fb7-aafc-c85ed60d5ab4"]}],"mendeley":{"formattedCitation":"(Jeffrey H. Dyer Harbir Singh, 2009)","plainTextFormattedCitation":"(Jeffrey H. Dyer Harbir Singh, 2009)","previouslyFormattedCitation":"(Jeffrey H. Dyer Harbir Singh, 2009)"},"properties":{"noteIndex":0},"schema":"https://github.com/citation-style-language/schema/raw/master/csl-citation.json"}</w:instrText>
            </w:r>
            <w:r>
              <w:rPr>
                <w:rFonts w:ascii="Times New Roman" w:hAnsi="Times New Roman" w:cs="Times New Roman"/>
                <w:noProof/>
                <w:color w:val="202124"/>
                <w:sz w:val="24"/>
                <w:szCs w:val="24"/>
                <w:shd w:val="clear" w:color="auto" w:fill="F8F9FA"/>
                <w:lang w:val="en"/>
              </w:rPr>
              <w:fldChar w:fldCharType="separate"/>
            </w:r>
            <w:r w:rsidRPr="0072475D">
              <w:rPr>
                <w:rFonts w:ascii="Times New Roman" w:hAnsi="Times New Roman" w:cs="Times New Roman"/>
                <w:noProof/>
                <w:color w:val="202124"/>
                <w:sz w:val="24"/>
                <w:szCs w:val="24"/>
                <w:shd w:val="clear" w:color="auto" w:fill="F8F9FA"/>
                <w:lang w:val="en"/>
              </w:rPr>
              <w:t>(Jeffrey H. Dyer Harbir Singh, 2009)</w:t>
            </w:r>
            <w:r>
              <w:rPr>
                <w:rFonts w:ascii="Times New Roman" w:hAnsi="Times New Roman" w:cs="Times New Roman"/>
                <w:noProof/>
                <w:color w:val="202124"/>
                <w:sz w:val="24"/>
                <w:szCs w:val="24"/>
                <w:shd w:val="clear" w:color="auto" w:fill="F8F9FA"/>
                <w:lang w:val="en"/>
              </w:rPr>
              <w:fldChar w:fldCharType="end"/>
            </w:r>
          </w:p>
        </w:tc>
      </w:tr>
      <w:tr w:rsidR="005B2BAD" w:rsidRPr="0099120A" w14:paraId="0A24C09F" w14:textId="77777777" w:rsidTr="0088114F">
        <w:tc>
          <w:tcPr>
            <w:tcW w:w="1560" w:type="dxa"/>
            <w:vMerge w:val="restart"/>
            <w:tcBorders>
              <w:top w:val="nil"/>
              <w:left w:val="nil"/>
              <w:bottom w:val="nil"/>
              <w:right w:val="nil"/>
            </w:tcBorders>
          </w:tcPr>
          <w:p w14:paraId="60D3BC8F" w14:textId="77777777" w:rsidR="005B2BAD" w:rsidRPr="0099120A" w:rsidRDefault="005B2BAD" w:rsidP="0088114F">
            <w:pPr>
              <w:rPr>
                <w:rFonts w:ascii="Times New Roman" w:hAnsi="Times New Roman" w:cs="Times New Roman"/>
                <w:sz w:val="24"/>
                <w:szCs w:val="24"/>
              </w:rPr>
            </w:pPr>
            <w:r w:rsidRPr="0099120A">
              <w:rPr>
                <w:rFonts w:ascii="Times New Roman" w:hAnsi="Times New Roman" w:cs="Times New Roman"/>
                <w:sz w:val="24"/>
                <w:szCs w:val="24"/>
                <w:lang w:val="en"/>
              </w:rPr>
              <w:t>Competitive advantage</w:t>
            </w:r>
          </w:p>
        </w:tc>
        <w:tc>
          <w:tcPr>
            <w:tcW w:w="992" w:type="dxa"/>
            <w:tcBorders>
              <w:top w:val="nil"/>
              <w:left w:val="nil"/>
              <w:bottom w:val="nil"/>
              <w:right w:val="nil"/>
            </w:tcBorders>
          </w:tcPr>
          <w:p w14:paraId="35F59510"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CA1</w:t>
            </w:r>
          </w:p>
        </w:tc>
        <w:tc>
          <w:tcPr>
            <w:tcW w:w="4394" w:type="dxa"/>
            <w:tcBorders>
              <w:top w:val="nil"/>
              <w:left w:val="nil"/>
              <w:bottom w:val="nil"/>
              <w:right w:val="nil"/>
            </w:tcBorders>
          </w:tcPr>
          <w:p w14:paraId="29645BDC" w14:textId="77777777" w:rsidR="005B2BAD" w:rsidRPr="0099120A" w:rsidRDefault="00457859" w:rsidP="005B2BAD">
            <w:pPr>
              <w:pStyle w:val="ListParagraph"/>
              <w:numPr>
                <w:ilvl w:val="0"/>
                <w:numId w:val="13"/>
              </w:numPr>
              <w:ind w:left="319" w:hanging="319"/>
              <w:jc w:val="both"/>
              <w:rPr>
                <w:rFonts w:ascii="Times New Roman" w:hAnsi="Times New Roman" w:cs="Times New Roman"/>
                <w:sz w:val="24"/>
                <w:szCs w:val="24"/>
              </w:rPr>
            </w:pPr>
            <w:r>
              <w:rPr>
                <w:rFonts w:ascii="Times New Roman" w:hAnsi="Times New Roman" w:cs="Times New Roman"/>
                <w:color w:val="202124"/>
                <w:sz w:val="24"/>
                <w:szCs w:val="24"/>
                <w:shd w:val="clear" w:color="auto" w:fill="F1F3F4"/>
                <w:lang w:val="en"/>
              </w:rPr>
              <w:t>The ability of the company</w:t>
            </w:r>
            <w:r w:rsidR="005B2BAD" w:rsidRPr="0099120A">
              <w:rPr>
                <w:rFonts w:ascii="Times New Roman" w:hAnsi="Times New Roman" w:cs="Times New Roman"/>
                <w:color w:val="202124"/>
                <w:sz w:val="24"/>
                <w:szCs w:val="24"/>
                <w:shd w:val="clear" w:color="auto" w:fill="F1F3F4"/>
                <w:lang w:val="en"/>
              </w:rPr>
              <w:t xml:space="preserve"> to serve, process, and innovate is difficult for </w:t>
            </w:r>
            <w:r w:rsidR="005B2BAD" w:rsidRPr="0099120A">
              <w:rPr>
                <w:rFonts w:ascii="Times New Roman" w:hAnsi="Times New Roman" w:cs="Times New Roman"/>
                <w:color w:val="202124"/>
                <w:sz w:val="24"/>
                <w:szCs w:val="24"/>
                <w:shd w:val="clear" w:color="auto" w:fill="F1F3F4"/>
                <w:lang w:val="en"/>
              </w:rPr>
              <w:lastRenderedPageBreak/>
              <w:t>competitors to replicate</w:t>
            </w:r>
            <w:r w:rsidR="005B2BAD">
              <w:rPr>
                <w:rFonts w:ascii="Times New Roman" w:hAnsi="Times New Roman" w:cs="Times New Roman"/>
                <w:color w:val="202124"/>
                <w:sz w:val="24"/>
                <w:szCs w:val="24"/>
                <w:shd w:val="clear" w:color="auto" w:fill="F1F3F4"/>
                <w:lang w:val="en"/>
              </w:rPr>
              <w:t xml:space="preserve"> </w:t>
            </w:r>
            <w:r w:rsidR="005B2BAD">
              <w:rPr>
                <w:rFonts w:ascii="Times New Roman" w:hAnsi="Times New Roman" w:cs="Times New Roman"/>
                <w:color w:val="202124"/>
                <w:sz w:val="24"/>
                <w:szCs w:val="24"/>
                <w:shd w:val="clear" w:color="auto" w:fill="F1F3F4"/>
                <w:lang w:val="en"/>
              </w:rPr>
              <w:fldChar w:fldCharType="begin" w:fldLock="1"/>
            </w:r>
            <w:r w:rsidR="005B2BAD">
              <w:rPr>
                <w:rFonts w:ascii="Times New Roman" w:hAnsi="Times New Roman" w:cs="Times New Roman"/>
                <w:color w:val="202124"/>
                <w:sz w:val="24"/>
                <w:szCs w:val="24"/>
                <w:shd w:val="clear" w:color="auto" w:fill="F1F3F4"/>
                <w:lang w:val="en"/>
              </w:rPr>
              <w:instrText>ADDIN CSL_CITATION {"citationItems":[{"id":"ITEM-1","itemData":{"ISSN":"0166-4972","author":[{"dropping-particle":"","family":"Leskovar-Spacapan","given":"Gabrijela","non-dropping-particle":"","parse-names":false,"suffix":""},{"dropping-particle":"","family":"Bastic","given":"Majda","non-dropping-particle":"","parse-names":false,"suffix":""}],"container-title":"Technovation","id":"ITEM-1","issue":"9","issued":{"date-parts":[["2007"]]},"page":"533-546","publisher":"Elsevier","title":"Differences in organizations’ innovation capability in transition economy: Internal aspect of the organizations’ strategic orientation","type":"article-journal","volume":"27"},"uris":["http://www.mendeley.com/documents/?uuid=4aa1e643-81f7-452b-8ae8-a841590a68f8"]},{"id":"ITEM-2","itemData":{"DOI":"10.5430/ijba.v10n2p32","ISSN":"1923-4007","abstract":"Collaborative culture and innovation are broadly recognized as the crucial antecedents of creating competitive advantage for firms. However, the research on how collaborative culture connects with innovation to enhance firm’s competitive advantage is still sparse and limited. To clarify these relations, this study uses structural equations modeling (SEM) based on data collected from 265 manufacturing and service firms in Vietnam to explore the correlation between collaborative culture, innovation and competitive advantage. The result indicates that collaborative culture has significant effects on both innovation capability and competitive advantage. In addition, innovation capability acts as the mediator between collaborative culture and competitive advantage. The findings of this study provide useful guidelines for both scholars and practitioners in identifying the effective way to increase competitive advantage for firms.","author":[{"dropping-particle":"","family":"Nguyen","given":"Do Khoi","non-dropping-particle":"","parse-names":false,"suffix":""},{"dropping-particle":"","family":"Phong","given":"Le Ba","non-dropping-particle":"","parse-names":false,"suffix":""},{"dropping-particle":"","family":"Hui","given":"Lei","non-dropping-particle":"","parse-names":false,"suffix":""}],"container-title":"International Journal of Business Administration","id":"ITEM-2","issue":"2","issued":{"date-parts":[["2019"]]},"page":"32","title":"Creating Competitive Advantage for Vietnamese Manufacturing and Service Firms: The Role of Collaborative Culture and Innovation Capability","type":"article-journal","volume":"10"},"uris":["http://www.mendeley.com/documents/?uuid=20cda542-78b3-47e3-a742-6422b09b9f1e"]},{"id":"ITEM-3","itemData":{"DOI":"10.1186/s43093-020-0009-1","ISSN":"2314-7210","author":[{"dropping-particle":"","family":"Islami","given":"Xhavit","non-dropping-particle":"","parse-names":false,"suffix":""},{"dropping-particle":"","family":"Mustafa","given":"Naim","non-dropping-particle":"","parse-names":false,"suffix":""},{"dropping-particle":"","family":"Latkovikj","given":"Marija Topuzovska","non-dropping-particle":"","parse-names":false,"suffix":""}],"container-title":"Future Business Journal","id":"ITEM-3","issued":{"date-parts":[["2020"]]},"page":"1-15","publisher":"Springer Berlin Heidelberg","title":"Linking Porter ’ s generic strategies to firm performance","type":"article-journal"},"uris":["http://www.mendeley.com/documents/?uuid=fc3fa3a4-924b-4246-b4c9-2d17e2b944ca"]}],"mendeley":{"formattedCitation":"(Islami et al., 2020; Leskovar-Spacapan and Bastic, 2007; Nguyen et al., 2019)","plainTextFormattedCitation":"(Islami et al., 2020; Leskovar-Spacapan and Bastic, 2007; Nguyen et al., 2019)","previouslyFormattedCitation":"(Islami et al., 2020; Leskovar-Spacapan and Bastic, 2007; Nguyen et al., 2019)"},"properties":{"noteIndex":0},"schema":"https://github.com/citation-style-language/schema/raw/master/csl-citation.json"}</w:instrText>
            </w:r>
            <w:r w:rsidR="005B2BAD">
              <w:rPr>
                <w:rFonts w:ascii="Times New Roman" w:hAnsi="Times New Roman" w:cs="Times New Roman"/>
                <w:color w:val="202124"/>
                <w:sz w:val="24"/>
                <w:szCs w:val="24"/>
                <w:shd w:val="clear" w:color="auto" w:fill="F1F3F4"/>
                <w:lang w:val="en"/>
              </w:rPr>
              <w:fldChar w:fldCharType="separate"/>
            </w:r>
            <w:r w:rsidR="005B2BAD" w:rsidRPr="00584151">
              <w:rPr>
                <w:rFonts w:ascii="Times New Roman" w:hAnsi="Times New Roman" w:cs="Times New Roman"/>
                <w:noProof/>
                <w:color w:val="202124"/>
                <w:sz w:val="24"/>
                <w:szCs w:val="24"/>
                <w:shd w:val="clear" w:color="auto" w:fill="F1F3F4"/>
                <w:lang w:val="en"/>
              </w:rPr>
              <w:t>(Islami et al., 2020; Leskovar-Spacapan and Bastic, 2007; Nguyen et al., 2019)</w:t>
            </w:r>
            <w:r w:rsidR="005B2BAD">
              <w:rPr>
                <w:rFonts w:ascii="Times New Roman" w:hAnsi="Times New Roman" w:cs="Times New Roman"/>
                <w:color w:val="202124"/>
                <w:sz w:val="24"/>
                <w:szCs w:val="24"/>
                <w:shd w:val="clear" w:color="auto" w:fill="F1F3F4"/>
                <w:lang w:val="en"/>
              </w:rPr>
              <w:fldChar w:fldCharType="end"/>
            </w:r>
          </w:p>
        </w:tc>
      </w:tr>
      <w:tr w:rsidR="005B2BAD" w:rsidRPr="0099120A" w14:paraId="65355999" w14:textId="77777777" w:rsidTr="0088114F">
        <w:tc>
          <w:tcPr>
            <w:tcW w:w="1560" w:type="dxa"/>
            <w:vMerge/>
            <w:tcBorders>
              <w:top w:val="nil"/>
              <w:left w:val="nil"/>
              <w:bottom w:val="nil"/>
              <w:right w:val="nil"/>
            </w:tcBorders>
          </w:tcPr>
          <w:p w14:paraId="3EFE41FE" w14:textId="77777777" w:rsidR="005B2BAD" w:rsidRPr="0099120A" w:rsidRDefault="005B2BAD" w:rsidP="0088114F">
            <w:pPr>
              <w:rPr>
                <w:rFonts w:ascii="Times New Roman" w:hAnsi="Times New Roman" w:cs="Times New Roman"/>
                <w:sz w:val="24"/>
                <w:szCs w:val="24"/>
              </w:rPr>
            </w:pPr>
          </w:p>
        </w:tc>
        <w:tc>
          <w:tcPr>
            <w:tcW w:w="992" w:type="dxa"/>
            <w:tcBorders>
              <w:top w:val="nil"/>
              <w:left w:val="nil"/>
              <w:bottom w:val="nil"/>
              <w:right w:val="nil"/>
            </w:tcBorders>
          </w:tcPr>
          <w:p w14:paraId="3B3689E3"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CA2</w:t>
            </w:r>
          </w:p>
        </w:tc>
        <w:tc>
          <w:tcPr>
            <w:tcW w:w="4394" w:type="dxa"/>
            <w:tcBorders>
              <w:top w:val="nil"/>
              <w:left w:val="nil"/>
              <w:bottom w:val="nil"/>
              <w:right w:val="nil"/>
            </w:tcBorders>
          </w:tcPr>
          <w:p w14:paraId="3654906C" w14:textId="7F84FE14" w:rsidR="005B2BAD" w:rsidRPr="0099120A" w:rsidRDefault="00730564" w:rsidP="005B2BAD">
            <w:pPr>
              <w:pStyle w:val="ListParagraph"/>
              <w:numPr>
                <w:ilvl w:val="0"/>
                <w:numId w:val="13"/>
              </w:numPr>
              <w:ind w:left="319" w:hanging="319"/>
              <w:jc w:val="both"/>
              <w:rPr>
                <w:rFonts w:ascii="Times New Roman" w:hAnsi="Times New Roman" w:cs="Times New Roman"/>
                <w:sz w:val="24"/>
                <w:szCs w:val="24"/>
              </w:rPr>
            </w:pPr>
            <w:r>
              <w:rPr>
                <w:rFonts w:ascii="Times New Roman" w:hAnsi="Times New Roman" w:cs="Times New Roman"/>
                <w:color w:val="202124"/>
                <w:sz w:val="24"/>
                <w:szCs w:val="24"/>
                <w:shd w:val="clear" w:color="auto" w:fill="F8F9FA"/>
                <w:lang w:val="en"/>
              </w:rPr>
              <w:t xml:space="preserve">Competitors cannot replicate the company's abilities, performance, cost, quality, and market share </w:t>
            </w:r>
            <w:r w:rsidR="005B2BAD">
              <w:rPr>
                <w:rFonts w:ascii="Times New Roman" w:hAnsi="Times New Roman" w:cs="Times New Roman"/>
                <w:color w:val="202124"/>
                <w:sz w:val="24"/>
                <w:szCs w:val="24"/>
                <w:shd w:val="clear" w:color="auto" w:fill="F1F3F4"/>
                <w:lang w:val="en"/>
              </w:rPr>
              <w:fldChar w:fldCharType="begin" w:fldLock="1"/>
            </w:r>
            <w:r w:rsidR="005B2BAD">
              <w:rPr>
                <w:rFonts w:ascii="Times New Roman" w:hAnsi="Times New Roman" w:cs="Times New Roman"/>
                <w:color w:val="202124"/>
                <w:sz w:val="24"/>
                <w:szCs w:val="24"/>
                <w:shd w:val="clear" w:color="auto" w:fill="F1F3F4"/>
                <w:lang w:val="en"/>
              </w:rPr>
              <w:instrText>ADDIN CSL_CITATION {"citationItems":[{"id":"ITEM-1","itemData":{"abstract":"In the competitive advantage theory, Porter (1990) presented that only companies with core competence can gain advantage against the world’s best competitors in the background of pressure and challenge. In the long run, it is technological innovation capability (TIC) that forms a major source of competitive advantage (Freeman, 1994). Many studies have shown that technological innovation could bring positive impacts, enhancing the competitiveness of firms (Dierickx and Cool, 1989; Guan, 2002). The ability to introduce new products and adopt new processes in shorter lead time has become an imperative competitive tool (Sen and Egelhoff, 2000). The previous studies have verified that some resources in TICs are critical factors to support new product introduction and product competitiveness. For","author":[{"dropping-particle":"","family":"Jiang","given":"Zuhua","non-dropping-particle":"","parse-names":false,"suffix":""},{"dropping-particle":"","family":"Liu","given":"Lijun","non-dropping-particle":"","parse-names":false,"suffix":""}],"container-title":"Industrial Management &amp; Data Systems","id":"ITEM-1","issue":"5","issued":{"date-parts":[["2016"]]},"title":"Industrial Management &amp; Data Systems Influence of technological innovation capabilities on product competitiveness Article information : About Emerald www.emeraldinsight.com","type":"article-journal","volume":"116"},"uris":["http://www.mendeley.com/documents/?uuid=e05f0355-4a19-4897-9be8-5d10b3e5b31b"]},{"id":"ITEM-2","itemData":{"ISSN":"2515-8961","author":[{"dropping-particle":"","family":"Vitorino Filho","given":"Valdir Antonio","non-dropping-particle":"","parse-names":false,"suffix":""},{"dropping-particle":"","family":"Moori","given":"Roberto Giro","non-dropping-particle":"","parse-names":false,"suffix":""}],"container-title":"Innovation &amp; Management Review","id":"ITEM-2","issued":{"date-parts":[["2018"]]},"publisher":"Emerald Publishing Limited","title":"The role of technological capabilities in the competitive advantage of companies in the Campinas, SP Tech Hub","type":"article-journal"},"uris":["http://www.mendeley.com/documents/?uuid=40356d0a-dc9d-4a5f-a765-bf1b4ae0c9b3"]},{"id":"ITEM-3","itemData":{"DOI":"10.1016/S0272-6963(98)00045-X","ISSN":"02726963","abstract":"Porter claims that a proper link between strategy and manufacturing operations is a key to developing sustainable competitive advantage. To be successful in this globally competitive, rapidly changing environment, organizations must formulate strategic plans that are consistent with their investment in and use of manufacturing technology. This study proposes that organizations that invest in advanced manufacturing technology and develop mechanisms for manufacturing managers to participate in strategy formulation will have improved competitive capabilities and better performance than firms that do not. Using the result from a large-sample survey, this study develops valid and reliable measures of advanced manufacturing technology and manufacturing managers' participation in strategy formulation as well as the competitive capabilities of a firm. Linear structural equation analysis (LISREL) results show that the relationships between a firm's practices in these two areas and its competitive capabilities are found to be statistically significant and positive. Also, high levels of these competitive capabilities lead to high levels of performance as measured by customer satisfaction and marketing performance.","author":[{"dropping-particle":"","family":"Tracey","given":"Michael","non-dropping-particle":"","parse-names":false,"suffix":""},{"dropping-particle":"","family":"Vonderembse","given":"Mark A.","non-dropping-particle":"","parse-names":false,"suffix":""},{"dropping-particle":"","family":"Lim","given":"Jeen Su","non-dropping-particle":"","parse-names":false,"suffix":""}],"container-title":"Journal of Operations Management","id":"ITEM-3","issue":"4","issued":{"date-parts":[["1999"]]},"page":"411-428","title":"Manufacturing technology and strategy formulation: Keys to enhancing competitiveness and improving performance","type":"article-journal","volume":"17"},"uris":["http://www.mendeley.com/documents/?uuid=cbab26a7-1a85-44a2-82a8-924d30de00ee"]},{"id":"ITEM-4","itemData":{"DOI":"10.1186/s43093-020-0009-1","ISSN":"2314-7210","author":[{"dropping-particle":"","family":"Islami","given":"Xhavit","non-dropping-particle":"","parse-names":false,"suffix":""},{"dropping-particle":"","family":"Mustafa","given":"Naim","non-dropping-particle":"","parse-names":false,"suffix":""},{"dropping-particle":"","family":"Latkovikj","given":"Marija Topuzovska","non-dropping-particle":"","parse-names":false,"suffix":""}],"container-title":"Future Business Journal","id":"ITEM-4","issued":{"date-parts":[["2020"]]},"page":"1-15","publisher":"Springer Berlin Heidelberg","title":"Linking Porter ’ s generic strategies to firm performance","type":"article-journal"},"uris":["http://www.mendeley.com/documents/?uuid=fc3fa3a4-924b-4246-b4c9-2d17e2b944ca"]}],"mendeley":{"formattedCitation":"(Islami et al., 2020; Jiang and Liu, 2016; Tracey et al., 1999; Vitorino Filho and Moori, 2018)","plainTextFormattedCitation":"(Islami et al., 2020; Jiang and Liu, 2016; Tracey et al., 1999; Vitorino Filho and Moori, 2018)","previouslyFormattedCitation":"(Islami et al., 2020; Jiang and Liu, 2016; Tracey et al., 1999; Vitorino Filho and Moori, 2018)"},"properties":{"noteIndex":0},"schema":"https://github.com/citation-style-language/schema/raw/master/csl-citation.json"}</w:instrText>
            </w:r>
            <w:r w:rsidR="005B2BAD">
              <w:rPr>
                <w:rFonts w:ascii="Times New Roman" w:hAnsi="Times New Roman" w:cs="Times New Roman"/>
                <w:color w:val="202124"/>
                <w:sz w:val="24"/>
                <w:szCs w:val="24"/>
                <w:shd w:val="clear" w:color="auto" w:fill="F1F3F4"/>
                <w:lang w:val="en"/>
              </w:rPr>
              <w:fldChar w:fldCharType="separate"/>
            </w:r>
            <w:r w:rsidR="005B2BAD" w:rsidRPr="00584151">
              <w:rPr>
                <w:rFonts w:ascii="Times New Roman" w:hAnsi="Times New Roman" w:cs="Times New Roman"/>
                <w:noProof/>
                <w:color w:val="202124"/>
                <w:sz w:val="24"/>
                <w:szCs w:val="24"/>
                <w:shd w:val="clear" w:color="auto" w:fill="F1F3F4"/>
                <w:lang w:val="en"/>
              </w:rPr>
              <w:t>(Islami et al., 2020; Jiang and Liu, 2016; Tracey et al., 1999; Vitorino Filho and Moori, 2018)</w:t>
            </w:r>
            <w:r w:rsidR="005B2BAD">
              <w:rPr>
                <w:rFonts w:ascii="Times New Roman" w:hAnsi="Times New Roman" w:cs="Times New Roman"/>
                <w:color w:val="202124"/>
                <w:sz w:val="24"/>
                <w:szCs w:val="24"/>
                <w:shd w:val="clear" w:color="auto" w:fill="F1F3F4"/>
                <w:lang w:val="en"/>
              </w:rPr>
              <w:fldChar w:fldCharType="end"/>
            </w:r>
          </w:p>
        </w:tc>
      </w:tr>
      <w:tr w:rsidR="005B2BAD" w:rsidRPr="0099120A" w14:paraId="59FE8FCB" w14:textId="77777777" w:rsidTr="0088114F">
        <w:tc>
          <w:tcPr>
            <w:tcW w:w="1560" w:type="dxa"/>
            <w:vMerge/>
            <w:tcBorders>
              <w:top w:val="nil"/>
              <w:left w:val="nil"/>
              <w:bottom w:val="nil"/>
              <w:right w:val="nil"/>
            </w:tcBorders>
          </w:tcPr>
          <w:p w14:paraId="4ABB1EAB" w14:textId="77777777" w:rsidR="005B2BAD" w:rsidRPr="0099120A" w:rsidRDefault="005B2BAD" w:rsidP="0088114F">
            <w:pPr>
              <w:rPr>
                <w:rFonts w:ascii="Times New Roman" w:hAnsi="Times New Roman" w:cs="Times New Roman"/>
                <w:sz w:val="24"/>
                <w:szCs w:val="24"/>
              </w:rPr>
            </w:pPr>
          </w:p>
        </w:tc>
        <w:tc>
          <w:tcPr>
            <w:tcW w:w="992" w:type="dxa"/>
            <w:tcBorders>
              <w:top w:val="nil"/>
              <w:left w:val="nil"/>
              <w:bottom w:val="nil"/>
              <w:right w:val="nil"/>
            </w:tcBorders>
          </w:tcPr>
          <w:p w14:paraId="07946908"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CA3</w:t>
            </w:r>
          </w:p>
        </w:tc>
        <w:tc>
          <w:tcPr>
            <w:tcW w:w="4394" w:type="dxa"/>
            <w:tcBorders>
              <w:top w:val="nil"/>
              <w:left w:val="nil"/>
              <w:bottom w:val="nil"/>
              <w:right w:val="nil"/>
            </w:tcBorders>
          </w:tcPr>
          <w:p w14:paraId="638E0264" w14:textId="77777777" w:rsidR="005B2BAD" w:rsidRPr="0099120A" w:rsidRDefault="005B2BAD" w:rsidP="005B2BAD">
            <w:pPr>
              <w:pStyle w:val="ListParagraph"/>
              <w:numPr>
                <w:ilvl w:val="0"/>
                <w:numId w:val="13"/>
              </w:numPr>
              <w:ind w:left="319" w:hanging="319"/>
              <w:jc w:val="both"/>
              <w:rPr>
                <w:rFonts w:ascii="Times New Roman" w:hAnsi="Times New Roman" w:cs="Times New Roman"/>
                <w:sz w:val="24"/>
                <w:szCs w:val="24"/>
              </w:rPr>
            </w:pPr>
            <w:r w:rsidRPr="0099120A">
              <w:rPr>
                <w:rFonts w:ascii="Times New Roman" w:hAnsi="Times New Roman" w:cs="Times New Roman"/>
                <w:color w:val="202124"/>
                <w:sz w:val="24"/>
                <w:szCs w:val="24"/>
                <w:shd w:val="clear" w:color="auto" w:fill="F8F9FA"/>
                <w:lang w:val="en"/>
              </w:rPr>
              <w:t>Companies are often the first (pioneers) in introducing new products/services, so they occupy an important position in similar industries</w:t>
            </w:r>
            <w:r>
              <w:rPr>
                <w:rFonts w:ascii="Times New Roman" w:hAnsi="Times New Roman" w:cs="Times New Roman"/>
                <w:color w:val="202124"/>
                <w:sz w:val="24"/>
                <w:szCs w:val="24"/>
                <w:shd w:val="clear" w:color="auto" w:fill="F8F9FA"/>
                <w:lang w:val="en"/>
              </w:rPr>
              <w:t xml:space="preserve"> </w:t>
            </w:r>
            <w:r>
              <w:rPr>
                <w:rFonts w:ascii="Times New Roman" w:hAnsi="Times New Roman" w:cs="Times New Roman"/>
                <w:color w:val="202124"/>
                <w:sz w:val="24"/>
                <w:szCs w:val="24"/>
                <w:shd w:val="clear" w:color="auto" w:fill="F8F9FA"/>
                <w:lang w:val="en"/>
              </w:rPr>
              <w:fldChar w:fldCharType="begin" w:fldLock="1"/>
            </w:r>
            <w:r>
              <w:rPr>
                <w:rFonts w:ascii="Times New Roman" w:hAnsi="Times New Roman" w:cs="Times New Roman"/>
                <w:color w:val="202124"/>
                <w:sz w:val="24"/>
                <w:szCs w:val="24"/>
                <w:shd w:val="clear" w:color="auto" w:fill="F8F9FA"/>
                <w:lang w:val="en"/>
              </w:rPr>
              <w:instrText>ADDIN CSL_CITATION {"citationItems":[{"id":"ITEM-1","itemData":{"DOI":"10.1186/s43093-020-0009-1","ISSN":"2314-7210","author":[{"dropping-particle":"","family":"Islami","given":"Xhavit","non-dropping-particle":"","parse-names":false,"suffix":""},{"dropping-particle":"","family":"Mustafa","given":"Naim","non-dropping-particle":"","parse-names":false,"suffix":""},{"dropping-particle":"","family":"Latkovikj","given":"Marija Topuzovska","non-dropping-particle":"","parse-names":false,"suffix":""}],"container-title":"Future Business Journal","id":"ITEM-1","issued":{"date-parts":[["2020"]]},"page":"1-15","publisher":"Springer Berlin Heidelberg","title":"Linking Porter ’ s generic strategies to firm performance","type":"article-journal"},"uris":["http://www.mendeley.com/documents/?uuid=fc3fa3a4-924b-4246-b4c9-2d17e2b944ca"]},{"id":"ITEM-2","itemData":{"DOI":"10.5430/ijba.v10n2p32","ISSN":"1923-4007","abstract":"Collaborative culture and innovation are broadly recognized as the crucial antecedents of creating competitive advantage for firms. However, the research on how collaborative culture connects with innovation to enhance firm’s competitive advantage is still sparse and limited. To clarify these relations, this study uses structural equations modeling (SEM) based on data collected from 265 manufacturing and service firms in Vietnam to explore the correlation between collaborative culture, innovation and competitive advantage. The result indicates that collaborative culture has significant effects on both innovation capability and competitive advantage. In addition, innovation capability acts as the mediator between collaborative culture and competitive advantage. The findings of this study provide useful guidelines for both scholars and practitioners in identifying the effective way to increase competitive advantage for firms.","author":[{"dropping-particle":"","family":"Nguyen","given":"Do Khoi","non-dropping-particle":"","parse-names":false,"suffix":""},{"dropping-particle":"","family":"Phong","given":"Le Ba","non-dropping-particle":"","parse-names":false,"suffix":""},{"dropping-particle":"","family":"Hui","given":"Lei","non-dropping-particle":"","parse-names":false,"suffix":""}],"container-title":"International Journal of Business Administration","id":"ITEM-2","issue":"2","issued":{"date-parts":[["2019"]]},"page":"32","title":"Creating Competitive Advantage for Vietnamese Manufacturing and Service Firms: The Role of Collaborative Culture and Innovation Capability","type":"article-journal","volume":"10"},"uris":["http://www.mendeley.com/documents/?uuid=20cda542-78b3-47e3-a742-6422b09b9f1e"]},{"id":"ITEM-3","itemData":{"ISSN":"2515-8961","author":[{"dropping-particle":"","family":"Vitorino Filho","given":"Valdir Antonio","non-dropping-particle":"","parse-names":false,"suffix":""},{"dropping-particle":"","family":"Moori","given":"Roberto Giro","non-dropping-particle":"","parse-names":false,"suffix":""}],"container-title":"Innovation &amp; Management Review","id":"ITEM-3","issued":{"date-parts":[["2018"]]},"publisher":"Emerald Publishing Limited","title":"The role of technological capabilities in the competitive advantage of companies in the Campinas, SP Tech Hub","type":"article-journal"},"uris":["http://www.mendeley.com/documents/?uuid=40356d0a-dc9d-4a5f-a765-bf1b4ae0c9b3"]}],"mendeley":{"formattedCitation":"(Islami et al., 2020; Nguyen et al., 2019; Vitorino Filho and Moori, 2018)","plainTextFormattedCitation":"(Islami et al., 2020; Nguyen et al., 2019; Vitorino Filho and Moori, 2018)","previouslyFormattedCitation":"(Islami et al., 2020; Nguyen et al., 2019; Vitorino Filho and Moori, 2018)"},"properties":{"noteIndex":0},"schema":"https://github.com/citation-style-language/schema/raw/master/csl-citation.json"}</w:instrText>
            </w:r>
            <w:r>
              <w:rPr>
                <w:rFonts w:ascii="Times New Roman" w:hAnsi="Times New Roman" w:cs="Times New Roman"/>
                <w:color w:val="202124"/>
                <w:sz w:val="24"/>
                <w:szCs w:val="24"/>
                <w:shd w:val="clear" w:color="auto" w:fill="F8F9FA"/>
                <w:lang w:val="en"/>
              </w:rPr>
              <w:fldChar w:fldCharType="separate"/>
            </w:r>
            <w:r w:rsidRPr="00584151">
              <w:rPr>
                <w:rFonts w:ascii="Times New Roman" w:hAnsi="Times New Roman" w:cs="Times New Roman"/>
                <w:noProof/>
                <w:color w:val="202124"/>
                <w:sz w:val="24"/>
                <w:szCs w:val="24"/>
                <w:shd w:val="clear" w:color="auto" w:fill="F8F9FA"/>
                <w:lang w:val="en"/>
              </w:rPr>
              <w:t>(Islami et al., 2020; Nguyen et al., 2019; Vitorino Filho and Moori, 2018)</w:t>
            </w:r>
            <w:r>
              <w:rPr>
                <w:rFonts w:ascii="Times New Roman" w:hAnsi="Times New Roman" w:cs="Times New Roman"/>
                <w:color w:val="202124"/>
                <w:sz w:val="24"/>
                <w:szCs w:val="24"/>
                <w:shd w:val="clear" w:color="auto" w:fill="F8F9FA"/>
                <w:lang w:val="en"/>
              </w:rPr>
              <w:fldChar w:fldCharType="end"/>
            </w:r>
          </w:p>
        </w:tc>
      </w:tr>
      <w:tr w:rsidR="005B2BAD" w:rsidRPr="0099120A" w14:paraId="06E519F6" w14:textId="77777777" w:rsidTr="0088114F">
        <w:tc>
          <w:tcPr>
            <w:tcW w:w="1560" w:type="dxa"/>
            <w:vMerge/>
            <w:tcBorders>
              <w:top w:val="nil"/>
              <w:left w:val="nil"/>
              <w:bottom w:val="nil"/>
              <w:right w:val="nil"/>
            </w:tcBorders>
          </w:tcPr>
          <w:p w14:paraId="15DF33F1" w14:textId="77777777" w:rsidR="005B2BAD" w:rsidRPr="0099120A" w:rsidRDefault="005B2BAD" w:rsidP="0088114F">
            <w:pPr>
              <w:rPr>
                <w:rFonts w:ascii="Times New Roman" w:hAnsi="Times New Roman" w:cs="Times New Roman"/>
                <w:sz w:val="24"/>
                <w:szCs w:val="24"/>
              </w:rPr>
            </w:pPr>
          </w:p>
        </w:tc>
        <w:tc>
          <w:tcPr>
            <w:tcW w:w="992" w:type="dxa"/>
            <w:tcBorders>
              <w:top w:val="nil"/>
              <w:left w:val="nil"/>
              <w:bottom w:val="nil"/>
              <w:right w:val="nil"/>
            </w:tcBorders>
          </w:tcPr>
          <w:p w14:paraId="2ED86C2F"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CA4</w:t>
            </w:r>
          </w:p>
        </w:tc>
        <w:tc>
          <w:tcPr>
            <w:tcW w:w="4394" w:type="dxa"/>
            <w:tcBorders>
              <w:top w:val="nil"/>
              <w:left w:val="nil"/>
              <w:bottom w:val="nil"/>
              <w:right w:val="nil"/>
            </w:tcBorders>
          </w:tcPr>
          <w:p w14:paraId="3FBB136D" w14:textId="77777777" w:rsidR="005B2BAD" w:rsidRPr="0099120A" w:rsidRDefault="00457859" w:rsidP="005B2BAD">
            <w:pPr>
              <w:pStyle w:val="ListParagraph"/>
              <w:numPr>
                <w:ilvl w:val="0"/>
                <w:numId w:val="13"/>
              </w:numPr>
              <w:ind w:left="319" w:hanging="319"/>
              <w:jc w:val="both"/>
              <w:rPr>
                <w:rFonts w:ascii="Times New Roman" w:hAnsi="Times New Roman" w:cs="Times New Roman"/>
                <w:sz w:val="24"/>
                <w:szCs w:val="24"/>
              </w:rPr>
            </w:pPr>
            <w:r>
              <w:rPr>
                <w:rFonts w:ascii="Times New Roman" w:hAnsi="Times New Roman" w:cs="Times New Roman"/>
                <w:color w:val="202124"/>
                <w:sz w:val="24"/>
                <w:szCs w:val="24"/>
                <w:shd w:val="clear" w:color="auto" w:fill="F8F9FA"/>
                <w:lang w:val="en"/>
              </w:rPr>
              <w:t xml:space="preserve">Companies </w:t>
            </w:r>
            <w:r w:rsidR="00AC506E">
              <w:rPr>
                <w:rFonts w:ascii="Times New Roman" w:hAnsi="Times New Roman" w:cs="Times New Roman"/>
                <w:color w:val="202124"/>
                <w:sz w:val="24"/>
                <w:szCs w:val="24"/>
                <w:shd w:val="clear" w:color="auto" w:fill="F8F9FA"/>
                <w:lang w:val="en"/>
              </w:rPr>
              <w:t>can</w:t>
            </w:r>
            <w:r>
              <w:rPr>
                <w:rFonts w:ascii="Times New Roman" w:hAnsi="Times New Roman" w:cs="Times New Roman"/>
                <w:color w:val="202124"/>
                <w:sz w:val="24"/>
                <w:szCs w:val="24"/>
                <w:shd w:val="clear" w:color="auto" w:fill="F8F9FA"/>
                <w:lang w:val="en"/>
              </w:rPr>
              <w:t xml:space="preserve"> create new services with the criteria and quality that clients want.</w:t>
            </w:r>
            <w:r w:rsidR="005B2BAD">
              <w:rPr>
                <w:rFonts w:ascii="Times New Roman" w:hAnsi="Times New Roman" w:cs="Times New Roman"/>
                <w:color w:val="202124"/>
                <w:sz w:val="24"/>
                <w:szCs w:val="24"/>
                <w:shd w:val="clear" w:color="auto" w:fill="F8F9FA"/>
                <w:lang w:val="en"/>
              </w:rPr>
              <w:fldChar w:fldCharType="begin" w:fldLock="1"/>
            </w:r>
            <w:r w:rsidR="005B2BAD">
              <w:rPr>
                <w:rFonts w:ascii="Times New Roman" w:hAnsi="Times New Roman" w:cs="Times New Roman"/>
                <w:color w:val="202124"/>
                <w:sz w:val="24"/>
                <w:szCs w:val="24"/>
                <w:shd w:val="clear" w:color="auto" w:fill="F8F9FA"/>
                <w:lang w:val="en"/>
              </w:rPr>
              <w:instrText>ADDIN CSL_CITATION {"citationItems":[{"id":"ITEM-1","itemData":{"DOI":"10.1111/hequ.12244","author":[{"dropping-particle":"","family":"Lo","given":"Man Fung","non-dropping-particle":"","parse-names":false,"suffix":""}],"id":"ITEM-1","issue":"October","issued":{"date-parts":[["2019"]]},"title":"Enhancing competitive advantage in Hong Kong higher education : Linking knowledge sharing , absorptive capacity and innovation capability","type":"article-journal"},"uris":["http://www.mendeley.com/documents/?uuid=73393dd2-200c-40c3-aaa2-1ab2f3d12f8d"]},{"id":"ITEM-2","itemData":{"ISSN":"2515-8961","author":[{"dropping-particle":"","family":"Vitorino Filho","given":"Valdir Antonio","non-dropping-particle":"","parse-names":false,"suffix":""},{"dropping-particle":"","family":"Moori","given":"Roberto Giro","non-dropping-particle":"","parse-names":false,"suffix":""}],"container-title":"Innovation &amp; Management Review","id":"ITEM-2","issued":{"date-parts":[["2018"]]},"publisher":"Emerald Publishing Limited","title":"The role of technological capabilities in the competitive advantage of companies in the Campinas, SP Tech Hub","type":"article-journal"},"uris":["http://www.mendeley.com/documents/?uuid=40356d0a-dc9d-4a5f-a765-bf1b4ae0c9b3"]}],"mendeley":{"formattedCitation":"(Lo, 2019; Vitorino Filho and Moori, 2018)","plainTextFormattedCitation":"(Lo, 2019; Vitorino Filho and Moori, 2018)","previouslyFormattedCitation":"(Lo, 2019; Vitorino Filho and Moori, 2018)"},"properties":{"noteIndex":0},"schema":"https://github.com/citation-style-language/schema/raw/master/csl-citation.json"}</w:instrText>
            </w:r>
            <w:r w:rsidR="005B2BAD">
              <w:rPr>
                <w:rFonts w:ascii="Times New Roman" w:hAnsi="Times New Roman" w:cs="Times New Roman"/>
                <w:color w:val="202124"/>
                <w:sz w:val="24"/>
                <w:szCs w:val="24"/>
                <w:shd w:val="clear" w:color="auto" w:fill="F8F9FA"/>
                <w:lang w:val="en"/>
              </w:rPr>
              <w:fldChar w:fldCharType="separate"/>
            </w:r>
            <w:r w:rsidR="005B2BAD" w:rsidRPr="00F75D95">
              <w:rPr>
                <w:rFonts w:ascii="Times New Roman" w:hAnsi="Times New Roman" w:cs="Times New Roman"/>
                <w:noProof/>
                <w:color w:val="202124"/>
                <w:sz w:val="24"/>
                <w:szCs w:val="24"/>
                <w:shd w:val="clear" w:color="auto" w:fill="F8F9FA"/>
                <w:lang w:val="en"/>
              </w:rPr>
              <w:t>(Lo, 2019; Vitorino Filho and Moori, 2018)</w:t>
            </w:r>
            <w:r w:rsidR="005B2BAD">
              <w:rPr>
                <w:rFonts w:ascii="Times New Roman" w:hAnsi="Times New Roman" w:cs="Times New Roman"/>
                <w:color w:val="202124"/>
                <w:sz w:val="24"/>
                <w:szCs w:val="24"/>
                <w:shd w:val="clear" w:color="auto" w:fill="F8F9FA"/>
                <w:lang w:val="en"/>
              </w:rPr>
              <w:fldChar w:fldCharType="end"/>
            </w:r>
          </w:p>
        </w:tc>
      </w:tr>
      <w:tr w:rsidR="005B2BAD" w:rsidRPr="0099120A" w14:paraId="2AEA3A7B" w14:textId="77777777" w:rsidTr="0088114F">
        <w:tc>
          <w:tcPr>
            <w:tcW w:w="1560" w:type="dxa"/>
            <w:vMerge/>
            <w:tcBorders>
              <w:top w:val="nil"/>
              <w:left w:val="nil"/>
              <w:bottom w:val="nil"/>
              <w:right w:val="nil"/>
            </w:tcBorders>
          </w:tcPr>
          <w:p w14:paraId="1E21B249" w14:textId="77777777" w:rsidR="005B2BAD" w:rsidRPr="0099120A" w:rsidRDefault="005B2BAD" w:rsidP="0088114F">
            <w:pPr>
              <w:rPr>
                <w:rFonts w:ascii="Times New Roman" w:hAnsi="Times New Roman" w:cs="Times New Roman"/>
                <w:sz w:val="24"/>
                <w:szCs w:val="24"/>
              </w:rPr>
            </w:pPr>
          </w:p>
        </w:tc>
        <w:tc>
          <w:tcPr>
            <w:tcW w:w="992" w:type="dxa"/>
            <w:tcBorders>
              <w:top w:val="nil"/>
              <w:left w:val="nil"/>
              <w:bottom w:val="nil"/>
              <w:right w:val="nil"/>
            </w:tcBorders>
          </w:tcPr>
          <w:p w14:paraId="0DC14BAD"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CA5</w:t>
            </w:r>
          </w:p>
        </w:tc>
        <w:tc>
          <w:tcPr>
            <w:tcW w:w="4394" w:type="dxa"/>
            <w:tcBorders>
              <w:top w:val="nil"/>
              <w:left w:val="nil"/>
              <w:bottom w:val="nil"/>
              <w:right w:val="nil"/>
            </w:tcBorders>
          </w:tcPr>
          <w:p w14:paraId="4B80E551" w14:textId="77777777" w:rsidR="005B2BAD" w:rsidRPr="0099120A" w:rsidRDefault="00457859" w:rsidP="005B2BAD">
            <w:pPr>
              <w:pStyle w:val="ListParagraph"/>
              <w:numPr>
                <w:ilvl w:val="0"/>
                <w:numId w:val="13"/>
              </w:numPr>
              <w:ind w:left="319" w:hanging="319"/>
              <w:jc w:val="both"/>
              <w:rPr>
                <w:rFonts w:ascii="Times New Roman" w:hAnsi="Times New Roman" w:cs="Times New Roman"/>
                <w:sz w:val="24"/>
                <w:szCs w:val="24"/>
              </w:rPr>
            </w:pPr>
            <w:r>
              <w:rPr>
                <w:rFonts w:ascii="Times New Roman" w:hAnsi="Times New Roman" w:cs="Times New Roman"/>
                <w:color w:val="202124"/>
                <w:sz w:val="24"/>
                <w:szCs w:val="24"/>
                <w:shd w:val="clear" w:color="auto" w:fill="F8F9FA"/>
                <w:lang w:val="en"/>
              </w:rPr>
              <w:t>The company's human resources are very effective and commit few errors.</w:t>
            </w:r>
            <w:r w:rsidR="005B2BAD">
              <w:rPr>
                <w:rFonts w:ascii="Times New Roman" w:hAnsi="Times New Roman" w:cs="Times New Roman"/>
                <w:color w:val="202124"/>
                <w:sz w:val="24"/>
                <w:szCs w:val="24"/>
                <w:shd w:val="clear" w:color="auto" w:fill="F8F9FA"/>
                <w:lang w:val="en"/>
              </w:rPr>
              <w:t xml:space="preserve"> </w:t>
            </w:r>
            <w:r w:rsidR="005B2BAD">
              <w:rPr>
                <w:rFonts w:ascii="Times New Roman" w:hAnsi="Times New Roman" w:cs="Times New Roman"/>
                <w:color w:val="202124"/>
                <w:sz w:val="24"/>
                <w:szCs w:val="24"/>
                <w:shd w:val="clear" w:color="auto" w:fill="F8F9FA"/>
                <w:lang w:val="en"/>
              </w:rPr>
              <w:fldChar w:fldCharType="begin" w:fldLock="1"/>
            </w:r>
            <w:r w:rsidR="005B2BAD">
              <w:rPr>
                <w:rFonts w:ascii="Times New Roman" w:hAnsi="Times New Roman" w:cs="Times New Roman"/>
                <w:color w:val="202124"/>
                <w:sz w:val="24"/>
                <w:szCs w:val="24"/>
                <w:shd w:val="clear" w:color="auto" w:fill="F8F9FA"/>
                <w:lang w:val="en"/>
              </w:rPr>
              <w:instrText>ADDIN CSL_CITATION {"citationItems":[{"id":"ITEM-1","itemData":{"ISSN":"2515-8961","author":[{"dropping-particle":"","family":"Vitorino Filho","given":"Valdir Antonio","non-dropping-particle":"","parse-names":false,"suffix":""},{"dropping-particle":"","family":"Moori","given":"Roberto Giro","non-dropping-particle":"","parse-names":false,"suffix":""}],"container-title":"Innovation &amp; Management Review","id":"ITEM-1","issued":{"date-parts":[["2018"]]},"publisher":"Emerald Publishing Limited","title":"The role of technological capabilities in the competitive advantage of companies in the Campinas, SP Tech Hub","type":"article-journal"},"uris":["http://www.mendeley.com/documents/?uuid=40356d0a-dc9d-4a5f-a765-bf1b4ae0c9b3"]},{"id":"ITEM-2","itemData":{"DOI":"10.1186/s43093-020-0009-1","ISSN":"2314-7210","author":[{"dropping-particle":"","family":"Islami","given":"Xhavit","non-dropping-particle":"","parse-names":false,"suffix":""},{"dropping-particle":"","family":"Mustafa","given":"Naim","non-dropping-particle":"","parse-names":false,"suffix":""},{"dropping-particle":"","family":"Latkovikj","given":"Marija Topuzovska","non-dropping-particle":"","parse-names":false,"suffix":""}],"container-title":"Future Business Journal","id":"ITEM-2","issued":{"date-parts":[["2020"]]},"page":"1-15","publisher":"Springer Berlin Heidelberg","title":"Linking Porter ’ s generic strategies to firm performance","type":"article-journal"},"uris":["http://www.mendeley.com/documents/?uuid=fc3fa3a4-924b-4246-b4c9-2d17e2b944ca"]}],"mendeley":{"formattedCitation":"(Islami et al., 2020; Vitorino Filho and Moori, 2018)","plainTextFormattedCitation":"(Islami et al., 2020; Vitorino Filho and Moori, 2018)","previouslyFormattedCitation":"(Islami et al., 2020; Vitorino Filho and Moori, 2018)"},"properties":{"noteIndex":0},"schema":"https://github.com/citation-style-language/schema/raw/master/csl-citation.json"}</w:instrText>
            </w:r>
            <w:r w:rsidR="005B2BAD">
              <w:rPr>
                <w:rFonts w:ascii="Times New Roman" w:hAnsi="Times New Roman" w:cs="Times New Roman"/>
                <w:color w:val="202124"/>
                <w:sz w:val="24"/>
                <w:szCs w:val="24"/>
                <w:shd w:val="clear" w:color="auto" w:fill="F8F9FA"/>
                <w:lang w:val="en"/>
              </w:rPr>
              <w:fldChar w:fldCharType="separate"/>
            </w:r>
            <w:r w:rsidR="005B2BAD" w:rsidRPr="00F75D95">
              <w:rPr>
                <w:rFonts w:ascii="Times New Roman" w:hAnsi="Times New Roman" w:cs="Times New Roman"/>
                <w:noProof/>
                <w:color w:val="202124"/>
                <w:sz w:val="24"/>
                <w:szCs w:val="24"/>
                <w:shd w:val="clear" w:color="auto" w:fill="F8F9FA"/>
                <w:lang w:val="en"/>
              </w:rPr>
              <w:t>(Islami et al., 2020; Vitorino Filho and Moori, 2018)</w:t>
            </w:r>
            <w:r w:rsidR="005B2BAD">
              <w:rPr>
                <w:rFonts w:ascii="Times New Roman" w:hAnsi="Times New Roman" w:cs="Times New Roman"/>
                <w:color w:val="202124"/>
                <w:sz w:val="24"/>
                <w:szCs w:val="24"/>
                <w:shd w:val="clear" w:color="auto" w:fill="F8F9FA"/>
                <w:lang w:val="en"/>
              </w:rPr>
              <w:fldChar w:fldCharType="end"/>
            </w:r>
          </w:p>
        </w:tc>
      </w:tr>
      <w:tr w:rsidR="005B2BAD" w:rsidRPr="0099120A" w14:paraId="650A916F" w14:textId="77777777" w:rsidTr="007C0D67">
        <w:tc>
          <w:tcPr>
            <w:tcW w:w="1560" w:type="dxa"/>
            <w:vMerge/>
            <w:tcBorders>
              <w:top w:val="nil"/>
              <w:left w:val="nil"/>
              <w:bottom w:val="single" w:sz="4" w:space="0" w:color="auto"/>
              <w:right w:val="nil"/>
            </w:tcBorders>
          </w:tcPr>
          <w:p w14:paraId="76D2434B" w14:textId="77777777" w:rsidR="005B2BAD" w:rsidRPr="0099120A" w:rsidRDefault="005B2BAD" w:rsidP="0088114F">
            <w:pPr>
              <w:rPr>
                <w:rFonts w:ascii="Times New Roman" w:hAnsi="Times New Roman" w:cs="Times New Roman"/>
                <w:sz w:val="24"/>
                <w:szCs w:val="24"/>
              </w:rPr>
            </w:pPr>
          </w:p>
        </w:tc>
        <w:tc>
          <w:tcPr>
            <w:tcW w:w="992" w:type="dxa"/>
            <w:tcBorders>
              <w:top w:val="nil"/>
              <w:left w:val="nil"/>
              <w:bottom w:val="single" w:sz="4" w:space="0" w:color="auto"/>
              <w:right w:val="nil"/>
            </w:tcBorders>
          </w:tcPr>
          <w:p w14:paraId="7B6C8070" w14:textId="77777777" w:rsidR="005B2BAD" w:rsidRPr="0099120A" w:rsidRDefault="005B2BAD" w:rsidP="0088114F">
            <w:pPr>
              <w:jc w:val="center"/>
              <w:rPr>
                <w:rFonts w:ascii="Times New Roman" w:hAnsi="Times New Roman" w:cs="Times New Roman"/>
                <w:sz w:val="24"/>
                <w:szCs w:val="24"/>
              </w:rPr>
            </w:pPr>
            <w:r w:rsidRPr="0099120A">
              <w:rPr>
                <w:rFonts w:ascii="Times New Roman" w:hAnsi="Times New Roman" w:cs="Times New Roman"/>
                <w:sz w:val="24"/>
                <w:szCs w:val="24"/>
                <w:lang w:val="en"/>
              </w:rPr>
              <w:t>CA6</w:t>
            </w:r>
          </w:p>
        </w:tc>
        <w:tc>
          <w:tcPr>
            <w:tcW w:w="4394" w:type="dxa"/>
            <w:tcBorders>
              <w:top w:val="nil"/>
              <w:left w:val="nil"/>
              <w:bottom w:val="single" w:sz="4" w:space="0" w:color="auto"/>
              <w:right w:val="nil"/>
            </w:tcBorders>
          </w:tcPr>
          <w:p w14:paraId="0C8853FC" w14:textId="77777777" w:rsidR="005B2BAD" w:rsidRPr="0099120A" w:rsidRDefault="00457859" w:rsidP="005B2BAD">
            <w:pPr>
              <w:pStyle w:val="ListParagraph"/>
              <w:numPr>
                <w:ilvl w:val="0"/>
                <w:numId w:val="13"/>
              </w:numPr>
              <w:ind w:left="319" w:hanging="319"/>
              <w:jc w:val="both"/>
              <w:rPr>
                <w:rFonts w:ascii="Times New Roman" w:hAnsi="Times New Roman" w:cs="Times New Roman"/>
                <w:sz w:val="24"/>
                <w:szCs w:val="24"/>
              </w:rPr>
            </w:pPr>
            <w:r>
              <w:rPr>
                <w:rFonts w:ascii="Times New Roman" w:hAnsi="Times New Roman" w:cs="Times New Roman"/>
                <w:color w:val="202124"/>
                <w:sz w:val="24"/>
                <w:szCs w:val="24"/>
                <w:shd w:val="clear" w:color="auto" w:fill="F8F9FA"/>
                <w:lang w:val="en"/>
              </w:rPr>
              <w:t xml:space="preserve">The company </w:t>
            </w:r>
            <w:r w:rsidR="00AC506E">
              <w:rPr>
                <w:rFonts w:ascii="Times New Roman" w:hAnsi="Times New Roman" w:cs="Times New Roman"/>
                <w:color w:val="202124"/>
                <w:sz w:val="24"/>
                <w:szCs w:val="24"/>
                <w:shd w:val="clear" w:color="auto" w:fill="F8F9FA"/>
                <w:lang w:val="en"/>
              </w:rPr>
              <w:t>continually</w:t>
            </w:r>
            <w:r>
              <w:rPr>
                <w:rFonts w:ascii="Times New Roman" w:hAnsi="Times New Roman" w:cs="Times New Roman"/>
                <w:color w:val="202124"/>
                <w:sz w:val="24"/>
                <w:szCs w:val="24"/>
                <w:shd w:val="clear" w:color="auto" w:fill="F8F9FA"/>
                <w:lang w:val="en"/>
              </w:rPr>
              <w:t xml:space="preserve"> works to enhance client performance </w:t>
            </w:r>
            <w:r w:rsidR="005B2BAD">
              <w:rPr>
                <w:rFonts w:ascii="Times New Roman" w:hAnsi="Times New Roman" w:cs="Times New Roman"/>
                <w:color w:val="202124"/>
                <w:sz w:val="24"/>
                <w:szCs w:val="24"/>
                <w:shd w:val="clear" w:color="auto" w:fill="F8F9FA"/>
                <w:lang w:val="en"/>
              </w:rPr>
              <w:fldChar w:fldCharType="begin" w:fldLock="1"/>
            </w:r>
            <w:r w:rsidR="00C30D7D">
              <w:rPr>
                <w:rFonts w:ascii="Times New Roman" w:hAnsi="Times New Roman" w:cs="Times New Roman"/>
                <w:color w:val="202124"/>
                <w:sz w:val="24"/>
                <w:szCs w:val="24"/>
                <w:shd w:val="clear" w:color="auto" w:fill="F8F9FA"/>
                <w:lang w:val="en"/>
              </w:rPr>
              <w:instrText>ADDIN CSL_CITATION {"citationItems":[{"id":"ITEM-1","itemData":{"DOI":"10.1186/s43093-020-0009-1","ISSN":"2314-7210","author":[{"dropping-particle":"","family":"Islami","given":"Xhavit","non-dropping-particle":"","parse-names":false,"suffix":""},{"dropping-particle":"","family":"Mustafa","given":"Naim","non-dropping-particle":"","parse-names":false,"suffix":""},{"dropping-particle":"","family":"Latkovikj","given":"Marija Topuzovska","non-dropping-particle":"","parse-names":false,"suffix":""}],"container-title":"Future Business Journal","id":"ITEM-1","issued":{"date-parts":[["2020"]]},"page":"1-15","publisher":"Springer Berlin Heidelberg","title":"Linking Porter ’ s generic strategies to firm performance","type":"article-journal"},"uris":["http://www.mendeley.com/documents/?uuid=fc3fa3a4-924b-4246-b4c9-2d17e2b944ca"]},{"id":"ITEM-2","itemData":{"ISSN":"2515-8961","author":[{"dropping-particle":"","family":"Vitorino Filho","given":"Valdir Antonio","non-dropping-particle":"","parse-names":false,"suffix":""},{"dropping-particle":"","family":"Moori","given":"Roberto Giro","non-dropping-particle":"","parse-names":false,"suffix":""}],"container-title":"Innovation &amp; Management Review","id":"ITEM-2","issued":{"date-parts":[["2018"]]},"publisher":"Emerald Publishing Limited","title":"The role of technological capabilities in the competitive advantage of companies in the Campinas, SP Tech Hub","type":"article-journal"},"uris":["http://www.mendeley.com/documents/?uuid=40356d0a-dc9d-4a5f-a765-bf1b4ae0c9b3"]},{"id":"ITEM-3","itemData":{"ISSN":"0143-2095","author":[{"dropping-particle":"","family":"Campbell‐Hunt","given":"Colin","non-dropping-particle":"","parse-names":false,"suffix":""}],"container-title":"Strategic Management Journal","id":"ITEM-3","issue":"2","issued":{"date-parts":[["2000"]]},"page":"127-154","publisher":"Wiley Online Library","title":"What have we learned about generic competitive strategy? A meta‐analysis","type":"article-journal","volume":"21"},"uris":["http://www.mendeley.com/documents/?uuid=2a7c8a92-fb04-45fd-9a87-9aa722d0c95d"]},{"id":"ITEM-4","itemData":{"DOI":"10.1177/1056492607306333","ISSN":"10564926","abstract":"Strategic management is constantly evolving as both an academic discipline and as a reflection of management practice. This article, based on a recent interview with Michael Porter, assesses his contribution to the development of the discipline in the context of the advances that have taken place since the publication of his seminal work Competitive Strategy in 1980. The authors conclude that Porter has made major lasting contributions to strategy, increasing both its academic rigor and its accessibility to managers. The article and interview place Porter's work at the center of the development of strategic management in terms of the provision of practical analytical frameworks, transforming it into a recognized and recognizable field of academic study and management practice. This feat of transformation has not been equaled before or since, so that 25 years after his first seminal contribution, Porter's work continues to provide remarkable insights into the nature of competition and strategy. © 2007 Sage Publications.","author":[{"dropping-particle":"","family":"Stonehouse","given":"George","non-dropping-particle":"","parse-names":false,"suffix":""},{"dropping-particle":"","family":"Snowdon","given":"Brian","non-dropping-particle":"","parse-names":false,"suffix":""}],"container-title":"Journal of Management Inquiry","id":"ITEM-4","issue":"3","issued":{"date-parts":[["2007"]]},"page":"256-273","title":"Competitive advantage revisited Michael Porter on strategy and competitiveness","type":"article-journal","volume":"16"},"uris":["http://www.mendeley.com/documents/?uuid=7969f38f-9ba3-4c2b-88f4-6f97484658c6"]}],"mendeley":{"formattedCitation":"(Campbell‐Hunt, 2000; Islami et al., 2020; Stonehouse and Snowdon, 2007; Vitorino Filho and Moori, 2018)","plainTextFormattedCitation":"(Campbell‐Hunt, 2000; Islami et al., 2020; Stonehouse and Snowdon, 2007; Vitorino Filho and Moori, 2018)","previouslyFormattedCitation":"(Campbell‐Hunt, 2000; Islami et al., 2020; Stonehouse and Snowdon, 2007; Vitorino Filho and Moori, 2018)"},"properties":{"noteIndex":0},"schema":"https://github.com/citation-style-language/schema/raw/master/csl-citation.json"}</w:instrText>
            </w:r>
            <w:r w:rsidR="005B2BAD">
              <w:rPr>
                <w:rFonts w:ascii="Times New Roman" w:hAnsi="Times New Roman" w:cs="Times New Roman"/>
                <w:color w:val="202124"/>
                <w:sz w:val="24"/>
                <w:szCs w:val="24"/>
                <w:shd w:val="clear" w:color="auto" w:fill="F8F9FA"/>
                <w:lang w:val="en"/>
              </w:rPr>
              <w:fldChar w:fldCharType="separate"/>
            </w:r>
            <w:r w:rsidR="005B2BAD" w:rsidRPr="00F75D95">
              <w:rPr>
                <w:rFonts w:ascii="Times New Roman" w:hAnsi="Times New Roman" w:cs="Times New Roman"/>
                <w:noProof/>
                <w:color w:val="202124"/>
                <w:sz w:val="24"/>
                <w:szCs w:val="24"/>
                <w:shd w:val="clear" w:color="auto" w:fill="F8F9FA"/>
                <w:lang w:val="en"/>
              </w:rPr>
              <w:t>(Campbell‐Hunt, 2000; Islami et al., 2020; Stonehouse and Snowdon, 2007; Vitorino Filho and Moori, 2018)</w:t>
            </w:r>
            <w:r w:rsidR="005B2BAD">
              <w:rPr>
                <w:rFonts w:ascii="Times New Roman" w:hAnsi="Times New Roman" w:cs="Times New Roman"/>
                <w:color w:val="202124"/>
                <w:sz w:val="24"/>
                <w:szCs w:val="24"/>
                <w:shd w:val="clear" w:color="auto" w:fill="F8F9FA"/>
                <w:lang w:val="en"/>
              </w:rPr>
              <w:fldChar w:fldCharType="end"/>
            </w:r>
          </w:p>
        </w:tc>
      </w:tr>
    </w:tbl>
    <w:p w14:paraId="1B26313C" w14:textId="77777777" w:rsidR="00D93CA8" w:rsidRDefault="00D93CA8" w:rsidP="00D93CA8">
      <w:pPr>
        <w:tabs>
          <w:tab w:val="left" w:pos="0"/>
        </w:tabs>
        <w:jc w:val="both"/>
        <w:rPr>
          <w:rFonts w:ascii="Times New Roman" w:hAnsi="Times New Roman" w:cs="Times New Roman"/>
          <w:b/>
          <w:bCs/>
          <w:sz w:val="24"/>
          <w:szCs w:val="24"/>
        </w:rPr>
      </w:pPr>
    </w:p>
    <w:p w14:paraId="47C219D4" w14:textId="77777777" w:rsidR="00D93CA8" w:rsidRDefault="00D93CA8" w:rsidP="00D93CA8">
      <w:pPr>
        <w:tabs>
          <w:tab w:val="left" w:pos="0"/>
        </w:tabs>
        <w:jc w:val="both"/>
        <w:rPr>
          <w:rFonts w:ascii="Times New Roman" w:hAnsi="Times New Roman" w:cs="Times New Roman"/>
          <w:b/>
          <w:bCs/>
          <w:sz w:val="24"/>
          <w:szCs w:val="24"/>
        </w:rPr>
      </w:pPr>
    </w:p>
    <w:p w14:paraId="617A3394" w14:textId="5DC49A1E" w:rsidR="006A25FF" w:rsidRPr="00D93CA8" w:rsidRDefault="000746E5" w:rsidP="00D93CA8">
      <w:pPr>
        <w:pStyle w:val="ListParagraph"/>
        <w:numPr>
          <w:ilvl w:val="0"/>
          <w:numId w:val="3"/>
        </w:numPr>
        <w:ind w:left="284" w:hanging="284"/>
        <w:jc w:val="both"/>
        <w:rPr>
          <w:rFonts w:ascii="Times New Roman" w:hAnsi="Times New Roman" w:cs="Times New Roman"/>
          <w:b/>
          <w:bCs/>
          <w:sz w:val="24"/>
          <w:szCs w:val="24"/>
        </w:rPr>
      </w:pPr>
      <w:r w:rsidRPr="00D93CA8">
        <w:rPr>
          <w:rFonts w:ascii="Times New Roman" w:hAnsi="Times New Roman" w:cs="Times New Roman"/>
          <w:b/>
          <w:bCs/>
          <w:sz w:val="24"/>
          <w:szCs w:val="24"/>
        </w:rPr>
        <w:t>Result dan Disscusion</w:t>
      </w:r>
    </w:p>
    <w:p w14:paraId="28198FF5" w14:textId="77777777" w:rsidR="003D22BD" w:rsidRDefault="000746E5" w:rsidP="00267D46">
      <w:pPr>
        <w:tabs>
          <w:tab w:val="left" w:pos="1134"/>
        </w:tabs>
        <w:jc w:val="both"/>
        <w:rPr>
          <w:rFonts w:ascii="Times New Roman" w:hAnsi="Times New Roman" w:cs="Times New Roman"/>
          <w:sz w:val="24"/>
          <w:szCs w:val="24"/>
        </w:rPr>
      </w:pPr>
      <w:r w:rsidRPr="000746E5">
        <w:rPr>
          <w:rFonts w:ascii="Times New Roman" w:hAnsi="Times New Roman" w:cs="Times New Roman"/>
          <w:b/>
          <w:bCs/>
          <w:sz w:val="24"/>
          <w:szCs w:val="24"/>
        </w:rPr>
        <w:t>5.1</w:t>
      </w:r>
      <w:r>
        <w:rPr>
          <w:rFonts w:ascii="Times New Roman" w:hAnsi="Times New Roman" w:cs="Times New Roman"/>
          <w:sz w:val="24"/>
          <w:szCs w:val="24"/>
        </w:rPr>
        <w:t xml:space="preserve"> </w:t>
      </w:r>
      <w:r w:rsidR="00B81F51" w:rsidRPr="000746E5">
        <w:rPr>
          <w:rFonts w:ascii="Times New Roman" w:hAnsi="Times New Roman" w:cs="Times New Roman"/>
          <w:b/>
          <w:bCs/>
          <w:sz w:val="24"/>
          <w:szCs w:val="24"/>
        </w:rPr>
        <w:t>Convergent Validity Test</w:t>
      </w:r>
      <w:r w:rsidR="00A41780" w:rsidRPr="000746E5">
        <w:rPr>
          <w:rFonts w:ascii="Times New Roman" w:hAnsi="Times New Roman" w:cs="Times New Roman"/>
          <w:b/>
          <w:bCs/>
          <w:sz w:val="24"/>
          <w:szCs w:val="24"/>
        </w:rPr>
        <w:t xml:space="preserve"> Result</w:t>
      </w:r>
    </w:p>
    <w:p w14:paraId="77B45FA6" w14:textId="77777777" w:rsidR="000746E5" w:rsidRDefault="000D4826"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Th</w:t>
      </w:r>
      <w:r w:rsidR="00720032">
        <w:rPr>
          <w:rFonts w:ascii="Times New Roman" w:hAnsi="Times New Roman" w:cs="Times New Roman"/>
          <w:sz w:val="24"/>
          <w:szCs w:val="24"/>
        </w:rPr>
        <w:t xml:space="preserve">e value of the loading factor can be presented in </w:t>
      </w:r>
      <w:r w:rsidR="007A4DE7">
        <w:rPr>
          <w:rFonts w:ascii="Times New Roman" w:hAnsi="Times New Roman" w:cs="Times New Roman"/>
          <w:sz w:val="24"/>
          <w:szCs w:val="24"/>
        </w:rPr>
        <w:t>T</w:t>
      </w:r>
      <w:r w:rsidR="00720032">
        <w:rPr>
          <w:rFonts w:ascii="Times New Roman" w:hAnsi="Times New Roman" w:cs="Times New Roman"/>
          <w:sz w:val="24"/>
          <w:szCs w:val="24"/>
        </w:rPr>
        <w:t>able</w:t>
      </w:r>
      <w:r w:rsidR="000746E5">
        <w:rPr>
          <w:rFonts w:ascii="Times New Roman" w:hAnsi="Times New Roman" w:cs="Times New Roman"/>
          <w:sz w:val="24"/>
          <w:szCs w:val="24"/>
        </w:rPr>
        <w:t xml:space="preserve"> 2</w:t>
      </w:r>
      <w:r w:rsidR="00720032">
        <w:rPr>
          <w:rFonts w:ascii="Times New Roman" w:hAnsi="Times New Roman" w:cs="Times New Roman"/>
          <w:sz w:val="24"/>
          <w:szCs w:val="24"/>
        </w:rPr>
        <w:t xml:space="preserve"> and </w:t>
      </w:r>
      <w:r w:rsidR="007A4DE7">
        <w:rPr>
          <w:rFonts w:ascii="Times New Roman" w:hAnsi="Times New Roman" w:cs="Times New Roman"/>
          <w:sz w:val="24"/>
          <w:szCs w:val="24"/>
        </w:rPr>
        <w:t>F</w:t>
      </w:r>
      <w:r w:rsidR="00720032">
        <w:rPr>
          <w:rFonts w:ascii="Times New Roman" w:hAnsi="Times New Roman" w:cs="Times New Roman"/>
          <w:sz w:val="24"/>
          <w:szCs w:val="24"/>
        </w:rPr>
        <w:t>igure</w:t>
      </w:r>
      <w:r w:rsidR="000746E5">
        <w:rPr>
          <w:rFonts w:ascii="Times New Roman" w:hAnsi="Times New Roman" w:cs="Times New Roman"/>
          <w:sz w:val="24"/>
          <w:szCs w:val="24"/>
        </w:rPr>
        <w:t xml:space="preserve"> 2</w:t>
      </w:r>
      <w:r w:rsidR="005B6C04">
        <w:rPr>
          <w:rFonts w:ascii="Times New Roman" w:hAnsi="Times New Roman" w:cs="Times New Roman"/>
          <w:sz w:val="24"/>
          <w:szCs w:val="24"/>
        </w:rPr>
        <w:t>.</w:t>
      </w:r>
    </w:p>
    <w:p w14:paraId="5DC6659A" w14:textId="77777777" w:rsidR="000746E5" w:rsidRPr="000746E5" w:rsidRDefault="000746E5" w:rsidP="000746E5">
      <w:pPr>
        <w:pStyle w:val="Caption"/>
        <w:keepNext/>
        <w:rPr>
          <w:rFonts w:ascii="Times New Roman" w:hAnsi="Times New Roman" w:cs="Times New Roman"/>
          <w:i w:val="0"/>
          <w:iCs w:val="0"/>
          <w:sz w:val="24"/>
          <w:szCs w:val="24"/>
        </w:rPr>
      </w:pPr>
      <w:r w:rsidRPr="000746E5">
        <w:rPr>
          <w:rFonts w:ascii="Times New Roman" w:hAnsi="Times New Roman" w:cs="Times New Roman"/>
          <w:b/>
          <w:bCs/>
          <w:i w:val="0"/>
          <w:iCs w:val="0"/>
          <w:color w:val="auto"/>
          <w:sz w:val="24"/>
          <w:szCs w:val="24"/>
        </w:rPr>
        <w:t xml:space="preserve">Table </w:t>
      </w:r>
      <w:r w:rsidR="008D4E9B">
        <w:rPr>
          <w:rFonts w:ascii="Times New Roman" w:hAnsi="Times New Roman" w:cs="Times New Roman"/>
          <w:b/>
          <w:bCs/>
          <w:i w:val="0"/>
          <w:iCs w:val="0"/>
          <w:color w:val="auto"/>
          <w:sz w:val="24"/>
          <w:szCs w:val="24"/>
        </w:rPr>
        <w:fldChar w:fldCharType="begin"/>
      </w:r>
      <w:r w:rsidR="008D4E9B">
        <w:rPr>
          <w:rFonts w:ascii="Times New Roman" w:hAnsi="Times New Roman" w:cs="Times New Roman"/>
          <w:b/>
          <w:bCs/>
          <w:i w:val="0"/>
          <w:iCs w:val="0"/>
          <w:color w:val="auto"/>
          <w:sz w:val="24"/>
          <w:szCs w:val="24"/>
        </w:rPr>
        <w:instrText xml:space="preserve"> SEQ Tabel \* ARABIC </w:instrText>
      </w:r>
      <w:r w:rsidR="008D4E9B">
        <w:rPr>
          <w:rFonts w:ascii="Times New Roman" w:hAnsi="Times New Roman" w:cs="Times New Roman"/>
          <w:b/>
          <w:bCs/>
          <w:i w:val="0"/>
          <w:iCs w:val="0"/>
          <w:color w:val="auto"/>
          <w:sz w:val="24"/>
          <w:szCs w:val="24"/>
        </w:rPr>
        <w:fldChar w:fldCharType="separate"/>
      </w:r>
      <w:r w:rsidR="008D4E9B">
        <w:rPr>
          <w:rFonts w:ascii="Times New Roman" w:hAnsi="Times New Roman" w:cs="Times New Roman"/>
          <w:b/>
          <w:bCs/>
          <w:i w:val="0"/>
          <w:iCs w:val="0"/>
          <w:noProof/>
          <w:color w:val="auto"/>
          <w:sz w:val="24"/>
          <w:szCs w:val="24"/>
        </w:rPr>
        <w:t>2</w:t>
      </w:r>
      <w:r w:rsidR="008D4E9B">
        <w:rPr>
          <w:rFonts w:ascii="Times New Roman" w:hAnsi="Times New Roman" w:cs="Times New Roman"/>
          <w:b/>
          <w:bCs/>
          <w:i w:val="0"/>
          <w:iCs w:val="0"/>
          <w:color w:val="auto"/>
          <w:sz w:val="24"/>
          <w:szCs w:val="24"/>
        </w:rPr>
        <w:fldChar w:fldCharType="end"/>
      </w:r>
      <w:r w:rsidRPr="000746E5">
        <w:rPr>
          <w:rFonts w:ascii="Times New Roman" w:hAnsi="Times New Roman" w:cs="Times New Roman"/>
          <w:b/>
          <w:bCs/>
          <w:i w:val="0"/>
          <w:iCs w:val="0"/>
          <w:color w:val="auto"/>
          <w:sz w:val="24"/>
          <w:szCs w:val="24"/>
        </w:rPr>
        <w:t>.</w:t>
      </w:r>
      <w:r w:rsidRPr="000746E5">
        <w:rPr>
          <w:rFonts w:ascii="Times New Roman" w:hAnsi="Times New Roman" w:cs="Times New Roman"/>
          <w:i w:val="0"/>
          <w:iCs w:val="0"/>
          <w:color w:val="auto"/>
          <w:sz w:val="24"/>
          <w:szCs w:val="24"/>
        </w:rPr>
        <w:t xml:space="preserve"> </w:t>
      </w:r>
      <w:r w:rsidRPr="00B865E0">
        <w:rPr>
          <w:rFonts w:ascii="Times New Roman" w:hAnsi="Times New Roman" w:cs="Times New Roman"/>
          <w:i w:val="0"/>
          <w:iCs w:val="0"/>
          <w:color w:val="auto"/>
          <w:sz w:val="24"/>
          <w:szCs w:val="24"/>
        </w:rPr>
        <w:t>L</w:t>
      </w:r>
      <w:r w:rsidRPr="000746E5">
        <w:rPr>
          <w:rFonts w:ascii="Times New Roman" w:hAnsi="Times New Roman" w:cs="Times New Roman"/>
          <w:i w:val="0"/>
          <w:iCs w:val="0"/>
          <w:color w:val="auto"/>
          <w:sz w:val="24"/>
          <w:szCs w:val="24"/>
        </w:rPr>
        <w:t>oading Factor</w:t>
      </w:r>
    </w:p>
    <w:tbl>
      <w:tblPr>
        <w:tblStyle w:val="TableGrid"/>
        <w:tblW w:w="0" w:type="auto"/>
        <w:tblLook w:val="04A0" w:firstRow="1" w:lastRow="0" w:firstColumn="1" w:lastColumn="0" w:noHBand="0" w:noVBand="1"/>
      </w:tblPr>
      <w:tblGrid>
        <w:gridCol w:w="2615"/>
        <w:gridCol w:w="2617"/>
        <w:gridCol w:w="2617"/>
      </w:tblGrid>
      <w:tr w:rsidR="00C3059E" w14:paraId="1F78B85E" w14:textId="77777777" w:rsidTr="00D93CA8">
        <w:trPr>
          <w:trHeight w:val="268"/>
        </w:trPr>
        <w:tc>
          <w:tcPr>
            <w:tcW w:w="2615" w:type="dxa"/>
            <w:tcBorders>
              <w:top w:val="single" w:sz="4" w:space="0" w:color="auto"/>
              <w:left w:val="nil"/>
              <w:bottom w:val="single" w:sz="4" w:space="0" w:color="auto"/>
              <w:right w:val="nil"/>
            </w:tcBorders>
          </w:tcPr>
          <w:p w14:paraId="1F34C05B" w14:textId="77777777" w:rsidR="00C3059E" w:rsidRDefault="00C3059E" w:rsidP="005B6C04">
            <w:pPr>
              <w:tabs>
                <w:tab w:val="left" w:pos="1134"/>
              </w:tabs>
              <w:rPr>
                <w:rFonts w:ascii="Times New Roman" w:hAnsi="Times New Roman" w:cs="Times New Roman"/>
                <w:sz w:val="24"/>
                <w:szCs w:val="24"/>
              </w:rPr>
            </w:pPr>
            <w:r>
              <w:rPr>
                <w:rFonts w:ascii="Times New Roman" w:hAnsi="Times New Roman" w:cs="Times New Roman"/>
                <w:sz w:val="24"/>
                <w:szCs w:val="24"/>
              </w:rPr>
              <w:t>Variable</w:t>
            </w:r>
          </w:p>
        </w:tc>
        <w:tc>
          <w:tcPr>
            <w:tcW w:w="2617" w:type="dxa"/>
            <w:tcBorders>
              <w:top w:val="single" w:sz="4" w:space="0" w:color="auto"/>
              <w:left w:val="nil"/>
              <w:bottom w:val="single" w:sz="4" w:space="0" w:color="auto"/>
              <w:right w:val="nil"/>
            </w:tcBorders>
          </w:tcPr>
          <w:p w14:paraId="45C41CC1" w14:textId="77777777" w:rsidR="00C3059E" w:rsidRDefault="00C3059E" w:rsidP="005B6C04">
            <w:pPr>
              <w:tabs>
                <w:tab w:val="left" w:pos="1134"/>
              </w:tabs>
              <w:rPr>
                <w:rFonts w:ascii="Times New Roman" w:hAnsi="Times New Roman" w:cs="Times New Roman"/>
                <w:sz w:val="24"/>
                <w:szCs w:val="24"/>
              </w:rPr>
            </w:pPr>
            <w:r>
              <w:rPr>
                <w:rFonts w:ascii="Times New Roman" w:hAnsi="Times New Roman" w:cs="Times New Roman"/>
                <w:sz w:val="24"/>
                <w:szCs w:val="24"/>
              </w:rPr>
              <w:t>Dimension</w:t>
            </w:r>
          </w:p>
        </w:tc>
        <w:tc>
          <w:tcPr>
            <w:tcW w:w="2617" w:type="dxa"/>
            <w:tcBorders>
              <w:top w:val="single" w:sz="4" w:space="0" w:color="auto"/>
              <w:left w:val="nil"/>
              <w:bottom w:val="single" w:sz="4" w:space="0" w:color="auto"/>
              <w:right w:val="nil"/>
            </w:tcBorders>
          </w:tcPr>
          <w:p w14:paraId="0F8FECB6" w14:textId="77777777" w:rsidR="00C3059E" w:rsidRDefault="008D4DE1" w:rsidP="005B6C04">
            <w:pPr>
              <w:tabs>
                <w:tab w:val="left" w:pos="1134"/>
              </w:tabs>
              <w:rPr>
                <w:rFonts w:ascii="Times New Roman" w:hAnsi="Times New Roman" w:cs="Times New Roman"/>
                <w:sz w:val="24"/>
                <w:szCs w:val="24"/>
              </w:rPr>
            </w:pPr>
            <w:r>
              <w:rPr>
                <w:rFonts w:ascii="Times New Roman" w:hAnsi="Times New Roman" w:cs="Times New Roman"/>
                <w:sz w:val="24"/>
                <w:szCs w:val="24"/>
              </w:rPr>
              <w:t>L</w:t>
            </w:r>
            <w:r w:rsidR="00C3059E">
              <w:rPr>
                <w:rFonts w:ascii="Times New Roman" w:hAnsi="Times New Roman" w:cs="Times New Roman"/>
                <w:sz w:val="24"/>
                <w:szCs w:val="24"/>
              </w:rPr>
              <w:t>oading</w:t>
            </w:r>
            <w:r>
              <w:rPr>
                <w:rFonts w:ascii="Times New Roman" w:hAnsi="Times New Roman" w:cs="Times New Roman"/>
                <w:sz w:val="24"/>
                <w:szCs w:val="24"/>
              </w:rPr>
              <w:t xml:space="preserve"> Factor</w:t>
            </w:r>
          </w:p>
        </w:tc>
      </w:tr>
      <w:tr w:rsidR="005B6C04" w14:paraId="17359830" w14:textId="77777777" w:rsidTr="00680C38">
        <w:trPr>
          <w:trHeight w:val="258"/>
        </w:trPr>
        <w:tc>
          <w:tcPr>
            <w:tcW w:w="2615" w:type="dxa"/>
            <w:vMerge w:val="restart"/>
            <w:tcBorders>
              <w:top w:val="single" w:sz="4" w:space="0" w:color="auto"/>
              <w:left w:val="nil"/>
              <w:bottom w:val="nil"/>
              <w:right w:val="nil"/>
            </w:tcBorders>
          </w:tcPr>
          <w:p w14:paraId="7545B51A" w14:textId="77777777" w:rsidR="005B6C04" w:rsidRDefault="005B6C04" w:rsidP="005B6C04">
            <w:pPr>
              <w:tabs>
                <w:tab w:val="left" w:pos="1134"/>
              </w:tabs>
              <w:rPr>
                <w:rFonts w:ascii="Times New Roman" w:hAnsi="Times New Roman" w:cs="Times New Roman"/>
                <w:sz w:val="24"/>
                <w:szCs w:val="24"/>
              </w:rPr>
            </w:pPr>
            <w:r>
              <w:rPr>
                <w:rFonts w:ascii="Times New Roman" w:hAnsi="Times New Roman" w:cs="Times New Roman"/>
                <w:sz w:val="24"/>
                <w:szCs w:val="24"/>
              </w:rPr>
              <w:t>Incoterm</w:t>
            </w:r>
            <w:r w:rsidR="00A41780">
              <w:rPr>
                <w:rFonts w:ascii="Times New Roman" w:hAnsi="Times New Roman" w:cs="Times New Roman"/>
                <w:sz w:val="24"/>
                <w:szCs w:val="24"/>
              </w:rPr>
              <w:t>s</w:t>
            </w:r>
          </w:p>
        </w:tc>
        <w:tc>
          <w:tcPr>
            <w:tcW w:w="2617" w:type="dxa"/>
            <w:tcBorders>
              <w:top w:val="single" w:sz="4" w:space="0" w:color="auto"/>
              <w:left w:val="nil"/>
              <w:bottom w:val="nil"/>
              <w:right w:val="nil"/>
            </w:tcBorders>
          </w:tcPr>
          <w:p w14:paraId="0E41A72D"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Risk</w:t>
            </w:r>
          </w:p>
        </w:tc>
        <w:tc>
          <w:tcPr>
            <w:tcW w:w="2617" w:type="dxa"/>
            <w:tcBorders>
              <w:top w:val="single" w:sz="4" w:space="0" w:color="auto"/>
              <w:left w:val="nil"/>
              <w:bottom w:val="nil"/>
              <w:right w:val="nil"/>
            </w:tcBorders>
          </w:tcPr>
          <w:p w14:paraId="07B71F3A"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887</w:t>
            </w:r>
          </w:p>
        </w:tc>
      </w:tr>
      <w:tr w:rsidR="005B6C04" w14:paraId="323EF55A" w14:textId="77777777" w:rsidTr="00680C38">
        <w:trPr>
          <w:trHeight w:val="138"/>
        </w:trPr>
        <w:tc>
          <w:tcPr>
            <w:tcW w:w="2615" w:type="dxa"/>
            <w:vMerge/>
            <w:tcBorders>
              <w:top w:val="nil"/>
              <w:left w:val="nil"/>
              <w:bottom w:val="nil"/>
              <w:right w:val="nil"/>
            </w:tcBorders>
          </w:tcPr>
          <w:p w14:paraId="7E1C320A" w14:textId="77777777" w:rsidR="005B6C04" w:rsidRDefault="005B6C04" w:rsidP="00267D46">
            <w:pPr>
              <w:tabs>
                <w:tab w:val="left" w:pos="1134"/>
              </w:tabs>
              <w:jc w:val="both"/>
              <w:rPr>
                <w:rFonts w:ascii="Times New Roman" w:hAnsi="Times New Roman" w:cs="Times New Roman"/>
                <w:sz w:val="24"/>
                <w:szCs w:val="24"/>
              </w:rPr>
            </w:pPr>
          </w:p>
        </w:tc>
        <w:tc>
          <w:tcPr>
            <w:tcW w:w="2617" w:type="dxa"/>
            <w:tcBorders>
              <w:top w:val="nil"/>
              <w:left w:val="nil"/>
              <w:bottom w:val="nil"/>
              <w:right w:val="nil"/>
            </w:tcBorders>
          </w:tcPr>
          <w:p w14:paraId="1AB8AA36"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Cost</w:t>
            </w:r>
          </w:p>
        </w:tc>
        <w:tc>
          <w:tcPr>
            <w:tcW w:w="2617" w:type="dxa"/>
            <w:tcBorders>
              <w:top w:val="nil"/>
              <w:left w:val="nil"/>
              <w:bottom w:val="nil"/>
              <w:right w:val="nil"/>
            </w:tcBorders>
          </w:tcPr>
          <w:p w14:paraId="3966A7C5"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942</w:t>
            </w:r>
          </w:p>
        </w:tc>
      </w:tr>
      <w:tr w:rsidR="005B6C04" w14:paraId="7D6F3EEA" w14:textId="77777777" w:rsidTr="00680C38">
        <w:trPr>
          <w:trHeight w:val="138"/>
        </w:trPr>
        <w:tc>
          <w:tcPr>
            <w:tcW w:w="2615" w:type="dxa"/>
            <w:vMerge/>
            <w:tcBorders>
              <w:top w:val="nil"/>
              <w:left w:val="nil"/>
              <w:bottom w:val="nil"/>
              <w:right w:val="nil"/>
            </w:tcBorders>
          </w:tcPr>
          <w:p w14:paraId="34574DCB" w14:textId="77777777" w:rsidR="005B6C04" w:rsidRDefault="005B6C04" w:rsidP="00267D46">
            <w:pPr>
              <w:tabs>
                <w:tab w:val="left" w:pos="1134"/>
              </w:tabs>
              <w:jc w:val="both"/>
              <w:rPr>
                <w:rFonts w:ascii="Times New Roman" w:hAnsi="Times New Roman" w:cs="Times New Roman"/>
                <w:sz w:val="24"/>
                <w:szCs w:val="24"/>
              </w:rPr>
            </w:pPr>
          </w:p>
        </w:tc>
        <w:tc>
          <w:tcPr>
            <w:tcW w:w="2617" w:type="dxa"/>
            <w:tcBorders>
              <w:top w:val="nil"/>
              <w:left w:val="nil"/>
              <w:bottom w:val="nil"/>
              <w:right w:val="nil"/>
            </w:tcBorders>
          </w:tcPr>
          <w:p w14:paraId="14504542"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Task responsibility</w:t>
            </w:r>
          </w:p>
        </w:tc>
        <w:tc>
          <w:tcPr>
            <w:tcW w:w="2617" w:type="dxa"/>
            <w:tcBorders>
              <w:top w:val="nil"/>
              <w:left w:val="nil"/>
              <w:bottom w:val="nil"/>
              <w:right w:val="nil"/>
            </w:tcBorders>
          </w:tcPr>
          <w:p w14:paraId="667DA6A7"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931</w:t>
            </w:r>
          </w:p>
        </w:tc>
      </w:tr>
      <w:tr w:rsidR="005B6C04" w14:paraId="1EEE3C89" w14:textId="77777777" w:rsidTr="00680C38">
        <w:trPr>
          <w:trHeight w:val="138"/>
        </w:trPr>
        <w:tc>
          <w:tcPr>
            <w:tcW w:w="2615" w:type="dxa"/>
            <w:vMerge/>
            <w:tcBorders>
              <w:top w:val="nil"/>
              <w:left w:val="nil"/>
              <w:bottom w:val="nil"/>
              <w:right w:val="nil"/>
            </w:tcBorders>
          </w:tcPr>
          <w:p w14:paraId="2FCD8694" w14:textId="77777777" w:rsidR="005B6C04" w:rsidRDefault="005B6C04" w:rsidP="00267D46">
            <w:pPr>
              <w:tabs>
                <w:tab w:val="left" w:pos="1134"/>
              </w:tabs>
              <w:jc w:val="both"/>
              <w:rPr>
                <w:rFonts w:ascii="Times New Roman" w:hAnsi="Times New Roman" w:cs="Times New Roman"/>
                <w:sz w:val="24"/>
                <w:szCs w:val="24"/>
              </w:rPr>
            </w:pPr>
          </w:p>
        </w:tc>
        <w:tc>
          <w:tcPr>
            <w:tcW w:w="2617" w:type="dxa"/>
            <w:tcBorders>
              <w:top w:val="nil"/>
              <w:left w:val="nil"/>
              <w:bottom w:val="nil"/>
              <w:right w:val="nil"/>
            </w:tcBorders>
          </w:tcPr>
          <w:p w14:paraId="7AB0A112"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Bargaining</w:t>
            </w:r>
          </w:p>
        </w:tc>
        <w:tc>
          <w:tcPr>
            <w:tcW w:w="2617" w:type="dxa"/>
            <w:tcBorders>
              <w:top w:val="nil"/>
              <w:left w:val="nil"/>
              <w:bottom w:val="nil"/>
              <w:right w:val="nil"/>
            </w:tcBorders>
          </w:tcPr>
          <w:p w14:paraId="6520306A"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836</w:t>
            </w:r>
          </w:p>
        </w:tc>
      </w:tr>
      <w:tr w:rsidR="005B6C04" w14:paraId="5BF40A0F" w14:textId="77777777" w:rsidTr="00680C38">
        <w:trPr>
          <w:trHeight w:val="268"/>
        </w:trPr>
        <w:tc>
          <w:tcPr>
            <w:tcW w:w="2615" w:type="dxa"/>
            <w:vMerge w:val="restart"/>
            <w:tcBorders>
              <w:top w:val="nil"/>
              <w:left w:val="nil"/>
              <w:bottom w:val="nil"/>
              <w:right w:val="nil"/>
            </w:tcBorders>
          </w:tcPr>
          <w:p w14:paraId="34950812" w14:textId="77777777" w:rsidR="005B6C04" w:rsidRDefault="005B6C04" w:rsidP="005B6C04">
            <w:pPr>
              <w:tabs>
                <w:tab w:val="left" w:pos="1134"/>
              </w:tabs>
              <w:rPr>
                <w:rFonts w:ascii="Times New Roman" w:hAnsi="Times New Roman" w:cs="Times New Roman"/>
                <w:sz w:val="24"/>
                <w:szCs w:val="24"/>
              </w:rPr>
            </w:pPr>
            <w:r>
              <w:rPr>
                <w:rFonts w:ascii="Times New Roman" w:hAnsi="Times New Roman" w:cs="Times New Roman"/>
                <w:sz w:val="24"/>
                <w:szCs w:val="24"/>
              </w:rPr>
              <w:t>Relational Resources</w:t>
            </w:r>
          </w:p>
        </w:tc>
        <w:tc>
          <w:tcPr>
            <w:tcW w:w="2617" w:type="dxa"/>
            <w:tcBorders>
              <w:top w:val="nil"/>
              <w:left w:val="nil"/>
              <w:bottom w:val="nil"/>
              <w:right w:val="nil"/>
            </w:tcBorders>
          </w:tcPr>
          <w:p w14:paraId="54636C23"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Collaboration</w:t>
            </w:r>
          </w:p>
        </w:tc>
        <w:tc>
          <w:tcPr>
            <w:tcW w:w="2617" w:type="dxa"/>
            <w:tcBorders>
              <w:top w:val="nil"/>
              <w:left w:val="nil"/>
              <w:bottom w:val="nil"/>
              <w:right w:val="nil"/>
            </w:tcBorders>
          </w:tcPr>
          <w:p w14:paraId="05384D24"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908</w:t>
            </w:r>
          </w:p>
        </w:tc>
      </w:tr>
      <w:tr w:rsidR="005B6C04" w14:paraId="1792A4BB" w14:textId="77777777" w:rsidTr="00680C38">
        <w:trPr>
          <w:trHeight w:val="138"/>
        </w:trPr>
        <w:tc>
          <w:tcPr>
            <w:tcW w:w="2615" w:type="dxa"/>
            <w:vMerge/>
            <w:tcBorders>
              <w:top w:val="nil"/>
              <w:left w:val="nil"/>
              <w:bottom w:val="nil"/>
              <w:right w:val="nil"/>
            </w:tcBorders>
          </w:tcPr>
          <w:p w14:paraId="3C32D331" w14:textId="77777777" w:rsidR="005B6C04" w:rsidRDefault="005B6C04" w:rsidP="00267D46">
            <w:pPr>
              <w:tabs>
                <w:tab w:val="left" w:pos="1134"/>
              </w:tabs>
              <w:jc w:val="both"/>
              <w:rPr>
                <w:rFonts w:ascii="Times New Roman" w:hAnsi="Times New Roman" w:cs="Times New Roman"/>
                <w:sz w:val="24"/>
                <w:szCs w:val="24"/>
              </w:rPr>
            </w:pPr>
          </w:p>
        </w:tc>
        <w:tc>
          <w:tcPr>
            <w:tcW w:w="2617" w:type="dxa"/>
            <w:tcBorders>
              <w:top w:val="nil"/>
              <w:left w:val="nil"/>
              <w:bottom w:val="nil"/>
              <w:right w:val="nil"/>
            </w:tcBorders>
          </w:tcPr>
          <w:p w14:paraId="04DCCE4E"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Sharing information</w:t>
            </w:r>
          </w:p>
        </w:tc>
        <w:tc>
          <w:tcPr>
            <w:tcW w:w="2617" w:type="dxa"/>
            <w:tcBorders>
              <w:top w:val="nil"/>
              <w:left w:val="nil"/>
              <w:bottom w:val="nil"/>
              <w:right w:val="nil"/>
            </w:tcBorders>
          </w:tcPr>
          <w:p w14:paraId="25E32F19"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935</w:t>
            </w:r>
          </w:p>
        </w:tc>
      </w:tr>
      <w:tr w:rsidR="005B6C04" w14:paraId="7970BAD0" w14:textId="77777777" w:rsidTr="00680C38">
        <w:trPr>
          <w:trHeight w:val="138"/>
        </w:trPr>
        <w:tc>
          <w:tcPr>
            <w:tcW w:w="2615" w:type="dxa"/>
            <w:vMerge/>
            <w:tcBorders>
              <w:top w:val="nil"/>
              <w:left w:val="nil"/>
              <w:bottom w:val="nil"/>
              <w:right w:val="nil"/>
            </w:tcBorders>
          </w:tcPr>
          <w:p w14:paraId="6FC65AD2" w14:textId="77777777" w:rsidR="005B6C04" w:rsidRDefault="005B6C04" w:rsidP="00267D46">
            <w:pPr>
              <w:tabs>
                <w:tab w:val="left" w:pos="1134"/>
              </w:tabs>
              <w:jc w:val="both"/>
              <w:rPr>
                <w:rFonts w:ascii="Times New Roman" w:hAnsi="Times New Roman" w:cs="Times New Roman"/>
                <w:sz w:val="24"/>
                <w:szCs w:val="24"/>
              </w:rPr>
            </w:pPr>
          </w:p>
        </w:tc>
        <w:tc>
          <w:tcPr>
            <w:tcW w:w="2617" w:type="dxa"/>
            <w:tcBorders>
              <w:top w:val="nil"/>
              <w:left w:val="nil"/>
              <w:bottom w:val="nil"/>
              <w:right w:val="nil"/>
            </w:tcBorders>
          </w:tcPr>
          <w:p w14:paraId="27970FAB"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Good st</w:t>
            </w:r>
            <w:r w:rsidR="007A4DE7">
              <w:rPr>
                <w:rFonts w:ascii="Times New Roman" w:hAnsi="Times New Roman" w:cs="Times New Roman"/>
                <w:sz w:val="24"/>
                <w:szCs w:val="24"/>
              </w:rPr>
              <w:t>u</w:t>
            </w:r>
            <w:r>
              <w:rPr>
                <w:rFonts w:ascii="Times New Roman" w:hAnsi="Times New Roman" w:cs="Times New Roman"/>
                <w:sz w:val="24"/>
                <w:szCs w:val="24"/>
              </w:rPr>
              <w:t xml:space="preserve">ff </w:t>
            </w:r>
          </w:p>
        </w:tc>
        <w:tc>
          <w:tcPr>
            <w:tcW w:w="2617" w:type="dxa"/>
            <w:tcBorders>
              <w:top w:val="nil"/>
              <w:left w:val="nil"/>
              <w:bottom w:val="nil"/>
              <w:right w:val="nil"/>
            </w:tcBorders>
          </w:tcPr>
          <w:p w14:paraId="6940E3D1"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926</w:t>
            </w:r>
          </w:p>
        </w:tc>
      </w:tr>
      <w:tr w:rsidR="005B6C04" w14:paraId="6F3D63EB" w14:textId="77777777" w:rsidTr="00D93CA8">
        <w:trPr>
          <w:trHeight w:val="258"/>
        </w:trPr>
        <w:tc>
          <w:tcPr>
            <w:tcW w:w="2615" w:type="dxa"/>
            <w:vMerge w:val="restart"/>
            <w:tcBorders>
              <w:top w:val="nil"/>
              <w:left w:val="nil"/>
              <w:bottom w:val="single" w:sz="4" w:space="0" w:color="auto"/>
              <w:right w:val="nil"/>
            </w:tcBorders>
          </w:tcPr>
          <w:p w14:paraId="74BBC15C"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Competitive Advantage</w:t>
            </w:r>
          </w:p>
        </w:tc>
        <w:tc>
          <w:tcPr>
            <w:tcW w:w="2617" w:type="dxa"/>
            <w:tcBorders>
              <w:top w:val="nil"/>
              <w:left w:val="nil"/>
              <w:bottom w:val="single" w:sz="4" w:space="0" w:color="auto"/>
              <w:right w:val="nil"/>
            </w:tcBorders>
          </w:tcPr>
          <w:p w14:paraId="61F5D3BE"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In</w:t>
            </w:r>
            <w:r w:rsidR="007A4DE7">
              <w:rPr>
                <w:rFonts w:ascii="Times New Roman" w:hAnsi="Times New Roman" w:cs="Times New Roman"/>
                <w:sz w:val="24"/>
                <w:szCs w:val="24"/>
              </w:rPr>
              <w:t xml:space="preserve"> </w:t>
            </w:r>
            <w:r>
              <w:rPr>
                <w:rFonts w:ascii="Times New Roman" w:hAnsi="Times New Roman" w:cs="Times New Roman"/>
                <w:sz w:val="24"/>
                <w:szCs w:val="24"/>
              </w:rPr>
              <w:t>imitation</w:t>
            </w:r>
          </w:p>
        </w:tc>
        <w:tc>
          <w:tcPr>
            <w:tcW w:w="2617" w:type="dxa"/>
            <w:tcBorders>
              <w:top w:val="nil"/>
              <w:left w:val="nil"/>
              <w:bottom w:val="single" w:sz="4" w:space="0" w:color="auto"/>
              <w:right w:val="nil"/>
            </w:tcBorders>
          </w:tcPr>
          <w:p w14:paraId="2EC8FA77"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834</w:t>
            </w:r>
          </w:p>
        </w:tc>
      </w:tr>
      <w:tr w:rsidR="005B6C04" w14:paraId="679813BE" w14:textId="77777777" w:rsidTr="00D93CA8">
        <w:trPr>
          <w:trHeight w:val="138"/>
        </w:trPr>
        <w:tc>
          <w:tcPr>
            <w:tcW w:w="2615" w:type="dxa"/>
            <w:vMerge/>
            <w:tcBorders>
              <w:top w:val="single" w:sz="4" w:space="0" w:color="auto"/>
              <w:left w:val="nil"/>
              <w:bottom w:val="nil"/>
              <w:right w:val="nil"/>
            </w:tcBorders>
          </w:tcPr>
          <w:p w14:paraId="212F3385" w14:textId="77777777" w:rsidR="005B6C04" w:rsidRDefault="005B6C04" w:rsidP="00267D46">
            <w:pPr>
              <w:tabs>
                <w:tab w:val="left" w:pos="1134"/>
              </w:tabs>
              <w:jc w:val="both"/>
              <w:rPr>
                <w:rFonts w:ascii="Times New Roman" w:hAnsi="Times New Roman" w:cs="Times New Roman"/>
                <w:sz w:val="24"/>
                <w:szCs w:val="24"/>
              </w:rPr>
            </w:pPr>
          </w:p>
        </w:tc>
        <w:tc>
          <w:tcPr>
            <w:tcW w:w="2617" w:type="dxa"/>
            <w:tcBorders>
              <w:top w:val="single" w:sz="4" w:space="0" w:color="auto"/>
              <w:left w:val="nil"/>
              <w:bottom w:val="nil"/>
              <w:right w:val="nil"/>
            </w:tcBorders>
          </w:tcPr>
          <w:p w14:paraId="2AD8469D"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Superior</w:t>
            </w:r>
          </w:p>
        </w:tc>
        <w:tc>
          <w:tcPr>
            <w:tcW w:w="2617" w:type="dxa"/>
            <w:tcBorders>
              <w:top w:val="single" w:sz="4" w:space="0" w:color="auto"/>
              <w:left w:val="nil"/>
              <w:bottom w:val="nil"/>
              <w:right w:val="nil"/>
            </w:tcBorders>
          </w:tcPr>
          <w:p w14:paraId="4619D1F2"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857</w:t>
            </w:r>
          </w:p>
        </w:tc>
      </w:tr>
      <w:tr w:rsidR="005B6C04" w14:paraId="4BCDB18B" w14:textId="77777777" w:rsidTr="00680C38">
        <w:trPr>
          <w:trHeight w:val="138"/>
        </w:trPr>
        <w:tc>
          <w:tcPr>
            <w:tcW w:w="2615" w:type="dxa"/>
            <w:vMerge/>
            <w:tcBorders>
              <w:top w:val="nil"/>
              <w:left w:val="nil"/>
              <w:bottom w:val="nil"/>
              <w:right w:val="nil"/>
            </w:tcBorders>
          </w:tcPr>
          <w:p w14:paraId="503A5044" w14:textId="77777777" w:rsidR="005B6C04" w:rsidRDefault="005B6C04" w:rsidP="00267D46">
            <w:pPr>
              <w:tabs>
                <w:tab w:val="left" w:pos="1134"/>
              </w:tabs>
              <w:jc w:val="both"/>
              <w:rPr>
                <w:rFonts w:ascii="Times New Roman" w:hAnsi="Times New Roman" w:cs="Times New Roman"/>
                <w:sz w:val="24"/>
                <w:szCs w:val="24"/>
              </w:rPr>
            </w:pPr>
          </w:p>
        </w:tc>
        <w:tc>
          <w:tcPr>
            <w:tcW w:w="2617" w:type="dxa"/>
            <w:tcBorders>
              <w:top w:val="nil"/>
              <w:left w:val="nil"/>
              <w:bottom w:val="nil"/>
              <w:right w:val="nil"/>
            </w:tcBorders>
          </w:tcPr>
          <w:p w14:paraId="68261E49"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New produce</w:t>
            </w:r>
          </w:p>
        </w:tc>
        <w:tc>
          <w:tcPr>
            <w:tcW w:w="2617" w:type="dxa"/>
            <w:tcBorders>
              <w:top w:val="nil"/>
              <w:left w:val="nil"/>
              <w:bottom w:val="nil"/>
              <w:right w:val="nil"/>
            </w:tcBorders>
          </w:tcPr>
          <w:p w14:paraId="1964D1B4"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870</w:t>
            </w:r>
          </w:p>
        </w:tc>
      </w:tr>
      <w:tr w:rsidR="005B6C04" w14:paraId="6561178A" w14:textId="77777777" w:rsidTr="00680C38">
        <w:trPr>
          <w:trHeight w:val="138"/>
        </w:trPr>
        <w:tc>
          <w:tcPr>
            <w:tcW w:w="2615" w:type="dxa"/>
            <w:vMerge/>
            <w:tcBorders>
              <w:top w:val="nil"/>
              <w:left w:val="nil"/>
              <w:bottom w:val="nil"/>
              <w:right w:val="nil"/>
            </w:tcBorders>
          </w:tcPr>
          <w:p w14:paraId="2D210274" w14:textId="77777777" w:rsidR="005B6C04" w:rsidRDefault="005B6C04" w:rsidP="00267D46">
            <w:pPr>
              <w:tabs>
                <w:tab w:val="left" w:pos="1134"/>
              </w:tabs>
              <w:jc w:val="both"/>
              <w:rPr>
                <w:rFonts w:ascii="Times New Roman" w:hAnsi="Times New Roman" w:cs="Times New Roman"/>
                <w:sz w:val="24"/>
                <w:szCs w:val="24"/>
              </w:rPr>
            </w:pPr>
          </w:p>
        </w:tc>
        <w:tc>
          <w:tcPr>
            <w:tcW w:w="2617" w:type="dxa"/>
            <w:tcBorders>
              <w:top w:val="nil"/>
              <w:left w:val="nil"/>
              <w:bottom w:val="nil"/>
              <w:right w:val="nil"/>
            </w:tcBorders>
          </w:tcPr>
          <w:p w14:paraId="6667F7A0"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New service</w:t>
            </w:r>
          </w:p>
        </w:tc>
        <w:tc>
          <w:tcPr>
            <w:tcW w:w="2617" w:type="dxa"/>
            <w:tcBorders>
              <w:top w:val="nil"/>
              <w:left w:val="nil"/>
              <w:bottom w:val="nil"/>
              <w:right w:val="nil"/>
            </w:tcBorders>
          </w:tcPr>
          <w:p w14:paraId="3D93AD03"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814</w:t>
            </w:r>
          </w:p>
        </w:tc>
      </w:tr>
      <w:tr w:rsidR="005B6C04" w14:paraId="07058129" w14:textId="77777777" w:rsidTr="00680C38">
        <w:trPr>
          <w:trHeight w:val="138"/>
        </w:trPr>
        <w:tc>
          <w:tcPr>
            <w:tcW w:w="2615" w:type="dxa"/>
            <w:vMerge/>
            <w:tcBorders>
              <w:top w:val="nil"/>
              <w:left w:val="nil"/>
              <w:bottom w:val="nil"/>
              <w:right w:val="nil"/>
            </w:tcBorders>
          </w:tcPr>
          <w:p w14:paraId="58D105F6" w14:textId="77777777" w:rsidR="005B6C04" w:rsidRDefault="005B6C04" w:rsidP="00267D46">
            <w:pPr>
              <w:tabs>
                <w:tab w:val="left" w:pos="1134"/>
              </w:tabs>
              <w:jc w:val="both"/>
              <w:rPr>
                <w:rFonts w:ascii="Times New Roman" w:hAnsi="Times New Roman" w:cs="Times New Roman"/>
                <w:sz w:val="24"/>
                <w:szCs w:val="24"/>
              </w:rPr>
            </w:pPr>
          </w:p>
        </w:tc>
        <w:tc>
          <w:tcPr>
            <w:tcW w:w="2617" w:type="dxa"/>
            <w:tcBorders>
              <w:top w:val="nil"/>
              <w:left w:val="nil"/>
              <w:bottom w:val="nil"/>
              <w:right w:val="nil"/>
            </w:tcBorders>
          </w:tcPr>
          <w:p w14:paraId="65DE9FBB"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Low error</w:t>
            </w:r>
          </w:p>
        </w:tc>
        <w:tc>
          <w:tcPr>
            <w:tcW w:w="2617" w:type="dxa"/>
            <w:tcBorders>
              <w:top w:val="nil"/>
              <w:left w:val="nil"/>
              <w:bottom w:val="nil"/>
              <w:right w:val="nil"/>
            </w:tcBorders>
          </w:tcPr>
          <w:p w14:paraId="28A2C252"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842</w:t>
            </w:r>
          </w:p>
        </w:tc>
      </w:tr>
      <w:tr w:rsidR="005B6C04" w14:paraId="6438F5CA" w14:textId="77777777" w:rsidTr="00680C38">
        <w:trPr>
          <w:trHeight w:val="138"/>
        </w:trPr>
        <w:tc>
          <w:tcPr>
            <w:tcW w:w="2615" w:type="dxa"/>
            <w:vMerge/>
            <w:tcBorders>
              <w:top w:val="nil"/>
              <w:left w:val="nil"/>
              <w:bottom w:val="single" w:sz="4" w:space="0" w:color="auto"/>
              <w:right w:val="nil"/>
            </w:tcBorders>
          </w:tcPr>
          <w:p w14:paraId="7938AC4D" w14:textId="77777777" w:rsidR="005B6C04" w:rsidRDefault="005B6C04" w:rsidP="00267D46">
            <w:pPr>
              <w:tabs>
                <w:tab w:val="left" w:pos="1134"/>
              </w:tabs>
              <w:jc w:val="both"/>
              <w:rPr>
                <w:rFonts w:ascii="Times New Roman" w:hAnsi="Times New Roman" w:cs="Times New Roman"/>
                <w:sz w:val="24"/>
                <w:szCs w:val="24"/>
              </w:rPr>
            </w:pPr>
          </w:p>
        </w:tc>
        <w:tc>
          <w:tcPr>
            <w:tcW w:w="2617" w:type="dxa"/>
            <w:tcBorders>
              <w:top w:val="nil"/>
              <w:left w:val="nil"/>
              <w:bottom w:val="single" w:sz="4" w:space="0" w:color="auto"/>
              <w:right w:val="nil"/>
            </w:tcBorders>
          </w:tcPr>
          <w:p w14:paraId="0E36FED6" w14:textId="77777777" w:rsidR="005B6C04" w:rsidRDefault="005B6C04"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Improve</w:t>
            </w:r>
          </w:p>
        </w:tc>
        <w:tc>
          <w:tcPr>
            <w:tcW w:w="2617" w:type="dxa"/>
            <w:tcBorders>
              <w:top w:val="nil"/>
              <w:left w:val="nil"/>
              <w:bottom w:val="single" w:sz="4" w:space="0" w:color="auto"/>
              <w:right w:val="nil"/>
            </w:tcBorders>
          </w:tcPr>
          <w:p w14:paraId="6EDB0AC4" w14:textId="77777777" w:rsidR="005B6C04" w:rsidRDefault="005B6C04" w:rsidP="005B6C04">
            <w:pPr>
              <w:tabs>
                <w:tab w:val="left" w:pos="1134"/>
              </w:tabs>
              <w:jc w:val="center"/>
              <w:rPr>
                <w:rFonts w:ascii="Times New Roman" w:hAnsi="Times New Roman" w:cs="Times New Roman"/>
                <w:sz w:val="24"/>
                <w:szCs w:val="24"/>
              </w:rPr>
            </w:pPr>
            <w:r>
              <w:rPr>
                <w:rFonts w:ascii="Times New Roman" w:hAnsi="Times New Roman" w:cs="Times New Roman"/>
                <w:sz w:val="24"/>
                <w:szCs w:val="24"/>
              </w:rPr>
              <w:t>0.876</w:t>
            </w:r>
          </w:p>
        </w:tc>
      </w:tr>
    </w:tbl>
    <w:p w14:paraId="783A387F" w14:textId="4268443E" w:rsidR="008D4E9B" w:rsidRDefault="00D93CA8" w:rsidP="008E0AB8">
      <w:pPr>
        <w:tabs>
          <w:tab w:val="left" w:pos="1134"/>
        </w:tabs>
        <w:jc w:val="both"/>
        <w:rPr>
          <w:rFonts w:ascii="Times New Roman" w:hAnsi="Times New Roman" w:cs="Times New Roman"/>
          <w:sz w:val="24"/>
          <w:szCs w:val="24"/>
        </w:rPr>
      </w:pPr>
      <w:r>
        <w:rPr>
          <w:noProof/>
        </w:rPr>
        <mc:AlternateContent>
          <mc:Choice Requires="wps">
            <w:drawing>
              <wp:anchor distT="0" distB="0" distL="114300" distR="114300" simplePos="0" relativeHeight="251679744" behindDoc="1" locked="0" layoutInCell="1" allowOverlap="1" wp14:anchorId="14E3E392" wp14:editId="48D6786C">
                <wp:simplePos x="0" y="0"/>
                <wp:positionH relativeFrom="column">
                  <wp:posOffset>120650</wp:posOffset>
                </wp:positionH>
                <wp:positionV relativeFrom="paragraph">
                  <wp:posOffset>2713355</wp:posOffset>
                </wp:positionV>
                <wp:extent cx="5042535" cy="635"/>
                <wp:effectExtent l="0" t="0" r="0" b="0"/>
                <wp:wrapTight wrapText="bothSides">
                  <wp:wrapPolygon edited="0">
                    <wp:start x="0" y="0"/>
                    <wp:lineTo x="0" y="21600"/>
                    <wp:lineTo x="21600" y="21600"/>
                    <wp:lineTo x="21600" y="0"/>
                  </wp:wrapPolygon>
                </wp:wrapTight>
                <wp:docPr id="2030770575" name="Text Box 1"/>
                <wp:cNvGraphicFramePr/>
                <a:graphic xmlns:a="http://schemas.openxmlformats.org/drawingml/2006/main">
                  <a:graphicData uri="http://schemas.microsoft.com/office/word/2010/wordprocessingShape">
                    <wps:wsp>
                      <wps:cNvSpPr txBox="1"/>
                      <wps:spPr>
                        <a:xfrm>
                          <a:off x="0" y="0"/>
                          <a:ext cx="5042535" cy="635"/>
                        </a:xfrm>
                        <a:prstGeom prst="rect">
                          <a:avLst/>
                        </a:prstGeom>
                        <a:solidFill>
                          <a:prstClr val="white"/>
                        </a:solidFill>
                        <a:ln>
                          <a:noFill/>
                        </a:ln>
                      </wps:spPr>
                      <wps:txbx>
                        <w:txbxContent>
                          <w:p w14:paraId="5E0574BB" w14:textId="77777777" w:rsidR="008D4DE1" w:rsidRPr="008D4DE1" w:rsidRDefault="008D4DE1" w:rsidP="008D4DE1">
                            <w:pPr>
                              <w:pStyle w:val="Caption"/>
                              <w:jc w:val="center"/>
                              <w:rPr>
                                <w:rFonts w:ascii="Times New Roman" w:hAnsi="Times New Roman" w:cs="Times New Roman"/>
                                <w:i w:val="0"/>
                                <w:iCs w:val="0"/>
                                <w:noProof/>
                                <w:color w:val="auto"/>
                                <w:sz w:val="24"/>
                                <w:szCs w:val="24"/>
                              </w:rPr>
                            </w:pPr>
                            <w:r w:rsidRPr="008D4DE1">
                              <w:rPr>
                                <w:rFonts w:ascii="Times New Roman" w:hAnsi="Times New Roman" w:cs="Times New Roman"/>
                                <w:b/>
                                <w:bCs/>
                                <w:i w:val="0"/>
                                <w:iCs w:val="0"/>
                                <w:color w:val="auto"/>
                                <w:sz w:val="24"/>
                                <w:szCs w:val="24"/>
                              </w:rPr>
                              <w:t xml:space="preserve">Figure </w:t>
                            </w:r>
                            <w:r w:rsidRPr="008D4DE1">
                              <w:rPr>
                                <w:rFonts w:ascii="Times New Roman" w:hAnsi="Times New Roman" w:cs="Times New Roman"/>
                                <w:b/>
                                <w:bCs/>
                                <w:i w:val="0"/>
                                <w:iCs w:val="0"/>
                                <w:color w:val="auto"/>
                                <w:sz w:val="24"/>
                                <w:szCs w:val="24"/>
                              </w:rPr>
                              <w:fldChar w:fldCharType="begin"/>
                            </w:r>
                            <w:r w:rsidRPr="008D4DE1">
                              <w:rPr>
                                <w:rFonts w:ascii="Times New Roman" w:hAnsi="Times New Roman" w:cs="Times New Roman"/>
                                <w:b/>
                                <w:bCs/>
                                <w:i w:val="0"/>
                                <w:iCs w:val="0"/>
                                <w:color w:val="auto"/>
                                <w:sz w:val="24"/>
                                <w:szCs w:val="24"/>
                              </w:rPr>
                              <w:instrText xml:space="preserve"> SEQ Figure \* ARABIC </w:instrText>
                            </w:r>
                            <w:r w:rsidRPr="008D4DE1">
                              <w:rPr>
                                <w:rFonts w:ascii="Times New Roman" w:hAnsi="Times New Roman" w:cs="Times New Roman"/>
                                <w:b/>
                                <w:bCs/>
                                <w:i w:val="0"/>
                                <w:iCs w:val="0"/>
                                <w:color w:val="auto"/>
                                <w:sz w:val="24"/>
                                <w:szCs w:val="24"/>
                              </w:rPr>
                              <w:fldChar w:fldCharType="separate"/>
                            </w:r>
                            <w:r w:rsidRPr="008D4DE1">
                              <w:rPr>
                                <w:rFonts w:ascii="Times New Roman" w:hAnsi="Times New Roman" w:cs="Times New Roman"/>
                                <w:b/>
                                <w:bCs/>
                                <w:i w:val="0"/>
                                <w:iCs w:val="0"/>
                                <w:noProof/>
                                <w:color w:val="auto"/>
                                <w:sz w:val="24"/>
                                <w:szCs w:val="24"/>
                              </w:rPr>
                              <w:t>2</w:t>
                            </w:r>
                            <w:r w:rsidRPr="008D4DE1">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Pr="008D4DE1">
                              <w:rPr>
                                <w:rFonts w:ascii="Times New Roman" w:hAnsi="Times New Roman" w:cs="Times New Roman"/>
                                <w:i w:val="0"/>
                                <w:iCs w:val="0"/>
                                <w:color w:val="auto"/>
                                <w:sz w:val="24"/>
                                <w:szCs w:val="24"/>
                              </w:rPr>
                              <w:t xml:space="preserve"> Loading F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E3E392" id="_x0000_s1027" type="#_x0000_t202" style="position:absolute;left:0;text-align:left;margin-left:9.5pt;margin-top:213.65pt;width:397.0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" stroked="f">
                <v:textbox style="mso-fit-shape-to-text:t" inset="0,0,0,0">
                  <w:txbxContent>
                    <w:p w14:paraId="5E0574BB" w14:textId="77777777" w:rsidR="008D4DE1" w:rsidRPr="008D4DE1" w:rsidRDefault="008D4DE1" w:rsidP="008D4DE1">
                      <w:pPr>
                        <w:pStyle w:val="Caption"/>
                        <w:jc w:val="center"/>
                        <w:rPr>
                          <w:rFonts w:ascii="Times New Roman" w:hAnsi="Times New Roman" w:cs="Times New Roman"/>
                          <w:i w:val="0"/>
                          <w:iCs w:val="0"/>
                          <w:noProof/>
                          <w:color w:val="auto"/>
                          <w:sz w:val="24"/>
                          <w:szCs w:val="24"/>
                        </w:rPr>
                      </w:pPr>
                      <w:r w:rsidRPr="008D4DE1">
                        <w:rPr>
                          <w:rFonts w:ascii="Times New Roman" w:hAnsi="Times New Roman" w:cs="Times New Roman"/>
                          <w:b/>
                          <w:bCs/>
                          <w:i w:val="0"/>
                          <w:iCs w:val="0"/>
                          <w:color w:val="auto"/>
                          <w:sz w:val="24"/>
                          <w:szCs w:val="24"/>
                        </w:rPr>
                        <w:t xml:space="preserve">Figure </w:t>
                      </w:r>
                      <w:r w:rsidRPr="008D4DE1">
                        <w:rPr>
                          <w:rFonts w:ascii="Times New Roman" w:hAnsi="Times New Roman" w:cs="Times New Roman"/>
                          <w:b/>
                          <w:bCs/>
                          <w:i w:val="0"/>
                          <w:iCs w:val="0"/>
                          <w:color w:val="auto"/>
                          <w:sz w:val="24"/>
                          <w:szCs w:val="24"/>
                        </w:rPr>
                        <w:fldChar w:fldCharType="begin"/>
                      </w:r>
                      <w:r w:rsidRPr="008D4DE1">
                        <w:rPr>
                          <w:rFonts w:ascii="Times New Roman" w:hAnsi="Times New Roman" w:cs="Times New Roman"/>
                          <w:b/>
                          <w:bCs/>
                          <w:i w:val="0"/>
                          <w:iCs w:val="0"/>
                          <w:color w:val="auto"/>
                          <w:sz w:val="24"/>
                          <w:szCs w:val="24"/>
                        </w:rPr>
                        <w:instrText xml:space="preserve"> SEQ Figure \* ARABIC </w:instrText>
                      </w:r>
                      <w:r w:rsidRPr="008D4DE1">
                        <w:rPr>
                          <w:rFonts w:ascii="Times New Roman" w:hAnsi="Times New Roman" w:cs="Times New Roman"/>
                          <w:b/>
                          <w:bCs/>
                          <w:i w:val="0"/>
                          <w:iCs w:val="0"/>
                          <w:color w:val="auto"/>
                          <w:sz w:val="24"/>
                          <w:szCs w:val="24"/>
                        </w:rPr>
                        <w:fldChar w:fldCharType="separate"/>
                      </w:r>
                      <w:r w:rsidRPr="008D4DE1">
                        <w:rPr>
                          <w:rFonts w:ascii="Times New Roman" w:hAnsi="Times New Roman" w:cs="Times New Roman"/>
                          <w:b/>
                          <w:bCs/>
                          <w:i w:val="0"/>
                          <w:iCs w:val="0"/>
                          <w:noProof/>
                          <w:color w:val="auto"/>
                          <w:sz w:val="24"/>
                          <w:szCs w:val="24"/>
                        </w:rPr>
                        <w:t>2</w:t>
                      </w:r>
                      <w:r w:rsidRPr="008D4DE1">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Pr="008D4DE1">
                        <w:rPr>
                          <w:rFonts w:ascii="Times New Roman" w:hAnsi="Times New Roman" w:cs="Times New Roman"/>
                          <w:i w:val="0"/>
                          <w:iCs w:val="0"/>
                          <w:color w:val="auto"/>
                          <w:sz w:val="24"/>
                          <w:szCs w:val="24"/>
                        </w:rPr>
                        <w:t xml:space="preserve"> Loading Factor</w:t>
                      </w:r>
                    </w:p>
                  </w:txbxContent>
                </v:textbox>
                <w10:wrap type="tight"/>
              </v:shape>
            </w:pict>
          </mc:Fallback>
        </mc:AlternateContent>
      </w:r>
    </w:p>
    <w:p w14:paraId="6C96527A" w14:textId="77777777" w:rsidR="008D4DE1" w:rsidRDefault="008D4DE1" w:rsidP="008E0AB8">
      <w:pPr>
        <w:tabs>
          <w:tab w:val="left" w:pos="1134"/>
        </w:tabs>
        <w:jc w:val="both"/>
        <w:rPr>
          <w:rFonts w:ascii="Times New Roman" w:hAnsi="Times New Roman" w:cs="Times New Roman"/>
          <w:noProof/>
          <w:sz w:val="24"/>
          <w:szCs w:val="24"/>
        </w:rPr>
      </w:pPr>
    </w:p>
    <w:p w14:paraId="66FCC9C2" w14:textId="66D69BE7" w:rsidR="00D93CA8" w:rsidRDefault="00D93CA8" w:rsidP="00267D46">
      <w:pPr>
        <w:tabs>
          <w:tab w:val="left" w:pos="1134"/>
        </w:tabs>
        <w:jc w:val="both"/>
        <w:rPr>
          <w:rFonts w:ascii="Times New Roman" w:hAnsi="Times New Roman" w:cs="Times New Roman"/>
          <w:noProof/>
          <w:sz w:val="24"/>
          <w:szCs w:val="24"/>
        </w:rPr>
      </w:pPr>
      <w:r w:rsidRPr="00A41780">
        <w:rPr>
          <w:rFonts w:ascii="Times New Roman" w:hAnsi="Times New Roman" w:cs="Times New Roman"/>
          <w:noProof/>
          <w:sz w:val="24"/>
          <w:szCs w:val="24"/>
        </w:rPr>
        <w:drawing>
          <wp:anchor distT="0" distB="0" distL="114300" distR="114300" simplePos="0" relativeHeight="251667456" behindDoc="0" locked="0" layoutInCell="1" allowOverlap="1" wp14:anchorId="1DD2FA1B" wp14:editId="2F21E4AE">
            <wp:simplePos x="0" y="0"/>
            <wp:positionH relativeFrom="page">
              <wp:posOffset>1395730</wp:posOffset>
            </wp:positionH>
            <wp:positionV relativeFrom="page">
              <wp:posOffset>4217670</wp:posOffset>
            </wp:positionV>
            <wp:extent cx="5042535" cy="2599055"/>
            <wp:effectExtent l="0" t="0" r="5715" b="0"/>
            <wp:wrapTight wrapText="bothSides">
              <wp:wrapPolygon edited="0">
                <wp:start x="0" y="0"/>
                <wp:lineTo x="0" y="21373"/>
                <wp:lineTo x="21543" y="21373"/>
                <wp:lineTo x="21543" y="0"/>
                <wp:lineTo x="0" y="0"/>
              </wp:wrapPolygon>
            </wp:wrapTight>
            <wp:docPr id="1658579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79225" name=""/>
                    <pic:cNvPicPr/>
                  </pic:nvPicPr>
                  <pic:blipFill>
                    <a:blip r:embed="rId10"/>
                    <a:stretch>
                      <a:fillRect/>
                    </a:stretch>
                  </pic:blipFill>
                  <pic:spPr>
                    <a:xfrm>
                      <a:off x="0" y="0"/>
                      <a:ext cx="5042535" cy="2599055"/>
                    </a:xfrm>
                    <a:prstGeom prst="rect">
                      <a:avLst/>
                    </a:prstGeom>
                  </pic:spPr>
                </pic:pic>
              </a:graphicData>
            </a:graphic>
          </wp:anchor>
        </w:drawing>
      </w:r>
      <w:r w:rsidR="00457859" w:rsidRPr="00457859">
        <w:rPr>
          <w:rFonts w:ascii="Times New Roman" w:hAnsi="Times New Roman" w:cs="Times New Roman"/>
          <w:noProof/>
          <w:sz w:val="24"/>
          <w:szCs w:val="24"/>
        </w:rPr>
        <w:t xml:space="preserve">The loading factor describes the connection between indicators and latent variables. </w:t>
      </w:r>
      <w:r w:rsidR="00CC0A0C">
        <w:rPr>
          <w:rFonts w:ascii="Times New Roman" w:hAnsi="Times New Roman" w:cs="Times New Roman"/>
          <w:noProof/>
          <w:sz w:val="24"/>
          <w:szCs w:val="24"/>
        </w:rPr>
        <w:t xml:space="preserve">If the loading factor value is more than 0.7, the indicator's convergent validity is good. </w:t>
      </w:r>
      <w:r w:rsidR="008D4DE1">
        <w:rPr>
          <w:rFonts w:ascii="Times New Roman" w:hAnsi="Times New Roman" w:cs="Times New Roman"/>
          <w:noProof/>
          <w:sz w:val="24"/>
          <w:szCs w:val="24"/>
        </w:rPr>
        <w:t>F</w:t>
      </w:r>
      <w:r w:rsidR="00CC0A0C">
        <w:rPr>
          <w:rFonts w:ascii="Times New Roman" w:hAnsi="Times New Roman" w:cs="Times New Roman"/>
          <w:noProof/>
          <w:sz w:val="24"/>
          <w:szCs w:val="24"/>
        </w:rPr>
        <w:t>igure</w:t>
      </w:r>
      <w:r w:rsidR="008D4DE1">
        <w:rPr>
          <w:rFonts w:ascii="Times New Roman" w:hAnsi="Times New Roman" w:cs="Times New Roman"/>
          <w:noProof/>
          <w:sz w:val="24"/>
          <w:szCs w:val="24"/>
        </w:rPr>
        <w:t xml:space="preserve"> 2</w:t>
      </w:r>
      <w:r w:rsidR="00CC0A0C">
        <w:rPr>
          <w:rFonts w:ascii="Times New Roman" w:hAnsi="Times New Roman" w:cs="Times New Roman"/>
          <w:noProof/>
          <w:sz w:val="24"/>
          <w:szCs w:val="24"/>
        </w:rPr>
        <w:t xml:space="preserve"> </w:t>
      </w:r>
      <w:r w:rsidR="008D4DE1">
        <w:rPr>
          <w:rFonts w:ascii="Times New Roman" w:hAnsi="Times New Roman" w:cs="Times New Roman"/>
          <w:noProof/>
          <w:sz w:val="24"/>
          <w:szCs w:val="24"/>
        </w:rPr>
        <w:t xml:space="preserve">and Table 3 </w:t>
      </w:r>
      <w:r w:rsidR="00CC0A0C">
        <w:rPr>
          <w:rFonts w:ascii="Times New Roman" w:hAnsi="Times New Roman" w:cs="Times New Roman"/>
          <w:noProof/>
          <w:sz w:val="24"/>
          <w:szCs w:val="24"/>
        </w:rPr>
        <w:t xml:space="preserve">show that the loading factor value is </w:t>
      </w:r>
      <w:r w:rsidR="008D4DE1">
        <w:rPr>
          <w:rFonts w:ascii="Times New Roman" w:hAnsi="Times New Roman" w:cs="Times New Roman"/>
          <w:noProof/>
          <w:sz w:val="24"/>
          <w:szCs w:val="24"/>
        </w:rPr>
        <w:t>greater than</w:t>
      </w:r>
      <w:r w:rsidR="00CC0A0C">
        <w:rPr>
          <w:rFonts w:ascii="Times New Roman" w:hAnsi="Times New Roman" w:cs="Times New Roman"/>
          <w:noProof/>
          <w:sz w:val="24"/>
          <w:szCs w:val="24"/>
        </w:rPr>
        <w:t xml:space="preserve"> 0.7, which gives the indicator a good convergent value.</w:t>
      </w:r>
    </w:p>
    <w:p w14:paraId="5C768156" w14:textId="77777777" w:rsidR="00D93CA8" w:rsidRDefault="00D93CA8" w:rsidP="00267D46">
      <w:pPr>
        <w:tabs>
          <w:tab w:val="left" w:pos="1134"/>
        </w:tabs>
        <w:jc w:val="both"/>
        <w:rPr>
          <w:rFonts w:ascii="Times New Roman" w:hAnsi="Times New Roman" w:cs="Times New Roman"/>
          <w:sz w:val="24"/>
          <w:szCs w:val="24"/>
        </w:rPr>
      </w:pPr>
    </w:p>
    <w:p w14:paraId="50DF5DC2" w14:textId="2DF87AA8" w:rsidR="000746E5" w:rsidRDefault="000746E5" w:rsidP="00267D46">
      <w:pPr>
        <w:tabs>
          <w:tab w:val="left" w:pos="1134"/>
        </w:tabs>
        <w:jc w:val="both"/>
        <w:rPr>
          <w:rFonts w:ascii="Times New Roman" w:hAnsi="Times New Roman" w:cs="Times New Roman"/>
          <w:b/>
          <w:bCs/>
          <w:sz w:val="24"/>
          <w:szCs w:val="24"/>
        </w:rPr>
      </w:pPr>
      <w:r w:rsidRPr="000746E5">
        <w:rPr>
          <w:rFonts w:ascii="Times New Roman" w:hAnsi="Times New Roman" w:cs="Times New Roman"/>
          <w:b/>
          <w:bCs/>
          <w:sz w:val="24"/>
          <w:szCs w:val="24"/>
        </w:rPr>
        <w:t xml:space="preserve">5.2 </w:t>
      </w:r>
      <w:r w:rsidR="00ED3289" w:rsidRPr="000746E5">
        <w:rPr>
          <w:rFonts w:ascii="Times New Roman" w:hAnsi="Times New Roman" w:cs="Times New Roman"/>
          <w:b/>
          <w:bCs/>
          <w:sz w:val="24"/>
          <w:szCs w:val="24"/>
        </w:rPr>
        <w:t xml:space="preserve">Reliability and </w:t>
      </w:r>
      <w:r w:rsidR="00A41780" w:rsidRPr="000746E5">
        <w:rPr>
          <w:rFonts w:ascii="Times New Roman" w:hAnsi="Times New Roman" w:cs="Times New Roman"/>
          <w:b/>
          <w:bCs/>
          <w:sz w:val="24"/>
          <w:szCs w:val="24"/>
        </w:rPr>
        <w:t>Validity Test Result</w:t>
      </w:r>
    </w:p>
    <w:p w14:paraId="241CBC70" w14:textId="77777777" w:rsidR="008D4E9B" w:rsidRPr="008D4E9B" w:rsidRDefault="008D4E9B" w:rsidP="00457859">
      <w:pPr>
        <w:pStyle w:val="Caption"/>
        <w:framePr w:hSpace="180" w:wrap="around" w:vAnchor="page" w:hAnchor="page" w:x="2241" w:y="2551"/>
        <w:rPr>
          <w:rFonts w:ascii="Times New Roman" w:hAnsi="Times New Roman" w:cs="Times New Roman"/>
          <w:i w:val="0"/>
          <w:iCs w:val="0"/>
          <w:sz w:val="24"/>
          <w:szCs w:val="24"/>
        </w:rPr>
      </w:pPr>
      <w:r w:rsidRPr="008D4E9B">
        <w:rPr>
          <w:rFonts w:ascii="Times New Roman" w:hAnsi="Times New Roman" w:cs="Times New Roman"/>
          <w:b/>
          <w:bCs/>
          <w:i w:val="0"/>
          <w:iCs w:val="0"/>
          <w:color w:val="auto"/>
          <w:sz w:val="24"/>
          <w:szCs w:val="24"/>
        </w:rPr>
        <w:t xml:space="preserve">Table </w:t>
      </w:r>
      <w:r w:rsidRPr="008D4E9B">
        <w:rPr>
          <w:rFonts w:ascii="Times New Roman" w:hAnsi="Times New Roman" w:cs="Times New Roman"/>
          <w:b/>
          <w:bCs/>
          <w:i w:val="0"/>
          <w:iCs w:val="0"/>
          <w:color w:val="auto"/>
          <w:sz w:val="24"/>
          <w:szCs w:val="24"/>
        </w:rPr>
        <w:fldChar w:fldCharType="begin"/>
      </w:r>
      <w:r w:rsidRPr="008D4E9B">
        <w:rPr>
          <w:rFonts w:ascii="Times New Roman" w:hAnsi="Times New Roman" w:cs="Times New Roman"/>
          <w:b/>
          <w:bCs/>
          <w:i w:val="0"/>
          <w:iCs w:val="0"/>
          <w:color w:val="auto"/>
          <w:sz w:val="24"/>
          <w:szCs w:val="24"/>
        </w:rPr>
        <w:instrText xml:space="preserve"> SEQ Tabel \* ARABIC </w:instrText>
      </w:r>
      <w:r w:rsidRPr="008D4E9B">
        <w:rPr>
          <w:rFonts w:ascii="Times New Roman" w:hAnsi="Times New Roman" w:cs="Times New Roman"/>
          <w:b/>
          <w:bCs/>
          <w:i w:val="0"/>
          <w:iCs w:val="0"/>
          <w:color w:val="auto"/>
          <w:sz w:val="24"/>
          <w:szCs w:val="24"/>
        </w:rPr>
        <w:fldChar w:fldCharType="separate"/>
      </w:r>
      <w:r w:rsidRPr="008D4E9B">
        <w:rPr>
          <w:rFonts w:ascii="Times New Roman" w:hAnsi="Times New Roman" w:cs="Times New Roman"/>
          <w:b/>
          <w:bCs/>
          <w:i w:val="0"/>
          <w:iCs w:val="0"/>
          <w:noProof/>
          <w:color w:val="auto"/>
          <w:sz w:val="24"/>
          <w:szCs w:val="24"/>
        </w:rPr>
        <w:t>3</w:t>
      </w:r>
      <w:r w:rsidRPr="008D4E9B">
        <w:rPr>
          <w:rFonts w:ascii="Times New Roman" w:hAnsi="Times New Roman" w:cs="Times New Roman"/>
          <w:b/>
          <w:bCs/>
          <w:i w:val="0"/>
          <w:iCs w:val="0"/>
          <w:color w:val="auto"/>
          <w:sz w:val="24"/>
          <w:szCs w:val="24"/>
        </w:rPr>
        <w:fldChar w:fldCharType="end"/>
      </w:r>
      <w:r w:rsidRPr="008D4E9B">
        <w:rPr>
          <w:rFonts w:ascii="Times New Roman" w:hAnsi="Times New Roman" w:cs="Times New Roman"/>
          <w:i w:val="0"/>
          <w:iCs w:val="0"/>
          <w:color w:val="auto"/>
          <w:sz w:val="24"/>
          <w:szCs w:val="24"/>
        </w:rPr>
        <w:t>. Reliability and Validity Test</w:t>
      </w:r>
    </w:p>
    <w:p w14:paraId="2ACC0216" w14:textId="15E66F67" w:rsidR="00457859" w:rsidRPr="000746E5" w:rsidRDefault="00457859" w:rsidP="00267D46">
      <w:pPr>
        <w:tabs>
          <w:tab w:val="left" w:pos="1134"/>
        </w:tabs>
        <w:jc w:val="both"/>
        <w:rPr>
          <w:rFonts w:ascii="Times New Roman" w:hAnsi="Times New Roman" w:cs="Times New Roman"/>
          <w:b/>
          <w:bCs/>
          <w:sz w:val="24"/>
          <w:szCs w:val="24"/>
        </w:rPr>
      </w:pPr>
    </w:p>
    <w:tbl>
      <w:tblPr>
        <w:tblStyle w:val="TableGrid"/>
        <w:tblpPr w:leftFromText="180" w:rightFromText="180" w:vertAnchor="page" w:horzAnchor="margin" w:tblpY="3311"/>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418"/>
        <w:gridCol w:w="992"/>
        <w:gridCol w:w="850"/>
        <w:gridCol w:w="1560"/>
      </w:tblGrid>
      <w:tr w:rsidR="00FF56FA" w14:paraId="46500BA4" w14:textId="77777777" w:rsidTr="008D4E9B">
        <w:tc>
          <w:tcPr>
            <w:tcW w:w="2977" w:type="dxa"/>
            <w:tcBorders>
              <w:top w:val="single" w:sz="4" w:space="0" w:color="auto"/>
              <w:bottom w:val="single" w:sz="4" w:space="0" w:color="auto"/>
            </w:tcBorders>
          </w:tcPr>
          <w:p w14:paraId="6F78D171"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Variable</w:t>
            </w:r>
          </w:p>
        </w:tc>
        <w:tc>
          <w:tcPr>
            <w:tcW w:w="1418" w:type="dxa"/>
            <w:tcBorders>
              <w:top w:val="single" w:sz="4" w:space="0" w:color="auto"/>
              <w:bottom w:val="single" w:sz="4" w:space="0" w:color="auto"/>
            </w:tcBorders>
          </w:tcPr>
          <w:p w14:paraId="0907D8E3" w14:textId="5D62EF7C"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Cronbach</w:t>
            </w:r>
            <w:r w:rsidR="009323DF">
              <w:rPr>
                <w:rFonts w:ascii="Times New Roman" w:hAnsi="Times New Roman" w:cs="Times New Roman"/>
                <w:sz w:val="24"/>
                <w:szCs w:val="24"/>
              </w:rPr>
              <w:t>'</w:t>
            </w:r>
            <w:r>
              <w:rPr>
                <w:rFonts w:ascii="Times New Roman" w:hAnsi="Times New Roman" w:cs="Times New Roman"/>
                <w:sz w:val="24"/>
                <w:szCs w:val="24"/>
              </w:rPr>
              <w:t>s Alpha</w:t>
            </w:r>
          </w:p>
        </w:tc>
        <w:tc>
          <w:tcPr>
            <w:tcW w:w="992" w:type="dxa"/>
            <w:tcBorders>
              <w:top w:val="single" w:sz="4" w:space="0" w:color="auto"/>
              <w:bottom w:val="single" w:sz="4" w:space="0" w:color="auto"/>
            </w:tcBorders>
          </w:tcPr>
          <w:p w14:paraId="0D182142"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Rho_A</w:t>
            </w:r>
          </w:p>
        </w:tc>
        <w:tc>
          <w:tcPr>
            <w:tcW w:w="850" w:type="dxa"/>
            <w:tcBorders>
              <w:top w:val="single" w:sz="4" w:space="0" w:color="auto"/>
              <w:bottom w:val="single" w:sz="4" w:space="0" w:color="auto"/>
            </w:tcBorders>
          </w:tcPr>
          <w:p w14:paraId="71C09B91"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CR</w:t>
            </w:r>
          </w:p>
        </w:tc>
        <w:tc>
          <w:tcPr>
            <w:tcW w:w="1560" w:type="dxa"/>
            <w:tcBorders>
              <w:top w:val="single" w:sz="4" w:space="0" w:color="auto"/>
              <w:bottom w:val="single" w:sz="4" w:space="0" w:color="auto"/>
            </w:tcBorders>
          </w:tcPr>
          <w:p w14:paraId="051D0B88"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AVE</w:t>
            </w:r>
          </w:p>
        </w:tc>
      </w:tr>
      <w:tr w:rsidR="00FF56FA" w14:paraId="234C0854" w14:textId="77777777" w:rsidTr="008D4E9B">
        <w:tc>
          <w:tcPr>
            <w:tcW w:w="2977" w:type="dxa"/>
            <w:tcBorders>
              <w:top w:val="single" w:sz="4" w:space="0" w:color="auto"/>
            </w:tcBorders>
          </w:tcPr>
          <w:p w14:paraId="07DB6501"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Competitive Advantage</w:t>
            </w:r>
          </w:p>
        </w:tc>
        <w:tc>
          <w:tcPr>
            <w:tcW w:w="1418" w:type="dxa"/>
            <w:tcBorders>
              <w:top w:val="single" w:sz="4" w:space="0" w:color="auto"/>
            </w:tcBorders>
          </w:tcPr>
          <w:p w14:paraId="06BE835A"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923</w:t>
            </w:r>
          </w:p>
        </w:tc>
        <w:tc>
          <w:tcPr>
            <w:tcW w:w="992" w:type="dxa"/>
            <w:tcBorders>
              <w:top w:val="single" w:sz="4" w:space="0" w:color="auto"/>
            </w:tcBorders>
          </w:tcPr>
          <w:p w14:paraId="55C1B8B5"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924</w:t>
            </w:r>
          </w:p>
        </w:tc>
        <w:tc>
          <w:tcPr>
            <w:tcW w:w="850" w:type="dxa"/>
            <w:tcBorders>
              <w:top w:val="single" w:sz="4" w:space="0" w:color="auto"/>
            </w:tcBorders>
          </w:tcPr>
          <w:p w14:paraId="03D7ED9F"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939</w:t>
            </w:r>
          </w:p>
        </w:tc>
        <w:tc>
          <w:tcPr>
            <w:tcW w:w="1560" w:type="dxa"/>
            <w:tcBorders>
              <w:top w:val="single" w:sz="4" w:space="0" w:color="auto"/>
            </w:tcBorders>
          </w:tcPr>
          <w:p w14:paraId="0DC39587"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721</w:t>
            </w:r>
          </w:p>
        </w:tc>
      </w:tr>
      <w:tr w:rsidR="00FF56FA" w14:paraId="4F2D8D68" w14:textId="77777777" w:rsidTr="00457859">
        <w:tc>
          <w:tcPr>
            <w:tcW w:w="2977" w:type="dxa"/>
          </w:tcPr>
          <w:p w14:paraId="36E83F68"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Incoterms</w:t>
            </w:r>
          </w:p>
        </w:tc>
        <w:tc>
          <w:tcPr>
            <w:tcW w:w="1418" w:type="dxa"/>
          </w:tcPr>
          <w:p w14:paraId="06D537CD"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921</w:t>
            </w:r>
          </w:p>
        </w:tc>
        <w:tc>
          <w:tcPr>
            <w:tcW w:w="992" w:type="dxa"/>
          </w:tcPr>
          <w:p w14:paraId="3CCA5DBC"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925</w:t>
            </w:r>
          </w:p>
        </w:tc>
        <w:tc>
          <w:tcPr>
            <w:tcW w:w="850" w:type="dxa"/>
          </w:tcPr>
          <w:p w14:paraId="3A7AB9DB"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944</w:t>
            </w:r>
          </w:p>
        </w:tc>
        <w:tc>
          <w:tcPr>
            <w:tcW w:w="1560" w:type="dxa"/>
          </w:tcPr>
          <w:p w14:paraId="1138E81E"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810</w:t>
            </w:r>
          </w:p>
        </w:tc>
      </w:tr>
      <w:tr w:rsidR="00FF56FA" w14:paraId="0D28A2DB" w14:textId="77777777" w:rsidTr="00457859">
        <w:tc>
          <w:tcPr>
            <w:tcW w:w="2977" w:type="dxa"/>
            <w:tcBorders>
              <w:bottom w:val="single" w:sz="4" w:space="0" w:color="auto"/>
            </w:tcBorders>
          </w:tcPr>
          <w:p w14:paraId="2196A5B3"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Relational Resources</w:t>
            </w:r>
          </w:p>
        </w:tc>
        <w:tc>
          <w:tcPr>
            <w:tcW w:w="1418" w:type="dxa"/>
            <w:tcBorders>
              <w:bottom w:val="single" w:sz="4" w:space="0" w:color="auto"/>
            </w:tcBorders>
          </w:tcPr>
          <w:p w14:paraId="2B5F927B"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913</w:t>
            </w:r>
          </w:p>
        </w:tc>
        <w:tc>
          <w:tcPr>
            <w:tcW w:w="992" w:type="dxa"/>
            <w:tcBorders>
              <w:bottom w:val="single" w:sz="4" w:space="0" w:color="auto"/>
            </w:tcBorders>
          </w:tcPr>
          <w:p w14:paraId="0C8332FB"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914</w:t>
            </w:r>
          </w:p>
        </w:tc>
        <w:tc>
          <w:tcPr>
            <w:tcW w:w="850" w:type="dxa"/>
            <w:tcBorders>
              <w:bottom w:val="single" w:sz="4" w:space="0" w:color="auto"/>
            </w:tcBorders>
          </w:tcPr>
          <w:p w14:paraId="204786CD" w14:textId="77777777" w:rsidR="00FF56FA" w:rsidRDefault="00FF56FA" w:rsidP="008D4E9B">
            <w:pPr>
              <w:tabs>
                <w:tab w:val="left" w:pos="1134"/>
              </w:tabs>
              <w:jc w:val="both"/>
              <w:rPr>
                <w:rFonts w:ascii="Times New Roman" w:hAnsi="Times New Roman" w:cs="Times New Roman"/>
                <w:sz w:val="24"/>
                <w:szCs w:val="24"/>
              </w:rPr>
            </w:pPr>
            <w:r>
              <w:rPr>
                <w:rFonts w:ascii="Times New Roman" w:hAnsi="Times New Roman" w:cs="Times New Roman"/>
                <w:sz w:val="24"/>
                <w:szCs w:val="24"/>
              </w:rPr>
              <w:t>0.945</w:t>
            </w:r>
          </w:p>
        </w:tc>
        <w:tc>
          <w:tcPr>
            <w:tcW w:w="1560" w:type="dxa"/>
            <w:tcBorders>
              <w:bottom w:val="single" w:sz="4" w:space="0" w:color="auto"/>
            </w:tcBorders>
          </w:tcPr>
          <w:p w14:paraId="730B221D" w14:textId="77777777" w:rsidR="00FF56FA" w:rsidRDefault="00FF56FA" w:rsidP="008D4E9B">
            <w:pPr>
              <w:keepNext/>
              <w:tabs>
                <w:tab w:val="left" w:pos="1134"/>
              </w:tabs>
              <w:jc w:val="both"/>
              <w:rPr>
                <w:rFonts w:ascii="Times New Roman" w:hAnsi="Times New Roman" w:cs="Times New Roman"/>
                <w:sz w:val="24"/>
                <w:szCs w:val="24"/>
              </w:rPr>
            </w:pPr>
            <w:r>
              <w:rPr>
                <w:rFonts w:ascii="Times New Roman" w:hAnsi="Times New Roman" w:cs="Times New Roman"/>
                <w:sz w:val="24"/>
                <w:szCs w:val="24"/>
              </w:rPr>
              <w:t>0.852</w:t>
            </w:r>
          </w:p>
        </w:tc>
      </w:tr>
    </w:tbl>
    <w:p w14:paraId="70749B51" w14:textId="1F14B041" w:rsidR="000D4826" w:rsidRDefault="00635C9D" w:rsidP="002A2E73">
      <w:pPr>
        <w:tabs>
          <w:tab w:val="left" w:pos="1134"/>
        </w:tabs>
        <w:jc w:val="both"/>
        <w:rPr>
          <w:rFonts w:ascii="Times New Roman" w:hAnsi="Times New Roman" w:cs="Times New Roman"/>
          <w:sz w:val="24"/>
          <w:szCs w:val="24"/>
        </w:rPr>
      </w:pPr>
      <w:r>
        <w:rPr>
          <w:rFonts w:ascii="Times New Roman" w:hAnsi="Times New Roman" w:cs="Times New Roman"/>
          <w:sz w:val="24"/>
          <w:szCs w:val="24"/>
        </w:rPr>
        <w:t xml:space="preserve">Composite reliability and Cronbach's alpha both support the outer model. If the result is more than 0.7, the latent variable has strong dependability or reliability. </w:t>
      </w:r>
      <w:r w:rsidR="00D93CA8">
        <w:rPr>
          <w:rFonts w:ascii="Times New Roman" w:hAnsi="Times New Roman" w:cs="Times New Roman"/>
          <w:sz w:val="24"/>
          <w:szCs w:val="24"/>
        </w:rPr>
        <w:t>As a result</w:t>
      </w:r>
      <w:r w:rsidR="001031A3">
        <w:rPr>
          <w:rFonts w:ascii="Times New Roman" w:hAnsi="Times New Roman" w:cs="Times New Roman"/>
          <w:sz w:val="24"/>
          <w:szCs w:val="24"/>
        </w:rPr>
        <w:t xml:space="preserve"> </w:t>
      </w:r>
      <w:r w:rsidR="00D93CA8">
        <w:rPr>
          <w:rFonts w:ascii="Times New Roman" w:hAnsi="Times New Roman" w:cs="Times New Roman"/>
          <w:sz w:val="24"/>
          <w:szCs w:val="24"/>
        </w:rPr>
        <w:t>of</w:t>
      </w:r>
      <w:r w:rsidR="001031A3">
        <w:rPr>
          <w:rFonts w:ascii="Times New Roman" w:hAnsi="Times New Roman" w:cs="Times New Roman"/>
          <w:sz w:val="24"/>
          <w:szCs w:val="24"/>
        </w:rPr>
        <w:t xml:space="preserve"> the tests,</w:t>
      </w:r>
      <w:r w:rsidR="00457859">
        <w:rPr>
          <w:rFonts w:ascii="Times New Roman" w:hAnsi="Times New Roman" w:cs="Times New Roman"/>
          <w:sz w:val="24"/>
          <w:szCs w:val="24"/>
        </w:rPr>
        <w:t xml:space="preserve"> all variables have strong reliability because Cronbach's alpha </w:t>
      </w:r>
      <w:r w:rsidR="00457859">
        <w:rPr>
          <w:rFonts w:ascii="Times New Roman" w:hAnsi="Times New Roman" w:cs="Times New Roman"/>
          <w:sz w:val="24"/>
          <w:szCs w:val="24"/>
        </w:rPr>
        <w:lastRenderedPageBreak/>
        <w:t xml:space="preserve">and composite reliability values are larger than 0.7. In addition to loading variables, convergent validity is measured using AVE. If the AVE value is larger than 0.5, the indicator has a high degree of convergent validity. Table 3 demonstrates that </w:t>
      </w:r>
      <w:r w:rsidR="00AC506E">
        <w:rPr>
          <w:rFonts w:ascii="Times New Roman" w:hAnsi="Times New Roman" w:cs="Times New Roman"/>
          <w:sz w:val="24"/>
          <w:szCs w:val="24"/>
        </w:rPr>
        <w:t>discriminant validity follows because the AVE value is greater than 0.5</w:t>
      </w:r>
      <w:r w:rsidR="00457859">
        <w:rPr>
          <w:rFonts w:ascii="Times New Roman" w:hAnsi="Times New Roman" w:cs="Times New Roman"/>
          <w:sz w:val="24"/>
          <w:szCs w:val="24"/>
        </w:rPr>
        <w:t>.</w:t>
      </w:r>
    </w:p>
    <w:p w14:paraId="44776058" w14:textId="77777777" w:rsidR="00DE5B50" w:rsidRPr="008D4E9B" w:rsidRDefault="008D4E9B" w:rsidP="002574A2">
      <w:pPr>
        <w:tabs>
          <w:tab w:val="left" w:pos="1134"/>
        </w:tabs>
        <w:jc w:val="both"/>
        <w:rPr>
          <w:rFonts w:ascii="Times New Roman" w:hAnsi="Times New Roman" w:cs="Times New Roman"/>
          <w:b/>
          <w:bCs/>
          <w:sz w:val="24"/>
          <w:szCs w:val="24"/>
        </w:rPr>
      </w:pPr>
      <w:r w:rsidRPr="008D4E9B">
        <w:rPr>
          <w:rFonts w:ascii="Times New Roman" w:hAnsi="Times New Roman" w:cs="Times New Roman"/>
          <w:b/>
          <w:bCs/>
          <w:sz w:val="24"/>
          <w:szCs w:val="24"/>
        </w:rPr>
        <w:t xml:space="preserve">5.3 </w:t>
      </w:r>
      <w:r w:rsidR="00DE5B50" w:rsidRPr="008D4E9B">
        <w:rPr>
          <w:rFonts w:ascii="Times New Roman" w:hAnsi="Times New Roman" w:cs="Times New Roman"/>
          <w:b/>
          <w:bCs/>
          <w:sz w:val="24"/>
          <w:szCs w:val="24"/>
        </w:rPr>
        <w:t>Hypothesis Test</w:t>
      </w:r>
    </w:p>
    <w:p w14:paraId="32B7FBCB" w14:textId="77777777" w:rsidR="00DE5B50" w:rsidRPr="008D4E9B" w:rsidRDefault="00457859" w:rsidP="00267D46">
      <w:pPr>
        <w:tabs>
          <w:tab w:val="left" w:pos="1134"/>
        </w:tabs>
        <w:jc w:val="both"/>
        <w:rPr>
          <w:rFonts w:ascii="Times New Roman" w:hAnsi="Times New Roman" w:cs="Times New Roman"/>
          <w:sz w:val="24"/>
          <w:szCs w:val="24"/>
        </w:rPr>
      </w:pPr>
      <w:r>
        <w:rPr>
          <w:rFonts w:ascii="Times New Roman" w:hAnsi="Times New Roman" w:cs="Times New Roman"/>
          <w:sz w:val="24"/>
          <w:szCs w:val="24"/>
        </w:rPr>
        <w:t xml:space="preserve">A statistical T-test </w:t>
      </w:r>
      <w:r w:rsidR="00AC506E">
        <w:rPr>
          <w:rFonts w:ascii="Times New Roman" w:hAnsi="Times New Roman" w:cs="Times New Roman"/>
          <w:sz w:val="24"/>
          <w:szCs w:val="24"/>
        </w:rPr>
        <w:t>determines</w:t>
      </w:r>
      <w:r>
        <w:rPr>
          <w:rFonts w:ascii="Times New Roman" w:hAnsi="Times New Roman" w:cs="Times New Roman"/>
          <w:sz w:val="24"/>
          <w:szCs w:val="24"/>
        </w:rPr>
        <w:t xml:space="preserve"> whether or not an exogenous variable </w:t>
      </w:r>
      <w:r w:rsidR="00AC506E">
        <w:rPr>
          <w:rFonts w:ascii="Times New Roman" w:hAnsi="Times New Roman" w:cs="Times New Roman"/>
          <w:sz w:val="24"/>
          <w:szCs w:val="24"/>
        </w:rPr>
        <w:t>impacts</w:t>
      </w:r>
      <w:r>
        <w:rPr>
          <w:rFonts w:ascii="Times New Roman" w:hAnsi="Times New Roman" w:cs="Times New Roman"/>
          <w:sz w:val="24"/>
          <w:szCs w:val="24"/>
        </w:rPr>
        <w:t xml:space="preserve"> endogenous variables. The variable is regarded as influential and has a significant association if the T Statistic is larger than 1.96 or the P-Value is less than 0.05</w:t>
      </w:r>
      <w:r w:rsidR="00DE5B50">
        <w:rPr>
          <w:rFonts w:ascii="Times New Roman" w:hAnsi="Times New Roman" w:cs="Times New Roman"/>
          <w:sz w:val="24"/>
          <w:szCs w:val="24"/>
        </w:rPr>
        <w:t xml:space="preserve">. </w:t>
      </w:r>
    </w:p>
    <w:p w14:paraId="57435CD5" w14:textId="77777777" w:rsidR="008D4E9B" w:rsidRPr="008D4E9B" w:rsidRDefault="008D4E9B" w:rsidP="008D4E9B">
      <w:pPr>
        <w:pStyle w:val="Caption"/>
        <w:keepNext/>
      </w:pPr>
      <w:r w:rsidRPr="008D4E9B">
        <w:rPr>
          <w:rFonts w:ascii="Times New Roman" w:hAnsi="Times New Roman" w:cs="Times New Roman"/>
          <w:b/>
          <w:bCs/>
          <w:i w:val="0"/>
          <w:iCs w:val="0"/>
          <w:color w:val="auto"/>
          <w:sz w:val="24"/>
          <w:szCs w:val="24"/>
        </w:rPr>
        <w:t xml:space="preserve">Table </w:t>
      </w:r>
      <w:r w:rsidRPr="008D4E9B">
        <w:rPr>
          <w:rFonts w:ascii="Times New Roman" w:hAnsi="Times New Roman" w:cs="Times New Roman"/>
          <w:b/>
          <w:bCs/>
          <w:i w:val="0"/>
          <w:iCs w:val="0"/>
          <w:color w:val="auto"/>
          <w:sz w:val="24"/>
          <w:szCs w:val="24"/>
        </w:rPr>
        <w:fldChar w:fldCharType="begin"/>
      </w:r>
      <w:r w:rsidRPr="008D4E9B">
        <w:rPr>
          <w:rFonts w:ascii="Times New Roman" w:hAnsi="Times New Roman" w:cs="Times New Roman"/>
          <w:b/>
          <w:bCs/>
          <w:i w:val="0"/>
          <w:iCs w:val="0"/>
          <w:color w:val="auto"/>
          <w:sz w:val="24"/>
          <w:szCs w:val="24"/>
        </w:rPr>
        <w:instrText xml:space="preserve"> SEQ Tabel \* ARABIC </w:instrText>
      </w:r>
      <w:r w:rsidRPr="008D4E9B">
        <w:rPr>
          <w:rFonts w:ascii="Times New Roman" w:hAnsi="Times New Roman" w:cs="Times New Roman"/>
          <w:b/>
          <w:bCs/>
          <w:i w:val="0"/>
          <w:iCs w:val="0"/>
          <w:color w:val="auto"/>
          <w:sz w:val="24"/>
          <w:szCs w:val="24"/>
        </w:rPr>
        <w:fldChar w:fldCharType="separate"/>
      </w:r>
      <w:r w:rsidRPr="008D4E9B">
        <w:rPr>
          <w:rFonts w:ascii="Times New Roman" w:hAnsi="Times New Roman" w:cs="Times New Roman"/>
          <w:b/>
          <w:bCs/>
          <w:i w:val="0"/>
          <w:iCs w:val="0"/>
          <w:noProof/>
          <w:color w:val="auto"/>
          <w:sz w:val="24"/>
          <w:szCs w:val="24"/>
        </w:rPr>
        <w:t>4</w:t>
      </w:r>
      <w:r w:rsidRPr="008D4E9B">
        <w:rPr>
          <w:rFonts w:ascii="Times New Roman" w:hAnsi="Times New Roman" w:cs="Times New Roman"/>
          <w:b/>
          <w:bCs/>
          <w:i w:val="0"/>
          <w:iCs w:val="0"/>
          <w:color w:val="auto"/>
          <w:sz w:val="24"/>
          <w:szCs w:val="24"/>
        </w:rPr>
        <w:fldChar w:fldCharType="end"/>
      </w:r>
      <w:r w:rsidRPr="008D4E9B">
        <w:rPr>
          <w:rFonts w:ascii="Times New Roman" w:hAnsi="Times New Roman" w:cs="Times New Roman"/>
          <w:b/>
          <w:bCs/>
          <w:i w:val="0"/>
          <w:iCs w:val="0"/>
          <w:color w:val="auto"/>
          <w:sz w:val="24"/>
          <w:szCs w:val="24"/>
        </w:rPr>
        <w:t xml:space="preserve">. </w:t>
      </w:r>
      <w:r w:rsidRPr="008D4E9B">
        <w:rPr>
          <w:rFonts w:ascii="Times New Roman" w:hAnsi="Times New Roman" w:cs="Times New Roman"/>
          <w:i w:val="0"/>
          <w:iCs w:val="0"/>
          <w:color w:val="auto"/>
          <w:sz w:val="24"/>
          <w:szCs w:val="24"/>
        </w:rPr>
        <w:t>Hypot</w:t>
      </w:r>
      <w:r w:rsidR="007A4DE7">
        <w:rPr>
          <w:rFonts w:ascii="Times New Roman" w:hAnsi="Times New Roman" w:cs="Times New Roman"/>
          <w:i w:val="0"/>
          <w:iCs w:val="0"/>
          <w:color w:val="auto"/>
          <w:sz w:val="24"/>
          <w:szCs w:val="24"/>
        </w:rPr>
        <w:t>h</w:t>
      </w:r>
      <w:r w:rsidRPr="008D4E9B">
        <w:rPr>
          <w:rFonts w:ascii="Times New Roman" w:hAnsi="Times New Roman" w:cs="Times New Roman"/>
          <w:i w:val="0"/>
          <w:iCs w:val="0"/>
          <w:color w:val="auto"/>
          <w:sz w:val="24"/>
          <w:szCs w:val="24"/>
        </w:rPr>
        <w:t>esis Test</w:t>
      </w:r>
    </w:p>
    <w:tbl>
      <w:tblPr>
        <w:tblStyle w:val="TableGrid"/>
        <w:tblW w:w="7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701"/>
        <w:gridCol w:w="1271"/>
        <w:gridCol w:w="1271"/>
      </w:tblGrid>
      <w:tr w:rsidR="009D74CA" w14:paraId="5DC03287" w14:textId="77777777" w:rsidTr="009D74CA">
        <w:tc>
          <w:tcPr>
            <w:tcW w:w="3119" w:type="dxa"/>
            <w:tcBorders>
              <w:top w:val="single" w:sz="4" w:space="0" w:color="auto"/>
              <w:bottom w:val="single" w:sz="4" w:space="0" w:color="auto"/>
            </w:tcBorders>
          </w:tcPr>
          <w:p w14:paraId="4E4D3929" w14:textId="77777777" w:rsidR="009D74CA" w:rsidRPr="00E741C0" w:rsidRDefault="009D74CA" w:rsidP="00C95E87">
            <w:pPr>
              <w:tabs>
                <w:tab w:val="left" w:pos="1134"/>
              </w:tabs>
              <w:jc w:val="both"/>
              <w:rPr>
                <w:rFonts w:ascii="Times New Roman" w:hAnsi="Times New Roman" w:cs="Times New Roman"/>
                <w:sz w:val="24"/>
                <w:szCs w:val="24"/>
              </w:rPr>
            </w:pPr>
            <w:r w:rsidRPr="00E741C0">
              <w:rPr>
                <w:rFonts w:ascii="Times New Roman" w:hAnsi="Times New Roman" w:cs="Times New Roman"/>
                <w:sz w:val="24"/>
                <w:szCs w:val="24"/>
              </w:rPr>
              <w:t>Correlation</w:t>
            </w:r>
          </w:p>
        </w:tc>
        <w:tc>
          <w:tcPr>
            <w:tcW w:w="1701" w:type="dxa"/>
            <w:tcBorders>
              <w:top w:val="single" w:sz="4" w:space="0" w:color="auto"/>
              <w:bottom w:val="single" w:sz="4" w:space="0" w:color="auto"/>
            </w:tcBorders>
          </w:tcPr>
          <w:p w14:paraId="0396B550" w14:textId="77777777" w:rsidR="009D74CA" w:rsidRPr="00E741C0" w:rsidRDefault="009D74CA" w:rsidP="00C95E87">
            <w:pPr>
              <w:tabs>
                <w:tab w:val="left" w:pos="1134"/>
              </w:tabs>
              <w:jc w:val="both"/>
              <w:rPr>
                <w:rFonts w:ascii="Times New Roman" w:hAnsi="Times New Roman" w:cs="Times New Roman"/>
                <w:sz w:val="24"/>
                <w:szCs w:val="24"/>
              </w:rPr>
            </w:pPr>
            <w:r w:rsidRPr="00E741C0">
              <w:rPr>
                <w:rFonts w:ascii="Times New Roman" w:hAnsi="Times New Roman" w:cs="Times New Roman"/>
                <w:sz w:val="24"/>
                <w:szCs w:val="24"/>
              </w:rPr>
              <w:t>T-Statistics</w:t>
            </w:r>
          </w:p>
        </w:tc>
        <w:tc>
          <w:tcPr>
            <w:tcW w:w="1271" w:type="dxa"/>
            <w:tcBorders>
              <w:top w:val="single" w:sz="4" w:space="0" w:color="auto"/>
              <w:bottom w:val="single" w:sz="4" w:space="0" w:color="auto"/>
            </w:tcBorders>
          </w:tcPr>
          <w:p w14:paraId="47B66241" w14:textId="77777777" w:rsidR="009D74CA" w:rsidRPr="00E741C0" w:rsidRDefault="009D74CA" w:rsidP="00C95E87">
            <w:pPr>
              <w:tabs>
                <w:tab w:val="left" w:pos="1134"/>
              </w:tabs>
              <w:jc w:val="both"/>
              <w:rPr>
                <w:rFonts w:ascii="Times New Roman" w:hAnsi="Times New Roman" w:cs="Times New Roman"/>
                <w:sz w:val="24"/>
                <w:szCs w:val="24"/>
              </w:rPr>
            </w:pPr>
            <w:r w:rsidRPr="00E741C0">
              <w:rPr>
                <w:rFonts w:ascii="Times New Roman" w:hAnsi="Times New Roman" w:cs="Times New Roman"/>
                <w:sz w:val="24"/>
                <w:szCs w:val="24"/>
              </w:rPr>
              <w:t>P-Values</w:t>
            </w:r>
          </w:p>
        </w:tc>
        <w:tc>
          <w:tcPr>
            <w:tcW w:w="1271" w:type="dxa"/>
            <w:tcBorders>
              <w:top w:val="single" w:sz="4" w:space="0" w:color="auto"/>
              <w:bottom w:val="single" w:sz="4" w:space="0" w:color="auto"/>
            </w:tcBorders>
          </w:tcPr>
          <w:p w14:paraId="3AE42730" w14:textId="77777777" w:rsidR="009D74CA" w:rsidRPr="00E741C0" w:rsidRDefault="009D74CA" w:rsidP="00C95E87">
            <w:pPr>
              <w:tabs>
                <w:tab w:val="left" w:pos="1134"/>
              </w:tabs>
              <w:jc w:val="both"/>
              <w:rPr>
                <w:rFonts w:ascii="Times New Roman" w:hAnsi="Times New Roman" w:cs="Times New Roman"/>
                <w:sz w:val="24"/>
                <w:szCs w:val="24"/>
              </w:rPr>
            </w:pPr>
            <w:r>
              <w:rPr>
                <w:rFonts w:ascii="Times New Roman" w:hAnsi="Times New Roman" w:cs="Times New Roman"/>
                <w:sz w:val="24"/>
                <w:szCs w:val="24"/>
              </w:rPr>
              <w:t>Result</w:t>
            </w:r>
          </w:p>
        </w:tc>
      </w:tr>
      <w:tr w:rsidR="009D74CA" w14:paraId="1773476A" w14:textId="77777777" w:rsidTr="009D74CA">
        <w:tc>
          <w:tcPr>
            <w:tcW w:w="3119" w:type="dxa"/>
            <w:tcBorders>
              <w:top w:val="single" w:sz="4" w:space="0" w:color="auto"/>
            </w:tcBorders>
          </w:tcPr>
          <w:p w14:paraId="315F59EF" w14:textId="77777777" w:rsidR="009D74CA" w:rsidRPr="00E741C0" w:rsidRDefault="009D74CA" w:rsidP="009D74CA">
            <w:pPr>
              <w:tabs>
                <w:tab w:val="left" w:pos="1134"/>
              </w:tabs>
              <w:jc w:val="both"/>
              <w:rPr>
                <w:rFonts w:ascii="Times New Roman" w:hAnsi="Times New Roman" w:cs="Times New Roman"/>
                <w:sz w:val="24"/>
                <w:szCs w:val="24"/>
              </w:rPr>
            </w:pPr>
            <w:r w:rsidRPr="00E741C0">
              <w:rPr>
                <w:rFonts w:ascii="Times New Roman" w:hAnsi="Times New Roman" w:cs="Times New Roman"/>
                <w:sz w:val="24"/>
                <w:szCs w:val="24"/>
              </w:rPr>
              <w:t xml:space="preserve">Incoterms </w:t>
            </w:r>
            <w:r w:rsidRPr="00E741C0">
              <w:rPr>
                <w:rFonts w:ascii="Times New Roman" w:hAnsi="Times New Roman" w:cs="Times New Roman"/>
                <w:sz w:val="24"/>
                <w:szCs w:val="24"/>
              </w:rPr>
              <w:sym w:font="Wingdings" w:char="F0E0"/>
            </w:r>
            <w:r w:rsidRPr="00E741C0">
              <w:rPr>
                <w:rFonts w:ascii="Times New Roman" w:hAnsi="Times New Roman" w:cs="Times New Roman"/>
                <w:sz w:val="24"/>
                <w:szCs w:val="24"/>
              </w:rPr>
              <w:t xml:space="preserve"> CA</w:t>
            </w:r>
          </w:p>
        </w:tc>
        <w:tc>
          <w:tcPr>
            <w:tcW w:w="1701" w:type="dxa"/>
            <w:tcBorders>
              <w:top w:val="single" w:sz="4" w:space="0" w:color="auto"/>
            </w:tcBorders>
          </w:tcPr>
          <w:p w14:paraId="3209E717" w14:textId="77777777" w:rsidR="009D74CA" w:rsidRPr="00E741C0" w:rsidRDefault="009D74CA" w:rsidP="009D74CA">
            <w:pPr>
              <w:jc w:val="both"/>
              <w:rPr>
                <w:rFonts w:ascii="Times New Roman" w:hAnsi="Times New Roman" w:cs="Times New Roman"/>
                <w:sz w:val="24"/>
                <w:szCs w:val="24"/>
              </w:rPr>
            </w:pPr>
            <w:r w:rsidRPr="00E741C0">
              <w:rPr>
                <w:rFonts w:ascii="Times New Roman" w:hAnsi="Times New Roman" w:cs="Times New Roman"/>
                <w:sz w:val="24"/>
                <w:szCs w:val="24"/>
              </w:rPr>
              <w:t>4,258</w:t>
            </w:r>
          </w:p>
        </w:tc>
        <w:tc>
          <w:tcPr>
            <w:tcW w:w="1271" w:type="dxa"/>
            <w:tcBorders>
              <w:top w:val="single" w:sz="4" w:space="0" w:color="auto"/>
            </w:tcBorders>
          </w:tcPr>
          <w:p w14:paraId="40F318D9" w14:textId="77777777" w:rsidR="009D74CA" w:rsidRPr="00E741C0" w:rsidRDefault="009D74CA" w:rsidP="009D74CA">
            <w:pPr>
              <w:jc w:val="both"/>
              <w:rPr>
                <w:rFonts w:ascii="Times New Roman" w:hAnsi="Times New Roman" w:cs="Times New Roman"/>
                <w:sz w:val="24"/>
                <w:szCs w:val="24"/>
              </w:rPr>
            </w:pPr>
            <w:r w:rsidRPr="00E741C0">
              <w:rPr>
                <w:rFonts w:ascii="Times New Roman" w:hAnsi="Times New Roman" w:cs="Times New Roman"/>
                <w:sz w:val="24"/>
                <w:szCs w:val="24"/>
              </w:rPr>
              <w:t>0,000</w:t>
            </w:r>
          </w:p>
        </w:tc>
        <w:tc>
          <w:tcPr>
            <w:tcW w:w="1271" w:type="dxa"/>
            <w:tcBorders>
              <w:top w:val="single" w:sz="4" w:space="0" w:color="auto"/>
            </w:tcBorders>
          </w:tcPr>
          <w:p w14:paraId="490D1F36" w14:textId="77777777" w:rsidR="009D74CA" w:rsidRPr="00E741C0" w:rsidRDefault="009D74CA" w:rsidP="009D74CA">
            <w:pPr>
              <w:jc w:val="both"/>
              <w:rPr>
                <w:rFonts w:ascii="Times New Roman" w:hAnsi="Times New Roman" w:cs="Times New Roman"/>
                <w:sz w:val="24"/>
                <w:szCs w:val="24"/>
              </w:rPr>
            </w:pPr>
            <w:r>
              <w:rPr>
                <w:rFonts w:ascii="Times New Roman" w:hAnsi="Times New Roman" w:cs="Times New Roman"/>
                <w:sz w:val="24"/>
                <w:szCs w:val="24"/>
              </w:rPr>
              <w:t>Supported</w:t>
            </w:r>
          </w:p>
        </w:tc>
      </w:tr>
      <w:tr w:rsidR="009D74CA" w14:paraId="171F90A7" w14:textId="77777777" w:rsidTr="009D74CA">
        <w:tc>
          <w:tcPr>
            <w:tcW w:w="3119" w:type="dxa"/>
            <w:tcBorders>
              <w:bottom w:val="single" w:sz="4" w:space="0" w:color="auto"/>
            </w:tcBorders>
          </w:tcPr>
          <w:p w14:paraId="3C877D75" w14:textId="77777777" w:rsidR="009D74CA" w:rsidRPr="00E741C0" w:rsidRDefault="009D74CA" w:rsidP="009D74CA">
            <w:pPr>
              <w:tabs>
                <w:tab w:val="left" w:pos="1134"/>
              </w:tabs>
              <w:jc w:val="both"/>
              <w:rPr>
                <w:rFonts w:ascii="Times New Roman" w:hAnsi="Times New Roman" w:cs="Times New Roman"/>
                <w:sz w:val="24"/>
                <w:szCs w:val="24"/>
              </w:rPr>
            </w:pPr>
            <w:r w:rsidRPr="00E741C0">
              <w:rPr>
                <w:rFonts w:ascii="Times New Roman" w:hAnsi="Times New Roman" w:cs="Times New Roman"/>
                <w:sz w:val="24"/>
                <w:szCs w:val="24"/>
              </w:rPr>
              <w:t xml:space="preserve">Relational Resources </w:t>
            </w:r>
            <w:r w:rsidRPr="00E741C0">
              <w:rPr>
                <w:rFonts w:ascii="Times New Roman" w:hAnsi="Times New Roman" w:cs="Times New Roman"/>
                <w:sz w:val="24"/>
                <w:szCs w:val="24"/>
              </w:rPr>
              <w:sym w:font="Wingdings" w:char="F0E0"/>
            </w:r>
            <w:r w:rsidRPr="00E741C0">
              <w:rPr>
                <w:rFonts w:ascii="Times New Roman" w:hAnsi="Times New Roman" w:cs="Times New Roman"/>
                <w:sz w:val="24"/>
                <w:szCs w:val="24"/>
              </w:rPr>
              <w:t xml:space="preserve"> CA</w:t>
            </w:r>
          </w:p>
        </w:tc>
        <w:tc>
          <w:tcPr>
            <w:tcW w:w="1701" w:type="dxa"/>
            <w:tcBorders>
              <w:bottom w:val="single" w:sz="4" w:space="0" w:color="auto"/>
            </w:tcBorders>
          </w:tcPr>
          <w:p w14:paraId="34E4C413" w14:textId="77777777" w:rsidR="009D74CA" w:rsidRPr="00E741C0" w:rsidRDefault="009D74CA" w:rsidP="009D74CA">
            <w:pPr>
              <w:jc w:val="both"/>
              <w:rPr>
                <w:rFonts w:ascii="Times New Roman" w:hAnsi="Times New Roman" w:cs="Times New Roman"/>
                <w:sz w:val="24"/>
                <w:szCs w:val="24"/>
              </w:rPr>
            </w:pPr>
            <w:r w:rsidRPr="00E741C0">
              <w:rPr>
                <w:rFonts w:ascii="Times New Roman" w:hAnsi="Times New Roman" w:cs="Times New Roman"/>
                <w:sz w:val="24"/>
                <w:szCs w:val="24"/>
              </w:rPr>
              <w:t>3,714</w:t>
            </w:r>
          </w:p>
        </w:tc>
        <w:tc>
          <w:tcPr>
            <w:tcW w:w="1271" w:type="dxa"/>
            <w:tcBorders>
              <w:bottom w:val="single" w:sz="4" w:space="0" w:color="auto"/>
            </w:tcBorders>
          </w:tcPr>
          <w:p w14:paraId="4742ED2F" w14:textId="77777777" w:rsidR="009D74CA" w:rsidRPr="00E741C0" w:rsidRDefault="009D74CA" w:rsidP="009D74CA">
            <w:pPr>
              <w:jc w:val="both"/>
              <w:rPr>
                <w:rFonts w:ascii="Times New Roman" w:hAnsi="Times New Roman" w:cs="Times New Roman"/>
                <w:sz w:val="24"/>
                <w:szCs w:val="24"/>
              </w:rPr>
            </w:pPr>
            <w:r w:rsidRPr="00E741C0">
              <w:rPr>
                <w:rFonts w:ascii="Times New Roman" w:hAnsi="Times New Roman" w:cs="Times New Roman"/>
                <w:sz w:val="24"/>
                <w:szCs w:val="24"/>
              </w:rPr>
              <w:t>0,000</w:t>
            </w:r>
          </w:p>
        </w:tc>
        <w:tc>
          <w:tcPr>
            <w:tcW w:w="1271" w:type="dxa"/>
            <w:tcBorders>
              <w:bottom w:val="single" w:sz="4" w:space="0" w:color="auto"/>
            </w:tcBorders>
          </w:tcPr>
          <w:p w14:paraId="6D920D92" w14:textId="77777777" w:rsidR="009D74CA" w:rsidRPr="00E741C0" w:rsidRDefault="009D74CA" w:rsidP="009D74CA">
            <w:pPr>
              <w:jc w:val="both"/>
              <w:rPr>
                <w:rFonts w:ascii="Times New Roman" w:hAnsi="Times New Roman" w:cs="Times New Roman"/>
                <w:sz w:val="24"/>
                <w:szCs w:val="24"/>
              </w:rPr>
            </w:pPr>
            <w:r>
              <w:rPr>
                <w:rFonts w:ascii="Times New Roman" w:hAnsi="Times New Roman" w:cs="Times New Roman"/>
                <w:sz w:val="24"/>
                <w:szCs w:val="24"/>
              </w:rPr>
              <w:t>Supported</w:t>
            </w:r>
          </w:p>
        </w:tc>
      </w:tr>
    </w:tbl>
    <w:p w14:paraId="30FD1ED3" w14:textId="071B081D" w:rsidR="00FF56FA" w:rsidRDefault="00FF56FA" w:rsidP="00815C22">
      <w:pPr>
        <w:tabs>
          <w:tab w:val="left" w:pos="1134"/>
        </w:tabs>
        <w:jc w:val="both"/>
        <w:rPr>
          <w:rFonts w:ascii="Times New Roman" w:hAnsi="Times New Roman" w:cs="Times New Roman"/>
          <w:sz w:val="24"/>
          <w:szCs w:val="24"/>
        </w:rPr>
      </w:pPr>
    </w:p>
    <w:p w14:paraId="4416741C" w14:textId="0CE42385" w:rsidR="009A35DB" w:rsidRDefault="009A35DB" w:rsidP="00DE5B50">
      <w:pPr>
        <w:tabs>
          <w:tab w:val="left" w:pos="1134"/>
        </w:tabs>
        <w:jc w:val="both"/>
        <w:rPr>
          <w:rFonts w:ascii="Times New Roman" w:hAnsi="Times New Roman" w:cs="Times New Roman"/>
          <w:sz w:val="24"/>
          <w:szCs w:val="24"/>
        </w:rPr>
      </w:pPr>
    </w:p>
    <w:p w14:paraId="2C7135A2" w14:textId="5E7C13A4" w:rsidR="00FF56FA" w:rsidRDefault="0039244B" w:rsidP="00815C22">
      <w:pPr>
        <w:tabs>
          <w:tab w:val="left" w:pos="1134"/>
        </w:tabs>
        <w:jc w:val="both"/>
        <w:rPr>
          <w:rFonts w:ascii="Times New Roman" w:hAnsi="Times New Roman" w:cs="Times New Roman"/>
          <w:sz w:val="24"/>
          <w:szCs w:val="24"/>
        </w:rPr>
      </w:pPr>
      <w:r>
        <w:rPr>
          <w:rFonts w:ascii="Times New Roman" w:hAnsi="Times New Roman" w:cs="Times New Roman"/>
          <w:sz w:val="24"/>
          <w:szCs w:val="24"/>
        </w:rPr>
        <w:t>The T-Statistic for Incoterm is 4.258, and the P-</w:t>
      </w:r>
      <w:r w:rsidR="009D540A">
        <w:rPr>
          <w:rFonts w:ascii="Times New Roman" w:hAnsi="Times New Roman" w:cs="Times New Roman"/>
          <w:sz w:val="24"/>
          <w:szCs w:val="24"/>
        </w:rPr>
        <w:t>v</w:t>
      </w:r>
      <w:r>
        <w:rPr>
          <w:rFonts w:ascii="Times New Roman" w:hAnsi="Times New Roman" w:cs="Times New Roman"/>
          <w:sz w:val="24"/>
          <w:szCs w:val="24"/>
        </w:rPr>
        <w:t xml:space="preserve">alue is 0.000, as shown in Table 4 and Figure 3. The T-Statistic and P-Value for relational resources are both 3.714. </w:t>
      </w:r>
      <w:r w:rsidR="00AC506E">
        <w:rPr>
          <w:rFonts w:ascii="Times New Roman" w:hAnsi="Times New Roman" w:cs="Times New Roman"/>
          <w:sz w:val="24"/>
          <w:szCs w:val="24"/>
        </w:rPr>
        <w:t>The research hypothesis is accepted for all the results shown in Table 4 and Figure 3, which have statistical values over 1.96 and P-values lower than 0.05</w:t>
      </w:r>
      <w:r>
        <w:rPr>
          <w:rFonts w:ascii="Times New Roman" w:hAnsi="Times New Roman" w:cs="Times New Roman"/>
          <w:sz w:val="24"/>
          <w:szCs w:val="24"/>
        </w:rPr>
        <w:t>.</w:t>
      </w:r>
    </w:p>
    <w:p w14:paraId="0E234B11" w14:textId="2BEED7D6" w:rsidR="00720032" w:rsidRPr="009A35DB" w:rsidRDefault="00720032" w:rsidP="00815C22">
      <w:pPr>
        <w:tabs>
          <w:tab w:val="left" w:pos="1134"/>
        </w:tabs>
        <w:jc w:val="both"/>
        <w:rPr>
          <w:rFonts w:ascii="Times New Roman" w:hAnsi="Times New Roman" w:cs="Times New Roman"/>
          <w:i/>
          <w:iCs/>
          <w:sz w:val="24"/>
          <w:szCs w:val="24"/>
        </w:rPr>
      </w:pPr>
      <w:r w:rsidRPr="009A35DB">
        <w:rPr>
          <w:rFonts w:ascii="Times New Roman" w:hAnsi="Times New Roman" w:cs="Times New Roman"/>
          <w:i/>
          <w:iCs/>
          <w:sz w:val="24"/>
          <w:szCs w:val="24"/>
        </w:rPr>
        <w:t xml:space="preserve">The Effect of Incoterm on Competitive </w:t>
      </w:r>
      <w:r w:rsidR="007A4DE7">
        <w:rPr>
          <w:rFonts w:ascii="Times New Roman" w:hAnsi="Times New Roman" w:cs="Times New Roman"/>
          <w:i/>
          <w:iCs/>
          <w:sz w:val="24"/>
          <w:szCs w:val="24"/>
        </w:rPr>
        <w:t>A</w:t>
      </w:r>
      <w:r w:rsidRPr="009A35DB">
        <w:rPr>
          <w:rFonts w:ascii="Times New Roman" w:hAnsi="Times New Roman" w:cs="Times New Roman"/>
          <w:i/>
          <w:iCs/>
          <w:sz w:val="24"/>
          <w:szCs w:val="24"/>
        </w:rPr>
        <w:t>dvantage</w:t>
      </w:r>
    </w:p>
    <w:p w14:paraId="7B037C07" w14:textId="3312EE05" w:rsidR="00404336" w:rsidRDefault="00D93CA8" w:rsidP="00267D46">
      <w:pPr>
        <w:tabs>
          <w:tab w:val="left" w:pos="1134"/>
        </w:tabs>
        <w:jc w:val="both"/>
        <w:rPr>
          <w:rFonts w:ascii="Times New Roman" w:hAnsi="Times New Roman" w:cs="Times New Roman"/>
          <w:sz w:val="24"/>
          <w:szCs w:val="24"/>
        </w:rPr>
      </w:pPr>
      <w:r w:rsidRPr="002D7E77">
        <w:rPr>
          <w:rFonts w:ascii="Times New Roman" w:hAnsi="Times New Roman" w:cs="Times New Roman"/>
          <w:noProof/>
          <w:sz w:val="24"/>
          <w:szCs w:val="24"/>
        </w:rPr>
        <w:drawing>
          <wp:anchor distT="0" distB="0" distL="114300" distR="114300" simplePos="0" relativeHeight="251669504" behindDoc="0" locked="0" layoutInCell="1" allowOverlap="1" wp14:anchorId="23688509" wp14:editId="74B413BA">
            <wp:simplePos x="0" y="0"/>
            <wp:positionH relativeFrom="page">
              <wp:posOffset>1517650</wp:posOffset>
            </wp:positionH>
            <wp:positionV relativeFrom="page">
              <wp:posOffset>6788150</wp:posOffset>
            </wp:positionV>
            <wp:extent cx="4361753" cy="2379345"/>
            <wp:effectExtent l="0" t="0" r="1270" b="1905"/>
            <wp:wrapTight wrapText="bothSides">
              <wp:wrapPolygon edited="0">
                <wp:start x="0" y="0"/>
                <wp:lineTo x="0" y="21444"/>
                <wp:lineTo x="21512" y="21444"/>
                <wp:lineTo x="21512" y="0"/>
                <wp:lineTo x="0" y="0"/>
              </wp:wrapPolygon>
            </wp:wrapTight>
            <wp:docPr id="429664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664972" name=""/>
                    <pic:cNvPicPr/>
                  </pic:nvPicPr>
                  <pic:blipFill>
                    <a:blip r:embed="rId11"/>
                    <a:stretch>
                      <a:fillRect/>
                    </a:stretch>
                  </pic:blipFill>
                  <pic:spPr>
                    <a:xfrm>
                      <a:off x="0" y="0"/>
                      <a:ext cx="4361753" cy="23793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7696" behindDoc="1" locked="0" layoutInCell="1" allowOverlap="1" wp14:anchorId="371F3C21" wp14:editId="323AE3CF">
                <wp:simplePos x="0" y="0"/>
                <wp:positionH relativeFrom="column">
                  <wp:posOffset>1385570</wp:posOffset>
                </wp:positionH>
                <wp:positionV relativeFrom="paragraph">
                  <wp:posOffset>3350895</wp:posOffset>
                </wp:positionV>
                <wp:extent cx="2527935" cy="635"/>
                <wp:effectExtent l="0" t="0" r="5715" b="2540"/>
                <wp:wrapTight wrapText="bothSides">
                  <wp:wrapPolygon edited="0">
                    <wp:start x="0" y="0"/>
                    <wp:lineTo x="0" y="20420"/>
                    <wp:lineTo x="21486" y="20420"/>
                    <wp:lineTo x="21486" y="0"/>
                    <wp:lineTo x="0" y="0"/>
                  </wp:wrapPolygon>
                </wp:wrapTight>
                <wp:docPr id="206802304" name="Text Box 1"/>
                <wp:cNvGraphicFramePr/>
                <a:graphic xmlns:a="http://schemas.openxmlformats.org/drawingml/2006/main">
                  <a:graphicData uri="http://schemas.microsoft.com/office/word/2010/wordprocessingShape">
                    <wps:wsp>
                      <wps:cNvSpPr txBox="1"/>
                      <wps:spPr>
                        <a:xfrm>
                          <a:off x="0" y="0"/>
                          <a:ext cx="2527935" cy="635"/>
                        </a:xfrm>
                        <a:prstGeom prst="rect">
                          <a:avLst/>
                        </a:prstGeom>
                        <a:solidFill>
                          <a:prstClr val="white"/>
                        </a:solidFill>
                        <a:ln>
                          <a:noFill/>
                        </a:ln>
                      </wps:spPr>
                      <wps:txbx>
                        <w:txbxContent>
                          <w:p w14:paraId="704B861D" w14:textId="77777777" w:rsidR="008D4E9B" w:rsidRPr="008D4E9B" w:rsidRDefault="008D4E9B" w:rsidP="008D4E9B">
                            <w:pPr>
                              <w:pStyle w:val="Caption"/>
                              <w:jc w:val="center"/>
                              <w:rPr>
                                <w:rFonts w:ascii="Times New Roman" w:hAnsi="Times New Roman" w:cs="Times New Roman"/>
                                <w:i w:val="0"/>
                                <w:iCs w:val="0"/>
                                <w:color w:val="auto"/>
                                <w:sz w:val="24"/>
                                <w:szCs w:val="24"/>
                              </w:rPr>
                            </w:pPr>
                            <w:r w:rsidRPr="008D4E9B">
                              <w:rPr>
                                <w:rFonts w:ascii="Times New Roman" w:hAnsi="Times New Roman" w:cs="Times New Roman"/>
                                <w:b/>
                                <w:bCs/>
                                <w:i w:val="0"/>
                                <w:iCs w:val="0"/>
                                <w:color w:val="auto"/>
                                <w:sz w:val="24"/>
                                <w:szCs w:val="24"/>
                              </w:rPr>
                              <w:t xml:space="preserve">Figure </w:t>
                            </w:r>
                            <w:r w:rsidRPr="008D4E9B">
                              <w:rPr>
                                <w:rFonts w:ascii="Times New Roman" w:hAnsi="Times New Roman" w:cs="Times New Roman"/>
                                <w:b/>
                                <w:bCs/>
                                <w:i w:val="0"/>
                                <w:iCs w:val="0"/>
                                <w:color w:val="auto"/>
                                <w:sz w:val="24"/>
                                <w:szCs w:val="24"/>
                              </w:rPr>
                              <w:fldChar w:fldCharType="begin"/>
                            </w:r>
                            <w:r w:rsidRPr="008D4E9B">
                              <w:rPr>
                                <w:rFonts w:ascii="Times New Roman" w:hAnsi="Times New Roman" w:cs="Times New Roman"/>
                                <w:b/>
                                <w:bCs/>
                                <w:i w:val="0"/>
                                <w:iCs w:val="0"/>
                                <w:color w:val="auto"/>
                                <w:sz w:val="24"/>
                                <w:szCs w:val="24"/>
                              </w:rPr>
                              <w:instrText xml:space="preserve"> SEQ Figure \* ARABIC </w:instrText>
                            </w:r>
                            <w:r w:rsidRPr="008D4E9B">
                              <w:rPr>
                                <w:rFonts w:ascii="Times New Roman" w:hAnsi="Times New Roman" w:cs="Times New Roman"/>
                                <w:b/>
                                <w:bCs/>
                                <w:i w:val="0"/>
                                <w:iCs w:val="0"/>
                                <w:color w:val="auto"/>
                                <w:sz w:val="24"/>
                                <w:szCs w:val="24"/>
                              </w:rPr>
                              <w:fldChar w:fldCharType="separate"/>
                            </w:r>
                            <w:r w:rsidR="008D4DE1">
                              <w:rPr>
                                <w:rFonts w:ascii="Times New Roman" w:hAnsi="Times New Roman" w:cs="Times New Roman"/>
                                <w:b/>
                                <w:bCs/>
                                <w:i w:val="0"/>
                                <w:iCs w:val="0"/>
                                <w:noProof/>
                                <w:color w:val="auto"/>
                                <w:sz w:val="24"/>
                                <w:szCs w:val="24"/>
                              </w:rPr>
                              <w:t>3</w:t>
                            </w:r>
                            <w:r w:rsidRPr="008D4E9B">
                              <w:rPr>
                                <w:rFonts w:ascii="Times New Roman" w:hAnsi="Times New Roman" w:cs="Times New Roman"/>
                                <w:b/>
                                <w:bCs/>
                                <w:i w:val="0"/>
                                <w:iCs w:val="0"/>
                                <w:color w:val="auto"/>
                                <w:sz w:val="24"/>
                                <w:szCs w:val="24"/>
                              </w:rPr>
                              <w:fldChar w:fldCharType="end"/>
                            </w:r>
                            <w:r w:rsidRPr="008D4E9B">
                              <w:rPr>
                                <w:rFonts w:ascii="Times New Roman" w:hAnsi="Times New Roman" w:cs="Times New Roman"/>
                                <w:b/>
                                <w:bCs/>
                                <w:i w:val="0"/>
                                <w:iCs w:val="0"/>
                                <w:color w:val="auto"/>
                                <w:sz w:val="24"/>
                                <w:szCs w:val="24"/>
                              </w:rPr>
                              <w:t>.</w:t>
                            </w:r>
                            <w:r w:rsidRPr="008D4E9B">
                              <w:rPr>
                                <w:rFonts w:ascii="Times New Roman" w:hAnsi="Times New Roman" w:cs="Times New Roman"/>
                                <w:i w:val="0"/>
                                <w:iCs w:val="0"/>
                                <w:color w:val="auto"/>
                                <w:sz w:val="24"/>
                                <w:szCs w:val="24"/>
                              </w:rPr>
                              <w:t xml:space="preserve"> Hypotesis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1F3C21" id="_x0000_s1028" type="#_x0000_t202" style="position:absolute;left:0;text-align:left;margin-left:109.1pt;margin-top:263.85pt;width:199.05pt;height:.05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" stroked="f">
                <v:textbox style="mso-fit-shape-to-text:t" inset="0,0,0,0">
                  <w:txbxContent>
                    <w:p w14:paraId="704B861D" w14:textId="77777777" w:rsidR="008D4E9B" w:rsidRPr="008D4E9B" w:rsidRDefault="008D4E9B" w:rsidP="008D4E9B">
                      <w:pPr>
                        <w:pStyle w:val="Caption"/>
                        <w:jc w:val="center"/>
                        <w:rPr>
                          <w:rFonts w:ascii="Times New Roman" w:hAnsi="Times New Roman" w:cs="Times New Roman"/>
                          <w:i w:val="0"/>
                          <w:iCs w:val="0"/>
                          <w:color w:val="auto"/>
                          <w:sz w:val="24"/>
                          <w:szCs w:val="24"/>
                        </w:rPr>
                      </w:pPr>
                      <w:r w:rsidRPr="008D4E9B">
                        <w:rPr>
                          <w:rFonts w:ascii="Times New Roman" w:hAnsi="Times New Roman" w:cs="Times New Roman"/>
                          <w:b/>
                          <w:bCs/>
                          <w:i w:val="0"/>
                          <w:iCs w:val="0"/>
                          <w:color w:val="auto"/>
                          <w:sz w:val="24"/>
                          <w:szCs w:val="24"/>
                        </w:rPr>
                        <w:t xml:space="preserve">Figure </w:t>
                      </w:r>
                      <w:r w:rsidRPr="008D4E9B">
                        <w:rPr>
                          <w:rFonts w:ascii="Times New Roman" w:hAnsi="Times New Roman" w:cs="Times New Roman"/>
                          <w:b/>
                          <w:bCs/>
                          <w:i w:val="0"/>
                          <w:iCs w:val="0"/>
                          <w:color w:val="auto"/>
                          <w:sz w:val="24"/>
                          <w:szCs w:val="24"/>
                        </w:rPr>
                        <w:fldChar w:fldCharType="begin"/>
                      </w:r>
                      <w:r w:rsidRPr="008D4E9B">
                        <w:rPr>
                          <w:rFonts w:ascii="Times New Roman" w:hAnsi="Times New Roman" w:cs="Times New Roman"/>
                          <w:b/>
                          <w:bCs/>
                          <w:i w:val="0"/>
                          <w:iCs w:val="0"/>
                          <w:color w:val="auto"/>
                          <w:sz w:val="24"/>
                          <w:szCs w:val="24"/>
                        </w:rPr>
                        <w:instrText xml:space="preserve"> SEQ Figure \* ARABIC </w:instrText>
                      </w:r>
                      <w:r w:rsidRPr="008D4E9B">
                        <w:rPr>
                          <w:rFonts w:ascii="Times New Roman" w:hAnsi="Times New Roman" w:cs="Times New Roman"/>
                          <w:b/>
                          <w:bCs/>
                          <w:i w:val="0"/>
                          <w:iCs w:val="0"/>
                          <w:color w:val="auto"/>
                          <w:sz w:val="24"/>
                          <w:szCs w:val="24"/>
                        </w:rPr>
                        <w:fldChar w:fldCharType="separate"/>
                      </w:r>
                      <w:r w:rsidR="008D4DE1">
                        <w:rPr>
                          <w:rFonts w:ascii="Times New Roman" w:hAnsi="Times New Roman" w:cs="Times New Roman"/>
                          <w:b/>
                          <w:bCs/>
                          <w:i w:val="0"/>
                          <w:iCs w:val="0"/>
                          <w:noProof/>
                          <w:color w:val="auto"/>
                          <w:sz w:val="24"/>
                          <w:szCs w:val="24"/>
                        </w:rPr>
                        <w:t>3</w:t>
                      </w:r>
                      <w:r w:rsidRPr="008D4E9B">
                        <w:rPr>
                          <w:rFonts w:ascii="Times New Roman" w:hAnsi="Times New Roman" w:cs="Times New Roman"/>
                          <w:b/>
                          <w:bCs/>
                          <w:i w:val="0"/>
                          <w:iCs w:val="0"/>
                          <w:color w:val="auto"/>
                          <w:sz w:val="24"/>
                          <w:szCs w:val="24"/>
                        </w:rPr>
                        <w:fldChar w:fldCharType="end"/>
                      </w:r>
                      <w:r w:rsidRPr="008D4E9B">
                        <w:rPr>
                          <w:rFonts w:ascii="Times New Roman" w:hAnsi="Times New Roman" w:cs="Times New Roman"/>
                          <w:b/>
                          <w:bCs/>
                          <w:i w:val="0"/>
                          <w:iCs w:val="0"/>
                          <w:color w:val="auto"/>
                          <w:sz w:val="24"/>
                          <w:szCs w:val="24"/>
                        </w:rPr>
                        <w:t>.</w:t>
                      </w:r>
                      <w:r w:rsidRPr="008D4E9B">
                        <w:rPr>
                          <w:rFonts w:ascii="Times New Roman" w:hAnsi="Times New Roman" w:cs="Times New Roman"/>
                          <w:i w:val="0"/>
                          <w:iCs w:val="0"/>
                          <w:color w:val="auto"/>
                          <w:sz w:val="24"/>
                          <w:szCs w:val="24"/>
                        </w:rPr>
                        <w:t xml:space="preserve"> Hypotesis Test</w:t>
                      </w:r>
                    </w:p>
                  </w:txbxContent>
                </v:textbox>
                <w10:wrap type="tight"/>
              </v:shape>
            </w:pict>
          </mc:Fallback>
        </mc:AlternateContent>
      </w:r>
      <w:r w:rsidR="007A3076">
        <w:rPr>
          <w:rFonts w:ascii="Times New Roman" w:hAnsi="Times New Roman" w:cs="Times New Roman"/>
          <w:sz w:val="24"/>
          <w:szCs w:val="24"/>
        </w:rPr>
        <w:t xml:space="preserve">The </w:t>
      </w:r>
      <w:r w:rsidR="00BF3EEA">
        <w:rPr>
          <w:rFonts w:ascii="Times New Roman" w:hAnsi="Times New Roman" w:cs="Times New Roman"/>
          <w:sz w:val="24"/>
          <w:szCs w:val="24"/>
        </w:rPr>
        <w:t>data processing results</w:t>
      </w:r>
      <w:r w:rsidR="007A3076">
        <w:rPr>
          <w:rFonts w:ascii="Times New Roman" w:hAnsi="Times New Roman" w:cs="Times New Roman"/>
          <w:sz w:val="24"/>
          <w:szCs w:val="24"/>
        </w:rPr>
        <w:t xml:space="preserve"> make it clear that Incoterm has a considerable and positive impact on the competitive advantage of Freight forwarder companies.</w:t>
      </w:r>
      <w:r w:rsidR="00260D68">
        <w:rPr>
          <w:rFonts w:ascii="Times New Roman" w:hAnsi="Times New Roman" w:cs="Times New Roman"/>
          <w:sz w:val="24"/>
          <w:szCs w:val="24"/>
        </w:rPr>
        <w:t xml:space="preserve"> These results are consistent with </w:t>
      </w:r>
      <w:r w:rsidR="00C80A45">
        <w:rPr>
          <w:rFonts w:ascii="Times New Roman" w:hAnsi="Times New Roman" w:cs="Times New Roman"/>
          <w:sz w:val="24"/>
          <w:szCs w:val="24"/>
        </w:rPr>
        <w:t>Gardner's (2012) and Sugiono's (2022) studies</w:t>
      </w:r>
      <w:r w:rsidR="00260D68">
        <w:rPr>
          <w:rFonts w:ascii="Times New Roman" w:hAnsi="Times New Roman" w:cs="Times New Roman"/>
          <w:sz w:val="24"/>
          <w:szCs w:val="24"/>
        </w:rPr>
        <w:fldChar w:fldCharType="begin" w:fldLock="1"/>
      </w:r>
      <w:r w:rsidR="004B274B">
        <w:rPr>
          <w:rFonts w:ascii="Times New Roman" w:hAnsi="Times New Roman" w:cs="Times New Roman"/>
          <w:sz w:val="24"/>
          <w:szCs w:val="24"/>
        </w:rPr>
        <w:instrText>ADDIN CSL_CITATION {"citationItems":[{"id":"ITEM-1","itemData":{"ISBN":"9780615644318","author":[{"dropping-particle":"","family":"Gardner","given":"By Daniel L","non-dropping-particle":"","parse-names":false,"suffix":""}],"id":"ITEM-1","issue":"Icc","issued":{"date-parts":[["2012"]]},"title":"How to Use International Trade Terms for Competitive Advantage &amp; Financial Gain","type":"book"},"uris":["http://www.mendeley.com/documents/?uuid=98c638ad-1b73-41e4-817b-385bf3ea8be4"]},{"id":"ITEM-2","itemData":{"DOI":"10.14710/ajlm.2022.14230","abstract":"The study analyzes the effect of environmental uncertainty and incoterms on strategic alliances. The population in this study is a freight forwarder company on the island of Java that has a global alliance. The research sample is 50 companies engaged in international freight forwarders. Based on answers from respondents were analyzed according to the research model developed from the theoretical framework using the structural equation model Smart-PLS approach. The analysis results show that environmental uncertainty and Incoterm positively and significantly affect strategic alliances. The alliance strategy will impact when the main priority is the risk-sharing aspect, the risk management factor from the incoterm aspect, and the market turbulence on the environmental uncertainty factor. Novelty in this study is the positive impact of Incoterm on the alliance strategy, especially for International freight forwarders. This research contributes to the factors considered in strategic alliances in the freight forwarder industry. It also contributes to the company's strategy, especially sales managers, to pay attention to international trade terms in segmenting and selecting target consumers to be more effective in improving alliance performance. The limitations of this study include 1) The sample size used is only a small number of companies engaged in international Freight Forwarder services, only 50 companies; 2) The data used in this research is through the distribution of questionnaires based on perceptual analysis units; 3) Other factors that are outside the model are not all studied, while the possibility of these factors can affect the existing significance test. ","author":[{"dropping-particle":"","family":"Sugiono","given":"Ahmad","non-dropping-particle":"","parse-names":false,"suffix":""},{"dropping-particle":"","family":"Rahayu","given":"Agus","non-dropping-particle":"","parse-names":false,"suffix":""},{"dropping-particle":"","family":"Wibowo","given":"Lili Adi","non-dropping-particle":"","parse-names":false,"suffix":""}],"container-title":"Asian Journal of Logistics Management","id":"ITEM-2","issue":"1","issued":{"date-parts":[["2022"]]},"page":"1-15","title":"Environmental Uncertainty Factor, Incoterm and Implication For A Strategic Alliance In Freight Forwarder Companies Case Study In Indonesia","type":"article-journal","volume":"1"},"uris":["http://www.mendeley.com/documents/?uuid=3b112846-8686-4b82-83aa-346494eccf30"]}],"mendeley":{"formattedCitation":"(Gardner, 2012; Sugiono et al., 2022)","manualFormatting":".","plainTextFormattedCitation":"(Gardner, 2012; Sugiono et al., 2022)","previouslyFormattedCitation":"(Gardner, 2012; Sugiono et al., 2022)"},"properties":{"noteIndex":0},"schema":"https://github.com/citation-style-language/schema/raw/master/csl-citation.json"}</w:instrText>
      </w:r>
      <w:r w:rsidR="00260D68">
        <w:rPr>
          <w:rFonts w:ascii="Times New Roman" w:hAnsi="Times New Roman" w:cs="Times New Roman"/>
          <w:sz w:val="24"/>
          <w:szCs w:val="24"/>
        </w:rPr>
        <w:fldChar w:fldCharType="separate"/>
      </w:r>
      <w:r w:rsidR="00260D68" w:rsidRPr="002723C6">
        <w:rPr>
          <w:rFonts w:ascii="Times New Roman" w:hAnsi="Times New Roman" w:cs="Times New Roman"/>
          <w:noProof/>
          <w:sz w:val="24"/>
          <w:szCs w:val="24"/>
        </w:rPr>
        <w:t>.</w:t>
      </w:r>
      <w:r w:rsidR="00260D68">
        <w:rPr>
          <w:rFonts w:ascii="Times New Roman" w:hAnsi="Times New Roman" w:cs="Times New Roman"/>
          <w:sz w:val="24"/>
          <w:szCs w:val="24"/>
        </w:rPr>
        <w:fldChar w:fldCharType="end"/>
      </w:r>
      <w:r w:rsidR="004B274B">
        <w:rPr>
          <w:rFonts w:ascii="Times New Roman" w:hAnsi="Times New Roman" w:cs="Times New Roman"/>
          <w:sz w:val="24"/>
          <w:szCs w:val="24"/>
        </w:rPr>
        <w:t xml:space="preserve"> </w:t>
      </w:r>
      <w:r w:rsidR="00260D68">
        <w:rPr>
          <w:rFonts w:ascii="Times New Roman" w:hAnsi="Times New Roman" w:cs="Times New Roman"/>
          <w:sz w:val="24"/>
          <w:szCs w:val="24"/>
        </w:rPr>
        <w:t xml:space="preserve">Thus, there is a significant positive influence between </w:t>
      </w:r>
      <w:r w:rsidR="00C80A45">
        <w:rPr>
          <w:rFonts w:ascii="Times New Roman" w:hAnsi="Times New Roman" w:cs="Times New Roman"/>
          <w:sz w:val="24"/>
          <w:szCs w:val="24"/>
        </w:rPr>
        <w:t>I</w:t>
      </w:r>
      <w:r w:rsidR="00260D68">
        <w:rPr>
          <w:rFonts w:ascii="Times New Roman" w:hAnsi="Times New Roman" w:cs="Times New Roman"/>
          <w:sz w:val="24"/>
          <w:szCs w:val="24"/>
        </w:rPr>
        <w:t xml:space="preserve">ncoterm and competitive advantage. Incoterm relationships make competitive advantage more effective. This happens because if the Freight Forwarder </w:t>
      </w:r>
      <w:r w:rsidR="007A4DE7">
        <w:rPr>
          <w:rFonts w:ascii="Times New Roman" w:hAnsi="Times New Roman" w:cs="Times New Roman"/>
          <w:sz w:val="24"/>
          <w:szCs w:val="24"/>
        </w:rPr>
        <w:t>can</w:t>
      </w:r>
      <w:r w:rsidR="00260D68">
        <w:rPr>
          <w:rFonts w:ascii="Times New Roman" w:hAnsi="Times New Roman" w:cs="Times New Roman"/>
          <w:sz w:val="24"/>
          <w:szCs w:val="24"/>
        </w:rPr>
        <w:t xml:space="preserve"> select the right </w:t>
      </w:r>
      <w:r w:rsidR="00C80A45">
        <w:rPr>
          <w:rFonts w:ascii="Times New Roman" w:hAnsi="Times New Roman" w:cs="Times New Roman"/>
          <w:sz w:val="24"/>
          <w:szCs w:val="24"/>
        </w:rPr>
        <w:t>I</w:t>
      </w:r>
      <w:r w:rsidR="00260D68">
        <w:rPr>
          <w:rFonts w:ascii="Times New Roman" w:hAnsi="Times New Roman" w:cs="Times New Roman"/>
          <w:sz w:val="24"/>
          <w:szCs w:val="24"/>
        </w:rPr>
        <w:t xml:space="preserve">ncoterm, it </w:t>
      </w:r>
      <w:r w:rsidR="00C80A45">
        <w:rPr>
          <w:rFonts w:ascii="Times New Roman" w:hAnsi="Times New Roman" w:cs="Times New Roman"/>
          <w:sz w:val="24"/>
          <w:szCs w:val="24"/>
        </w:rPr>
        <w:t>can</w:t>
      </w:r>
      <w:r w:rsidR="00260D68">
        <w:rPr>
          <w:rFonts w:ascii="Times New Roman" w:hAnsi="Times New Roman" w:cs="Times New Roman"/>
          <w:sz w:val="24"/>
          <w:szCs w:val="24"/>
        </w:rPr>
        <w:t xml:space="preserve"> provide more effective services, measurable risks, clear responsibilities</w:t>
      </w:r>
      <w:r w:rsidR="007A4DE7">
        <w:rPr>
          <w:rFonts w:ascii="Times New Roman" w:hAnsi="Times New Roman" w:cs="Times New Roman"/>
          <w:sz w:val="24"/>
          <w:szCs w:val="24"/>
        </w:rPr>
        <w:t>, and</w:t>
      </w:r>
      <w:r w:rsidR="00260D68">
        <w:rPr>
          <w:rFonts w:ascii="Times New Roman" w:hAnsi="Times New Roman" w:cs="Times New Roman"/>
          <w:sz w:val="24"/>
          <w:szCs w:val="24"/>
        </w:rPr>
        <w:t xml:space="preserve"> strong bargaining power to partners abroad. Freight forwarders must be able to choose the </w:t>
      </w:r>
      <w:r w:rsidR="007A4DE7">
        <w:rPr>
          <w:rFonts w:ascii="Times New Roman" w:hAnsi="Times New Roman" w:cs="Times New Roman"/>
          <w:sz w:val="24"/>
          <w:szCs w:val="24"/>
        </w:rPr>
        <w:t>correc</w:t>
      </w:r>
      <w:r w:rsidR="00260D68">
        <w:rPr>
          <w:rFonts w:ascii="Times New Roman" w:hAnsi="Times New Roman" w:cs="Times New Roman"/>
          <w:sz w:val="24"/>
          <w:szCs w:val="24"/>
        </w:rPr>
        <w:t xml:space="preserve">t trading terms for clients who will use their services. The company's ability </w:t>
      </w:r>
      <w:r w:rsidR="00260D68">
        <w:rPr>
          <w:rFonts w:ascii="Times New Roman" w:hAnsi="Times New Roman" w:cs="Times New Roman"/>
          <w:sz w:val="24"/>
          <w:szCs w:val="24"/>
        </w:rPr>
        <w:lastRenderedPageBreak/>
        <w:t xml:space="preserve">to have knowledge and skills will increase the company's long-term profit and competitive advantage </w:t>
      </w:r>
      <w:r w:rsidR="00260D68">
        <w:rPr>
          <w:rFonts w:ascii="Times New Roman" w:hAnsi="Times New Roman" w:cs="Times New Roman"/>
          <w:sz w:val="24"/>
          <w:szCs w:val="24"/>
        </w:rPr>
        <w:fldChar w:fldCharType="begin" w:fldLock="1"/>
      </w:r>
      <w:r w:rsidR="00260D68">
        <w:rPr>
          <w:rFonts w:ascii="Times New Roman" w:hAnsi="Times New Roman" w:cs="Times New Roman"/>
          <w:sz w:val="24"/>
          <w:szCs w:val="24"/>
        </w:rPr>
        <w:instrText>ADDIN CSL_CITATION {"citationItems":[{"id":"ITEM-1","itemData":{"ISSN":"0008-1256","author":[{"dropping-particle":"","family":"Grant","given":"Robert M","non-dropping-particle":"","parse-names":false,"suffix":""}],"container-title":"California management review","id":"ITEM-1","issue":"3","issued":{"date-parts":[["1991"]]},"page":"114-135","publisher":"SAGE Publications Sage CA: Los Angeles, CA","title":"The resource-based theory of competitive advantage: implications for strategy formulation","type":"article-journal","volume":"33"},"uris":["http://www.mendeley.com/documents/?uuid=6a678ad1-cd3b-49d2-89db-4fdc52c0aa61"]},{"id":"ITEM-2","itemData":{"ISSN":"0143-2095","author":[{"dropping-particle":"","family":"Wernerfelt","given":"Birger","non-dropping-particle":"","parse-names":false,"suffix":""}],"container-title":"Strategic management journal","id":"ITEM-2","issue":"2","issued":{"date-parts":[["1984"]]},"page":"171-180","publisher":"Wiley Online Library","title":"A resource‐based view of the firm","type":"article-journal","volume":"5"},"uris":["http://www.mendeley.com/documents/?uuid=1b3f81f5-64af-4536-9b70-bfb00289ad32"]}],"mendeley":{"formattedCitation":"(Grant, 1991; Wernerfelt, 1984)","plainTextFormattedCitation":"(Grant, 1991; Wernerfelt, 1984)","previouslyFormattedCitation":"(Grant, 1991; Wernerfelt, 1984)"},"properties":{"noteIndex":0},"schema":"https://github.com/citation-style-language/schema/raw/master/csl-citation.json"}</w:instrText>
      </w:r>
      <w:r w:rsidR="00260D68">
        <w:rPr>
          <w:rFonts w:ascii="Times New Roman" w:hAnsi="Times New Roman" w:cs="Times New Roman"/>
          <w:sz w:val="24"/>
          <w:szCs w:val="24"/>
        </w:rPr>
        <w:fldChar w:fldCharType="separate"/>
      </w:r>
      <w:r w:rsidR="00260D68" w:rsidRPr="009A767B">
        <w:rPr>
          <w:rFonts w:ascii="Times New Roman" w:hAnsi="Times New Roman" w:cs="Times New Roman"/>
          <w:noProof/>
          <w:sz w:val="24"/>
          <w:szCs w:val="24"/>
        </w:rPr>
        <w:t>(Grant, 1991; Wernerfelt, 1984)</w:t>
      </w:r>
      <w:r w:rsidR="00260D68">
        <w:rPr>
          <w:rFonts w:ascii="Times New Roman" w:hAnsi="Times New Roman" w:cs="Times New Roman"/>
          <w:sz w:val="24"/>
          <w:szCs w:val="24"/>
        </w:rPr>
        <w:fldChar w:fldCharType="end"/>
      </w:r>
      <w:r w:rsidR="00260D68">
        <w:rPr>
          <w:rFonts w:ascii="Times New Roman" w:hAnsi="Times New Roman" w:cs="Times New Roman"/>
          <w:sz w:val="24"/>
          <w:szCs w:val="24"/>
        </w:rPr>
        <w:t xml:space="preserve">. The company's ability to use the right resources can be done in the marketing division to prospect prospective customers </w:t>
      </w:r>
      <w:r w:rsidR="007A4DE7">
        <w:rPr>
          <w:rFonts w:ascii="Times New Roman" w:hAnsi="Times New Roman" w:cs="Times New Roman"/>
          <w:sz w:val="24"/>
          <w:szCs w:val="24"/>
        </w:rPr>
        <w:t>using</w:t>
      </w:r>
      <w:r w:rsidR="00260D68">
        <w:rPr>
          <w:rFonts w:ascii="Times New Roman" w:hAnsi="Times New Roman" w:cs="Times New Roman"/>
          <w:sz w:val="24"/>
          <w:szCs w:val="24"/>
        </w:rPr>
        <w:t xml:space="preserve"> </w:t>
      </w:r>
      <w:r w:rsidR="00C80A45">
        <w:rPr>
          <w:rFonts w:ascii="Times New Roman" w:hAnsi="Times New Roman" w:cs="Times New Roman"/>
          <w:sz w:val="24"/>
          <w:szCs w:val="24"/>
        </w:rPr>
        <w:t>I</w:t>
      </w:r>
      <w:r w:rsidR="00260D68">
        <w:rPr>
          <w:rFonts w:ascii="Times New Roman" w:hAnsi="Times New Roman" w:cs="Times New Roman"/>
          <w:sz w:val="24"/>
          <w:szCs w:val="24"/>
        </w:rPr>
        <w:t xml:space="preserve">ncoterm. This ability can achieve the company's long-term goals </w:t>
      </w:r>
      <w:r w:rsidR="00260D68">
        <w:rPr>
          <w:rFonts w:ascii="Times New Roman" w:hAnsi="Times New Roman" w:cs="Times New Roman"/>
          <w:sz w:val="24"/>
          <w:szCs w:val="24"/>
        </w:rPr>
        <w:fldChar w:fldCharType="begin" w:fldLock="1"/>
      </w:r>
      <w:r w:rsidR="000642AC">
        <w:rPr>
          <w:rFonts w:ascii="Times New Roman" w:hAnsi="Times New Roman" w:cs="Times New Roman"/>
          <w:sz w:val="24"/>
          <w:szCs w:val="24"/>
        </w:rPr>
        <w:instrText>ADDIN CSL_CITATION {"citationItems":[{"id":"ITEM-1","itemData":{"DOI":"10.1108/CR-01-2020-0018","ISSN":"10595422 (ISSN)","abstract":"Purpose: The purpose of this study is to identify the corporate functions that contribute most to the innovation success of SMEs with limited resources. After a systematic literature review, the authors used a unique primary data set of 784 SMEs from eight countries. Descriptive statistics and binary logistic regression were used to show the data set peculiarities. The logistic regression targeted the presence of innovative products and services in sales by 11 dummy variables and 4 principal factors describing SMEs’ different resources and capabilities. Design/methodology/approach: The authors developed a resource-based product innovation model that is synthesising the impact of the company resources and capabilities and of the innovation activity of the company on the actual innovation performance. The authors carry out an empirical analysis of the characteristic features of innovation activity in an international sample of SMEs. Findings: The results show that two corporate functions play a crucial role in the effectiveness of innovation for SMEs as follows: management and research and development (R&amp;D). In addition, although of lesser importance, the effect of the marketing function also appears significant. The binary logistic regression had 84.2% of explanatory power. Originality/value: From a scientific point of view, the SME-focussed, complex and synthesising RBV model of innovation construction and literature review can be used as a reference point for future researches. From a practical point of view, the analysis is useful for those SMEs, which want to gain a competitive advantage through innovation. Indeed, the results show that in the case of SMEs, a company wishing to innovate must invest in three corporate functions for innovation to be effective as follows: management, R&amp;D and marketing. © 2020, Emerald Publishing Limited.","author":[{"dropping-particle":"","family":"Lukovszki","given":"L","non-dropping-particle":"","parse-names":false,"suffix":""},{"dropping-particle":"","family":"Rideg","given":"A","non-dropping-particle":"","parse-names":false,"suffix":""},{"dropping-particle":"","family":"Sipos","given":"N","non-dropping-particle":"","parse-names":false,"suffix":""}],"container-title":"Competitiveness Review","id":"ITEM-1","issue":"3","issued":{"date-parts":[["2020"]]},"language":"English","note":"Cited By :9\n\nExport Date: 2 April 2023\n\nCorrespondence Address: Sipos, N.; Department of Leadership and Organizational Sciences, Hungary; email: sipos.norbert@ktk.pte.hu\n\nFunding details: European Commission, EC\n\nFunding details: European Social Fund, ESF, 00017, EFOP-3.6.2–16-2017–00017\n\nFunding details: Pécsi Tudományegyetem, PTE\n\nFunding details: Innovációs és Technológiai Minisztérium\n\nFunding text 1: This publication/research has been supported by the European Union and Hungary and co-financed by the European Social Fund through the project EFOP-3.6.2–16-2017–00017, titled “Sustainable, intelligent and inclusive regional and city models”.\n\nFunding text 2: The research was financed by the Higher Education Institutional Excellence Programme of the Ministry for Innovation and Technology in Hungary, within the framework of the 4th thematic programme ?Enhancing the Role of Domestic Companies in the Reindustrialization of Hungary? of the University of P?cs?. This publication/research has been supported by the European Union and Hungary and co-financed by the European Social Fund through the project EFOP-3.6.2?16-2017?00017, titled ?Sustainable, intelligent and inclusive regional and city models?.\n\nFunding text 3: For the empirical illustration, a unique primary data set drawn from a research project on SMEs competitiveness, supported by the European Union (EFOP-3.6.2–16-2017–00017), is used. The surveys were made by the cooperating institutions and specialised service providers between 2016 and 2019, in: Bosnia and Herzegovina (134), Colombia (72), Costa Rica (231), Czech Republic (139), France (181), Hungary (200), Mexico (86) and Spain (66). The data were collected with the definite intention of examining competitiveness at company level in an international environment, by the measurement of the performance of resources and capabilities. The international data collection process was designed by the GCP ( www.sme-gcp.org ) and all information about the data collection process is available in . The creation of the final database was supervised by a team of the Faculty of Business and Economics at the University of Pécs (Hungary).\n\nFunding text 4: The research was financed by the Higher Education Institutional Excellence Programme of the Ministry for Innovation and Technology in Hungary, within the framework of the 4th thematic programme “Enhancing the Role of Domestic Companies in the Reindustrialization of Hungary” of the University of Pécs”.\n\nReferences: Acs, Z.J., Audretsch, D.B., (1990) Innovation and Small Firms, , MIT Press, Cambridge, MA; \nAkman, G., Yilmaz, C., Innovative capability, innovation strategy and market orientation: an empirical analysis in Turkish software industry (2019) Managing Innovation: What Do We Know about Innovation Success Factors?, pp. 139-182. , Brem, A., Tidd, J. and Daim, T. and,(Eds), WSPC, London;\nAksoy, H., How do innovation culture, marketing innovation and product innovation affect the market performance of small and medium-sized enterprises (SMEs)? (2017) Technology in Society, 51, pp. 133-141;\nAlegre, J., Lapiedra, R., Chiva, R., A measurement scale for product innovation performance (2006) European Journal of Innovation Management, 9 (4), pp. 333-346;\nAlexiev, A.S., Volberda, H.W., Van den Bosch, F.A.J., Interorganizational collaboration and firm innovativeness: Unpacking the role of the organizational environment (2016) Journal of Business Research, 69 (2), pp. 974-984;\nAllen, R.H., Sriram, R.D., The role of standards in innovation (2000) Technological Forecasting and Social Change, 64 (2-3), pp. 171-181;\nAmit, R., Schoemaker, P., Strategic assets and organizational rent (1993) Strategic Management Journal, 14 (1), pp. 33-46;\nBabbie, E., (2013) The Practice of Social Research, , Cengage Learning, Andover;\nBaldwin, J.R., Innovation, training and success, research paper (no. 137) (1999) Statistics Canada, Analytical Studies Branch, , Ottawa;\nBaldwin, J.R., Chandler, W., Papailiadis, T., (1994) Strategies for Success: A Profile of Growing Small and Medium-Sized Enterprises in Canada, , Statistics Canada, Business and Labour Market Analysis Division, Ottawa;\nBaldwin, J.R., Gellatly, G., Gaudreault, V., (2002) Financing Innovation in New Small Firms: New Evidence from Canada, Research Paper (No. 190), , Statistics Canada, Micro-Economic Analysis Division, Ottawa;\nBaregheh, A., Rowley, J., Sambrook, S., Towards a multidisciplinary definition of innovation (2009) Management Decision, 47 (8), pp. 1323-1339;\nBarney, J.B., Firm resources and sustained competitive advantage (1991) Journal of Management, 17 (1), pp. 99-120;\nBarney, J.B., Resource-based theories of competitive advantage: a ten-year retrospective on the resource-based view (2001) Journal of Management, 27 (6), pp. 643-650;\nBohn, R.E., Measuring and managing technological knowledge (1994) Sloan Management Review, 36 (1), pp. 61-73;\nBouncken, R., Plüschke, B., Pesch, R., Kraus, S., Entrepreneurial orientation in vertical alliances: joint product innovation and learning from allies (2016) Review of Managerial Science, 10 (2), pp. 381-409;\nCamison, C., Lopez, A.V., An examination of the relationship between manufacturing flexibility and firm performance: the mediating role of innovation (2010) International Journal of Operations and Production Management, 30 (8), pp. 853-878;\nCarayannis, E.G., Provance, M., Measuring firm innovativeness: towards a composite innovation index built on firm innovative posture, propensity and performance attributes (2008) International Journal of Innovation and Regional Development, 1 (1), pp. 90-107;\nCorso, M., Martini, A., Paolucci, E., Pellegrini, L., Information and communication technologies in product innovation within SMEs – the role of product complexity (2001) Enterprise and Innovation Management Studies, 2 (1), pp. 35-48;\nDe Faria, P., Lima, F., Santos, R., Cooperation in innovation activities: the importance of partners (2010) Research Policy, 39 (8), pp. 1082-1092;\nDe Jong, J.P.J., Vermeulen, P.A.M., Determinants of product innovation in small firms: a comparison across industries (2006) International Small Business Journal: Researching Entrepreneurship, 24 (6), pp. 587-609;\nDel Canto, J.G., Gonzalez, I.S., A resource-based analysis of the factors determining a firm’s R&amp;amp;D activities (1999) Research Policy, 28 (8), pp. 891-905;\nDeSarbo, W.S., Di Benedetto, C.A., Song, M., A heterogeneous resource based view for exploring relationships between firm performance and capabilities (2007) Journal of Modelling in Management, 2 (2), pp. 103-130;\nDobni, C.B., Measuring innovation culture in organizations: the development of a generalized innovation culture construct using exploratory factor analysis (2008) European Journal of Innovation Management, 11 (4), pp. 539-559;\nDouglas, T.J., Ryman, J.A., Understanding competitive advantage in the general hospital industry: evaluating strategic competencies (2003) Strategic Management Journal, 24 (4), pp. 333-347;\nDrucker, P., (1985) Entrepreneurship and Innovation: Practice and Principles, , Harper Business, New York, NY;\nEttlie, J.E., Bridges, W.P., O’Keefe, R.D., Organization strategy and structural differences for radical versus incremental innovation (1984) Management Science, 30 (6), pp. 682-695;\nCommission recommendation of 6 May 2003 concerning the definition of micro, small and medium-sized enterprises (2003) Official Journal of the European Union, L 124/36, , https://eur-lex.europa.eu/legal-content/EN/TXT/PDF/?uri=CELEX:32003H0361&amp;amp;from=EN;\nFonseca, T., de Faria, P., Lima, F., Human capital and innovation: the importance of the optimal organizational task structure (2019) Research Policy, 48 (3), pp. 616-627;\nFreel, M.S., Patterns of innovation and skills in small firms (2005) Technovation, 25 (2), pp. 123-134;\nGalende, J., de la Fuente, J.M., Internal factors determining a firm’s innovative behaviour (2003) Research Policy, 32 (5), pp. 715-736;\nGarcia, R., Calantone, R., A critical look at technological innovation typology and innovativeness terminology: a literature review (2002) Journal of Product Innovation Management, 19 (2), pp. 110-132;\nGatignon, H., Xuereb, J.M., Strategic orientation of the firm and new product performance (1997) Journal of Marketing Research, 34 (1), pp. 77-90;\nGkypali, A., Filiou, D., Tsekouras, K., R&amp;amp;D collaborations: is diversity enhancing innovation performance? (2017) Technological Forecasting and Social Change, 118, pp. 143-152;\nGoldenberg, J., Lehmann, D.R., Mazursky, D., The idea itself and the circumstances of its emergence as predictors of new product success (2001) Management Science, 47 (1), pp. 69-84;\nGotzamani, K.D., Tsiotras, G.D., The true motives behind ISO 9000 certification: their effect on the overall certification benefits and long term contribution towards TQM (2002) International Journal of Quality and Reliability Management, 19 (2), pp. 151-169;\nHadjimanolis, A., A resource-based view of innovativeness in small firms (2000) Technology Analysis and Strategic Management, 12 (2), pp. 263-281;\nHall, B.H., Lotti, F., Mairesse, J., Innovation and productivity in SMEs: empirical evidence for Italy (2009) Small Business Economics, 33 (1), pp. 13-33;\nHaro, M.R.D., Opazo-Basáez, M., Aranda, D.A., IT implementation and customer results: the mediating role of the competitive priorities achieved by the firm (2019) International Journal of Business Environment, 10 (4), pp. 329-345;\nHuiban, J.P., Bouhsina, Z., Innovation and quality if the labor factor: an empirical investigation in the french food industry (1998) Small Business Economics, 10 (4), pp. 389-400;\nHultink, E.J., Hart, S., Robben, H., Griffin, A., Launch decisions and new product success: an empirical comparison of consumer and industrial products (2000) Journal of Product Innovation Management, 17 (1), pp. 5-23;\nIdota, H., Bunno, T., Tsuji, M., Impact of ICT on innovation: the case of Japanese SMEs (2020) Disruptive Technology: Concepts, Methodologies, Tools, and Applications, pp. 1624-1651. , Khosrow-Pour, M. (ed.), IGI Global, global release;\nIrwin, J., Hoffman, J., Lamont, B., The effect of the acquisition of technological innovations on organizational performance: a resource-based view (1998) Journal of Engineering and Technology Management, 15 (1), pp. 25-54;\nJohnson, J., Baldwin, J.R., Hinchley, C., (1997) Successful Entrants: Creating the Capacity for Survival and Growth, Catalogue No, pp. 61-524. , Statistics Canada, Analytical Studies Branch, Ottawa;\nKessler, E.H., Chakrabarti, A.K., Speeding up the pace of new product development (1999) Journal of Product Innovation Management, 16 (3), pp. 231-247;\nKim, S.E., Chang, G.W., An empirical analysis of innovativeness in government: findings and implications (2009) International Review of Administrative Sciences, 75 (2), pp. 293-310;\nKimberly, J.R., Managerial innovation (1981) Handbook of Organizational Design, pp. 84-104. , Nystrom, P.C. and Starbuck, W.H.,(Eds), Oxford University Press, New York, NY;\nKostopoulos, K.C., Spanos, Y.E., Prastacos, G.P., The resource-based view of the firm and innovation: identification of critical linkages (2002) The 2nd European Academy of Management Conference, , EURAM, Stockholm, Sweden;\nLafuente, E., Leiva, J.C., Moreno-Gómez, J., Szerb, L., A non-parametric analysis of competitiveness efficiency: the relevance of firm size and the configuration of competitive pillars (2019) BRQ Business Research Quarterly;\nLafuente, E., Szerb, L., Rideg, A., A system dynamics approach for assessing business competitiveness (2020) Journal of Small Business and Enterprise Development;\nLe Roy, F., Robert, M., Lasch, F., Choosing the best partner for product innovation: talking to the enemy or to a friend? (2016) International Studies of Management and Organization, 46 (2-3), pp. 136-158;\nLederer, M., Schott, P., Huber, S., Kurz, M., Strategic business process analysis: a procedure model to align business strategy with business process analysis methods (2013) International Conference on Subject-Oriented Business Process Management, pp. 247-263. , Fischer, H. and Schneeberger J., and,(Eds), Springer, Berlin, Heidelberg;\nLee, C., Lee, K., Pennings, J.M., Internal capabilities, external networks, and performance: a study on technology-based ventures (2001) Strategic Management Journal, 22 (6-7), pp. 615-640;\nLifchus, I.M., Standards and innovation: the hidden synergy (1986) Telecommunications and Equity: Policy Research Issues, pp. 179-184. , Miller, J. (Ed.), Elsevier, Amsterdam, New York, NY;\nLove, J.H., Roper, S., SME innovation, exporting and growth: a review of existing evidence (2015) International Small Business Journal: Researching Entrepreneurship, 33 (1), pp. 28-48;\nLumpkin, G.T., Dess, G.G., Clarifying the entrepreneurial orientation construct and linking it to performance (1996) Academy of Management Review, 21 (1), pp. 135-172;\nManders, B., de Vries, H.J., Blind, K., ISO 9001 and product innovation: a literature review and research framework (2016) Technovation, 48-49, pp. 41-55;\nMarcati, A., Guido, G., Peluso, A.M., The role of SME entrepreneurs’ innovativeness and personality in the adoption of innovations (2008) Research Policy, 37 (9), pp. 1579-1590;\nMartins, E.C., Terblanche, F., Building organizational culture that stimulates creativity and innovation (2003) European Journal of Innovation Management, 6 (1), pp. 64-74;\nMenguc, B., Auh, S., Yannopoulos, P., Customer and supplier involvement in design: the moderating role of incremental and radical innovation capability (2014) Journal of Product Innovation Management, 31 (2), pp. 313-328;\nMitchell, V.L., Zmud, R.W., The effects of coupling IT and work process strategies in redesign projects (1999) Organization Science, 10 (4), pp. 424-438;\nMostaghel, R., Oghazi, P., Patel, P.C., Parida, V., Hultman, M., Marketing and supply chain coordination and intelligence quality: a product innovation performance perspective (2019) Journal of Business Research, 101, pp. 597-606;\nMyers, S., Marquis, D.G., (1969) Successful Industrial Innovations: A Study of Factors Underlying Innovation in Selected Firms, , National Science Foundation, Washington, DC;\nNaveh, E., Erez, M., Innovation and attention to detail in the quality improvement paradigm (2004) Management Science, 50 (11), pp. 1576-1586;\nNewbert, S.L., Empirical research on the resource-based view of the firm: an assessment and suggestions for future research (2007) Strategic Management Journal, 28 (2), pp. 121-146;\nNewbert, S.L., Value, rareness, competitive advantage, and performance: a conceptual-level empirical investigation of the resource-based view of the firm (2008) Strategic Management Journal, 29 (7), pp. 745-768;\nNooteboom, B., Innovation and diffusion in small firms: theory and evidence (1994) Small Business Economics, 6 (5), pp. 327-347;\nParida, V., Oghazi, P., Cedergren, S., A study of how ICT capabilities can influence dynamic capabilities (2016) Journal of Enterprise Information Management, 29 (2), pp. 179-201;\nParthasarthy, R., Hammond, J., Product innovation input and outcome: moderating effects of the innovation process (2002) Journal of Engineering and Technology Management, 19 (1), pp. 75-91;\nPekovic, S., Galia, F., From quality to innovation: evidence from two french employer surveys (2009) Technovation, 29 (12), pp. 829-842;\nPenrose, E.T., (1959) The Theory of the Growth of the Firm, , John Wiley and Sons, New York, NY;\nPeteraf, M.A., The cornerstones of competitive advantage: a resource-based view (1993) Strategic Management Journal, 14 (3), pp. 179-192;\nPillai, R., Meindl, J.R., Context and charisma: a ‘meso’ level examination of the relationship of organic structure, collectivism, and crisis to charismatic leadership (1998) Journal of Management, 24 (5), pp. 643-671;\nPisano, G.P., Knowledge, integration, and the locus of learning: an empirical analysis of process development (1994) Strategic Management Journal, 15 (S1), pp. 85-100;\nPrahalad, C.K., Hamel, G., The core competence of the corporation (1990) Harvard Business Review, 68 (3), pp. 79-91;\nPriem, R., Butler, J., Is the resource-based ‘view’ a useful perspective for strategic management research? (2001) Academy of Management Review, 26 (1), pp. 22-40;\nRaymond, L., St-Pierre, J., R&amp;amp;D as a determinant of innovation in manufacturing SMEs: an attempt at empirical clarification (2010) Technovation, 30 (1), pp. 48-56;\nRobbins, S.P., Organizational behavior: concepts (1996) Controversies, Applications, , 7th ed., Prentice-Hall, Englewood Cliffs, NJ;\nRomijn, H., Albaladejo, M., Determinants of innovation capability in small electronics and software firms in southeast England (2002) Research Policy, 31 (7), pp. 1053-1067;\nRosenbusch, N., Brinckmann, J., Bausch, A., Is innovation always beneficial? A meta-analysis of the relationship between innovation and performance in SMEs (2011) Journal of Business Venturing, 26 (4), pp. 441-457;\nSchumpeter, J.A., (1934) The Theory of Economic Development: An Inquiry into Profits, Capital, Credit, Interest and the Business Cycle, , Harvard University Press, Cambridge, MA;\nSchumpeter, J.A., (1943) Capitalism, Socialism and Democracy, , Allen and Unwin, London;\nSkilton, P.F., Dooley, K., Technological knowledge maturity, innovation and productivity (2002) International Journal of Operations and Production Management, 22 (8), pp. 887-901;\nSong, X.M., Parry, M.E., What separates Japanese new product winners from losers (1996) Journal of Product Innovation Management, 13 (5), pp. 422-439;\nSong, X.M., Parry, M.E., The determinants of Japanese new product success (1997) Journal of Marketing Research, 34 (1), pp. 64-76;\nSong, X.M., Souder, W.E., Dyer, B., A causal model of the impact of skills, synergy, and design sensitivity on new product performance (1997) Journal of Product Innovation Management, 14 (2), pp. 88-101;\nTatikonda, M.V., Montoya-Weiss, M.M., Integrating operations and marketing perspectives of product innovation: the influence of organizational process factors and capabilities on development performance (2001) Management Science, 47 (1), pp. 151-172;\nTeece, D.J., Pisano, G., Shuen, A., Dynamic capabilities and strategic management (1997) Strategic Management Journal, 18 (7), pp. 509-533;\nTidd, J., Bessant, J., Pavitt, K., (1997) Managing Innovation, , Wiley, Chichester;\nVan de Ven, A.H., Rogers, E.M., Innovations and organizations – critical perspectives (1988) Communication Research, 15 (5), pp. 632-651;\nVaona, A., Pianta, M., Firm size and innovation in European manufacturing (2008) Small Business Economics, 30 (3), pp. 283-299;\nVossen, R.W., Relative strengths and weaknesses of small firms in innovation (1998) International Small Business Journal: Researching Entrepreneurship, 16 (3), pp. 88-94;\nWernerfelt, B., A resource-based view of the firm (1984) Strategic Management Journal, 5 (2), pp. 171-180;\nWest, M.A., Farr, J.L., Innovation at work (1990) Innovation and Creativity at Work: Psychological and Organizational Strategies, pp. 3-13. , West, M.A. and Farr, J.L. and,(Eds.), Wiley, Chichester;\nWheelwright, S.C., Clark, K.B., Revolutionizing product development – quantum leapsin speed (1992) Efficiency, and Quality, , The Free Press, New York, NY;\nWind, Y.J., Marketing as an engine of business growth: a cross-functional perspective (2005) Journal of Business Research, 58 (7), pp. 863-873;\nWinship, C., Mare, D.R., Regression models with ordinal variables (1984) American Sociological Review, 49 (4), pp. 512-525","page":"513-541","publisher":"Emerald Group Holdings Ltd.","publisher-place":"Department of Finance and Accounting, Faculty of Business and Economics, University of Pécs, Pécs, Hungary","title":"Resource-based view of innovation activity in SMEs: an empirical analysis based on the global competitiveness project","type":"article-journal","volume":"31"},"uris":["http://www.mendeley.com/documents/?uuid=1205a285-a754-4244-906b-d718d7954c5a"]}],"mendeley":{"formattedCitation":"(Lukovszki et al., 2020)","manualFormatting":"(Lukovszki et al., 2020).","plainTextFormattedCitation":"(Lukovszki et al., 2020)","previouslyFormattedCitation":"(Lukovszki et al., 2020)"},"properties":{"noteIndex":0},"schema":"https://github.com/citation-style-language/schema/raw/master/csl-citation.json"}</w:instrText>
      </w:r>
      <w:r w:rsidR="00260D68">
        <w:rPr>
          <w:rFonts w:ascii="Times New Roman" w:hAnsi="Times New Roman" w:cs="Times New Roman"/>
          <w:sz w:val="24"/>
          <w:szCs w:val="24"/>
        </w:rPr>
        <w:fldChar w:fldCharType="separate"/>
      </w:r>
      <w:r w:rsidR="00260D68" w:rsidRPr="00BB2699">
        <w:rPr>
          <w:rFonts w:ascii="Times New Roman" w:hAnsi="Times New Roman" w:cs="Times New Roman"/>
          <w:noProof/>
          <w:sz w:val="24"/>
          <w:szCs w:val="24"/>
        </w:rPr>
        <w:t>(Lukovszki et al., 2020).</w:t>
      </w:r>
      <w:r w:rsidR="00260D68">
        <w:rPr>
          <w:rFonts w:ascii="Times New Roman" w:hAnsi="Times New Roman" w:cs="Times New Roman"/>
          <w:sz w:val="24"/>
          <w:szCs w:val="24"/>
        </w:rPr>
        <w:fldChar w:fldCharType="end"/>
      </w:r>
      <w:r w:rsidR="00260D68">
        <w:rPr>
          <w:rFonts w:ascii="Times New Roman" w:hAnsi="Times New Roman" w:cs="Times New Roman"/>
          <w:sz w:val="24"/>
          <w:szCs w:val="24"/>
        </w:rPr>
        <w:t xml:space="preserve"> </w:t>
      </w:r>
      <w:r w:rsidR="0039244B">
        <w:rPr>
          <w:rFonts w:ascii="Times New Roman" w:hAnsi="Times New Roman" w:cs="Times New Roman"/>
          <w:sz w:val="24"/>
          <w:szCs w:val="24"/>
        </w:rPr>
        <w:t xml:space="preserve">The execution of strategic management includes the Incoterm selection program because it necessitates managerial choices and activities that affect the company's performance over the long term </w:t>
      </w:r>
      <w:r w:rsidR="00260D68">
        <w:rPr>
          <w:rFonts w:ascii="Times New Roman" w:hAnsi="Times New Roman" w:cs="Times New Roman"/>
          <w:sz w:val="24"/>
          <w:szCs w:val="24"/>
        </w:rPr>
        <w:fldChar w:fldCharType="begin" w:fldLock="1"/>
      </w:r>
      <w:r w:rsidR="000642AC">
        <w:rPr>
          <w:rFonts w:ascii="Times New Roman" w:hAnsi="Times New Roman" w:cs="Times New Roman"/>
          <w:sz w:val="24"/>
          <w:szCs w:val="24"/>
        </w:rPr>
        <w:instrText>ADDIN CSL_CITATION {"citationItems":[{"id":"ITEM-1","itemData":{"author":[{"dropping-particle":"","family":"Wheelen TL","given":"JD.Hunger","non-dropping-particle":"","parse-names":false,"suffix":""}],"edition":"Fifth Edit","id":"ITEM-1","issued":{"date-parts":[["2011"]]},"publisher":"Prentice Hall, One Lake Street, Upper Saddle River, New Jersey 07458","title":"Essentials of strategic management","type":"book"},"uris":["http://www.mendeley.com/documents/?uuid=0ec97f36-8c14-4f94-ab87-f3058dec3e76"]}],"mendeley":{"formattedCitation":"(Wheelen TL, 2011)","plainTextFormattedCitation":"(Wheelen TL, 2011)","previouslyFormattedCitation":"(Wheelen TL, 2011)"},"properties":{"noteIndex":0},"schema":"https://github.com/citation-style-language/schema/raw/master/csl-citation.json"}</w:instrText>
      </w:r>
      <w:r w:rsidR="00260D68">
        <w:rPr>
          <w:rFonts w:ascii="Times New Roman" w:hAnsi="Times New Roman" w:cs="Times New Roman"/>
          <w:sz w:val="24"/>
          <w:szCs w:val="24"/>
        </w:rPr>
        <w:fldChar w:fldCharType="separate"/>
      </w:r>
      <w:r w:rsidR="00260D68" w:rsidRPr="00260D68">
        <w:rPr>
          <w:rFonts w:ascii="Times New Roman" w:hAnsi="Times New Roman" w:cs="Times New Roman"/>
          <w:noProof/>
          <w:sz w:val="24"/>
          <w:szCs w:val="24"/>
        </w:rPr>
        <w:t>(Wheelen TL, 2011)</w:t>
      </w:r>
      <w:r w:rsidR="00260D68">
        <w:rPr>
          <w:rFonts w:ascii="Times New Roman" w:hAnsi="Times New Roman" w:cs="Times New Roman"/>
          <w:sz w:val="24"/>
          <w:szCs w:val="24"/>
        </w:rPr>
        <w:fldChar w:fldCharType="end"/>
      </w:r>
      <w:r w:rsidR="00404336">
        <w:rPr>
          <w:rFonts w:ascii="Times New Roman" w:hAnsi="Times New Roman" w:cs="Times New Roman"/>
          <w:sz w:val="24"/>
          <w:szCs w:val="24"/>
        </w:rPr>
        <w:t xml:space="preserve">. </w:t>
      </w:r>
    </w:p>
    <w:p w14:paraId="4FBA02DE" w14:textId="73A9F010" w:rsidR="00404336" w:rsidRPr="00404336" w:rsidRDefault="00404336" w:rsidP="00267D46">
      <w:pPr>
        <w:tabs>
          <w:tab w:val="left" w:pos="1134"/>
        </w:tabs>
        <w:jc w:val="both"/>
        <w:rPr>
          <w:rStyle w:val="rynqvb"/>
          <w:rFonts w:ascii="Times New Roman" w:hAnsi="Times New Roman" w:cs="Times New Roman"/>
          <w:sz w:val="24"/>
          <w:szCs w:val="24"/>
          <w:lang w:val="en"/>
        </w:rPr>
      </w:pPr>
      <w:r w:rsidRPr="00404336">
        <w:rPr>
          <w:rStyle w:val="rynqvb"/>
          <w:rFonts w:ascii="Times New Roman" w:hAnsi="Times New Roman" w:cs="Times New Roman"/>
          <w:sz w:val="24"/>
          <w:szCs w:val="24"/>
          <w:lang w:val="en"/>
        </w:rPr>
        <w:t>Companies can effectively reduce logistics costs and control risks associated with delivering goods by using Incoterms management. Companies can generate better results by lowering operating risks and offering more affordable prices by implementing efficient cost and risk management. Companies can improve operational efficiency by using the appropriate Incoterms. Companies can have more control over the shipping process and strengthen their logistics operations by employing Incoterms like Ex Works (EXW) or Free Carrier (FCA). Companies may enhance production and cut expenses with higher operational efficiency, offering them a competitive price and delivery.</w:t>
      </w:r>
      <w:r>
        <w:rPr>
          <w:rStyle w:val="rynqvb"/>
          <w:rFonts w:ascii="Times New Roman" w:hAnsi="Times New Roman" w:cs="Times New Roman"/>
          <w:sz w:val="24"/>
          <w:szCs w:val="24"/>
          <w:lang w:val="en"/>
        </w:rPr>
        <w:t xml:space="preserve"> Companies </w:t>
      </w:r>
      <w:r w:rsidR="00D93CA8">
        <w:rPr>
          <w:rStyle w:val="rynqvb"/>
          <w:rFonts w:ascii="Times New Roman" w:hAnsi="Times New Roman" w:cs="Times New Roman"/>
          <w:sz w:val="24"/>
          <w:szCs w:val="24"/>
          <w:lang w:val="en"/>
        </w:rPr>
        <w:t>can also</w:t>
      </w:r>
      <w:r>
        <w:rPr>
          <w:rStyle w:val="rynqvb"/>
          <w:rFonts w:ascii="Times New Roman" w:hAnsi="Times New Roman" w:cs="Times New Roman"/>
          <w:sz w:val="24"/>
          <w:szCs w:val="24"/>
          <w:lang w:val="en"/>
        </w:rPr>
        <w:t xml:space="preserve"> determine the ideal Incoterms</w:t>
      </w:r>
      <w:r w:rsidR="00D93CA8">
        <w:rPr>
          <w:rStyle w:val="rynqvb"/>
          <w:rFonts w:ascii="Times New Roman" w:hAnsi="Times New Roman" w:cs="Times New Roman"/>
          <w:sz w:val="24"/>
          <w:szCs w:val="24"/>
          <w:lang w:val="en"/>
        </w:rPr>
        <w:t>, which</w:t>
      </w:r>
      <w:r>
        <w:rPr>
          <w:rStyle w:val="rynqvb"/>
          <w:rFonts w:ascii="Times New Roman" w:hAnsi="Times New Roman" w:cs="Times New Roman"/>
          <w:sz w:val="24"/>
          <w:szCs w:val="24"/>
          <w:lang w:val="en"/>
        </w:rPr>
        <w:t xml:space="preserve"> enables businesses to deliver better customer service by ensuring the availability of items, giving accurate shipping information, and reducing delivery mistakes and delays. Companies can gain a competitive advantage by gaining the trust of their customers and raising customer satisfaction by offering outstanding customer service.</w:t>
      </w:r>
    </w:p>
    <w:p w14:paraId="2E0CCEE6" w14:textId="77777777" w:rsidR="00720032" w:rsidRPr="009A35DB" w:rsidRDefault="00720032" w:rsidP="00267D46">
      <w:pPr>
        <w:tabs>
          <w:tab w:val="left" w:pos="1134"/>
        </w:tabs>
        <w:jc w:val="both"/>
        <w:rPr>
          <w:rFonts w:ascii="Times New Roman" w:hAnsi="Times New Roman" w:cs="Times New Roman"/>
          <w:i/>
          <w:iCs/>
          <w:sz w:val="24"/>
          <w:szCs w:val="24"/>
        </w:rPr>
      </w:pPr>
      <w:r w:rsidRPr="009A35DB">
        <w:rPr>
          <w:rFonts w:ascii="Times New Roman" w:hAnsi="Times New Roman" w:cs="Times New Roman"/>
          <w:i/>
          <w:iCs/>
          <w:sz w:val="24"/>
          <w:szCs w:val="24"/>
        </w:rPr>
        <w:t xml:space="preserve">The </w:t>
      </w:r>
      <w:r w:rsidR="007A4DE7">
        <w:rPr>
          <w:rFonts w:ascii="Times New Roman" w:hAnsi="Times New Roman" w:cs="Times New Roman"/>
          <w:i/>
          <w:iCs/>
          <w:sz w:val="24"/>
          <w:szCs w:val="24"/>
        </w:rPr>
        <w:t>E</w:t>
      </w:r>
      <w:r w:rsidRPr="009A35DB">
        <w:rPr>
          <w:rFonts w:ascii="Times New Roman" w:hAnsi="Times New Roman" w:cs="Times New Roman"/>
          <w:i/>
          <w:iCs/>
          <w:sz w:val="24"/>
          <w:szCs w:val="24"/>
        </w:rPr>
        <w:t xml:space="preserve">ffect of </w:t>
      </w:r>
      <w:r w:rsidR="0039244B">
        <w:rPr>
          <w:rFonts w:ascii="Times New Roman" w:hAnsi="Times New Roman" w:cs="Times New Roman"/>
          <w:i/>
          <w:iCs/>
          <w:sz w:val="24"/>
          <w:szCs w:val="24"/>
        </w:rPr>
        <w:t>R</w:t>
      </w:r>
      <w:r w:rsidRPr="009A35DB">
        <w:rPr>
          <w:rFonts w:ascii="Times New Roman" w:hAnsi="Times New Roman" w:cs="Times New Roman"/>
          <w:i/>
          <w:iCs/>
          <w:sz w:val="24"/>
          <w:szCs w:val="24"/>
        </w:rPr>
        <w:t xml:space="preserve">elational </w:t>
      </w:r>
      <w:r w:rsidR="0039244B">
        <w:rPr>
          <w:rFonts w:ascii="Times New Roman" w:hAnsi="Times New Roman" w:cs="Times New Roman"/>
          <w:i/>
          <w:iCs/>
          <w:sz w:val="24"/>
          <w:szCs w:val="24"/>
        </w:rPr>
        <w:t>R</w:t>
      </w:r>
      <w:r w:rsidRPr="009A35DB">
        <w:rPr>
          <w:rFonts w:ascii="Times New Roman" w:hAnsi="Times New Roman" w:cs="Times New Roman"/>
          <w:i/>
          <w:iCs/>
          <w:sz w:val="24"/>
          <w:szCs w:val="24"/>
        </w:rPr>
        <w:t xml:space="preserve">esources on </w:t>
      </w:r>
      <w:r w:rsidR="0039244B">
        <w:rPr>
          <w:rFonts w:ascii="Times New Roman" w:hAnsi="Times New Roman" w:cs="Times New Roman"/>
          <w:i/>
          <w:iCs/>
          <w:sz w:val="24"/>
          <w:szCs w:val="24"/>
        </w:rPr>
        <w:t>C</w:t>
      </w:r>
      <w:r w:rsidRPr="009A35DB">
        <w:rPr>
          <w:rFonts w:ascii="Times New Roman" w:hAnsi="Times New Roman" w:cs="Times New Roman"/>
          <w:i/>
          <w:iCs/>
          <w:sz w:val="24"/>
          <w:szCs w:val="24"/>
        </w:rPr>
        <w:t xml:space="preserve">ompetitive </w:t>
      </w:r>
      <w:r w:rsidR="0039244B">
        <w:rPr>
          <w:rFonts w:ascii="Times New Roman" w:hAnsi="Times New Roman" w:cs="Times New Roman"/>
          <w:i/>
          <w:iCs/>
          <w:sz w:val="24"/>
          <w:szCs w:val="24"/>
        </w:rPr>
        <w:t>A</w:t>
      </w:r>
      <w:r w:rsidRPr="009A35DB">
        <w:rPr>
          <w:rFonts w:ascii="Times New Roman" w:hAnsi="Times New Roman" w:cs="Times New Roman"/>
          <w:i/>
          <w:iCs/>
          <w:sz w:val="24"/>
          <w:szCs w:val="24"/>
        </w:rPr>
        <w:t>dvantage</w:t>
      </w:r>
    </w:p>
    <w:p w14:paraId="3C6A15A3" w14:textId="7DADBFDA" w:rsidR="00E66B7A" w:rsidRDefault="00E66B7A" w:rsidP="00E21B32">
      <w:pPr>
        <w:tabs>
          <w:tab w:val="left" w:pos="1134"/>
        </w:tabs>
        <w:jc w:val="both"/>
        <w:rPr>
          <w:rStyle w:val="rynqvb"/>
          <w:rFonts w:ascii="Times New Roman" w:hAnsi="Times New Roman" w:cs="Times New Roman"/>
          <w:sz w:val="24"/>
          <w:szCs w:val="24"/>
        </w:rPr>
      </w:pPr>
      <w:r>
        <w:rPr>
          <w:rFonts w:ascii="Times New Roman" w:hAnsi="Times New Roman" w:cs="Times New Roman"/>
          <w:sz w:val="24"/>
          <w:szCs w:val="24"/>
        </w:rPr>
        <w:t xml:space="preserve">Based on the data processing that has been carried out, </w:t>
      </w:r>
      <w:r w:rsidR="007A4DE7">
        <w:rPr>
          <w:rFonts w:ascii="Times New Roman" w:hAnsi="Times New Roman" w:cs="Times New Roman"/>
          <w:sz w:val="24"/>
          <w:szCs w:val="24"/>
        </w:rPr>
        <w:t>the positive influence and significan</w:t>
      </w:r>
      <w:r w:rsidR="00C80A45">
        <w:rPr>
          <w:rFonts w:ascii="Times New Roman" w:hAnsi="Times New Roman" w:cs="Times New Roman"/>
          <w:sz w:val="24"/>
          <w:szCs w:val="24"/>
        </w:rPr>
        <w:t>ce</w:t>
      </w:r>
      <w:r w:rsidR="007A4DE7">
        <w:rPr>
          <w:rFonts w:ascii="Times New Roman" w:hAnsi="Times New Roman" w:cs="Times New Roman"/>
          <w:sz w:val="24"/>
          <w:szCs w:val="24"/>
        </w:rPr>
        <w:t xml:space="preserve"> </w:t>
      </w:r>
      <w:r w:rsidR="00C80A45">
        <w:rPr>
          <w:rFonts w:ascii="Times New Roman" w:hAnsi="Times New Roman" w:cs="Times New Roman"/>
          <w:sz w:val="24"/>
          <w:szCs w:val="24"/>
        </w:rPr>
        <w:t xml:space="preserve">of </w:t>
      </w:r>
      <w:r w:rsidR="007A4DE7">
        <w:rPr>
          <w:rFonts w:ascii="Times New Roman" w:hAnsi="Times New Roman" w:cs="Times New Roman"/>
          <w:sz w:val="24"/>
          <w:szCs w:val="24"/>
        </w:rPr>
        <w:t>relational resources can be seen</w:t>
      </w:r>
      <w:r>
        <w:rPr>
          <w:rFonts w:ascii="Times New Roman" w:hAnsi="Times New Roman" w:cs="Times New Roman"/>
          <w:sz w:val="24"/>
          <w:szCs w:val="24"/>
        </w:rPr>
        <w:t xml:space="preserve"> on the competitive advantage of Freight Forwarder companies. </w:t>
      </w:r>
      <w:r w:rsidR="00682534">
        <w:rPr>
          <w:rFonts w:ascii="Times New Roman" w:hAnsi="Times New Roman" w:cs="Times New Roman"/>
          <w:sz w:val="24"/>
          <w:szCs w:val="24"/>
        </w:rPr>
        <w:t>Furthermore, these outcomes a</w:t>
      </w:r>
      <w:r w:rsidR="009323DF">
        <w:rPr>
          <w:rFonts w:ascii="Times New Roman" w:hAnsi="Times New Roman" w:cs="Times New Roman"/>
          <w:sz w:val="24"/>
          <w:szCs w:val="24"/>
        </w:rPr>
        <w:t>lign</w:t>
      </w:r>
      <w:r w:rsidR="00682534">
        <w:rPr>
          <w:rFonts w:ascii="Times New Roman" w:hAnsi="Times New Roman" w:cs="Times New Roman"/>
          <w:sz w:val="24"/>
          <w:szCs w:val="24"/>
        </w:rPr>
        <w:t xml:space="preserve"> with </w:t>
      </w:r>
      <w:r w:rsidR="00C80A45">
        <w:rPr>
          <w:rFonts w:ascii="Times New Roman" w:hAnsi="Times New Roman" w:cs="Times New Roman"/>
          <w:sz w:val="24"/>
          <w:szCs w:val="24"/>
        </w:rPr>
        <w:t>Wong and Karia's (2010) and Ziolkowska's (2014) studies</w:t>
      </w:r>
      <w:r w:rsidR="004B274B">
        <w:rPr>
          <w:rFonts w:ascii="Times New Roman" w:hAnsi="Times New Roman" w:cs="Times New Roman"/>
          <w:sz w:val="24"/>
          <w:szCs w:val="24"/>
        </w:rPr>
        <w:t xml:space="preserve">. </w:t>
      </w:r>
      <w:r>
        <w:rPr>
          <w:rFonts w:ascii="Times New Roman" w:hAnsi="Times New Roman" w:cs="Times New Roman"/>
          <w:sz w:val="24"/>
          <w:szCs w:val="24"/>
        </w:rPr>
        <w:t xml:space="preserve">Freight forwarder companies get their competitive advantage </w:t>
      </w:r>
      <w:r w:rsidR="00AC506E">
        <w:rPr>
          <w:rFonts w:ascii="Times New Roman" w:hAnsi="Times New Roman" w:cs="Times New Roman"/>
          <w:sz w:val="24"/>
          <w:szCs w:val="24"/>
        </w:rPr>
        <w:t>through</w:t>
      </w:r>
      <w:r>
        <w:rPr>
          <w:rFonts w:ascii="Times New Roman" w:hAnsi="Times New Roman" w:cs="Times New Roman"/>
          <w:sz w:val="24"/>
          <w:szCs w:val="24"/>
        </w:rPr>
        <w:t xml:space="preserve"> collaborati</w:t>
      </w:r>
      <w:r w:rsidR="0039244B">
        <w:rPr>
          <w:rFonts w:ascii="Times New Roman" w:hAnsi="Times New Roman" w:cs="Times New Roman"/>
          <w:sz w:val="24"/>
          <w:szCs w:val="24"/>
        </w:rPr>
        <w:t>on</w:t>
      </w:r>
      <w:r>
        <w:rPr>
          <w:rFonts w:ascii="Times New Roman" w:hAnsi="Times New Roman" w:cs="Times New Roman"/>
          <w:sz w:val="24"/>
          <w:szCs w:val="24"/>
        </w:rPr>
        <w:t xml:space="preserve">, </w:t>
      </w:r>
      <w:r w:rsidR="0039244B">
        <w:rPr>
          <w:rFonts w:ascii="Times New Roman" w:hAnsi="Times New Roman" w:cs="Times New Roman"/>
          <w:sz w:val="24"/>
          <w:szCs w:val="24"/>
        </w:rPr>
        <w:t>knowledge sharing</w:t>
      </w:r>
      <w:r w:rsidR="007A4DE7">
        <w:rPr>
          <w:rFonts w:ascii="Times New Roman" w:hAnsi="Times New Roman" w:cs="Times New Roman"/>
          <w:sz w:val="24"/>
          <w:szCs w:val="24"/>
        </w:rPr>
        <w:t>,</w:t>
      </w:r>
      <w:r>
        <w:rPr>
          <w:rFonts w:ascii="Times New Roman" w:hAnsi="Times New Roman" w:cs="Times New Roman"/>
          <w:sz w:val="24"/>
          <w:szCs w:val="24"/>
        </w:rPr>
        <w:t xml:space="preserve"> and having good staff in business activities. </w:t>
      </w:r>
      <w:r w:rsidR="007A3076">
        <w:rPr>
          <w:rFonts w:ascii="Times New Roman" w:hAnsi="Times New Roman" w:cs="Times New Roman"/>
          <w:sz w:val="24"/>
          <w:szCs w:val="24"/>
        </w:rPr>
        <w:t xml:space="preserve">There are four key areas where businesses could get an advantage over one another: assets </w:t>
      </w:r>
      <w:r w:rsidR="00BF3EEA">
        <w:rPr>
          <w:rFonts w:ascii="Times New Roman" w:hAnsi="Times New Roman" w:cs="Times New Roman"/>
          <w:sz w:val="24"/>
          <w:szCs w:val="24"/>
        </w:rPr>
        <w:t>unique</w:t>
      </w:r>
      <w:r w:rsidR="007A3076">
        <w:rPr>
          <w:rFonts w:ascii="Times New Roman" w:hAnsi="Times New Roman" w:cs="Times New Roman"/>
          <w:sz w:val="24"/>
          <w:szCs w:val="24"/>
        </w:rPr>
        <w:t xml:space="preserve"> to relationships, knowledge-sharing procedures, complementing tools and skills, and efficient governance </w:t>
      </w:r>
      <w:r w:rsidR="007A4DE7">
        <w:rPr>
          <w:rStyle w:val="rynqvb"/>
          <w:rFonts w:ascii="Times New Roman" w:hAnsi="Times New Roman" w:cs="Times New Roman"/>
        </w:rPr>
        <w:fldChar w:fldCharType="begin" w:fldLock="1"/>
      </w:r>
      <w:r w:rsidR="00D21932">
        <w:rPr>
          <w:rStyle w:val="rynqvb"/>
          <w:rFonts w:ascii="Times New Roman" w:hAnsi="Times New Roman" w:cs="Times New Roman"/>
        </w:rPr>
        <w:instrText>ADDIN CSL_CITATION {"citationItems":[{"id":"ITEM-1","itemData":{"DOI":"10.1007/978-3-031-08093-7_50","ISBN":"23673370 (ISSN); 9783031080920 (ISBN)","abstract":"Nowadays, valuable, rare, imperfectly imitable, and non-substitutable (VRIN) resource that is essential for a firm to survive in a turbulent environment might reside inside an alliance. A collaboration that benefits all alliance members is an alternative strategy, where alliance members will be able to use a relational resource, without any need to invest or acquire it. Utilization of relational resource by alliance members can create a relational rent, a supernormal profit that can be enjoyed by alliance members and will not be achieved by a firm individually. Supply chain collaboration ensures a stable supply for a firm as well as lower transaction cost. Supply chain collaboration also increases the ability of the firm to sense and respond rapidly, properly, and efficiently to environmental change, which means that supply chain collaboration promotes organizational agility. An agile firm will be able to reconfigure owned resources and combined them with a relational resource that potentially results on the ability to develop products that fit the market and increase revenue and at the end may increase relational rent. Our literature review finds that supply chain collaboration has a positive effect on relational rent, both directly and through the development of organizational agility. © 2023, The Author(s), under exclusive license to Springer Nature Switzerland AG.","author":[{"dropping-particle":"","family":"Tisnasasmita","given":"B J","non-dropping-particle":"","parse-names":false,"suffix":""},{"dropping-particle":"","family":"Muafi","given":"M","non-dropping-particle":"","parse-names":false,"suffix":""},{"dropping-particle":"","family":"Isfianadewi","given":"D","non-dropping-particle":"","parse-names":false,"suffix":""},{"dropping-particle":"","family":"Prajogo","given":"W","non-dropping-particle":"","parse-names":false,"suffix":""}],"container-title":"International Conference on Business and Technology,  ICBT 2021","editor":[{"dropping-particle":"","family":"B.","given":"Alareeni","non-dropping-particle":"","parse-names":false,"suffix":""},{"dropping-particle":"","family":"A.","given":"Hamdan","non-dropping-particle":"","parse-names":false,"suffix":""}],"id":"ITEM-1","issued":{"date-parts":[["2023"]]},"language":"English","note":"Conference code: 281539\n\nExport Date: 3 June 2023\n\nCorrespondence Address: Muafi, M.; Department of Management, Indonesia; email: muafi@uii.ac.id\n\nReferences: Al-Omoush, K.S., Simón-Moya, V., Sendra-García, J., The impact of social capital and collaborative knowledge creation on e-business proactiveness and organizational agility in responding to the COVID-19 crisis (2020) J. Innov. Knowl., 5 (4), pp. 279-288. , https://doi.org/10.1016/j.jik.2020.10.002; \nAshrafi, A., Ravasan, A.Z., Trkman, P., Afshari, S., The role of business analytics capabilities in bolstering firms’ agility and performance (2019) Int. J. Inf. Manage., 47, pp. 1-15. , https://doi.org/10.1016/j.ijinfomgt.2018.12.005;\nBaškarada, S., Koronios, A., The 5S organizational agility framework: A dynamic capabilities perspective (2018) Int. J. Organ. Anal., 26 (2), pp. 331-342. , https://doi.org/10.1108/IJOA-05-2017-1163;\nChi, M., Huang, R., George, J.F., Collaboration in demand-driven supply chain: Based on a perspective of governance and IT-business strategic alignment (2020) Int. J. Inf. Manage., 52. , https://doi.org/10.1016/j.ijinfomgt.2019.102062;\nDubey, R., Altay, N., Gunasekaran, A., Blome, C., Papadopoulos, T., Childe, S.J., Supply chain agility, adaptability and alignment: Empirical evidence from the Indian auto components industry (2018) Int. J. Oper. Prod. Manag, 29 (1), pp. 118-139;\nDubey, R., Gunasekaran, A., Childe, S.J., Big data analytics capability in supply chain agility: The moderating effect of organizational flexibility (2019) Manag. Decis., 57 (8), pp. 2092-2112. , https://doi.org/10.1108/MD-01-2018-0119;\nDyer, J.H., Singh, H.: The relational view: cooperative strategy and sources of interorganizational competitive advantage. Acad. Manag. Rev. 23(4), 660–679 (1998). https://doi.org/10.5465/AMR. 1998.1255632; Dyer, J.H., Singh, H., Hesterly, W.S., The relational view revisited: A dynamic perspective on value creation and value capture (2018) Strateg. Manag. J., 39 (12), pp. 3140-3162. , https://doi.org/10.1002/smj.2785;\nGnyawali, D.R., Madhavan, R., He, J., Bengtsson, M., The competition–cooperation paradox in inter-firm relationships: A conceptual framework (2016) Ind. Mark. Manage., 53, pp. 7-18. , https://doi.org/10.1016/j.indmarman.2015.11.014;\nGrekova, K., Calantone, R.J., Bremmers, H.J., Trienekens, J.H., Omta, S.W.F., How environmental collaboration with suppliers and customers influences firm performance: evidence from Dutch food and beverage processors (2016) J. Clean. Prod., 112, pp. 1861-1871. , https://doi.org/10.1016/j.jclepro.2015.03.022;\nHargrave, T.J., van de Ven, A.H., Integrating dialectical and paradox perspectives on managing contradictions in organizations (2017) Organ. Stud., 38 (3-4), pp. 319-339. , https://doi.org/10.1177/0170840616640843;\nHaus-Reve, S., Fitjar, R.D., Rodríguez-Pose, A., Does combining different types of collaboration always benefit firms? Collaboration, complementarity and product innovation in Norway (2019) Res. Policy, 48 (6), pp. 1476-1486. , https://doi.org/10.1016/j.respol.2019.02.008;\nIvanov, D., Viable supply chain model: Integrating agility, resilience and sustainability perspec-tives—lessons from and thinking beyond the COVID-19 pandemic (2020) Ann. Oper. Res., , https://doi.org/10.1007/s10479-020-03640-6;\nJimenez-Jimenez, D., Martínez-Costa, M., Rodriguez, C.S., The mediating role of supply chain collaboration on the relationship between information technology and innovation (2019) J. Knowl. Manag., 23 (3), pp. 548-567. , https://doi.org/10.1108/JKM-01-2018-0019;\nLiao, S.H., Hu, D.C., Shih, Y.S., Supply chain collaboration and innovation capability: The moderated mediating role of quality management (2021) Total Qual. Manag. Bus. Excell., 32 (3-4), pp. 298-316. , https://doi.org/10.1080/14783363.2018.1552515;\nLiu, H.M., Yang, H.F., Network resource meets organizational agility: Creating an idiosyncratic competitive advantage for SMEs. Manag (2020) Decis, 58 (1), pp. 58-75. , https://doi.org/10.1108/MD-10-2017-1061;\nMandal, S., Saravanan, D., Exploring the influence of strategic orientations on tourism supply chain agility and resilience: an empirical investigation (2019) Tour. Plan. Dev., 16 (6), pp. 612-636. , https://doi.org/10.1080/21568316.2018.1561506;\nMartin-Rios, C., Pasamar, S., Service innovation in times of economic crisis: The strategic adaptation activities of the top EU service firms (2018) R&amp;amp;D Manage, 48 (2), pp. 195-209. , https://doi.org/10.1111/radm.12276;\nNaidoo, V., Firm survival through a crisis: The influence of market orientation, marketing innovation and business strategy (2010) Ind. Mark. Manage., 39 (8), pp. 1311-1320. , https://doi.org/10.1016/j.indmarman.2010.02.005;\nPutnam, L.L., Fairhurst, G.T., Banghart, S., Contradictions, dialectics, and paradoxes in organizations: A constitutive approach (2016) Acad. Manag. Ann., 10 (1), pp. 65-171. , https://doi.org/10.1080/19416520.2016.1162421;\nQueiroz, M., Tallon, P.P., Sharma, R., Coltman, T., The role of IT application orchestration capability in improving agility and performance (2018) J. Strateg. Inf. Syst., 27 (1), pp. 4-21. , https://doi.org/10.1016/j.jsis.2017.10.002;\nShou, Y., Prester, J., Li, Y., The impact of intellectual capital on supply chain collaboration and business performance (2018) IEEE Trans. Eng. Manage, 67 (1), pp. 92-104. , https://doi.org/10.1109/TEM.2018.2870490;\nSingh, J., Sharma, G., Hill, J., Schnackenberg, A., Organizational agility: What it is, what it is not (2013) And Why It Matters. Acad. Manag. Proc, 1 (1), pp. 1-40;\nTallon, P.P., Queiroz, M., Coltman, T., Sharma, R., Information technology and the search for organizational agility: A systematic review with future research possibilities (2019) J. Strateg. Inf. Syst., 28 (2), pp. 218-237. , https://doi.org/10.1016/j.jsis.2018.12.002;\nTarafdar, M., Qrunfleh, S., Agile supply chain strategy and supply chain performance: complementary roles of supply chain practices and information systems capability for agility (2017) Int. J. Prod. Res., 55 (4), pp. 925-938. , https://doi.org/10.1080/00207543.2016.1203079;\nUm, K.H., Kim, S.M., The effects of supply chain collaboration on performance and transaction cost advantage: The moderation and nonlinear effects of governance mechanisms (2019) Int. J. Prod. Econ., 217, pp. 97-111. , https://doi.org/10.1016/j.ijpe.2018.03.025;\nUvet, H., Celik, H., Cevikparmak, S., Adana, S., Supply chain collaboration in performance-based contracting: An empirical study (2020) Int. J. Product. Perform. Manag, 70 (4), pp. 769-788. , https://doi.org/10.1108/IJPPM-01-2019-0008;\nWalter, A.T., Organizational agility: Ill-defined and somewhat confusing? A systematic literature review and conceptualization (2021) Manag. Rev. Quart., 71 (2), pp. 343-391. , https://doi.org/10.1007/s11301-020-00186-6;\nYang, C., Liu, H.M., Boosting firm performance via enterprise agility and network structure (2012) Manag. Decis., 50 (6), pp. 1022-1044. , https://doi.org/10.1108/00251741211238319;\nZhang, Q., Cao, M.: Exploring antecedents of supply chain collaboration: effects of culture and interorganizational system appropriation. Int. J. Prod. Econ. 195, 146–157 (2018). https://doi. org/10.1016/j.ijpe.2017.10.014; Zhou, S., Qiao, Z., Du, Q., Wang, G.A., Fan, W., Yan, X., Measuring customer agility from online reviews using big data text analytics (2018) J. Manag. Inf. Syst., 35 (2), pp. 510-539. , https://doi.org/10.1080/07421222.2018.1451956;\nŽitkienė, R., Deksnys, M., Organizational agility conceptual model (2018) Montenegrin J. Econ., 14 (2), pp. 115-129. , https://doi.org/10.14254/1800-5845/2018.14-2.7","page":"759-772","publisher":"Springer Science and Business Media Deutschland GmbH","publisher-place":"Department of Management, Universitas Islam Indonesia, Yogyakarta, Indonesia","title":"Role of Supply Chain Collaboration and Organizational Agility on Promoting Relational Rents: A Literature Review","type":"article","volume":"485"},"uris":["http://www.mendeley.com/documents/?uuid=1646d70f-168c-41a6-afec-39017bc9d99f"]}],"mendeley":{"formattedCitation":"(Tisnasasmita et al., 2023)","plainTextFormattedCitation":"(Tisnasasmita et al., 2023)","previouslyFormattedCitation":"(Tisnasasmita et al., 2023)"},"properties":{"noteIndex":0},"schema":"https://github.com/citation-style-language/schema/raw/master/csl-citation.json"}</w:instrText>
      </w:r>
      <w:r w:rsidR="007A4DE7">
        <w:rPr>
          <w:rStyle w:val="rynqvb"/>
          <w:rFonts w:ascii="Times New Roman" w:hAnsi="Times New Roman" w:cs="Times New Roman"/>
        </w:rPr>
        <w:fldChar w:fldCharType="separate"/>
      </w:r>
      <w:r w:rsidR="007A4DE7" w:rsidRPr="007A4DE7">
        <w:rPr>
          <w:rStyle w:val="rynqvb"/>
          <w:rFonts w:ascii="Times New Roman" w:hAnsi="Times New Roman" w:cs="Times New Roman"/>
          <w:noProof/>
        </w:rPr>
        <w:t>(Tisnasasmita et al., 2023)</w:t>
      </w:r>
      <w:r w:rsidR="007A4DE7">
        <w:rPr>
          <w:rStyle w:val="rynqvb"/>
          <w:rFonts w:ascii="Times New Roman" w:hAnsi="Times New Roman" w:cs="Times New Roman"/>
        </w:rPr>
        <w:fldChar w:fldCharType="end"/>
      </w:r>
      <w:r w:rsidR="007A4DE7">
        <w:rPr>
          <w:rStyle w:val="rynqvb"/>
          <w:rFonts w:ascii="Times New Roman" w:hAnsi="Times New Roman" w:cs="Times New Roman"/>
        </w:rPr>
        <w:t>.</w:t>
      </w:r>
      <w:r w:rsidRPr="00834E15">
        <w:rPr>
          <w:rStyle w:val="rynqvb"/>
          <w:rFonts w:ascii="Times New Roman" w:hAnsi="Times New Roman" w:cs="Times New Roman"/>
          <w:sz w:val="24"/>
          <w:szCs w:val="24"/>
        </w:rPr>
        <w:t xml:space="preserve"> </w:t>
      </w:r>
      <w:r w:rsidR="00CC0A0C">
        <w:rPr>
          <w:rStyle w:val="rynqvb"/>
          <w:rFonts w:ascii="Times New Roman" w:hAnsi="Times New Roman" w:cs="Times New Roman"/>
          <w:sz w:val="24"/>
          <w:szCs w:val="24"/>
        </w:rPr>
        <w:t>Partner-focused supply management capabilities become critical business competencies as competition shifts from the intercompany to the supply chain levels</w:t>
      </w:r>
      <w:r w:rsidR="00BF3EEA">
        <w:rPr>
          <w:rStyle w:val="rynqvb"/>
          <w:rFonts w:ascii="Times New Roman" w:hAnsi="Times New Roman" w:cs="Times New Roman"/>
          <w:sz w:val="24"/>
          <w:szCs w:val="24"/>
        </w:rPr>
        <w:t xml:space="preserve">. </w:t>
      </w:r>
      <w:r w:rsidR="00635C9D">
        <w:rPr>
          <w:rStyle w:val="rynqvb"/>
          <w:rFonts w:ascii="Times New Roman" w:hAnsi="Times New Roman" w:cs="Times New Roman"/>
          <w:sz w:val="24"/>
          <w:szCs w:val="24"/>
        </w:rPr>
        <w:t xml:space="preserve">The collaborative supply chain management paradigm views strategic collaboration as a substantial source of competitive advantage. Cooperation is even more crucial when supply chains attempt to attain concurrent economic, environmental, and social performance depending on the life cycle of a product </w:t>
      </w:r>
      <w:r>
        <w:rPr>
          <w:rStyle w:val="rynqvb"/>
          <w:rFonts w:ascii="Times New Roman" w:hAnsi="Times New Roman" w:cs="Times New Roman"/>
          <w:sz w:val="24"/>
          <w:szCs w:val="24"/>
        </w:rPr>
        <w:fldChar w:fldCharType="begin" w:fldLock="1"/>
      </w:r>
      <w:r w:rsidR="00D566CE">
        <w:rPr>
          <w:rStyle w:val="rynqvb"/>
          <w:rFonts w:ascii="Times New Roman" w:hAnsi="Times New Roman" w:cs="Times New Roman"/>
          <w:sz w:val="24"/>
          <w:szCs w:val="24"/>
        </w:rPr>
        <w:instrText>ADDIN CSL_CITATION {"citationItems":[{"id":"ITEM-1","itemData":{"DOI":"10.1002/csr.207","ISSN":"15353958 (ISSN)","abstract":"On the basis of a content analysis, this paper explores the role of sustainable supply chain management as a catalyst of generating valuable inter-organizational resources and thus possible sustained inter-firm competitive advantage through collaboration on environmental and social issues. Drawing on the resource-based view and its extension, the relational view, this paper highlights that partner-focused supply management capabilities evolve to corporate core competences as competition shifts from an inter-firm to an inter-supplychain level. The 'collaborative paradigm' in supply chain management regards strategic collaboration as a crucial source of competitive advantage. Collaboration is even more essential when supply chains aim at ensuring simultaneously economic, environmental and social performance on a product's total life-cycle basis. Inter-firm resources and capabilities emerging from supply-chain-wide collaboration are prone to become sources of sustained inter-firm competitive advantage, since they are socially complex, causally ambiguous and historically grown and hence particularly difficult to imitate by competitors. © 2009 John Wiley &amp; Sons, Ltd and ERP Environment.","author":[{"dropping-particle":"","family":"Gold","given":"S","non-dropping-particle":"","parse-names":false,"suffix":""},{"dropping-particle":"","family":"Seuring","given":"S","non-dropping-particle":"","parse-names":false,"suffix":""},{"dropping-particle":"","family":"Beske","given":"P","non-dropping-particle":"","parse-names":false,"suffix":""}],"container-title":"Corporate Social Responsibility and Environmental Management","id":"ITEM-1","issue":"4","issued":{"date-parts":[["2010"]]},"language":"English","note":"Cited By :633\n\nExport Date: 3 June 2023\n\nCorrespondence Address: Gold, S.; University of Kassel, Steinstrasse 19, Witzenhausen 37213, Germany; email: gold@uni-kassel.de\n\nReferences: Apaiah, R.K., Hendrix, E.M.T., Meerdink, G., Linnemann, A.R., Qualitative methodology for efficient food chain design (2005) Trends In Food Science &amp;amp; Technology, 16 (5), pp. 204-214; \nAronsson, H., Brodin, M.H., The environmental impact of changing logistics structures (2006) International Journal of Logistics Management, 17 (3), pp. 394-415;\nBergström, K., Solér, C., Shanahan, H., Professional food purchasers' practice in using environmental information (2005) British Food Journal, 107 (5), pp. 306-319;\nBlowfield, M., Ethical supply chains in the cocoa, coffee and tea industries (2003) Greener Management International, (43), pp. 15-24;\nBoons, F., Eco-design and integrated chain management: Dealing with networks of stakeholders (1998) Journal of Sustainable Product Design, (5), pp. 22-35;\nCanning, L., Hanmer-Lloyd, S., Managing the environmental adaptation process in supplier-customer relationships (2001) Business Strategy and The Environment, 10 (4), pp. 225-237;\nChouinard, Y., Brown, M.S., Going organic - converting Patagonia's cotton product line (1997) Journal of Industrial Ecology, 1 (1), pp. 117-129;\nCourville, S., Use of indicators to compare supply chains in the coffee industry (2003) Greener Management International, (43), pp. 93-105;\nCramer, J., Responsiveness of industry to eco-efficiency improvements in the product chain: The case of Akzo Nobel (2000) Business Strategy and The Environment, 9 (1), pp. 36-48;\nCramer, J.M., van Lenders, C., The process of chain-oriented environmental improvement at Van Hecke Catering (2000) Greener Management International, (31), pp. 51-57;\nDanse, M., Wolters, T., Sustainable coffee in the mainstream: The case of the SUSCOF consortium in Costa Rica (2003) Greener Management International, (43), pp. 37-51;\nDavies, I.A., Crane, A., Ethical decision making in fair trade companies (2003) Journal of Business Ethics, 45 (1-2), pp. 79-92;\nde Groene, A., Hermans, M., Economic and other implications of integrated chain management: A case study (1998) Journal of Cleaner Production, 6 (3-4), pp. 199-211;\nDiniz, J.D.A.S., Fabbe-Costes, N., Supply chain management and supply chain orientation: Key factors for sustainable development projects in developing countries? (2007) International Journal of Logistics: Research and Applications, 10 (3), pp. 235-250;\nDrumwright, M.E., Socially responsible organizational buying: Environmental concern as a non economic buying criterion (1994) Journal of Marketing, 58 (3), pp. 1-19;\nElwood, H., Case, S., Private sector pioneers: How companies are incorporating environmentally preferable purchasing (2000) Greener Management International, (29), pp. 70-94;\nForman, M., Jørgensen, M.S., Organising environmental supply chain management - experience from a sector with frequent product shifts and complex product chains: The case of the Danish textile sector (2004) Greener Management International, (45), pp. 43-62;\nFossgard-Moser, T., Promoting sustainable development through the enhancement of local employment and supply chain opportunities generated by energy companies: The case of the Shell group (2003) Greener Management International, (43), pp. 79-92;\nFreeman, D., Homeworkers in global supply chains (2003) Greener Management International, (43), pp. 107-118;\nGeffen, C.A., Rothenberg, S., Suppliers and environmental innovation: The automotive paint process (2000) International Journal of Operations &amp;amp; Production Management, 20 (2), pp. 166-186;\nGoldbach, M., Seuring, S., Back, S., Coordinating sustainable cotton chains for the mass market - the case of the German mail order business OTTO (2003) Greener Management International, (43), pp. 65-78;\nGraafland, J.J., Sourcing ethics in the textile sector: The case of C&amp;amp;A (2002) Business Ethics: A European Review, 11 (3), pp. 282-294;\nGreen, K., Morten, B., New, S., Purchasing and environmental management: Interactions, policies and opportunities (1996) Business Strategy and The Environment, 5 (3), pp. 188-197;\nGreen, K., Morten, B., New, S., Green purchasing and supply policies: Do they improve companies' environmental performance? (1998) Supply Chain Management: An International Journal, 3 (2), pp. 89-95;\nHagelaar, G.J.L.F., van der Vorst, J.G.A.J., Environmental supply chain management: Using life cycle assessment to structure supply chains (2002) International Food and Agribusiness Review, 4 (4), pp. 399-412;\nHall, J., Environmental supply chain dynamics (2000) Journal of Cleaner Production, 8 (6), pp. 455-471;\nHall, J., Environmental supply-chain innovation (2001) Greener Management International, (35), pp. 105-119;\nHamprecht, J., Corsten, C., Noll, M., Meier, E., Controlling the sustainability of food supply chains (2005) Supply Chain Management: An International Journal, 10 (1), pp. 7-10;\nHandfield, R., Sroufe, R., Walton, S., Integrating environmental management and supply chain strategies (2005) Business Strategy and The Environment, 14 (1), pp. 1-19;\nHandfield, R.B., Walton, S.V., Seegers, L.K., Melnyk, S.A., 'Green' value chain practices in the furniture industry (1997) Journal of Operations Management, 15 (4), pp. 293-315;\nIlbery, B., Maye, D., Food supply chains and sustainability: Evidence from specialist food producers in the Scottish/English borders (2005) Land Use Policy, 22 (4), pp. 331-344;\nIrland, L.C., Developing markets for certified wood products: Greening the supply chain for construction materials (2007) Journal of Industrial Ecology, 11 (1), pp. 201-216;\nJones, A., An environmental assessment of food supply chains: A case study on dessert apples (2002) Environmental Management, 30 (4), pp. 560-576;\nKogg, B., Greening a cotton-textile supply chain: A case study of the transition towards organic production without a powerful focal company (2003) Greener Management International, (43), pp. 53-64;\nKoplin, J., Seuring, S., Mesterharm, M., Incorporating sustainability into supply management in the automotive industry: The case of the Volkswagen AG (2007) Journal of Cleaner Production, 15 (11-12), pp. 1053-1062;\nLakhal, S.Y., H'Mida, S., Islam, M.R., Green supply chain parameters for a Canadian petroleum refinery company (2007) International Journal of Environmental Technology and Management, 7 (1-2), pp. 56-67;\nLamming, R.C., Hampson, J.P., The environment as a supply chain management issue (1996) British Journal of Management, 7 (SPEC. ISSUE), pp. 45-62;\nMamic, I., Managing global supply chain: The sports footwear, apparel and retail sectors (2005) Journal of Business Ethics, 59 (1), pp. 81-100;\nMatos, S., Hall, J., Integrating sustainable development in the supply chain: The case of life cycle assessment in oil and gas and agricultural biotechnology (2007) Journal of Operations Management, 25 (6), pp. 1083-1102;\nMcIntyre, K., Smith, H., Henham, A., Pretlove, J., Environmental performance indicators for integrated supply chains: The case of Xerox Ltd (1998) Supply Chain Management: An International Journal, 3 (3), pp. 149-156;\nMeyer, A., Hohmann, P., Other thoughts; other results? - Remei's bioRe organic cotton on its way to the mass market (2000) Greener Management International, (31), pp. 59-70;\nMichelsen, O., Investigation of relationships in a supply chain in order to improve environmental performance (2007) Cleaner Technology and Environmental Policy, 9 (2), pp. 115-123;\nMichelsen, O., Fet, A.M., Dahlsrud, A., Eco-efficiency in extended supply chains: A case study of furniture production (2005) Journal of Environmental Management, 79 (3), pp. 290-297;\nMintcheva, V., Indicators for environmental policy integration in the food supply chain (the case of the tomato ketchup supply chain and the integrated product policy) (2005) Journal of Cleaner Production, 13 (7), pp. 717-731;\nNarayanaswamy, V., Scott, J.A., Ness, J.N., Lochhead, M., Resource flow and product chain analysis as practical tools to promote cleaner production initiatives (2003) Journal of Cleaner Production, 11 (4), pp. 375-387;\nNeilson, J., Pritchard, B., Green coffee? The contradictions of global sustainability initiatives from an Indian perspective (2007) Development Policy Review, 25 (3), pp. 311-331;\nPartidario, P.J., Vergragt, P.J., Planning of strategic innovation aimed at environmental sustainability: Actor-networks, scenario acceptanceand backcasting analysis within a polymeric coating chain (2002) Futures, 34 (9-10), pp. 41-61;\nPesonen, H.L., Environmental Management of Value Chains (2001) Greener Management International, (33), pp. 45-58;\nPreuss, L., In dirty chains? Purchasing and greener manufacturing (2001) Journal of Business Ethics, 34 (3-4), pp. 345-359;\nPreuss, L., Rhetoric and reality of corporate greening: A view from the supply chain management function (2005) Business Strategy and The Environment, 14 (2), pp. 123-139;\nRas, P.J., Vermeulen, W., Saalmink, S.L., Greening global product chains: Bridging barriers in the north-south cooperation. An exploratory study of possibilities for improvement in the product chains of table grape and wine connecting South Africa and the Netherlands (2007) Progress In Industrial Ecology: An International Journal, 4 (6), pp. 401-417;\nRoberts, S., Supply chain specific? Understanding the patchy success of ethical sourcing initiatives (2003) Journal of Business Ethics, 44 (2), pp. 159-170;\nSeuring, S., Green supply chain costing - joint cost management in the polyester linings supply chain (2001) Greener Management International, (33), pp. 71-80;\nSeuring, S., Integrated chain management and supply chain management - comparative analysis and illustrative cases (2004) Journal of Cleaner Production, 12 (8-10), pp. 1059-1071;\nSeuring, S., Goldbach, M., Koplin, J., Managing time and complexity in supply chains: Two cases from the textile industry (2004) International Journal of Integrated Supply Management, 1 (2), pp. 180-198;\nSimpson, D., Power, D.J., Use the supply relationship to develop lean and green suppliers (2005) Supply Chain Management: An International Journal, 10 (1), pp. 60-68;\nStainer, L., Gully, A., Stainer, A., The UK food supply chain - an ethical perspective (1998) Business Ethics: A European Review, 7 (4), pp. 205-211;\nStoughton, M., Votta, T., Implementing service-based chemical procurement: Lessons and results (2003) Journal of Cleaner Production, 11 (8), pp. 839-849;\nTeuscher, P., Grüninger, B., Ferdinand, N., Risk Management in sustainable supply chain management (SSCM): Lessons learnt from the case of GMO-free soybeans (2006) Corporate Social Responsibility and Environmental Management, 13 (1), pp. 1-10;\nTrowbridge, P., A case study of green supply-chain management at advanced micro devices (2001) Greener Management International, (35), pp. 121-135;\nVerghese, K., Lewis, H., Environmental innovation in industrial packaging: A supply chain approach (2007) International Journal of Production Research, 45 (18), pp. 4381-4401;\nVermeulen, W.J.V., Ras, P.J., The challenge of greening global product chains: Meeting both ends (2006) Sustainable Development, 14 (4), pp. 245-256;\nVerschoor, A.H., Reijnders, L., How the purchasing department can contribute to toxics reduction (1997) Journal of Cleaner Production, 5 (3), pp. 187-191;\nWalton, S.V., Handfield, R.B., Melnyk, S.A., The green supply chain: Integrating suppliers into environmental management processes (1998) International Journal of Purchasing and Materials Management, 34 (2), pp. 2-11;\nWarren, J.P., Rhodes, E., Carter, R., A total product system concept - a case study of the SmartTM automobile (2001) Greener Management International, (35), pp. 89-104;\nWinstanley, D., Clark, J., Leeson, H., Approaches to child labour in the supply chain (2003) Business Ethics: A European Review, 11 (3), pp. 210-233;\nWycherly, I.M., Greening supply chains: The case of the Body Shop International (1999) Business Strategy and The Environment, 8 (2), pp. 120-127;\nYakoleva, N., Measuring the sustainability of the food supply chain: A case study of the UK (2007) Journal of Environmental Policy &amp;amp; Planning, 9 (1), pp. 75-100;\nYang, C.L., Sheu, C., Achieving supply chain environment management: An exploratory study (2007) International Journal of Technology Management, 40 (1-3), pp. 131-156;\nZhu, Q., Cote, R.P., Integrating green supply chain management into an embryonic eco-industrial development: A case study of the Guitang Group (2004) Journal of Cleaner Production, 12 (8-10), pp. 1025-1035;\nAbukhader, S.M., Jönson, G., Logistics and the environment: Is it an established subject? (2004) International Journal of Logistics: Research and Applications, 7 (2), pp. 137-149;\nAmbrosini, V., Bowman, C., What are dynamic capabilities and are they a useful construct in strategic management? (2009) International Journal of Management Reviews, 11 (1), pp. 29-49;\nAyuso, S., Adoption of Voluntary Environmental Tools for Sustainable Tourism: Analysing the Experience of Spanish Hotels (2006) Corporate Social Responsibility and Environmental Management, 13 (4), pp. 207-220;\nBackhaus, K., Erichson, B., Plinke, W., Weiber, R., (2008) Multivariate Analysemethoden: Eine anwendungsorientierte Einführung (Multivariate Methods of Data Analysis: A Use-oriented Introduction), , Springer: Berlin;\nBarney, J.B., Firm Resources and sustained competitive advantage (1991) Journal of Management, 17 (1), pp. 99-120;\nBaumann, H., Boons, F., Bragd, A., Mapping the green product development field: Engineering, policy and business perspectives (2002) Journal of Cleaner Production, 10 (5), pp. 409-425;\nBenke, J., Does it make sense to use significance tests for analyzing entire populations? Some essayistic remarks (2005) Politische Vierteljahresschrift, 46 (1), pp. O1-O15;\nBerelson, B., (1952) Content Analysis In Communications Research, , The Free Press: Glencoe, IL;\nBowen, F.E., Cousins, P.D., Lamming, R.C., Faruk, A.C., The role of supply management capabilities in green supply (2001) Production and Operations Management, 10 (2), pp. 174-189;\nBrewerton, P., Millward, L., (2001) Organizational Research Methods, , Sage Publications: London;\nBroscheid, A., Gschwend, T., Zur statistischen Analyse von Vollerhebungen (On the statistical analysis of superpopulations) (2005) Politische Vierteljahresschrift, 46 (1), pp. O16-O26;\nCarter, C.R., Carter, J.R., Interorganizational determinants of environmental purchasing: Initial evidence from the consumer products industries (1998) Decision Sciences, 29 (3), pp. 659-685;\nCarter, C.R., Rogers, D.S., A framework of sustainable supply chain management: Moving towards new theory (2008) International Journal of Physical Distribution &amp;amp; Logistics Management, 38 (5), pp. 360-387;\nChen, I.J., Paulraj, A., Towards a Theory of Supply Chain Management: The Constructs and Measurements (2004) Journal of Operations Management, 22 (2), pp. 119-150;\nDiekmann, A., (2002) Empirische Sozialforschung: Grundlagen, Methoden, Anwendungen (Empirical Social Research: Basics, Methods, Applications), , Rowohlt: Reinbek bei Hamburg;\nDierickx, I., Cool, K., Asset stock accumulation and sustainability of competitive advantage (1989) Management Science, 35 (12), pp. 1504-1511;\nDuriau, V.J., Reger, R.K., Pfarrer, M.D., A content analysis of the content analysis literature in organization studies: Research themes, data sources, and methodological refinements (2007) Organizational Research Methods, 10 (1), pp. 5-34;\nDuschek, S., Inter-firm resources and sustained competitive advantage (2004) Management Revue, 15 (1), pp. 53-73;\nDyer, J.H., Singh, H., The relational view: Cooperative strategy and sources of interorganizational competitive advantage (1998) Academy of Management Review, 23 (4), pp. 660-679;\nElkington, J., (1997) Cannibals With Forks: The Triple Bottom Line of 21st Century Business, , Capstone: Oxford;\nFleiss, J.L., (1981) Statistical Methods For Rates and Proportions, , Wiley: New York;\nFink, A., (2005) Conducting Research Literature Reviews: From the Internet to Paper, , Sage: Thousand Oaks;\nFynes, B., de Búrca, S., Mangan, J., The effect of relationship characteristics on relationship quality and performance (2008) International Journal of Production Economics, 111 (1), pp. 56-69;\nGiménez Leal, G., Casadesús Fa, M., Valls Pasola, J., Using Environmental Management Systems to Improve Firms' Competitiveness (2003) Corporate Social Responsibility and Environmental Management, 10 (2), pp. 101-110;\nGrant, R.M., Towards a knowledge based theory of the firm (1996) Strategic Management Journal, 17, pp. 109-122. , Winter Special Issue;\nGulati, R., Network location and learning: The influence of network resources and firm capabilities on alliance formation (1999) Strategic Management Journal, 20 (5), pp. 397-420;\nHaakansson, H., Snehota, I., (1995) Developing Relationships In Business Networks, , Routledge: London;\nHahn, T., Scheermesser, M., Approaches to Corporate Sustainability among German Companies (2006) Corporate Social Responsibility and Environmental Management, 13 (3), pp. 150-165;\nHalldorsson, A., Kotzab, H., Mikkola, J.H., Skjøtt-Larsen, T., Complementary theories to supply chain management (2007) Supply Chain Management: An International Journal, 12 (4), pp. 284-296;\nHarland, C., Supply chain management: Relationships, chains and networks (1996) British Journal of Management, 7 (SPEC. ISSUE), pp. 63-80;\nHolt, D., Managing the interface between suppliers and organizations for environmental responsibility - an exploration of current practices in the UK (2004) Corporate Social Responsibility and Environmental Management, 11 (2), pp. 71-84;\nHult, G.T.M., Ketchen Jr., D.J., Arrfelt, M., Strategic supply chain management: Improving performance through a culture of competitive eness and knowledge development (2007) Strategic Management Journal, 28 (10), pp. 1035-1052;\nJauch, L.R., Osborn, R.N., Martin, T.N., Structured content analysis of cases: A complementary method for organizational research (1980) Academy of Management Review, 5 (4), pp. 517-525;\nKanter, R.M., Collaborative advantage: The art of alliances (1994) Harvard Business Review, 72 (4), pp. 96-108;\nKassarjian, H.H., Content analysis in consumer research (1977) Journal of Consumer Research, 4 (1), pp. 8-18;\nKetchen Jr., D.J., Hult, G.T.M., Bridging organization theory and supply chain management: The case of best value supply chains (2007) Journal of Operations Management, 25 (2), pp. 573-580;\nKetola, T., From CR-Psychopaths to Responsible Corporations: Waking up the Inner Sleeping Beauty of Companies (2006) Corporate Social Responsibility and Environmental Management, 13 (2), pp. 98-107;\nKleindorfer, P.R., Singhal, K., van Wassenhove, L.N., Sustainable operations management (2005) Production and Operations Management, 14 (4), pp. 482-492;\nKolbe, R.H., Burnett, M.S., Content-analysis research: An examination of applications with directives for improving research reliability and objectivity (1991) Journal of Consumer Research, 18 (2), pp. 243-250;\nKrause, D.R., Ellram, L.M., Critical elements of supplier development (1997) European Journal of Purchasing and Supply Management, 3 (1), pp. 21-31;\nLambert, D.M., Cooper, M.C., Issues in supply chain management (2000) Industrial Marketing Management, 29 (1), pp. 65-83;\nLockett, A., Thompson, S., Morgenstern, U., The development of the resource-based view of the firm: A critical appraisal (2009) International Journal of Management Reviews, 11 (1), pp. 9-28;\nMarasco, A., Third-party logistics: A literature review (2008) International Journal of Production Economics, 113 (1), pp. 127-147;\nMayring, P., (2003) Qualitative Inhaltanalyse - Grundlagen Und Techniken (Qualitative Content Analysis - Basics and Techniques), , Beltz Verlag: Weinheim;\nMentzer, J.T., Kahn, K.B., A framework of logistics research (1995) Journal of Business Logistics, 16 (1), pp. 231-251;\nMentzer, J.T., Dewitt, W., Keebler, J.S., Min, S., Nix, N.W., Smith, C.D., Zacharia, Z.G., Defining supply chain management (2001) Journal of Business Logistics, 22 (2), pp. 1-25;\nMiller, S.R., Ross, A.D., An exploratory analysis of resource utilization across organizational units: Understanding the resource-based view (2003) International Journal of Operations &amp;amp; Production Management, 23 (9), pp. 1062-1083;\nNawrocka, D., Environmental Supply Chain Management, ISO 14001 and RoHS. How Are Small Companies in the Electronics Sector Managing? (2008) Corporate Social Responsibility and Environmental Management, 15 (6), pp. 349-360;\nOlavarrieta, S., Ellinger, A.E., Resource-based theory and strategic logistics research (1997) International Journal of Physical Distribution &amp;amp; Logistics Management, 27 (9-10), pp. 559-587;\nPerez-Sanchez, D., Barton, J.R., Bower, D., Implementing Environmental Management in SMEs (2003) Corporate Social Responsibility and Environmental Management, 10 (2), pp. 67-77;\nPorter, M.E., The contributions of industrial organization to Strategic Management (1981) Academy of Management Review, 6 (4), pp. 609-620;\nPorter, M.E., (1992) Wettbewerbsvorteile (Competitive Advantage), , Campus: Frankfurt am Main;\nReed, R., Defillippi, R.J., Causal Ambiguity, Barriers to Imitation, and Sustai","page":"230-245","publisher-place":"University of Kassel, International Management, Steinstrasse 19, Witzenhausen 37213, Germany","title":"Sustainable supply chain management and inter-organizational resources: A literature review","type":"article-journal","volume":"17"},"uris":["http://www.mendeley.com/documents/?uuid=1da036b7-e32e-4176-a165-41bb8cbf9855"]}],"mendeley":{"formattedCitation":"(Gold et al., 2010)","manualFormatting":"(Gold et al., 2010).","plainTextFormattedCitation":"(Gold et al., 2010)","previouslyFormattedCitation":"(Gold et al., 2010)"},"properties":{"noteIndex":0},"schema":"https://github.com/citation-style-language/schema/raw/master/csl-citation.json"}</w:instrText>
      </w:r>
      <w:r>
        <w:rPr>
          <w:rStyle w:val="rynqvb"/>
          <w:rFonts w:ascii="Times New Roman" w:hAnsi="Times New Roman" w:cs="Times New Roman"/>
          <w:sz w:val="24"/>
          <w:szCs w:val="24"/>
        </w:rPr>
        <w:fldChar w:fldCharType="separate"/>
      </w:r>
      <w:r w:rsidRPr="00834E15">
        <w:rPr>
          <w:rStyle w:val="rynqvb"/>
          <w:rFonts w:ascii="Times New Roman" w:hAnsi="Times New Roman" w:cs="Times New Roman"/>
          <w:noProof/>
          <w:sz w:val="24"/>
          <w:szCs w:val="24"/>
        </w:rPr>
        <w:t>(Gold et al., 2010).</w:t>
      </w:r>
      <w:r>
        <w:rPr>
          <w:rStyle w:val="rynqvb"/>
          <w:rFonts w:ascii="Times New Roman" w:hAnsi="Times New Roman" w:cs="Times New Roman"/>
          <w:sz w:val="24"/>
          <w:szCs w:val="24"/>
        </w:rPr>
        <w:fldChar w:fldCharType="end"/>
      </w:r>
      <w:r>
        <w:rPr>
          <w:rStyle w:val="rynqvb"/>
          <w:rFonts w:ascii="Times New Roman" w:hAnsi="Times New Roman" w:cs="Times New Roman"/>
          <w:sz w:val="24"/>
          <w:szCs w:val="24"/>
        </w:rPr>
        <w:t xml:space="preserve"> </w:t>
      </w:r>
      <w:r w:rsidRPr="00FD55CD">
        <w:rPr>
          <w:rStyle w:val="rynqvb"/>
          <w:rFonts w:ascii="Times New Roman" w:hAnsi="Times New Roman" w:cs="Times New Roman"/>
          <w:sz w:val="24"/>
          <w:szCs w:val="24"/>
        </w:rPr>
        <w:t>Relational governance mechanisms are constantly evolving, enabling competitive advantage as multi-tiered that balances traditional power mechanisms in the supply chain hierarchy</w:t>
      </w:r>
      <w:r w:rsidR="007A4DE7">
        <w:rPr>
          <w:rStyle w:val="rynqvb"/>
          <w:rFonts w:ascii="Times New Roman" w:hAnsi="Times New Roman" w:cs="Times New Roman"/>
          <w:sz w:val="24"/>
          <w:szCs w:val="24"/>
        </w:rPr>
        <w:t xml:space="preserve"> </w:t>
      </w:r>
      <w:r w:rsidR="007A4DE7">
        <w:rPr>
          <w:rStyle w:val="rynqvb"/>
          <w:rFonts w:ascii="Times New Roman" w:hAnsi="Times New Roman" w:cs="Times New Roman"/>
          <w:sz w:val="24"/>
          <w:szCs w:val="24"/>
        </w:rPr>
        <w:fldChar w:fldCharType="begin" w:fldLock="1"/>
      </w:r>
      <w:r w:rsidR="00D566CE">
        <w:rPr>
          <w:rStyle w:val="rynqvb"/>
          <w:rFonts w:ascii="Times New Roman" w:hAnsi="Times New Roman" w:cs="Times New Roman"/>
          <w:sz w:val="24"/>
          <w:szCs w:val="24"/>
        </w:rPr>
        <w:instrText>ADDIN CSL_CITATION {"citationItems":[{"id":"ITEM-1","itemData":{"DOI":"10.1016/j.ijpe.2023.108862","ISSN":"09255273 (ISSN)","abstract":"This paper addresses the impact of Industry 4.0 (I4.0) on supply chain governance (SCG) mechanisms within inter-organizational relationships in a multi-tier context. Special emphasis is paid to the investigation of the dynamics and outcome with regard to the structure and management of the relationships along the multi-tier. A multiple case study method is applied to explain the impact of I4.0 based on a theory-grounded research framework through the lens of complementary SCM theories. Building on qualitative in-depth interviews with 19 experts in managerial positions, three cases from the manufacturing industry involving an I4.0 implementation across the multi-tier were analyzed. This research demonstrates an intensification of synergistic combinations of inter-firm resources, emphasizing SCG as essential. With the implementation of I4.0, competitive advantage along the multi-tier takes higher priority over the competitive advantage in the individual or dyadic perspective. Relational governance mechanisms evolve, allowing competitive advantage as a multi-tier balancing out traditional power mechanisms within the supply chain hierarchy. Findings show that contractual governance mechanisms are limited in their effect, revealing the need for an evolution of “relational contracting.” Finally, the case research proposes “agility” as an extended mechanism in SCG research. The study offers in-depth insights into the structure of SCG mechanisms and the implications of adapted SCG on SCM outcomes to redesign multi-tier relationships. Supported by SCM theories and the dimensions of SCG, this paper contributes to the first insights beyond the dyadic perspective, providing an integrated multi-tier perspective while discussing specific mechanisms and identifying relevant propositions for future research. © 2023 Elsevier B.V.","author":[{"dropping-particle":"","family":"Pfaff","given":"Y M","non-dropping-particle":"","parse-names":false,"suffix":""},{"dropping-particle":"","family":"Birkel","given":"H","non-dropping-particle":"","parse-names":false,"suffix":""},{"dropping-particle":"","family":"Hartmann","given":"E","non-dropping-particle":"","parse-names":false,"suffix":""}],"container-title":"International Journal of Production Economics","id":"ITEM-1","issued":{"date-parts":[["2023"]]},"language":"English","note":"Export Date: 3 June 2023\n\nCODEN: IJPCE\n\nCorrespondence Address: Pfaff, Y.M.; Chair of Supply Chain Management, Lange Gasse 20, Germany; email: yuko.pfaff@fau.de\n\nReferences: Aben, T.A., van der Valk, W., Roehrich, J.K., Selviaridis, K., Managing information asymmetry in public–private relationships undergoing a digital transformation: the role of contractual and relational governance (2021) Int. J. Oper. Prod. Manag., 41, pp. 1145-1191; \nAchrol, R.S., Gundlach, G.T., Legal and social safeguards against opportunism in exchange (1999) J. Retailing, pp. 107-124;\nArdolino, M., Bacchetti, A., Dolgui, A., Franchini, G., Ivanov, D., Nair, A., The impacts of digital technologies on coping with the COVID-19 pandemic in the manufacturing industry: a systematic literature review (2022) Int. J. Prod. Res., pp. 1-24;\nAshenbaum, B., From market to hierarchy: an empirical assessment of a supply chain governance typology (2018) J. Purch. Supply Manag., 24, pp. 59-67;\nAshenbaum, B., Maltz, A., Ellram, L., Barratt, M., Organizational alignment and supply chain governance structure: introduction and construct validation (2009) Int. J. Logist. Manag., pp. 169-186;\nAulakh, P.S., Gençtürk, F.E., Contract Formalization and Governance of Exporter–Importer Relationships (2008) J. Manag. Stud., 45, pp. 457-479;\nBarbieri, P., Ellram, L., Formentini, M., Ries, J.-M., Guest editorial: emerging research and future pathways in digital supply chain governance (2021) Int. J. Oper. Prod. Manag., 41, pp. 1021-1034;\nBarney, J., Firm resources and sustained competitive advantage (1991) J. Manag., pp. 99-120;\nBlau, P.M., Exchange and Power in Social Life (1964), Wiley New York, NY; Blome, C., Schoenherr, T., Kaesser, M., Ambidextrous governance in supply chains: the impact on innovation and ost performance (2013) J. Supply Chain Manag., pp. 59-80;\nBoehmer, J.H., Shukla, M., Kapletia, D., Tiwari, M.K., The impact of the Internet of Things (IoT) on servitization: an exploration of changing supply relationships (2020) Prod. Plann. Control, 31, pp. 203-219;\nCannon, J.P., Achrol, R.S., Gundlach, G.T., Contracts, norms, and plural form governance (2000) J. Acad. Market. Sci., pp. 180-194;\nCao, Z., Lumineau, F., Revisiting the interplay between contractual and relational governance: a qualitative and meta-analytic investigation (2015) J. Oper. Manag., 33-34, pp. 15-42;\nChristensen, C.M., Disruptive innovation is a strategy, not just the technology (2015) Bus. Today, pp. 150-158;\nClifford Defee, C., Williams, B., Randall, W.S., Thomas, R., An inventory of theory in logistics and SCM research (2010) Int. J. Logist. Manag., 21, pp. 404-489;\nCornforth, C.J., (2003) The Governance of Public and Non-profit Organizations: what Do Boards Do, , Routledge London;\nDalenogare, L.S., Benitez, G.B., Ayala, N.F., Frank, A.G., The expectected contribution of Industry 4.0 technologies for industrial performance (2018) Int. J. Prod. Econ., pp. 383-394;\nDas, T.K., Teng, B.-S., Between Trust and Control: Developing Confidence in Partner Cooperation in Alliances (1998) AMR, 23, pp. 491-512;\nDaugherty, P.J., Review of logistics and supply chain relationship literature and suggested research agenda (2011) Int. Jnl. Phys. Dist. Log. Manag., 41, pp. 16-31;\nDieste, M., Sauer, P.C., Orzes, G., Organizational tensions in industry 4.0 implementation: a paradox theory approach (2022) Int. J. Prod. Econ., 251;\nDolci, P.C., Macada, A., Paiva, E.L., Models for understanding the influence of supply chain governance on supply chain performance (2017) Supply Chain Manag., pp. 424-441;\nDolgui, A., Ivanov, D., 5G in digital supply chain and operations management: fostering flexibility, end-to-end connectivity and real-time visibility through internet-of-everything (2022) Int. J. Prod. Res., 60, pp. 442-451;\nDyer, J.H., Singh, H., The relational view: cooperative strategy and sources of interorganizational competitive advantage (1998) Acad. Manag. Rev., pp. 660-679;\nEisenhardt, K.M., Building theories from case study research (1989) Acad. Manag. Rev., 1-13;\nEisenhardt, K.M., Graebner, M.E., Theory building from cases: opportunities and challenges (2007) Acad. Manag. J., pp. 25-32;\nEllram, L.M., Cooper, M.C., Supply chain management: it's all about the journey, not the destination (2014) J. Supply Chain Manag., 50, pp. 8-20;\nFawcett, S.E., Ogden, J.A., Magnan, G.M., Bixby Cooper, M., Organizational commitment and governance for supply chain success (2006) Int. Jnl. Phys. Dist. Log. Manag., 36, pp. 22-35;\nFawcett, S.E., Waller, M.A., Miller, J.W., Schwieterman, M.A., Hazen, B.T., Overstreet, R.E., A trail guide to publishing success: tips on writing influential conceptual, qualitative, and survey research (2014) J. Bus. Logist., 35, pp. 1-16;\nFerguson, R.J., Paulin, M., Bergeron, J., Contractual governance, relational governance, and the performance of interfirm service exchanges: the influence of boundary-spanner closeness (2005) J. Acad. Market. Sci., 33, pp. 217-234;\nFormentini, M., Taticchi, P., Corporate sustainability approaches and governance mechanisms in sustainable supply chain management (2016) J. Clean. Prod., 112, pp. 1920-1933;\nFrank, A.G., Dalenogare, L.S., Ayala, N.F., Industry 4.0 technologies: implementation patterns in manufacturing companies (2019) Int. J. Prod. Econ., 210, pp. 15-26;\nFrederico, G.F., Garza-Reyes, J.A., Anosike, A., Kumar, V., Supply Chain 4.0: concepts, maturity and research agenda (2020) Supply Chain Forum Int. J., pp. 262-282;\nGebhardt, M., Kopyto, M., Birkel, H., Hartmann, E., Industry 4.0 technologies as enablers of collaboration in circular supply chains: a systematic literature review (2021) Int. J. Prod. Res., pp. 1-29;\nGereffi, G., Humphrey, J., Sturgeon, T., The governance of global value chains (2005) Rev. Int. Polit. Econ., 12, pp. 78-104;\nGhode, D., Yadav, V., Jain, R., Soni, G., Adoption of blockchain in supply chain: an analysis of influencing factors (2020) J. Enterprise Inf. Manag., 33, pp. 437-456;\nGhosh, A., Fedorowicz, J., The role of trust in supply chain governance (2008) Bus. Process Manag. J., 14, pp. 453-470;\nGibbert, M., Ruigrok, W., Wicki, B., What passes as a rigorous case study? (2008) Strat. Mgmt. J., 29, pp. 1465-1474;\nGioia, D.A., Corley, K.G., Hamilton, A.L., Seeking qualitative rigor in inductive research (2013) Organ. Res. Methods, 16, pp. 15-31;\nGulbrandsen, B., Sandvik, K., Haugland, S.A., Antecedents of vertical integration: Transaction cost economics and resource-based explanations (2009) J. Purch. Supply Manag., 15, pp. 89-102;\nGuo, D., Li, M., Lyu, Z., Kang, K., Wu, W., Zhong, R.Y., Huang, G.Q., Synchroperation in industry 4.0 manufacturing (2021) Int. J. Prod. Econ., 238;\nHalldórsson, Á., Hsuan, J., Kotzab, H., Complementary theories to supply chain management revisited – from borrowing theories to theorizing (2015) Supply Chain Manag.: Int. J., 20, pp. 574-586;\nHalldórsson, Á., Kotzab, H., Mikkola, J.H., Skjøtt-Larsen, T., Complementary theories to supply chain management (2007) Supp Chain Mnagmnt, 12, pp. 284-296;\nHalldórsson, Á., Skjøtt-Larsen, T., Dynamics of relationship governance in TPL arrangements – a dyadic perspective (2006) Int Jnl Phys Dist &amp;amp; Log Manage, 36, pp. 490-506;\nHastig, G.M., Sodhi, M.S., Blockchain for supply chain traceability: business requirements and critical success factors (2020) Prod. Oper. Manag., 29, pp. 935-954;\nHeide, J.B., John, G., Do norms matter in marketing relationships? (1992) J. Market., 56, pp. 32-44;\nHofmann, E., Ruesch, M., Industry 4.0 and the current status as well as future prospects on logistics (2017) Comput. Ind., pp. 23-34;\nHofmann, E., Sternberg, H., Chen, H., Pflaum, A., Prockl, G., Supply Chain management and Industry 4.0: conducting research in the digital age (2019) Int. J. Phys. Distrib. Logist. Manag., pp. 945-955;\nHohn, M.M., Durach, C.F., Additive manufacturing in the apparel supply chain — impact on supply chain governance and social sustainability (2021) Int. J. Oper. Prod. Manag., 41, pp. 1035-1059;\nHolstroem, J., Partanen, J., Digital manufacturing-driven transformations of service supply chains for complex products (2014) Supply Chain Forum Int. J., pp. 421-430;\nIvanov, D., The Industry 5.0 framework: viability-based integration of the resilience, sustainability, and human-centricity perspectives (2022) Int. J. Prod. Res., pp. 1-13;\nIvanov, D., Dolgui, A., The shortage economy and its implications for supply chain and operations management (2022) Int. J. Prod. Res., pp. 1-14;\nIvanov, D., Dolgui, A., Sokolov, B., The impact of digital technology and Industry 4.0 on the ripple effect and supply chain risk analytics (2019) Int. J. Prod. Res., 57, pp. 829-846;\nIvanov, D., Dolgui, A., Sokolov, B., Cloud supply chain: integrating industry 4.0 and digital platforms in the “supply chain-as-a-service” (2022) Transport. Res. E Logist. Transport. Rev., 160;\nJensen, M.C., Meckling, W.H., Theory of the firm: managerial behavior, agency costs, and ownership structure (1976) J. Financ. Econ., pp. 305-360;\nJia, F., Gong, Y., Brown, S., Multi-tier sustainable supply chain management: the role of supply chain leadership (2019) Int. J. Prod. Econ., 217, pp. 44-63;\nKache, F., Seuring, S., Challenges and opportunities of digital information at the intersection of Big Data Analytics and supply chain management (2017) Int. J. Oper. Prod. Manag., 37, pp. 10-36;\nKane, G.C., Palmer, D., Nguyen Philips, A., Kiron, D., Is your business ready for a digital future? (2015) MIT Sloan Manag. Rev., pp. 36-45;\nKeller, A., Lumineau, F., Mellewigt, T., Ariño, A., Alliance governance mechanisms in the face of disruption (2021) Organ. Sci., 32, pp. 1542-1570;\nKeller, J., Burkhardt, P., Lasch, R., Informal governance in the digital transformation (2021) Int. J. Oper. Prod. Manag., 41, pp. 1060-1084;\nKembro, J., Selviaridis, K., Näslund, D., Theoretical perspectives on information sharing in supply chains: a systematic literature review and conceptual framework (2014) Supply Chain Manag.: Int. J., 19, pp. 609-625;\nKetchen, D.J., Hult, G.T.M., Bridging organization theory and supply chain management: the case of best value supply chains (2007) J. Oper. Manag., 25, pp. 573-580;\nKumar, N., Stern, L.W., Anderson, J.C., Conducting interorganizational research using key informants (1993) Acad. Manag. J., 36, pp. 1633-1651;\nKurpjuweit, S., Schmidt, C.G., Klöckner, M., Wagner, S.M., Blockchain in additive manufacturing and its impact on supply chains (2021) J. Bus. Logist., 42, pp. 46-70;\nLambert, D.M., Cooper, M.C., Issues in supply chain management (2000) Ind. Market. Manag., pp. 65-83;\nLanza, G., Ferdows, K., Kara, S., Mourtzis, D., Schuh, G., Váncza, J., Wang, L., Wiendahl, H.-P., Global production networks: design and operation (2019) CIRP Annals, 68, pp. 823-841;\nLechler, S., Canzaniello, A., Roßmann, B., Gracht, H.A., Hartmann, E., Real-time data processing in supply chain management: revealing the uncertainty dilemma (2019) Int. J. Phys. Distrib. Logist. Manag., 49, pp. 1003-1019;\nLee, Y., Cavusgil, S.T., Enhancing alliance performance: the effects of contractual-based versus relational-based governance (2006) J. Bus. Res., 59, pp. 896-905;\nLi, Y., Xie, E., Teo, H., Peng, M.W., Formal control and social control in domestic and international buyer-supplier relationships (2010) J. Oper. Manag., pp. 333-344;\nLiu, Y., Luo, Y., Liu, T., Governing buyer-supplier relationships through transactional and relational mechanisms: evidence from China (2009) J. Oper. Manag., pp. 294-309;\nLu, Q., Meng, F., Goh, M., Choice of supply chain governance: self-managing or outsourcing? (2014) Int. J. Prod. Econ., 154, pp. 32-38;\nLumineau, F., Henderson, J., The influence of relational experience and contractual governance on the negotiation strategy in buyer-supplier disputes (2012) J. Oper. Manag., pp. 382-395;\nMa, X., Wang, J., Bai, Q., Wang, S., Optimization of a three-echelon cold chain considering freshness-keeping efforts under cap-and-trade regulation in Industry 4.0 (2020) Int. J. Prod. Econ., 220;\nMacneil, I.R., The New Social Contract: an Inquiry into Modern Contractual Relations (1980), Yale University Press New Haven, Conneticut; Madhok, A., Reassessing the fundamentals and beyond: Ronald Coase, the transaction cost and resource-based theories of the firm and the institutional structure of production (2002) Strat. Mgmt. J., 23, pp. 535-550;\nMahapatra, S.K., Narasimhan, R., Barbieri, P., A contingent assessment of the structural and governance characteristics of interconnected dyads in multitier supply chains (2019) IJOPM, 39, pp. 714-738;\nMatopoulos, A., Vlachopoulou, M., Manthou, V., Manos, B., A conceptual framework for supply chain collaboration: empirical evidence from the agri-food industry (2007) Supply Chain Manag., pp. 177-186;\nMorgan, N.A., Kaleka, A., Gooner, R.A., Focal supplier opportunism in supermarket retailer category management (2007) J. Oper. Manag., 25, pp. 512-527;\nMourtzis, D., Design and Operation of Production Networks for Mass Personalization in the Era of Cloud Technology (2022), p. 410. , Elsevier San Diego; Mourtzis, D., Angelopoulos, J., Panopoulos, N., Digital Manufacturing: the evolution of traditional manufacturing toward an automated and interoperable Smart Manufacturing Ecosystem (2022) The Digital Supply Chain, pp. 27-45. , B. MacCarthy D. Ivanov Elsevier;\nMourtzis, D., Panopoulos, N., Digital transformation process towards resilient production systems and networks (2022) Supply Network Dynamics and Control, 20, pp. 11-42. , A. Dolgui D. Ivanov B. Sokolov Springer International Publishing Cham;\nNoordewier, T.G., John, G., Nevin, J.R., Performance Outcomes of Purchasing Arrangements in Industrial Buyer-Vendor Relationships (1990) J. Market., 54, pp. 80-93;\nPaolucci, E., Pessot, E., Ricci, R., The interplay between digital transformation and governance mechanisms in supply chains: evidence from the Italian automotive industry (2021) Int. J. Oper. Prod. Manag., 41, pp. 1119-1144;\nPfeffer, J., Salancik, G.R., The External Control of Organizations (1978), Stanford University Press Stanford, California; Pidun, U., Reeves, M., Schuessler, M., Do you need a business ecosystem? (2019), https://www.bcg.com/publications/2019/do-you-need-business-ecosystem, (Accessed 3 December 2021); Pilbeam, C., Alvarez, G., Wilson, H., The governance of supply networks: a systematic literature review (2012) Supply Chain Manag.: Int. J., 17 (4), pp. 358-376;\nPoppo, L., Zenger, T., Do formal contracts and relational governance function as substitutes or complements? (2002) Strat. Manag. J., 23, pp. 707-725;\nQueiroz, M.M., Pereira, S.C.F., Telles, R., Machado, M.C., Industry 4.0 and digital supply chain capabilities (2021) Benchmark Int. J., 28, pp. 1761-1782;\nRendfleisch, A., Heide, J.B., Transaction cost analysis: past, present, and future applications (1997) J. Market., pp. 30-54;\nRichey, R.G., Roath, A.S., Whipple, J.M., Fawcett, S.E., Exploring a governance theory of supply chain management: barriers and facilitators to integration (2010) J. Bus. Logist., 31, pp. 237-256;\nRuben, R., Boselie, D., Lu, H., Vegetables procurement by Asian supermarkets: a transaction cost approach (2007) SCM, 12, pp. 60-68;\nSanders, N.R., Fugate, B.S., Zacharia, Z.G., Interdisciplinary research in SCM: through the lens of the behavioral theory of the firm (2016) J. Bus. Logist., 37, pp. 107-112;\nSchiele, H., Torn, R.J., Cyber-physical systems with autonomous machine-to-machine communication: industry 4.0 and its particular potential for purchasing and supply management (2020) Int. J. Procure. Manag., 13, p. 507;\nSchmidt, C.G., Wagner, S.M., Blockchain and supply chain relations: a transaction cost theory perspective (2019) J. Purch. Supply Manag., 25;\nSeth, N., Deshmukh, S.G., Vrat, P., A conceptual model for quality of service in the supply chain (2006) Int Jnl Phys Dist &amp;amp; Log Manage, 36, pp. 547-575;\nSimatupang, T.M., Sridharan, R., An integrative framework for supply chain collaboration (2005) Int. J. Logist. Manag., pp. 44-62;\nSkjoett-Larsen, T., Logistics (1999) Int. Jrnl. Logist. Manag., 10, pp. 41-54;\nSpieske, A., Birkel, H., Improving supply chain resilience through industry 4.0: a systematic literature review under the impressions of the COVID-19 pandemic (2021) Comput. Ind. Eng., 158;\nStrange, R., Zucchella, A., Industry 4.0, global value chains and international business (2017) Multinatl. Bus. Rev., 25, pp. 174-184;\nStrauss, A.L., Corbin, J., Basics of Qualitative Research: Techniques and Procedures for Developing Grounded Theory (1998), SAGE Thousand Oaks, California; Swanson, D., Goel, L., Francisco, K., Stock, J., Applying theories from other disciplines to logistics and supply chain management: a systematic literature review (2017) Transport. J., 56, pp. 299-356;\nTabrizi, B., Lam, E., Gerard, K., Irvin, V., (2019) Digital Transformation Is Not about Technology, vols. 2–6;\nTachizawa, E.M., Alvarez-Gil, M.J., Montes-Sancho, M.J., How “smart cities” will change supply chain management (2015) Supply Chain Manag.: Int. J., 20, pp. 237-248;\nTallon, P.P., Kraemer, K.L., Gurbaxani, V., Executives’ Perceptions of the Business Value of Information Technology: A Process-Oriented Approach (2000) J. Manag. Inf. Syst., 16, pp. 145-173;\nTreiblmaier, H., The impact of the blockchain on the supply chain: a theory-based research framework and a call for action (2018) SCM, 23, pp. 545-559;\nTrunk, A., Birkel, H., No resilience without partners: a case study on German small and medium-sized enterprises in the context of COVID-19 (2022) Schmalenbachs Zeitschrift fur betriebswirtschaftliche Forschung = Schmalenbach journal of business research, pp. 1-38;\nvan Veen-Dirks, P.M., Verdaasdonk, P.J., The dynamic relation between management control and governance structure in a supply chain context (2009) SCM, 14, pp. 466-478;\nVoss, C., Tsikriktsis, N., Frohlich, M., Case research in operations management (2002) Int Jrnl of Op &amp;amp; Prod Mnagemnt, 22, pp. 195-219;\nWade, M., Shan, J., Covid-19 has accelerated digital transformation, but may have made it harder not easier (2020) msqe, pp. 213-220;\nWathne, K.H., Heide, J.B., Relationship governance in a supply chain network (2004) J. Market., pp. 73-89;\nWilliamson, O.E., The Economic Insitutions of Capitalisms: Firms, Markets, Relational Contracting (1985), Free Press New York, NY; Williamson, O.E., Transaction cost economics: the comparative contracting perspective (1987) J. Econ. Behav. Organ., 8, pp. 617-625;\nWu, L., Yue, X., Jin, A., Yen, D.C., Smart supply chain management: a review and implications for future research (2016) Int Jrnl Logistics Management, 27, pp. 395-417;\nYang, L., Huo, B., Tian, M., Han, Z., The impact of digitalization and inter-organizational technological activities on supplier opportunism: the moderating role of relational ties (2021) Int. J. Oper. Prod. Manag., 41, pp. 1085-1118;\nYin, R.K., Case Study Research and Applications (2018), sixth ed. SAGE Los Angeles; Zaheer, A., McEvily, B., Perrone, V., Does Trust Matter? Exploring the Effects of Interorganizational and Interpersonal Trust on Performance (1998) Organ. Sci., 9, pp. 141-159;\nZhang, X., Aramyan, L.H., A conceptual framework for supply chain governance (2009) China Agric. Econ. Rev., 1, pp. 136-154;\nZheng, T., Ardolino, M., Bacchetti, A., Perona, M., The applications of Industry 4.0 technologies in manufacturing context: a systematic literature review (2021) Int. J. Prod. Res., 59, pp. 1922-1954","publisher":"Elsevier B.V.","publisher-place":"Chair of Supply Chain Management, Friedrich-Alexander University Nuremberg, Lange Gasse 20, Nürnberg, 90403, Germany","title":"Supply chain governance in the context of industry 4.0: Investigating implications of real-life implementations from a multi-tier perspective","type":"article-journal","volume":"260"},"uris":["http://www.mendeley.com/documents/?uuid=61bb8302-8edd-42ed-8cb4-8ddbe0192f71"]}],"mendeley":{"formattedCitation":"(Pfaff et al., 2023)","plainTextFormattedCitation":"(Pfaff et al., 2023)","previouslyFormattedCitation":"(Pfaff et al., 2023)"},"properties":{"noteIndex":0},"schema":"https://github.com/citation-style-language/schema/raw/master/csl-citation.json"}</w:instrText>
      </w:r>
      <w:r w:rsidR="007A4DE7">
        <w:rPr>
          <w:rStyle w:val="rynqvb"/>
          <w:rFonts w:ascii="Times New Roman" w:hAnsi="Times New Roman" w:cs="Times New Roman"/>
          <w:sz w:val="24"/>
          <w:szCs w:val="24"/>
        </w:rPr>
        <w:fldChar w:fldCharType="separate"/>
      </w:r>
      <w:r w:rsidR="007A4DE7" w:rsidRPr="007A4DE7">
        <w:rPr>
          <w:rStyle w:val="rynqvb"/>
          <w:rFonts w:ascii="Times New Roman" w:hAnsi="Times New Roman" w:cs="Times New Roman"/>
          <w:noProof/>
          <w:sz w:val="24"/>
          <w:szCs w:val="24"/>
        </w:rPr>
        <w:t>(Pfaff et al., 2023)</w:t>
      </w:r>
      <w:r w:rsidR="007A4DE7">
        <w:rPr>
          <w:rStyle w:val="rynqvb"/>
          <w:rFonts w:ascii="Times New Roman" w:hAnsi="Times New Roman" w:cs="Times New Roman"/>
          <w:sz w:val="24"/>
          <w:szCs w:val="24"/>
        </w:rPr>
        <w:fldChar w:fldCharType="end"/>
      </w:r>
      <w:r w:rsidR="00404336">
        <w:rPr>
          <w:rStyle w:val="rynqvb"/>
          <w:rFonts w:ascii="Times New Roman" w:hAnsi="Times New Roman" w:cs="Times New Roman"/>
          <w:sz w:val="24"/>
          <w:szCs w:val="24"/>
        </w:rPr>
        <w:t>.</w:t>
      </w:r>
    </w:p>
    <w:p w14:paraId="4CCCDE03" w14:textId="77777777" w:rsidR="009A404F" w:rsidRPr="00404336" w:rsidRDefault="00404336" w:rsidP="00E21B32">
      <w:pPr>
        <w:tabs>
          <w:tab w:val="left" w:pos="1134"/>
        </w:tabs>
        <w:jc w:val="both"/>
        <w:rPr>
          <w:rFonts w:ascii="Times New Roman" w:hAnsi="Times New Roman" w:cs="Times New Roman"/>
          <w:sz w:val="24"/>
          <w:szCs w:val="24"/>
        </w:rPr>
      </w:pPr>
      <w:r>
        <w:rPr>
          <w:rStyle w:val="rynqvb"/>
          <w:rFonts w:ascii="Times New Roman" w:hAnsi="Times New Roman" w:cs="Times New Roman"/>
          <w:sz w:val="24"/>
          <w:szCs w:val="24"/>
        </w:rPr>
        <w:t xml:space="preserve">Substantial relational resources can make access to rare or challenging-to-replicate resources possible. An extensive network, for instance, can give firms access to resources like cutting-edge technology or precious raw commodities. The </w:t>
      </w:r>
      <w:r>
        <w:rPr>
          <w:rStyle w:val="rynqvb"/>
          <w:rFonts w:ascii="Times New Roman" w:hAnsi="Times New Roman" w:cs="Times New Roman"/>
          <w:sz w:val="24"/>
          <w:szCs w:val="24"/>
        </w:rPr>
        <w:lastRenderedPageBreak/>
        <w:t xml:space="preserve">availability of various resources from rival businesses may give one a competitive advantage. Firms with good relational resources can develop strong relationships with customers, suppliers, and other stakeholders. Organizations with tight connections can gather more accurate market data, such as client wants, industry trends, and shifts in market demand. This knowledge can help businesses create better, more valuable products and services that will better fulfill the needs of their customers. Relational resources make it easier to collaborate with clients and other stakeholders. Organizations can use their collective expertise, abilities, and resources to innovate, produce </w:t>
      </w:r>
      <w:r w:rsidR="0011498D">
        <w:rPr>
          <w:rStyle w:val="rynqvb"/>
          <w:rFonts w:ascii="Times New Roman" w:hAnsi="Times New Roman" w:cs="Times New Roman"/>
          <w:sz w:val="24"/>
          <w:szCs w:val="24"/>
        </w:rPr>
        <w:t>unique</w:t>
      </w:r>
      <w:r>
        <w:rPr>
          <w:rStyle w:val="rynqvb"/>
          <w:rFonts w:ascii="Times New Roman" w:hAnsi="Times New Roman" w:cs="Times New Roman"/>
          <w:sz w:val="24"/>
          <w:szCs w:val="24"/>
        </w:rPr>
        <w:t xml:space="preserve"> goods or services, or enhance operational procedures by working together</w:t>
      </w:r>
      <w:r>
        <w:rPr>
          <w:rStyle w:val="Heading2Char"/>
          <w:lang w:val="en"/>
        </w:rPr>
        <w:t xml:space="preserve">. </w:t>
      </w:r>
      <w:r w:rsidRPr="00404336">
        <w:rPr>
          <w:rStyle w:val="rynqvb"/>
          <w:rFonts w:ascii="Times New Roman" w:hAnsi="Times New Roman" w:cs="Times New Roman"/>
          <w:sz w:val="24"/>
          <w:szCs w:val="24"/>
          <w:lang w:val="en"/>
        </w:rPr>
        <w:t>Strong collaboration can provide a competitive advantage in innovation that is difficult for competitors to imitate.</w:t>
      </w:r>
    </w:p>
    <w:p w14:paraId="6A6E0416" w14:textId="77777777" w:rsidR="003A7B19" w:rsidRPr="009A35DB" w:rsidRDefault="00E66B7A" w:rsidP="009A35DB">
      <w:pPr>
        <w:pStyle w:val="ListParagraph"/>
        <w:numPr>
          <w:ilvl w:val="0"/>
          <w:numId w:val="3"/>
        </w:numPr>
        <w:tabs>
          <w:tab w:val="left" w:pos="1134"/>
        </w:tabs>
        <w:ind w:left="284" w:hanging="284"/>
        <w:jc w:val="both"/>
        <w:rPr>
          <w:rFonts w:ascii="Times New Roman" w:hAnsi="Times New Roman" w:cs="Times New Roman"/>
          <w:b/>
          <w:bCs/>
          <w:sz w:val="24"/>
          <w:szCs w:val="24"/>
        </w:rPr>
      </w:pPr>
      <w:r w:rsidRPr="009A35DB">
        <w:rPr>
          <w:rFonts w:ascii="Times New Roman" w:hAnsi="Times New Roman" w:cs="Times New Roman"/>
          <w:b/>
          <w:bCs/>
          <w:sz w:val="24"/>
          <w:szCs w:val="24"/>
        </w:rPr>
        <w:t>Novelty, Theor</w:t>
      </w:r>
      <w:r w:rsidR="007A4DE7">
        <w:rPr>
          <w:rFonts w:ascii="Times New Roman" w:hAnsi="Times New Roman" w:cs="Times New Roman"/>
          <w:b/>
          <w:bCs/>
          <w:sz w:val="24"/>
          <w:szCs w:val="24"/>
        </w:rPr>
        <w:t>e</w:t>
      </w:r>
      <w:r w:rsidRPr="009A35DB">
        <w:rPr>
          <w:rFonts w:ascii="Times New Roman" w:hAnsi="Times New Roman" w:cs="Times New Roman"/>
          <w:b/>
          <w:bCs/>
          <w:sz w:val="24"/>
          <w:szCs w:val="24"/>
        </w:rPr>
        <w:t>tical, Practical</w:t>
      </w:r>
      <w:r w:rsidR="007A4DE7">
        <w:rPr>
          <w:rFonts w:ascii="Times New Roman" w:hAnsi="Times New Roman" w:cs="Times New Roman"/>
          <w:b/>
          <w:bCs/>
          <w:sz w:val="24"/>
          <w:szCs w:val="24"/>
        </w:rPr>
        <w:t>,</w:t>
      </w:r>
      <w:r w:rsidRPr="009A35DB">
        <w:rPr>
          <w:rFonts w:ascii="Times New Roman" w:hAnsi="Times New Roman" w:cs="Times New Roman"/>
          <w:b/>
          <w:bCs/>
          <w:sz w:val="24"/>
          <w:szCs w:val="24"/>
        </w:rPr>
        <w:t xml:space="preserve"> and Managerial Implication</w:t>
      </w:r>
    </w:p>
    <w:p w14:paraId="199FA885" w14:textId="5F560961" w:rsidR="00BF5181" w:rsidRDefault="00BF5181" w:rsidP="00BA05B1">
      <w:pPr>
        <w:tabs>
          <w:tab w:val="left" w:pos="1134"/>
        </w:tabs>
        <w:jc w:val="both"/>
        <w:rPr>
          <w:rFonts w:ascii="Times New Roman" w:hAnsi="Times New Roman" w:cs="Times New Roman"/>
          <w:sz w:val="24"/>
          <w:szCs w:val="24"/>
        </w:rPr>
      </w:pPr>
      <w:r>
        <w:rPr>
          <w:rFonts w:ascii="Times New Roman" w:hAnsi="Times New Roman" w:cs="Times New Roman"/>
          <w:sz w:val="24"/>
          <w:szCs w:val="24"/>
        </w:rPr>
        <w:t xml:space="preserve">The novelty of this study </w:t>
      </w:r>
      <w:r w:rsidR="00730564">
        <w:rPr>
          <w:rFonts w:ascii="Times New Roman" w:hAnsi="Times New Roman" w:cs="Times New Roman"/>
          <w:sz w:val="24"/>
          <w:szCs w:val="24"/>
        </w:rPr>
        <w:t xml:space="preserve">is to acknowledge how relational resources and Incoterms affect the competitive advantage of freight forwarders. </w:t>
      </w:r>
      <w:r>
        <w:rPr>
          <w:rFonts w:ascii="Times New Roman" w:hAnsi="Times New Roman" w:cs="Times New Roman"/>
          <w:sz w:val="24"/>
          <w:szCs w:val="24"/>
        </w:rPr>
        <w:t xml:space="preserve">The theoretical implication of this study is to support the previous theory that </w:t>
      </w:r>
      <w:r w:rsidR="00C80A45">
        <w:rPr>
          <w:rFonts w:ascii="Times New Roman" w:hAnsi="Times New Roman" w:cs="Times New Roman"/>
          <w:sz w:val="24"/>
          <w:szCs w:val="24"/>
        </w:rPr>
        <w:t>I</w:t>
      </w:r>
      <w:r>
        <w:rPr>
          <w:rFonts w:ascii="Times New Roman" w:hAnsi="Times New Roman" w:cs="Times New Roman"/>
          <w:sz w:val="24"/>
          <w:szCs w:val="24"/>
        </w:rPr>
        <w:t xml:space="preserve">ncoterm and relational resources </w:t>
      </w:r>
      <w:r w:rsidR="009A04E9">
        <w:rPr>
          <w:rFonts w:ascii="Times New Roman" w:hAnsi="Times New Roman" w:cs="Times New Roman"/>
          <w:sz w:val="24"/>
          <w:szCs w:val="24"/>
        </w:rPr>
        <w:t>contribute to improving Freight forwarders' competitive advantage</w:t>
      </w:r>
      <w:r w:rsidR="00CC0A0C">
        <w:rPr>
          <w:rFonts w:ascii="Times New Roman" w:hAnsi="Times New Roman" w:cs="Times New Roman"/>
          <w:sz w:val="24"/>
          <w:szCs w:val="24"/>
        </w:rPr>
        <w:t xml:space="preserve">. </w:t>
      </w:r>
      <w:r>
        <w:rPr>
          <w:rFonts w:ascii="Times New Roman" w:hAnsi="Times New Roman" w:cs="Times New Roman"/>
          <w:sz w:val="24"/>
          <w:szCs w:val="24"/>
        </w:rPr>
        <w:t>The</w:t>
      </w:r>
      <w:r w:rsidR="00CC0A0C">
        <w:rPr>
          <w:rFonts w:ascii="Times New Roman" w:hAnsi="Times New Roman" w:cs="Times New Roman"/>
          <w:sz w:val="24"/>
          <w:szCs w:val="24"/>
        </w:rPr>
        <w:t xml:space="preserve"> </w:t>
      </w:r>
      <w:r w:rsidR="00AC506E">
        <w:rPr>
          <w:rFonts w:ascii="Times New Roman" w:hAnsi="Times New Roman" w:cs="Times New Roman"/>
          <w:sz w:val="24"/>
          <w:szCs w:val="24"/>
        </w:rPr>
        <w:t xml:space="preserve">practical implication is for </w:t>
      </w:r>
      <w:r w:rsidR="00CC0A0C">
        <w:rPr>
          <w:rFonts w:ascii="Times New Roman" w:hAnsi="Times New Roman" w:cs="Times New Roman"/>
          <w:sz w:val="24"/>
          <w:szCs w:val="24"/>
        </w:rPr>
        <w:t>F</w:t>
      </w:r>
      <w:r w:rsidR="00AC506E">
        <w:rPr>
          <w:rFonts w:ascii="Times New Roman" w:hAnsi="Times New Roman" w:cs="Times New Roman"/>
          <w:sz w:val="24"/>
          <w:szCs w:val="24"/>
        </w:rPr>
        <w:t xml:space="preserve">reight forwarding companies' management </w:t>
      </w:r>
      <w:r w:rsidR="008D4DE1">
        <w:rPr>
          <w:rFonts w:ascii="Times New Roman" w:hAnsi="Times New Roman" w:cs="Times New Roman"/>
          <w:sz w:val="24"/>
          <w:szCs w:val="24"/>
        </w:rPr>
        <w:t>to choose appropriate Incoterms and</w:t>
      </w:r>
      <w:r w:rsidR="00AC506E">
        <w:rPr>
          <w:rFonts w:ascii="Times New Roman" w:hAnsi="Times New Roman" w:cs="Times New Roman"/>
          <w:sz w:val="24"/>
          <w:szCs w:val="24"/>
        </w:rPr>
        <w:t xml:space="preserve"> apply relational resources policies to</w:t>
      </w:r>
      <w:r w:rsidR="008D4DE1">
        <w:rPr>
          <w:rFonts w:ascii="Times New Roman" w:hAnsi="Times New Roman" w:cs="Times New Roman"/>
          <w:sz w:val="24"/>
          <w:szCs w:val="24"/>
        </w:rPr>
        <w:t xml:space="preserve"> improve</w:t>
      </w:r>
      <w:r w:rsidR="00AC506E">
        <w:rPr>
          <w:rFonts w:ascii="Times New Roman" w:hAnsi="Times New Roman" w:cs="Times New Roman"/>
          <w:sz w:val="24"/>
          <w:szCs w:val="24"/>
        </w:rPr>
        <w:t xml:space="preserve"> competitive advantage</w:t>
      </w:r>
      <w:r>
        <w:rPr>
          <w:rFonts w:ascii="Times New Roman" w:hAnsi="Times New Roman" w:cs="Times New Roman"/>
          <w:sz w:val="24"/>
          <w:szCs w:val="24"/>
        </w:rPr>
        <w:t xml:space="preserve">. </w:t>
      </w:r>
      <w:r w:rsidR="00730564">
        <w:rPr>
          <w:rFonts w:ascii="Times New Roman" w:hAnsi="Times New Roman" w:cs="Times New Roman"/>
          <w:sz w:val="24"/>
          <w:szCs w:val="24"/>
        </w:rPr>
        <w:t>The findings of this study</w:t>
      </w:r>
      <w:r w:rsidR="008D4DE1">
        <w:rPr>
          <w:rFonts w:ascii="Times New Roman" w:hAnsi="Times New Roman" w:cs="Times New Roman"/>
          <w:sz w:val="24"/>
          <w:szCs w:val="24"/>
        </w:rPr>
        <w:t xml:space="preserve"> are expected to provide knowledge about</w:t>
      </w:r>
      <w:r w:rsidR="009A04E9">
        <w:rPr>
          <w:rFonts w:ascii="Times New Roman" w:hAnsi="Times New Roman" w:cs="Times New Roman"/>
          <w:sz w:val="24"/>
          <w:szCs w:val="24"/>
        </w:rPr>
        <w:t xml:space="preserve"> how the choice of Incoterm and relational resources affect the competitive advantage of </w:t>
      </w:r>
      <w:r w:rsidR="00CC0A0C">
        <w:rPr>
          <w:rFonts w:ascii="Times New Roman" w:hAnsi="Times New Roman" w:cs="Times New Roman"/>
          <w:sz w:val="24"/>
          <w:szCs w:val="24"/>
        </w:rPr>
        <w:t>F</w:t>
      </w:r>
      <w:r w:rsidR="009A04E9">
        <w:rPr>
          <w:rFonts w:ascii="Times New Roman" w:hAnsi="Times New Roman" w:cs="Times New Roman"/>
          <w:sz w:val="24"/>
          <w:szCs w:val="24"/>
        </w:rPr>
        <w:t>reight forwarding</w:t>
      </w:r>
      <w:r w:rsidR="00AC506E">
        <w:rPr>
          <w:rFonts w:ascii="Times New Roman" w:hAnsi="Times New Roman" w:cs="Times New Roman"/>
          <w:sz w:val="24"/>
          <w:szCs w:val="24"/>
        </w:rPr>
        <w:t xml:space="preserve">. </w:t>
      </w:r>
      <w:r>
        <w:rPr>
          <w:rFonts w:ascii="Times New Roman" w:hAnsi="Times New Roman" w:cs="Times New Roman"/>
          <w:sz w:val="24"/>
          <w:szCs w:val="24"/>
        </w:rPr>
        <w:t xml:space="preserve">The results of this study can also provide input for Freight forwarder companies regarding the importance of selecting </w:t>
      </w:r>
      <w:r w:rsidR="00C80A45">
        <w:rPr>
          <w:rFonts w:ascii="Times New Roman" w:hAnsi="Times New Roman" w:cs="Times New Roman"/>
          <w:sz w:val="24"/>
          <w:szCs w:val="24"/>
        </w:rPr>
        <w:t>I</w:t>
      </w:r>
      <w:r>
        <w:rPr>
          <w:rFonts w:ascii="Times New Roman" w:hAnsi="Times New Roman" w:cs="Times New Roman"/>
          <w:sz w:val="24"/>
          <w:szCs w:val="24"/>
        </w:rPr>
        <w:t xml:space="preserve">ncoterm and relational resources for competitive advantage. This research contributes to the information and development of scientific principles, </w:t>
      </w:r>
      <w:r w:rsidR="007A4DE7">
        <w:rPr>
          <w:rFonts w:ascii="Times New Roman" w:hAnsi="Times New Roman" w:cs="Times New Roman"/>
          <w:sz w:val="24"/>
          <w:szCs w:val="24"/>
        </w:rPr>
        <w:t>particularly</w:t>
      </w:r>
      <w:r>
        <w:rPr>
          <w:rFonts w:ascii="Times New Roman" w:hAnsi="Times New Roman" w:cs="Times New Roman"/>
          <w:sz w:val="24"/>
          <w:szCs w:val="24"/>
        </w:rPr>
        <w:t xml:space="preserve"> management. This research contributes as reference and comparison material in </w:t>
      </w:r>
      <w:r w:rsidR="007A4DE7">
        <w:rPr>
          <w:rFonts w:ascii="Times New Roman" w:hAnsi="Times New Roman" w:cs="Times New Roman"/>
          <w:sz w:val="24"/>
          <w:szCs w:val="24"/>
        </w:rPr>
        <w:t>developing</w:t>
      </w:r>
      <w:r>
        <w:rPr>
          <w:rFonts w:ascii="Times New Roman" w:hAnsi="Times New Roman" w:cs="Times New Roman"/>
          <w:sz w:val="24"/>
          <w:szCs w:val="24"/>
        </w:rPr>
        <w:t xml:space="preserve"> further studies </w:t>
      </w:r>
      <w:r w:rsidR="007A4DE7">
        <w:rPr>
          <w:rFonts w:ascii="Times New Roman" w:hAnsi="Times New Roman" w:cs="Times New Roman"/>
          <w:sz w:val="24"/>
          <w:szCs w:val="24"/>
        </w:rPr>
        <w:t>on</w:t>
      </w:r>
      <w:r>
        <w:rPr>
          <w:rFonts w:ascii="Times New Roman" w:hAnsi="Times New Roman" w:cs="Times New Roman"/>
          <w:sz w:val="24"/>
          <w:szCs w:val="24"/>
        </w:rPr>
        <w:t xml:space="preserve"> the influence of </w:t>
      </w:r>
      <w:r w:rsidR="00C80A45">
        <w:rPr>
          <w:rFonts w:ascii="Times New Roman" w:hAnsi="Times New Roman" w:cs="Times New Roman"/>
          <w:sz w:val="24"/>
          <w:szCs w:val="24"/>
        </w:rPr>
        <w:t>I</w:t>
      </w:r>
      <w:r>
        <w:rPr>
          <w:rFonts w:ascii="Times New Roman" w:hAnsi="Times New Roman" w:cs="Times New Roman"/>
          <w:sz w:val="24"/>
          <w:szCs w:val="24"/>
        </w:rPr>
        <w:t>ncoterm and relational resources on the competitive advantage of Freight forwarders companies.</w:t>
      </w:r>
    </w:p>
    <w:p w14:paraId="1D10B8B5" w14:textId="77777777" w:rsidR="00064085" w:rsidRPr="00064085" w:rsidRDefault="00064085" w:rsidP="00222B26">
      <w:pPr>
        <w:tabs>
          <w:tab w:val="left" w:pos="1134"/>
        </w:tabs>
        <w:jc w:val="both"/>
        <w:rPr>
          <w:rFonts w:ascii="Times New Roman" w:hAnsi="Times New Roman" w:cs="Times New Roman"/>
          <w:b/>
          <w:bCs/>
          <w:sz w:val="24"/>
          <w:szCs w:val="24"/>
        </w:rPr>
      </w:pPr>
      <w:r w:rsidRPr="00064085">
        <w:rPr>
          <w:rFonts w:ascii="Times New Roman" w:hAnsi="Times New Roman" w:cs="Times New Roman"/>
          <w:b/>
          <w:bCs/>
          <w:sz w:val="24"/>
          <w:szCs w:val="24"/>
        </w:rPr>
        <w:t>Conclusion</w:t>
      </w:r>
    </w:p>
    <w:p w14:paraId="258AA8AF" w14:textId="7DC6F31F" w:rsidR="00064085" w:rsidRDefault="00064085" w:rsidP="00222B26">
      <w:pPr>
        <w:tabs>
          <w:tab w:val="left" w:pos="1134"/>
        </w:tabs>
        <w:jc w:val="both"/>
        <w:rPr>
          <w:rFonts w:ascii="Times New Roman" w:hAnsi="Times New Roman" w:cs="Times New Roman"/>
          <w:sz w:val="24"/>
          <w:szCs w:val="24"/>
        </w:rPr>
      </w:pPr>
      <w:r>
        <w:rPr>
          <w:rFonts w:ascii="Times New Roman" w:hAnsi="Times New Roman" w:cs="Times New Roman"/>
          <w:sz w:val="24"/>
          <w:szCs w:val="24"/>
        </w:rPr>
        <w:t>Based on the res</w:t>
      </w:r>
      <w:r w:rsidR="007A4DE7">
        <w:rPr>
          <w:rFonts w:ascii="Times New Roman" w:hAnsi="Times New Roman" w:cs="Times New Roman"/>
          <w:sz w:val="24"/>
          <w:szCs w:val="24"/>
        </w:rPr>
        <w:t>earch results</w:t>
      </w:r>
      <w:r>
        <w:rPr>
          <w:rFonts w:ascii="Times New Roman" w:hAnsi="Times New Roman" w:cs="Times New Roman"/>
          <w:sz w:val="24"/>
          <w:szCs w:val="24"/>
        </w:rPr>
        <w:t xml:space="preserve"> and discussion of the influence of </w:t>
      </w:r>
      <w:r w:rsidR="00C80A45">
        <w:rPr>
          <w:rFonts w:ascii="Times New Roman" w:hAnsi="Times New Roman" w:cs="Times New Roman"/>
          <w:sz w:val="24"/>
          <w:szCs w:val="24"/>
        </w:rPr>
        <w:t>I</w:t>
      </w:r>
      <w:r>
        <w:rPr>
          <w:rFonts w:ascii="Times New Roman" w:hAnsi="Times New Roman" w:cs="Times New Roman"/>
          <w:sz w:val="24"/>
          <w:szCs w:val="24"/>
        </w:rPr>
        <w:t xml:space="preserve">ncoterm and relational resources on the competitive advantage of Freight forwarders companies, </w:t>
      </w:r>
      <w:r w:rsidR="00730564">
        <w:rPr>
          <w:rFonts w:ascii="Times New Roman" w:hAnsi="Times New Roman" w:cs="Times New Roman"/>
          <w:sz w:val="24"/>
          <w:szCs w:val="24"/>
        </w:rPr>
        <w:t>It is clear that relational and Incoterm resources have a positive and significant effect on competitive advantage.</w:t>
      </w:r>
    </w:p>
    <w:p w14:paraId="53760C80" w14:textId="77777777" w:rsidR="00064085" w:rsidRDefault="007A4DE7" w:rsidP="00222B26">
      <w:pPr>
        <w:tabs>
          <w:tab w:val="left" w:pos="1134"/>
        </w:tabs>
        <w:jc w:val="both"/>
        <w:rPr>
          <w:rFonts w:ascii="Times New Roman" w:hAnsi="Times New Roman" w:cs="Times New Roman"/>
          <w:sz w:val="24"/>
          <w:szCs w:val="24"/>
        </w:rPr>
      </w:pPr>
      <w:r>
        <w:rPr>
          <w:rFonts w:ascii="Times New Roman" w:hAnsi="Times New Roman" w:cs="Times New Roman"/>
          <w:sz w:val="24"/>
          <w:szCs w:val="24"/>
        </w:rPr>
        <w:t>Our findings suggest</w:t>
      </w:r>
      <w:r w:rsidR="00064085">
        <w:rPr>
          <w:rFonts w:ascii="Times New Roman" w:hAnsi="Times New Roman" w:cs="Times New Roman"/>
          <w:sz w:val="24"/>
          <w:szCs w:val="24"/>
        </w:rPr>
        <w:t xml:space="preserve"> </w:t>
      </w:r>
      <w:r>
        <w:rPr>
          <w:rFonts w:ascii="Times New Roman" w:hAnsi="Times New Roman" w:cs="Times New Roman"/>
          <w:sz w:val="24"/>
          <w:szCs w:val="24"/>
        </w:rPr>
        <w:t>F</w:t>
      </w:r>
      <w:r w:rsidR="00064085">
        <w:rPr>
          <w:rFonts w:ascii="Times New Roman" w:hAnsi="Times New Roman" w:cs="Times New Roman"/>
          <w:sz w:val="24"/>
          <w:szCs w:val="24"/>
        </w:rPr>
        <w:t xml:space="preserve">reight forwarders must </w:t>
      </w:r>
      <w:r>
        <w:rPr>
          <w:rFonts w:ascii="Times New Roman" w:hAnsi="Times New Roman" w:cs="Times New Roman"/>
          <w:sz w:val="24"/>
          <w:szCs w:val="24"/>
        </w:rPr>
        <w:t>develop</w:t>
      </w:r>
      <w:r w:rsidR="00064085">
        <w:rPr>
          <w:rFonts w:ascii="Times New Roman" w:hAnsi="Times New Roman" w:cs="Times New Roman"/>
          <w:sz w:val="24"/>
          <w:szCs w:val="24"/>
        </w:rPr>
        <w:t xml:space="preserve"> the right Incoterm selection strategy and build relational resources with clients and agents. </w:t>
      </w:r>
    </w:p>
    <w:p w14:paraId="72CA7CEA" w14:textId="77777777" w:rsidR="009A04E9" w:rsidRPr="008D4DE1" w:rsidRDefault="008D4DE1" w:rsidP="00222B26">
      <w:pPr>
        <w:tabs>
          <w:tab w:val="left" w:pos="1134"/>
        </w:tabs>
        <w:jc w:val="both"/>
        <w:rPr>
          <w:rFonts w:ascii="Times New Roman" w:hAnsi="Times New Roman" w:cs="Times New Roman"/>
          <w:sz w:val="24"/>
          <w:szCs w:val="24"/>
        </w:rPr>
      </w:pPr>
      <w:r w:rsidRPr="008D4DE1">
        <w:rPr>
          <w:rStyle w:val="rynqvb"/>
          <w:rFonts w:ascii="Times New Roman" w:hAnsi="Times New Roman" w:cs="Times New Roman"/>
          <w:sz w:val="24"/>
          <w:szCs w:val="24"/>
          <w:lang w:val="en"/>
        </w:rPr>
        <w:t xml:space="preserve">Future research is expected to address the </w:t>
      </w:r>
      <w:r>
        <w:rPr>
          <w:rStyle w:val="rynqvb"/>
          <w:rFonts w:ascii="Times New Roman" w:hAnsi="Times New Roman" w:cs="Times New Roman"/>
          <w:sz w:val="24"/>
          <w:szCs w:val="24"/>
          <w:lang w:val="en"/>
        </w:rPr>
        <w:t>broa</w:t>
      </w:r>
      <w:r w:rsidRPr="008D4DE1">
        <w:rPr>
          <w:rStyle w:val="rynqvb"/>
          <w:rFonts w:ascii="Times New Roman" w:hAnsi="Times New Roman" w:cs="Times New Roman"/>
          <w:sz w:val="24"/>
          <w:szCs w:val="24"/>
          <w:lang w:val="en"/>
        </w:rPr>
        <w:t xml:space="preserve">der range of </w:t>
      </w:r>
      <w:r>
        <w:rPr>
          <w:rStyle w:val="rynqvb"/>
          <w:rFonts w:ascii="Times New Roman" w:hAnsi="Times New Roman" w:cs="Times New Roman"/>
          <w:sz w:val="24"/>
          <w:szCs w:val="24"/>
          <w:lang w:val="en"/>
        </w:rPr>
        <w:t>F</w:t>
      </w:r>
      <w:r w:rsidRPr="008D4DE1">
        <w:rPr>
          <w:rStyle w:val="rynqvb"/>
          <w:rFonts w:ascii="Times New Roman" w:hAnsi="Times New Roman" w:cs="Times New Roman"/>
          <w:sz w:val="24"/>
          <w:szCs w:val="24"/>
          <w:lang w:val="en"/>
        </w:rPr>
        <w:t xml:space="preserve">reight forwarding businesses and industries that have formally </w:t>
      </w:r>
      <w:r>
        <w:rPr>
          <w:rStyle w:val="rynqvb"/>
          <w:rFonts w:ascii="Times New Roman" w:hAnsi="Times New Roman" w:cs="Times New Roman"/>
          <w:sz w:val="24"/>
          <w:szCs w:val="24"/>
          <w:lang w:val="en"/>
        </w:rPr>
        <w:t>selected</w:t>
      </w:r>
      <w:r w:rsidRPr="008D4DE1">
        <w:rPr>
          <w:rStyle w:val="rynqvb"/>
          <w:rFonts w:ascii="Times New Roman" w:hAnsi="Times New Roman" w:cs="Times New Roman"/>
          <w:sz w:val="24"/>
          <w:szCs w:val="24"/>
          <w:lang w:val="en"/>
        </w:rPr>
        <w:t xml:space="preserve"> </w:t>
      </w:r>
      <w:r>
        <w:rPr>
          <w:rStyle w:val="rynqvb"/>
          <w:rFonts w:ascii="Times New Roman" w:hAnsi="Times New Roman" w:cs="Times New Roman"/>
          <w:sz w:val="24"/>
          <w:szCs w:val="24"/>
          <w:lang w:val="en"/>
        </w:rPr>
        <w:t>I</w:t>
      </w:r>
      <w:r w:rsidRPr="008D4DE1">
        <w:rPr>
          <w:rStyle w:val="rynqvb"/>
          <w:rFonts w:ascii="Times New Roman" w:hAnsi="Times New Roman" w:cs="Times New Roman"/>
          <w:sz w:val="24"/>
          <w:szCs w:val="24"/>
          <w:lang w:val="en"/>
        </w:rPr>
        <w:t>ncoterms and relational resources to further this analysis.</w:t>
      </w:r>
    </w:p>
    <w:p w14:paraId="5D2704DB" w14:textId="175BB7B5" w:rsidR="00D40999" w:rsidRDefault="00A350D0" w:rsidP="00222B26">
      <w:pPr>
        <w:tabs>
          <w:tab w:val="left" w:pos="1134"/>
        </w:tabs>
        <w:jc w:val="both"/>
        <w:rPr>
          <w:rFonts w:ascii="Times New Roman" w:hAnsi="Times New Roman" w:cs="Times New Roman"/>
          <w:b/>
          <w:bCs/>
          <w:sz w:val="24"/>
          <w:szCs w:val="24"/>
        </w:rPr>
      </w:pPr>
      <w:r>
        <w:rPr>
          <w:rFonts w:ascii="Times New Roman" w:hAnsi="Times New Roman" w:cs="Times New Roman"/>
          <w:b/>
          <w:bCs/>
          <w:sz w:val="24"/>
          <w:szCs w:val="24"/>
        </w:rPr>
        <w:t>Limitation</w:t>
      </w:r>
    </w:p>
    <w:p w14:paraId="7C3B8E38" w14:textId="0BAC9424" w:rsidR="00A350D0" w:rsidRDefault="00A350D0" w:rsidP="00A350D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following are some of the study's limitations: 1) The sample size used is only 75 companies providing international </w:t>
      </w:r>
      <w:r w:rsidR="00D93CA8">
        <w:rPr>
          <w:rFonts w:ascii="Times New Roman" w:hAnsi="Times New Roman" w:cs="Times New Roman"/>
          <w:sz w:val="24"/>
          <w:szCs w:val="24"/>
        </w:rPr>
        <w:t>F</w:t>
      </w:r>
      <w:r>
        <w:rPr>
          <w:rFonts w:ascii="Times New Roman" w:hAnsi="Times New Roman" w:cs="Times New Roman"/>
          <w:sz w:val="24"/>
          <w:szCs w:val="24"/>
        </w:rPr>
        <w:t xml:space="preserve">reight forwarding services; 2) the data used in this research was obtained through the distribution of questionnaires based on </w:t>
      </w:r>
      <w:r>
        <w:rPr>
          <w:rFonts w:ascii="Times New Roman" w:hAnsi="Times New Roman" w:cs="Times New Roman"/>
          <w:sz w:val="24"/>
          <w:szCs w:val="24"/>
        </w:rPr>
        <w:lastRenderedPageBreak/>
        <w:t>perceptual analysis units; and 3) other factors that are outside the model are not all studied, though it is possible that they could influence the current significance test.</w:t>
      </w:r>
    </w:p>
    <w:p w14:paraId="17C0585D" w14:textId="77777777" w:rsidR="00A350D0" w:rsidRPr="00A350D0" w:rsidRDefault="00A350D0" w:rsidP="00A350D0">
      <w:pPr>
        <w:autoSpaceDE w:val="0"/>
        <w:autoSpaceDN w:val="0"/>
        <w:adjustRightInd w:val="0"/>
        <w:spacing w:after="0" w:line="240" w:lineRule="auto"/>
        <w:jc w:val="both"/>
        <w:rPr>
          <w:rFonts w:ascii="Times New Roman" w:hAnsi="Times New Roman" w:cs="Times New Roman"/>
          <w:sz w:val="24"/>
          <w:szCs w:val="24"/>
        </w:rPr>
      </w:pPr>
    </w:p>
    <w:p w14:paraId="3CF23C78" w14:textId="77777777" w:rsidR="00D40999" w:rsidRPr="00D40999" w:rsidRDefault="00E10320" w:rsidP="00222B26">
      <w:pPr>
        <w:tabs>
          <w:tab w:val="left" w:pos="1134"/>
        </w:tabs>
        <w:jc w:val="both"/>
        <w:rPr>
          <w:rFonts w:ascii="Times New Roman" w:hAnsi="Times New Roman" w:cs="Times New Roman"/>
          <w:b/>
          <w:bCs/>
          <w:sz w:val="24"/>
          <w:szCs w:val="24"/>
        </w:rPr>
      </w:pPr>
      <w:r w:rsidRPr="00E10320">
        <w:rPr>
          <w:rFonts w:ascii="Times New Roman" w:hAnsi="Times New Roman" w:cs="Times New Roman"/>
          <w:b/>
          <w:bCs/>
          <w:sz w:val="24"/>
          <w:szCs w:val="24"/>
        </w:rPr>
        <w:t>Declaration of Competing Interest</w:t>
      </w:r>
    </w:p>
    <w:p w14:paraId="3406AB8D" w14:textId="77777777" w:rsidR="00E10320" w:rsidRPr="00E10320" w:rsidRDefault="009A404F" w:rsidP="00222B26">
      <w:pPr>
        <w:tabs>
          <w:tab w:val="left" w:pos="1134"/>
        </w:tabs>
        <w:jc w:val="both"/>
        <w:rPr>
          <w:rFonts w:ascii="Times New Roman" w:hAnsi="Times New Roman" w:cs="Times New Roman"/>
          <w:sz w:val="24"/>
          <w:szCs w:val="24"/>
        </w:rPr>
      </w:pPr>
      <w:r>
        <w:rPr>
          <w:rFonts w:ascii="Times New Roman" w:hAnsi="Times New Roman" w:cs="Times New Roman"/>
          <w:sz w:val="24"/>
          <w:szCs w:val="24"/>
        </w:rPr>
        <w:t>The authors disclosed no potential conflict of interest.</w:t>
      </w:r>
    </w:p>
    <w:p w14:paraId="7EEFFF89" w14:textId="77777777" w:rsidR="00CE7925" w:rsidRDefault="00CE7925" w:rsidP="00222B26">
      <w:pPr>
        <w:tabs>
          <w:tab w:val="left" w:pos="1134"/>
        </w:tabs>
        <w:jc w:val="both"/>
        <w:rPr>
          <w:rFonts w:ascii="Times New Roman" w:hAnsi="Times New Roman" w:cs="Times New Roman"/>
          <w:b/>
          <w:bCs/>
          <w:sz w:val="24"/>
          <w:szCs w:val="24"/>
        </w:rPr>
      </w:pPr>
    </w:p>
    <w:p w14:paraId="582B1744" w14:textId="77777777" w:rsidR="00E10320" w:rsidRPr="00CE7925" w:rsidRDefault="00E10320" w:rsidP="00222B26">
      <w:pPr>
        <w:tabs>
          <w:tab w:val="left" w:pos="1134"/>
        </w:tabs>
        <w:jc w:val="both"/>
        <w:rPr>
          <w:rFonts w:ascii="Times New Roman" w:hAnsi="Times New Roman" w:cs="Times New Roman"/>
          <w:b/>
          <w:bCs/>
          <w:sz w:val="24"/>
          <w:szCs w:val="24"/>
        </w:rPr>
      </w:pPr>
      <w:r w:rsidRPr="00CE7925">
        <w:rPr>
          <w:rFonts w:ascii="Times New Roman" w:hAnsi="Times New Roman" w:cs="Times New Roman"/>
          <w:b/>
          <w:bCs/>
          <w:sz w:val="24"/>
          <w:szCs w:val="24"/>
        </w:rPr>
        <w:t>Acknowledgments</w:t>
      </w:r>
    </w:p>
    <w:p w14:paraId="08286625" w14:textId="32B077E6" w:rsidR="00CE7925" w:rsidRDefault="00730564" w:rsidP="00222B26">
      <w:pPr>
        <w:tabs>
          <w:tab w:val="left" w:pos="1134"/>
        </w:tabs>
        <w:jc w:val="both"/>
        <w:rPr>
          <w:rFonts w:ascii="Times New Roman" w:hAnsi="Times New Roman" w:cs="Times New Roman"/>
          <w:sz w:val="24"/>
          <w:szCs w:val="24"/>
        </w:rPr>
      </w:pPr>
      <w:r>
        <w:rPr>
          <w:rFonts w:ascii="Times New Roman" w:hAnsi="Times New Roman" w:cs="Times New Roman"/>
          <w:sz w:val="24"/>
          <w:szCs w:val="24"/>
        </w:rPr>
        <w:t xml:space="preserve">The authors thank </w:t>
      </w:r>
      <w:r w:rsidR="008D4DE1">
        <w:rPr>
          <w:rFonts w:ascii="Times New Roman" w:hAnsi="Times New Roman" w:cs="Times New Roman"/>
          <w:sz w:val="24"/>
          <w:szCs w:val="24"/>
        </w:rPr>
        <w:t xml:space="preserve">the Indonesian Logistics and Forwarder Association (ILFA) </w:t>
      </w:r>
      <w:r w:rsidR="009323DF">
        <w:rPr>
          <w:rFonts w:ascii="Times New Roman" w:hAnsi="Times New Roman" w:cs="Times New Roman"/>
          <w:sz w:val="24"/>
          <w:szCs w:val="24"/>
        </w:rPr>
        <w:t>for assisting with this study, particularly the data collection questionnaires</w:t>
      </w:r>
      <w:r w:rsidR="008D4DE1">
        <w:rPr>
          <w:rFonts w:ascii="Times New Roman" w:hAnsi="Times New Roman" w:cs="Times New Roman"/>
          <w:sz w:val="24"/>
          <w:szCs w:val="24"/>
        </w:rPr>
        <w:t xml:space="preserve">. The authors also thank </w:t>
      </w:r>
      <w:r w:rsidR="009A04E9">
        <w:rPr>
          <w:rFonts w:ascii="Times New Roman" w:hAnsi="Times New Roman" w:cs="Times New Roman"/>
          <w:sz w:val="24"/>
          <w:szCs w:val="24"/>
        </w:rPr>
        <w:t>the reviewer's feedback.</w:t>
      </w:r>
    </w:p>
    <w:p w14:paraId="10E35623" w14:textId="77777777" w:rsidR="00CE7925" w:rsidRDefault="00CE7925" w:rsidP="00267D46">
      <w:pPr>
        <w:tabs>
          <w:tab w:val="left" w:pos="1134"/>
        </w:tabs>
        <w:jc w:val="both"/>
        <w:rPr>
          <w:rFonts w:ascii="Times New Roman" w:hAnsi="Times New Roman" w:cs="Times New Roman"/>
          <w:b/>
          <w:bCs/>
          <w:sz w:val="24"/>
          <w:szCs w:val="24"/>
        </w:rPr>
      </w:pPr>
    </w:p>
    <w:p w14:paraId="7C6C3522" w14:textId="77777777" w:rsidR="00D40999" w:rsidRDefault="00D40999" w:rsidP="00267D46">
      <w:pPr>
        <w:tabs>
          <w:tab w:val="left" w:pos="1134"/>
        </w:tabs>
        <w:jc w:val="both"/>
        <w:rPr>
          <w:rFonts w:ascii="Times New Roman" w:hAnsi="Times New Roman" w:cs="Times New Roman"/>
          <w:b/>
          <w:bCs/>
          <w:sz w:val="24"/>
          <w:szCs w:val="24"/>
        </w:rPr>
      </w:pPr>
    </w:p>
    <w:p w14:paraId="5E3F50F0" w14:textId="77777777" w:rsidR="003A7B19" w:rsidRDefault="009A35DB" w:rsidP="00267D46">
      <w:pPr>
        <w:tabs>
          <w:tab w:val="left" w:pos="1134"/>
        </w:tabs>
        <w:jc w:val="both"/>
        <w:rPr>
          <w:rFonts w:ascii="Times New Roman" w:hAnsi="Times New Roman" w:cs="Times New Roman"/>
          <w:b/>
          <w:bCs/>
          <w:sz w:val="24"/>
          <w:szCs w:val="24"/>
        </w:rPr>
      </w:pPr>
      <w:r w:rsidRPr="009A35DB">
        <w:rPr>
          <w:rFonts w:ascii="Times New Roman" w:hAnsi="Times New Roman" w:cs="Times New Roman"/>
          <w:b/>
          <w:bCs/>
          <w:sz w:val="24"/>
          <w:szCs w:val="24"/>
        </w:rPr>
        <w:t>References</w:t>
      </w:r>
    </w:p>
    <w:p w14:paraId="3E10DD2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b/>
          <w:bCs/>
          <w:sz w:val="24"/>
          <w:szCs w:val="24"/>
        </w:rPr>
        <w:fldChar w:fldCharType="begin" w:fldLock="1"/>
      </w:r>
      <w:r w:rsidRPr="00D566CE">
        <w:rPr>
          <w:rFonts w:ascii="Times New Roman" w:hAnsi="Times New Roman" w:cs="Times New Roman"/>
          <w:b/>
          <w:bCs/>
          <w:sz w:val="24"/>
          <w:szCs w:val="24"/>
        </w:rPr>
        <w:instrText xml:space="preserve">ADDIN Mendeley Bibliography CSL_BIBLIOGRAPHY </w:instrText>
      </w:r>
      <w:r w:rsidRPr="00D566CE">
        <w:rPr>
          <w:rFonts w:ascii="Times New Roman" w:hAnsi="Times New Roman" w:cs="Times New Roman"/>
          <w:b/>
          <w:bCs/>
          <w:sz w:val="24"/>
          <w:szCs w:val="24"/>
        </w:rPr>
        <w:fldChar w:fldCharType="separate"/>
      </w:r>
      <w:r w:rsidRPr="00D566CE">
        <w:rPr>
          <w:rFonts w:ascii="Times New Roman" w:hAnsi="Times New Roman" w:cs="Times New Roman"/>
          <w:noProof/>
          <w:sz w:val="24"/>
          <w:szCs w:val="24"/>
        </w:rPr>
        <w:t>Acharya, C., Ojha, D., Gokhale, R., Patel, P.C., 2022. Managing information for innovation using knowledge integration capability: The role of boundary spanning objects. Int. J. Inf. Manage. 62. https://doi.org/10.1016/j.ijinfomgt.2021.102438</w:t>
      </w:r>
    </w:p>
    <w:p w14:paraId="280021F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Achmad Kuncoro, E., 2015. Factors that Affect Competitive Advantage in Freight Forwarding Industry on Jakarta-Indonesia. Adv. Sci. Lett. 21, 1008–1011. https://doi.org/10.1166/asl.2015.5968</w:t>
      </w:r>
    </w:p>
    <w:p w14:paraId="2822E40F"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Adebanjo, D., Teh, P.-L., Ahmed, P.K., 2018. The impact of supply chain relationships and integration on innovative capabilities and manufacturing performance: the perspective of rapidly developing countries. Int. J. Prod. Res. 56, 1708–1721.</w:t>
      </w:r>
    </w:p>
    <w:p w14:paraId="5D93CE3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Amit, R., Schoemaker, P.J.H., 1993. Strategic assets and organizational rent. Strateg</w:t>
      </w:r>
      <w:r w:rsidR="00B1041D">
        <w:rPr>
          <w:rFonts w:ascii="Times New Roman" w:hAnsi="Times New Roman" w:cs="Times New Roman"/>
          <w:noProof/>
          <w:sz w:val="24"/>
          <w:szCs w:val="24"/>
        </w:rPr>
        <w:t>y</w:t>
      </w:r>
      <w:r w:rsidRPr="00D566CE">
        <w:rPr>
          <w:rFonts w:ascii="Times New Roman" w:hAnsi="Times New Roman" w:cs="Times New Roman"/>
          <w:noProof/>
          <w:sz w:val="24"/>
          <w:szCs w:val="24"/>
        </w:rPr>
        <w:t>. Manag. J. 14, 33–46. https://doi.org/10.1002/smj.4250140105</w:t>
      </w:r>
    </w:p>
    <w:p w14:paraId="0A5A173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Anwar, A., Coviello, N., Rouziou, M., 2023. Weathering a Crisis: A Multi-Level Analysis of Resilience in Young Ventures. Entrep. Theory Pract. 47, 864–892. https://doi.org/10.1177/10422587211046545</w:t>
      </w:r>
    </w:p>
    <w:p w14:paraId="3D39D55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Avsar, V., Batmaz, O., 2022. Legal, Financial, and Strategic Forces in Cross-border Delivery Terms. Emerg. Mark. Financ</w:t>
      </w:r>
      <w:r w:rsidR="00B1041D">
        <w:rPr>
          <w:rFonts w:ascii="Times New Roman" w:hAnsi="Times New Roman" w:cs="Times New Roman"/>
          <w:noProof/>
          <w:sz w:val="24"/>
          <w:szCs w:val="24"/>
        </w:rPr>
        <w:t>e</w:t>
      </w:r>
      <w:r w:rsidRPr="00D566CE">
        <w:rPr>
          <w:rFonts w:ascii="Times New Roman" w:hAnsi="Times New Roman" w:cs="Times New Roman"/>
          <w:noProof/>
          <w:sz w:val="24"/>
          <w:szCs w:val="24"/>
        </w:rPr>
        <w:t>. Trade 58, 3609–3621. https://doi.org/10.1080/1540496X.2022.2051811</w:t>
      </w:r>
    </w:p>
    <w:p w14:paraId="6EBAA9E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aena-Rojas, J.J., Cano, J.A., Baena-Rojas, J.J., Cano, J.A., 2022. Technique For Estimation Of Costs And Prices In Contracts For The International Sale Technique For Estimation Of Costs And Prices In Contracts For The International Sale Of Goods Based On Incoterms ® 171–181. Https://Doi.Org/10.22306/Al.V9i2.291</w:t>
      </w:r>
    </w:p>
    <w:p w14:paraId="0A14ABFB"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Balci, G., Caliskan, A., Yuen, K.F., 2019. Relational bonding strategies, customer satisfaction, and loyalty in the container shipping market. Int. J. Phys. Distrib. </w:t>
      </w:r>
      <w:r w:rsidRPr="00D566CE">
        <w:rPr>
          <w:rFonts w:ascii="Times New Roman" w:hAnsi="Times New Roman" w:cs="Times New Roman"/>
          <w:noProof/>
          <w:sz w:val="24"/>
          <w:szCs w:val="24"/>
        </w:rPr>
        <w:lastRenderedPageBreak/>
        <w:t>Logist. Manag.</w:t>
      </w:r>
    </w:p>
    <w:p w14:paraId="5616845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arney, J., 1991. Firm Resources and Sustained Competitive Advantage. J. Manage. 17, 99–120. https://doi.org/10.1177/014920639101700108</w:t>
      </w:r>
    </w:p>
    <w:p w14:paraId="38DFD46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arney, J.B., 2001. Resource-based theories of competitive advantage: A ten-year retrospective on the resource-based view. J. Manage. 27, 643–650.</w:t>
      </w:r>
    </w:p>
    <w:p w14:paraId="7DE32763"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asterretxea, I., Martínez, R., 2012. Impact of management and innovation capabilities on performance: Are cooperatives different? Ann. Public Coop. Econ. 83, 357–381.</w:t>
      </w:r>
    </w:p>
    <w:p w14:paraId="0E6AE9DE"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auer, L.B., Bloch, D., Merkert, R., 2020. Ultra Long-Haul: An emerging business model accelerated by COVID-19. J. Air Transp. Manag. 89. https://doi.org/10.1016/j.jairtraman.2020.101901</w:t>
      </w:r>
    </w:p>
    <w:p w14:paraId="369AA88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eise-Zee, R., 2022. Brand equity retention after rebranding: a resource-based perspective. J. Brand Manag. 29, 208–224. https://doi.org/10.1057/s41262-021-00263-5</w:t>
      </w:r>
    </w:p>
    <w:p w14:paraId="663F92A3"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endig, D., Schulz, C., Theis, L., Raff, S., 2023. Digital orientation and environmental performance in times of technological change. Technol. Forecast. Soc. Change 188. https://doi.org/10.1016/j.techfore.2022.122272</w:t>
      </w:r>
    </w:p>
    <w:p w14:paraId="2FE96A62"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ergami, R., Tichá, L., 2022. Managing Incoterms® 2020 export risks. Int. J. Econ. Bus. Res. 23, 255–273.</w:t>
      </w:r>
    </w:p>
    <w:p w14:paraId="28A2EC0C"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haradwaj, S.G., Varadarajan, P.R., Fahy, J., 1993. Sustainable competitive advantage in service industries: a conceptual model and research propositions. J. Mark. 57, 83–99.</w:t>
      </w:r>
    </w:p>
    <w:p w14:paraId="0D4655E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ianco, S., Singal, M., Zach, F.J., Nicolau, J.L., 2023. Dual-branded hotels: Resource-based entry strategies in agglomerated markets. Tour. Manag. 95. https://doi.org/10.1016/j.tourman.2022.104663</w:t>
      </w:r>
    </w:p>
    <w:p w14:paraId="5E5AA568"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irkel, H., Kopyto, M., Lutz, C., 2020. Challenges of Applying Predictive Analytics in Transport Logistics, in 2020 Computers and People Research Conference, SIGMIS-CPR 2020. Association for Computing Machinery, Inc, Supply Chain Management FAU Erlangen-Nuremberg, Nuremberg, Bavaria, Germany, pp. 144–151. https://doi.org/10.1145/3378539.3393864</w:t>
      </w:r>
    </w:p>
    <w:p w14:paraId="568877D9"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oadu, F., Du, Y., Xie, Y., Dwomo-Fokuo, E., 2023. Is the correlation between knowledge sharing and firm innovation performance contingent on network trust and hierarchical culture? Evidence from the Chinese high-tech sector. Int. J. Technol. Manag. 92, 206–228. https://doi.org/10.1504/IJTM.2023.10053924</w:t>
      </w:r>
    </w:p>
    <w:p w14:paraId="4C6A9D58" w14:textId="4DEBF4B0"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Burkovskis, R., 2008. Efficiency of freight forwarder</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s participation in the process of transportation. Transport 23, 208–213. https://doi.org/10.3846/1648-4142.2008.23.208-213</w:t>
      </w:r>
    </w:p>
    <w:p w14:paraId="312306D2"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ampbell‐Hunt, C., 2000. What have we learned about generic competitive strategy? A meta‐analysis. Strateg. Manag. J. 21, 127–154.</w:t>
      </w:r>
    </w:p>
    <w:p w14:paraId="27C9759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lastRenderedPageBreak/>
        <w:t>Carbone, V., Stone, M.A., 2005. Growth and relational strategies used by the European logistics service providers: Rationale and outcomes. Transp. Res. Part E Logist. Transp. Rev. 41, 495–510.</w:t>
      </w:r>
    </w:p>
    <w:p w14:paraId="76AFF5E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habowski, B.R., Samiee, S., 2023. A bibliometric examination of the literature on emerging market MNEs as the basis for future research. J. Bus. Res. 155. https://doi.org/10.1016/j.jbusres.2022.08.027</w:t>
      </w:r>
    </w:p>
    <w:p w14:paraId="57793133" w14:textId="39DF1A9A"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hen, J., Cooper-Thomas, H.D., 2022. Finding one</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s own way: how newcomers who differ stay well. Evidence-based HRM. https://doi.org/10.1108/EBHRM-06-2022-0153</w:t>
      </w:r>
    </w:p>
    <w:p w14:paraId="5F6157A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heng, Y.-H., Yeh, C.-Y., 2007. Core competencies and sustainable competitive advantage in air-cargo forwarding: Evidence from Taiwan. Transp. J. 46, 5–21.</w:t>
      </w:r>
    </w:p>
    <w:p w14:paraId="346C919D"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ho, H., Lee, J., 2020. Does transportation size matter for competitiveness in the logistics industry? The cases of maritime and air transportation. Asian J. Shipp. Logist. 36, 214–223. https://doi.org/10.1016/j.ajsl.2020.04.002</w:t>
      </w:r>
    </w:p>
    <w:p w14:paraId="441AF5BF"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hung, J.-H., Lee, B.-S., 2013. A genealogical approach to the incoterms rules and revised incoterms 2010. J. Korea Trade 17, 1–19.</w:t>
      </w:r>
    </w:p>
    <w:p w14:paraId="595285B0" w14:textId="5A6086F3"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Collings, S., Wright, A.C., 2022. </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You are mum and then they are mum</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Negotiating roles, relationships, and contact in out-of-home care. Fam. Relat. 71, 1211–1225. https://doi.org/10.1111/fare.12649</w:t>
      </w:r>
    </w:p>
    <w:p w14:paraId="4DDFA0F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rick, J.M., 2021. Unpacking the relationship between a coopetition-oriented mindset and coopetition-oriented behaviours. J. Bus. Ind. Mark. 36, 400–419. https://doi.org/10.1108/JBIM-03-2020-0165</w:t>
      </w:r>
    </w:p>
    <w:p w14:paraId="172E9FB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rick, J.M., Crick, D., 2021. Rising up to the challenge of our rivals: Unpacking the drivers and outcomes of coopetition activities. Ind. Mark. Manag. 96, 71–85. https://doi.org/10.1016/j.indmarman.2021.04.011</w:t>
      </w:r>
    </w:p>
    <w:p w14:paraId="72B0DDC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rick, J.M., Crick, D., 2020. Coopetition and COVID-19: Collaborative business-to-business marketing strategies in a pandemic crisis. Ind. Mark. Manag. 88, 206–213. https://doi.org/10.1016/j.indmarman.2020.05.016</w:t>
      </w:r>
    </w:p>
    <w:p w14:paraId="06382582"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rick, J.M., Crick, D., Tebbett, N., 2020. Competitor orientation and value co-creation in sustaining rural New Zealand wine producers. J. Rural Stud. 73, 122–134. https://doi.org/10.1016/j.jrurstud.2019.10.019</w:t>
      </w:r>
    </w:p>
    <w:p w14:paraId="3303B163"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Crick, J.M., Karami, M., Crick, D., 2022. Is it enough to be market-oriented? How coopetition and industry experience affect the relationship between a market orientation and customer satisfaction performance. Ind. Mark. Manag. 100, 62–75. https://doi.org/10.1016/j.indmarman.2021.11.002</w:t>
      </w:r>
    </w:p>
    <w:p w14:paraId="2FB8EF8B" w14:textId="66F01AEC"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Cui, V., Vertinsky, I., Wang, Y., Zhou, D., 2023. Decoupling in international business: The </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new</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vulnerability of globalization and MNE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response strategies. J. Int. Bus. Stud. https://doi.org/10.1057/s41267-023-00602-5</w:t>
      </w:r>
    </w:p>
    <w:p w14:paraId="64CA7366" w14:textId="255DFAD4"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Darkow, I., Weidmann, M., Lorentz, H., 2015. Adaptation of foreign logistics service provider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resources and capabilities to a new institutional </w:t>
      </w:r>
      <w:r w:rsidRPr="00D566CE">
        <w:rPr>
          <w:rFonts w:ascii="Times New Roman" w:hAnsi="Times New Roman" w:cs="Times New Roman"/>
          <w:noProof/>
          <w:sz w:val="24"/>
          <w:szCs w:val="24"/>
        </w:rPr>
        <w:lastRenderedPageBreak/>
        <w:t>environment. J. Supply Chain Manag. 51, 27–51.</w:t>
      </w:r>
    </w:p>
    <w:p w14:paraId="45B9E9F8"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Davis, J., Vogt, J., 2022. Incoterms® 2020 and the missed opportunities for the next version. Int. J. Logist. Res. Appl. 25, 1263–1286. https://doi.org/10.1080/13675567.2021.1897974</w:t>
      </w:r>
    </w:p>
    <w:p w14:paraId="0851A7BD"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Day, G.S., Wensley, R., 1988. Assessing advantage: a framework for diagnosing competitive superiority. J. Mark. 52, 1–20.</w:t>
      </w:r>
    </w:p>
    <w:p w14:paraId="3F9CAC9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del Rosal, I., 2013. Delivery terms in international trade: Some evidence for Spain. Appl. Econ. Lett. 20, 606–610. https://doi.org/10.1080/13504851.2012.725924</w:t>
      </w:r>
    </w:p>
    <w:p w14:paraId="7895054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Di Milia, L., Jiang, Z., 2022. Linking leader-member exchange and work–nonwork balance: the mediating role of thriving at work and the moderating role of gender. Pers. Rev. https://doi.org/10.1108/PR-03-2022-0211</w:t>
      </w:r>
    </w:p>
    <w:p w14:paraId="07F83D0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Doratiotto, K., Vidal Vieira, J.G., da Silva, L.E., Fávero, L.P., 2023. Evaluating logistics outsourcing: a survey conducted with Brazilian industries. Benchmarking 30, 788–810. https://doi.org/10.1108/BIJ-06-2021-0341</w:t>
      </w:r>
    </w:p>
    <w:p w14:paraId="5949ECE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Dovbischuk, I., 2022. Innovation-oriented dynamic capabilities of logistics service providers, dynamic resilience and firm performance during the COVID-19 pandemic. Int. J. Logist. Manag. 33, 499–519. https://doi.org/10.1108/IJLM-01-2021-0059</w:t>
      </w:r>
    </w:p>
    <w:p w14:paraId="0412AFC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Dyer, J.H., Singh, H., 1998. The relational view: Cooperative strategy and sources of interorganizational competitive advantage. Acad. Manag. Rev. 23, 660–679.</w:t>
      </w:r>
    </w:p>
    <w:p w14:paraId="5BEDB51D"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Ed-Dafali, S., Al-Azad, M.S., Mohiuddin, M., Reza, M.N.H., 2023. Strategic orientations, organizational ambidexterity, and sustainable competitive advantage: Mediating role of industry 4.0 readiness in emerging markets. J. Clean. Prod. 401. https://doi.org/10.1016/j.jclepro.2023.136765</w:t>
      </w:r>
    </w:p>
    <w:p w14:paraId="4949FB3E"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Edet, L., Ogbulogo, C., Chiluwa, I., 2021. Aspects of semantics in global business: The nigerian example in the knowledge era. IBIMA Bus. Rev. 2021. https://doi.org/10.5171/2021.866939</w:t>
      </w:r>
    </w:p>
    <w:p w14:paraId="36384DF8"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Elliot, V.H., De Goeij, C., Gelsomino, L.M., Woxenius, J., 2020. Supply chain finance is not for everyone. Int. J. Phys. Distrib. Logist. Manag. 50, 775–807. https://doi.org/10.1108/IJPDLM-11-2019-0331</w:t>
      </w:r>
    </w:p>
    <w:p w14:paraId="2913F1C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Fernandez, F., Coulson, H., Zou, Y., 2022. Leading in the eye of a storm: how one team of administrators exercised disaster resilience. High. Educ. 83, 929–944. https://doi.org/10.1007/s10734-021-00716-5</w:t>
      </w:r>
    </w:p>
    <w:p w14:paraId="7D2EE1C3"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Ferreira, J., Coelho, A., Moutinho, L., 2020. Dynamic capabilities, creativity and innovation capability and their impact on competitive advantage and firm performance: The moderating role of entrepreneurial orientation. Technovation 92–93. https://doi.org/10.1016/j.technovation.2018.11.004</w:t>
      </w:r>
    </w:p>
    <w:p w14:paraId="0A97F5D2"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Ferrer, M., Santa, R., Hyland, P.W., Bretherton, P., 2010. Relational factors that explain supply chain relationships. Asia Pacific J. Mark. Logist. 22, 419–440. </w:t>
      </w:r>
      <w:r w:rsidRPr="00D566CE">
        <w:rPr>
          <w:rFonts w:ascii="Times New Roman" w:hAnsi="Times New Roman" w:cs="Times New Roman"/>
          <w:noProof/>
          <w:sz w:val="24"/>
          <w:szCs w:val="24"/>
        </w:rPr>
        <w:lastRenderedPageBreak/>
        <w:t>https://doi.org/10.1108/13555851011062304</w:t>
      </w:r>
    </w:p>
    <w:p w14:paraId="02BE360F"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Filho, V.A. V, Moori, R.G., 2020. RBV in a context of supply chain management . Gest. e Prod. 27. https://doi.org/10.1590/0104-530X4731-20</w:t>
      </w:r>
    </w:p>
    <w:p w14:paraId="562C9CD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Fruscione, A., 2022. The Court of Justice of the European Union Clarifies the Relationship Between Customs Value and Delivery Costs of Goods. Glob. Trade Cust. J. 17, 49–52.</w:t>
      </w:r>
    </w:p>
    <w:p w14:paraId="0889B13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Gardner, B.D.L., 2012. How to Use International Trade Terms for Competitive Advantage &amp; Financial Gain.</w:t>
      </w:r>
    </w:p>
    <w:p w14:paraId="25602B9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Geissinger, A., Laurell, C., Sandström, C., Eriksson, K., Nykvist, R., 2019. Digital entrepreneurship and field conditions for institutional change– Investigating the enabling role of cities. Technol. Forecast. Soc. Change 146, 877–886. https://doi.org/10.1016/j.techfore.2018.06.019</w:t>
      </w:r>
    </w:p>
    <w:p w14:paraId="757480C3"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Gold, S., Seuring, S., Beske, P., 2010. Sustainable supply chain management and inter-organizational resources: A literature review. Corp. Soc. Responsib. Environ. Manag. 17, 230–245. https://doi.org/10.1002/csr.207</w:t>
      </w:r>
    </w:p>
    <w:p w14:paraId="117CBB4B"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Grant, R.M., 1991. The resource-based theory of competitive advantage: implications for strategy formulation. Calif. Manage. Rev. 33, 114–135.</w:t>
      </w:r>
    </w:p>
    <w:p w14:paraId="7929E8DC"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Gruchmann, T., Pratt, N., Eiten, J., Melkonyan, A., 2020. 4PL Digital Business Models in Sea Freight Logistics: The Case of FreightHub. Logistics 4. https://doi.org/10.3390/logistics4020010</w:t>
      </w:r>
    </w:p>
    <w:p w14:paraId="57D73E1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Helkkula, A., Arnould, E.J., 2022. Using neo-animism to revisit actors for Sustainable Development Goals (SDGs) in S-D logic. J. Bus. Res. 149, 860–868. https://doi.org/10.1016/j.jbusres.2022.05.031</w:t>
      </w:r>
    </w:p>
    <w:p w14:paraId="777640C9" w14:textId="53304CE9"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Hervas-Oliver, J.-L., Albors-Garrigos, J., 2009. The role of the firm</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s internal and relational capabilities in clusters: When distance and embeddedness are not enough to explain innovation. J. Econ. Geogr. 9, 263–283. https://doi.org/10.1093/jeg/lbn033</w:t>
      </w:r>
    </w:p>
    <w:p w14:paraId="0EA05AF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Hien, N., Laporte, G., Roy, J., 2014. Business Environment Factors, Incoterms Selection and Export Performance. Oper. Supply Chain Manag. An Int. J. 2, 63–78. https://doi.org/10.31387/oscm040017</w:t>
      </w:r>
    </w:p>
    <w:p w14:paraId="38CE06E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Houé, T., Murphy, E., 2018. The AEO status as a source of competitive advantage. Eur. Bus. Rev. 30, 591–606. https://doi.org/10.1108/EBR-06-2017-0127</w:t>
      </w:r>
    </w:p>
    <w:p w14:paraId="52EB919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Hunt, S.D., Morgan, R.M., 1995. The Comparative Advantage Theory of Competition. J. Mark. 59, 1. https://doi.org/10.2307/1252069</w:t>
      </w:r>
    </w:p>
    <w:p w14:paraId="323D97F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Ishak, A.K., Ramli, A., Aziz, Z., Kamaruddeen, A.M., Ahmad Shakir, K., 2019. Firm culture and innovativeness among logistics companies in Malaysia. Int. J. Supply Chain Manag. 8, 702–709.</w:t>
      </w:r>
    </w:p>
    <w:p w14:paraId="7FFAA79A" w14:textId="1E15D0ED"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Islami, X., Mustafa, N., Latkovikj, M.T., 2020. Linking Porter s generic strategies to firm performance. Futur. Bus. J. 1–15. https://doi.org/10.1186/s43093-020-0009-1</w:t>
      </w:r>
    </w:p>
    <w:p w14:paraId="4DFCC1D8"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lastRenderedPageBreak/>
        <w:t xml:space="preserve">Isti’anah, P.R., Praharsi, Y., Maharani, A., Wee, H.-M., 2021. Supply chain resilience analysis using the quality function deployment (QFD) approach in a </w:t>
      </w:r>
      <w:r w:rsidR="00B1041D">
        <w:rPr>
          <w:rFonts w:ascii="Times New Roman" w:hAnsi="Times New Roman" w:cs="Times New Roman"/>
          <w:noProof/>
          <w:sz w:val="24"/>
          <w:szCs w:val="24"/>
        </w:rPr>
        <w:t>F</w:t>
      </w:r>
      <w:r w:rsidRPr="00D566CE">
        <w:rPr>
          <w:rFonts w:ascii="Times New Roman" w:hAnsi="Times New Roman" w:cs="Times New Roman"/>
          <w:noProof/>
          <w:sz w:val="24"/>
          <w:szCs w:val="24"/>
        </w:rPr>
        <w:t>reight forwarding company. Reliab. Theory Appl. 16, 15–26. https://doi.org/10.24412/1932-2321-2021-264-15-26</w:t>
      </w:r>
    </w:p>
    <w:p w14:paraId="74A561E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Iyer, K.N.S., Srivastava, P., Srinivasan, M., 2019. Performance implications of lean in supply chains: Exploring the role of learning orientation and relational resources. Int. J. Prod. Econ. 216, 94–104. https://doi.org/10.1016/j.ijpe.2019.04.012</w:t>
      </w:r>
    </w:p>
    <w:p w14:paraId="07A973A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Jeffrey H. Dyer Harbir Singh, 2009. Relational view. Zeitschrift fur Plan. und Unternehmenssteuerung 20, 129–137. https://doi.org/10.1007/s00187-009-0073-8</w:t>
      </w:r>
    </w:p>
    <w:p w14:paraId="0AC658B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Jeon, S.-H., 2021. An analysis of delivery/transport documents content in relation to the contract of carriage under incoterms 2020 rules*. J. Korea Trade 25, 203–219. https://doi.org/10.35611/jkt.2021.25.1.203</w:t>
      </w:r>
    </w:p>
    <w:p w14:paraId="7644FFF2"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Jeong, S.W., Chung, J.-E., 2023. Enhancing competitive advantage and financial performance of consumer-goods SMEs in export markets: how do social capital and marketing innovation matter? Asia Pacific J. Mark. Logist. 35, 74–89. https://doi.org/10.1108/APJML-05-2021-0301</w:t>
      </w:r>
    </w:p>
    <w:p w14:paraId="501BE6F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Jiang, Z., Liu, L., 2016. Industrial Management &amp; Data Systems Influence of technological innovation capabilities on product competitiveness Article information : About Emerald www.emeraldinsight.com. Ind. Manag. Data Syst. 116.</w:t>
      </w:r>
    </w:p>
    <w:p w14:paraId="59787BE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Jo, H., Aryee, S., Hsiung, H.-H., Guest, D., 2023. Service-oriented high-performance work systems and service role performance: Applying an integrated extended self and psychological ownership framework. Hum. Relations 76, 168–196. https://doi.org/10.1177/00187267211035656</w:t>
      </w:r>
    </w:p>
    <w:p w14:paraId="7E36358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aliannan, M., Darmalinggam, D., Dorasamy, M., Abraham, M., 2023. Inclusive talent development as a key talent management approach: A systematic literature review. Hum. Resour. Manag. Rev. 33. https://doi.org/10.1016/j.hrmr.2022.100926</w:t>
      </w:r>
    </w:p>
    <w:p w14:paraId="00AFF8AD"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ang, H., González-Howard, M., 2022. Beginning school–university partnerships for transformative social change in science education: Narratives from the field. Sci. Educ. 106, 1178–1197. https://doi.org/10.1002/sce.21723</w:t>
      </w:r>
    </w:p>
    <w:p w14:paraId="79E3B1B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araosman, H., Perry, P., Brun, A., Morales-Alonso, G., 2020. Behind the runway: Extending sustainability in luxury fashion supply chains. J. Bus. Res. 117, 652–663. https://doi.org/10.1016/j.jbusres.2018.09.017</w:t>
      </w:r>
    </w:p>
    <w:p w14:paraId="2F262535" w14:textId="1F587339"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aria, N., Wong, C.Y., Asaari, M.H.A.H., Lai, K., 2015a. The effects of resource bundling on third-party logistics provider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performance. Int. J. Eng. Bus. Manag. 7, 9.</w:t>
      </w:r>
    </w:p>
    <w:p w14:paraId="656E3233" w14:textId="50726112"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aria, N., Wong, C.Y., Hasmi, M., Hassan, A., Lai, K., 2015b. The Effects of Resource Bundling on Third-party Logistics Provider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Performance Regular Paper 1–14. https://doi.org/10.5772/60041</w:t>
      </w:r>
    </w:p>
    <w:p w14:paraId="4F88C77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lastRenderedPageBreak/>
        <w:t>Kassberg, G., Dornberger, U., 2022. Perception of export intenders on relevant resources and competences for the internationalization of vocational education and training (VET) providers. Int. J. Train. Dev. 26, 606–628. https://doi.org/10.1111/ijtd.12278</w:t>
      </w:r>
    </w:p>
    <w:p w14:paraId="4D58DA2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han, M., Ajmal, M.M., Jabeen, F., Talwar, S., Dhir, A., 2022. Green supply chain management in manufacturing firms: A resource-based viewpoint. Bus. Strateg. Environ. https://doi.org/10.1002/bse.3207</w:t>
      </w:r>
    </w:p>
    <w:p w14:paraId="64B5CD4D"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han, S.N., Riaz, Z., 2023. Exploring the Relevance of Organizational Learning for CSR Strategy Implementation: Empirical Evidence from a Developing Economy. J. Knowl. Econ. https://doi.org/10.1007/s13132-023-01226-8</w:t>
      </w:r>
    </w:p>
    <w:p w14:paraId="2D91F996" w14:textId="3B9AC164"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im, H., Kim, Y., Yoon, J., Nam, J.K., Kim, Y., 2023. A phenomenological study on the North Korean refugee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trauma experience and recovery process during the escape and resettlement in South Korea. Int. J. Intercult. Relations 92. https://doi.org/10.1016/j.ijintrel.2022.101742</w:t>
      </w:r>
    </w:p>
    <w:p w14:paraId="5420B793"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im, J.-H., Jeon, S.-H., Yang, J.-H., Davis, J., Vogt, J., Bergami, R., Tichá, L., Kim, S.M., Kubáňová, J., Otáhalová, Z., Senko, Š., Baena-Rojas, J.J., Cano, J.A., Tellarini, G., Petrová, M., Krügerová, M., Kozieł, M., 2022. The Comparative Study of Incoterms 2020 and 2010 in International Physical Distribution. J. Korea Trade 25, 1263–1286. https://doi.org/10.22306/al.v9i2.291</w:t>
      </w:r>
    </w:p>
    <w:p w14:paraId="062F523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im, J., Woo, H.-S., Balven, R., Hoetker, G., 2023. A meta-analysis of cross-country context effects on the link between green product strategy and financial performance. J. Strateg. Manag. 16, 56–75. https://doi.org/10.1108/JSMA-10-2021-0196</w:t>
      </w:r>
    </w:p>
    <w:p w14:paraId="6071598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im, S.M., 2022. Some Critical &amp; Controversial Issues on Incoterms 2020 for International Trade. Glob. Trade Cust. J. 17.</w:t>
      </w:r>
    </w:p>
    <w:p w14:paraId="7784523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im, S.M., 2021. Right Choice of DPU in Incoterms 2020. Glob. Trade Cust. J. 16.</w:t>
      </w:r>
    </w:p>
    <w:p w14:paraId="2A527DA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ohlhase, S., Wielhouwer, J.L., 2022. Tax and tariff planning through transfer prices: The role of the head office and business unit. J. Account. Econ. https://doi.org/10.1016/j.jacceco.2022.101568</w:t>
      </w:r>
    </w:p>
    <w:p w14:paraId="39AAD40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önig, C., Caldwell, N.D., Ghadge, A., 2019. Service provider boundaries in competitive markets: the case of the logistics industry. Int. J. Prod. Res. 57, 5624–5639. https://doi.org/10.1080/00207543.2018.1535203</w:t>
      </w:r>
    </w:p>
    <w:p w14:paraId="69949CAE"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rajewska, M.A., Kopfer, H., 2006. Collaborating freight forwarding enterprises: Request allocation and profit sharing. OR Spectr. 28, 301–317. https://doi.org/10.1007/s00291-005-0031-2</w:t>
      </w:r>
    </w:p>
    <w:p w14:paraId="054BA963"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Kubáňová, J., Ptak, M., 2017. Using of the incoterms ® 2010 rules in the maritime transport, in: 21st International Scientific Conference Transport Means 2017. Kaunas University of Technology, University of Zilina, Univerzitna 8215/1, Zilina, 01026, Slovakia, pp. 520–525.</w:t>
      </w:r>
    </w:p>
    <w:p w14:paraId="42ADFD3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Lambert, D.M., Emmelhainz, M.A., Gardner, J.T., 1999. Building successful </w:t>
      </w:r>
      <w:r w:rsidRPr="00D566CE">
        <w:rPr>
          <w:rFonts w:ascii="Times New Roman" w:hAnsi="Times New Roman" w:cs="Times New Roman"/>
          <w:noProof/>
          <w:sz w:val="24"/>
          <w:szCs w:val="24"/>
        </w:rPr>
        <w:lastRenderedPageBreak/>
        <w:t>logistics partnerships. J. Bus. Logist. 20, 165.</w:t>
      </w:r>
    </w:p>
    <w:p w14:paraId="27D77D3F"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avender-Stott, E.S., Allen, K.R., 2023. Not alone: Family experiences across the life course of single, baby boom sexual-minority women. Fam. Relat. 72, 140–158. https://doi.org/10.1111/fare.12721</w:t>
      </w:r>
    </w:p>
    <w:p w14:paraId="10ECAD0F" w14:textId="1FDBE25A"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ee, M.-S., Yoo, J., 2022. The effects of frontline bank employee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social capital on adaptive selling behavior: serial multiple mediation model. Int. J. Bank Mark. 40, 197–220. https://doi.org/10.1108/IJBM-05-2021-0163</w:t>
      </w:r>
    </w:p>
    <w:p w14:paraId="62B7E3C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ee, R.P., Wei, S., 2023. Do employee orientation and societal orientation matter in the customer orientation—Performance link? J. Bus. Res. 159. https://doi.org/10.1016/j.jbusres.2023.113722</w:t>
      </w:r>
    </w:p>
    <w:p w14:paraId="43A92BA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ees, N., Nuthall, P., Wilson, M.M.J., 2020. Relationship quality and supplier performance in food supply chains. Int. Food Agribus. Manag. Rev. 23, 425–445. https://doi.org/10.22434/IFAMR2019.0178</w:t>
      </w:r>
    </w:p>
    <w:p w14:paraId="4BFC2C3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emoine, W., Dagnæs, L., 2003. Globalisation strategies and business organisation of a network of logistics service providers. Int. J. Phys. Distrib. Logist. Manag. 33, 209–228. https://doi.org/10.1108/09600030310471961</w:t>
      </w:r>
    </w:p>
    <w:p w14:paraId="2437FFB6" w14:textId="0D7B6456"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eskovar-Spacapan, G., Bastic, M., 2007. Differences in organization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innovation capability in transition economy: Internal aspect of the organization</w:t>
      </w:r>
      <w:r w:rsidR="009323DF">
        <w:rPr>
          <w:rFonts w:ascii="Times New Roman" w:hAnsi="Times New Roman" w:cs="Times New Roman"/>
          <w:noProof/>
          <w:sz w:val="24"/>
          <w:szCs w:val="24"/>
        </w:rPr>
        <w:t>'s</w:t>
      </w:r>
      <w:r w:rsidRPr="00D566CE">
        <w:rPr>
          <w:rFonts w:ascii="Times New Roman" w:hAnsi="Times New Roman" w:cs="Times New Roman"/>
          <w:noProof/>
          <w:sz w:val="24"/>
          <w:szCs w:val="24"/>
        </w:rPr>
        <w:t xml:space="preserve"> strategic orientation. Technovation 27, 533–546.</w:t>
      </w:r>
    </w:p>
    <w:p w14:paraId="1359AD88"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i, X., Curran, M.A., Butler, E., Toomey, R.B., Cao, H., Fang, X., 2022. External stressors and trajectories of marital quality during the early years of Chinese marriage: Buffering effects of resources at multiple ecological levels. J. Soc. Pers. Relat. 39, 1294–1323. https://doi.org/10.1177/02654075211055236</w:t>
      </w:r>
    </w:p>
    <w:p w14:paraId="7262E7A9"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ing-Yee, L., Ogunmokun, G.O., 2001. The influence of interfirm relational capabilities on export advantage and performance: an empirical analysis. Int. Bus. Rev. 10, 399–420.</w:t>
      </w:r>
    </w:p>
    <w:p w14:paraId="575E3382"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o, M.F., 2019. Enhancing competitive advantage in Hong Kong higher education : Linking knowledge sharing , absorptive capacity and innovation capability. https://doi.org/10.1111/hequ.12244</w:t>
      </w:r>
    </w:p>
    <w:p w14:paraId="53EAD878" w14:textId="4197C13C"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u, C.-S., 2004. An evaluation of logistics service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requirements of international distribution centers in Taiwan. Transp. J. 43, 53–66.</w:t>
      </w:r>
    </w:p>
    <w:p w14:paraId="737F500D"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u, C., 1999. Strategic groups in taiwanese liner shipping. Marit. Policy Manag. 26, 1–26. https://doi.org/10.1080/030888399287032</w:t>
      </w:r>
    </w:p>
    <w:p w14:paraId="762F087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ukovszki, L., Rideg, A., Sipos, N., 2020. Resource-based view of innovation activity in SMEs: an empirical analysis based on the global competitiveness project. Compet. Rev. 31, 513–541. https://doi.org/10.1108/CR-01-2020-0018</w:t>
      </w:r>
    </w:p>
    <w:p w14:paraId="0564C64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Lund, B.D., Wang, T., 2022. Information literacy, well-being, and rural older adults in a pandemic. J. Librariansh. Inf. Sci. https://doi.org/10.1177/09610006221142032</w:t>
      </w:r>
    </w:p>
    <w:p w14:paraId="06174DD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Lv, P., Curran, L., Spigarelli, F., Barbieri, E., 2021. One country, many industries: </w:t>
      </w:r>
      <w:r w:rsidRPr="00D566CE">
        <w:rPr>
          <w:rFonts w:ascii="Times New Roman" w:hAnsi="Times New Roman" w:cs="Times New Roman"/>
          <w:noProof/>
          <w:sz w:val="24"/>
          <w:szCs w:val="24"/>
        </w:rPr>
        <w:lastRenderedPageBreak/>
        <w:t>Heterogeneity of Chinese OFDI motivations at meso level. China Econ. Rev. 69. https://doi.org/10.1016/j.chieco.2021.101672</w:t>
      </w:r>
    </w:p>
    <w:p w14:paraId="4710EAFF"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 Crick, J., 2020. The dark side of coopetition: when collaborating with competitors is harmful for company performance. J. Bus. Ind. Mark. 35, 318–337. https://doi.org/10.1108/JBIM-01-2019-0057</w:t>
      </w:r>
    </w:p>
    <w:p w14:paraId="6F14089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aitlis, S., 2022. Rupture and reclamation in the life story: The role of early relationships in self-narratives following a forced career transition. Organ. Behav. Hum. Decis. Process. 169. https://doi.org/10.1016/j.obhdp.2021.104115</w:t>
      </w:r>
    </w:p>
    <w:p w14:paraId="6E9A351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astika, I.K., Harsono, S.S., Khristianto, W., Oktawirani, P., Hutama, P.S., 2023. Creative strategies of local resources in managing geotourism in the Ijen Geopark Bondowoso, East Java, Indonesia. Int. J. Geoheritage Park. 11, 149–168. https://doi.org/10.1016/j.ijgeop.2023.01.002</w:t>
      </w:r>
    </w:p>
    <w:p w14:paraId="2CF2873F"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atanda, M.J., Freeman, S., 2009. Effect of perceived environmental uncertainty on exporter-importer inter-organisational relationships and export performance improvement. Int. Bus. Rev. 18, 89–107. https://doi.org/10.1016/j.ibusrev.2008.12.004</w:t>
      </w:r>
    </w:p>
    <w:p w14:paraId="6F3B4D08"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cKinnon, A., 2014. The possible influence of the shipper on carbon emissions from deep-sea container supply chains: An empirical analysis. Marit. Econ. Logist. 16, 1–19. https://doi.org/10.1057/mel.2013.25</w:t>
      </w:r>
    </w:p>
    <w:p w14:paraId="5107213E"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ichel, V., Siegfried, P., 2020. Digital freight forwarders in food logistics. Logist. J. 2020, 1–15. https://doi.org/10.2195/lj_NotRev_michel_de_202102_01</w:t>
      </w:r>
    </w:p>
    <w:p w14:paraId="199332C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onteiro, A.P., Soares, A.M., Rua, O.L., 2019. Linking intangible resources and entrepreneurial orientation to export performance: The mediating effect of dynamic capabilities. J. Innov. Knowl. 4, 179–187. https://doi.org/10.1016/j.jik.2019.04.001</w:t>
      </w:r>
    </w:p>
    <w:p w14:paraId="3F0EA07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organ, R.M., Hunt, S., 1999. Relationship-based competitive advantage: the role of relationship marketing in marketing strategy. J. Bus. Res. 46, 281–290.</w:t>
      </w:r>
    </w:p>
    <w:p w14:paraId="2F2E5E8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ugwagwa, J., Banda, G., Ozor, N., Bolo, M., Oriama, R., 2022. Optimising governance capabilities for science, research and innovation in Africa. Technol. Soc. 68. https://doi.org/10.1016/j.techsoc.2021.101804</w:t>
      </w:r>
    </w:p>
    <w:p w14:paraId="20ED397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uneeb, D., Ahmad, S.Z., Abu Bakar, A.R., Tehseen, S., 2023. Empowering resources recombination through dynamic capabilities of an enterprise. J. Enterp. Inf. Manag. 36, 1–21. https://doi.org/10.1108/JEIM-01-2021-0004</w:t>
      </w:r>
    </w:p>
    <w:p w14:paraId="47C2243B"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Muscatello, J., 2023. An innovative approach to operations management building partnerships with local professionals. J. Educ. Bus. 98, 106–108. https://doi.org/10.1080/08832323.2022.2037068</w:t>
      </w:r>
    </w:p>
    <w:p w14:paraId="7DF4C66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Nagano, H., 2019. The growth of knowledge through the resource-based view. Manag. Decis. 58, 98–111.</w:t>
      </w:r>
    </w:p>
    <w:p w14:paraId="326BFE2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Nayak, B., Bhattacharyya, S.S., Krishnamoorthy, B., 2023. Integrating the dialectic perspectives of resource-based view and industrial organization theory for </w:t>
      </w:r>
      <w:r w:rsidRPr="00D566CE">
        <w:rPr>
          <w:rFonts w:ascii="Times New Roman" w:hAnsi="Times New Roman" w:cs="Times New Roman"/>
          <w:noProof/>
          <w:sz w:val="24"/>
          <w:szCs w:val="24"/>
        </w:rPr>
        <w:lastRenderedPageBreak/>
        <w:t>competitive advantage – a review and research agenda. J. Bus. Ind. Mark. 38, 656–679. https://doi.org/10.1108/JBIM-06-2021-0306</w:t>
      </w:r>
    </w:p>
    <w:p w14:paraId="7402534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Nguyen, D.K., Phong, L.B., Hui, L., 2019. Creating Competitive Advantage for Vietnamese Manufacturing and Service Firms: The Role of Collaborative Culture and Innovation Capability. Int. J. Bus. Adm. 10, 32. https://doi.org/10.5430/ijba.v10n2p32</w:t>
      </w:r>
    </w:p>
    <w:p w14:paraId="184158E2" w14:textId="3AF2083F"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Nugymanova, G., Nurgaliyeva, M., Zhanbirov, Z., Naumov, V., Taran, I., 2021. Choosing a servicing company</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s strategy while interacting with freight owners at the road transport market. Nauk. Visnyk Natsionalnoho Hirnychoho Universytetu 204–210. https://doi.org/10.33271/nvngu/2021-1/204</w:t>
      </w:r>
    </w:p>
    <w:p w14:paraId="1DFB8F4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Nur ’Atikah Zulkiffli, S., Sebadak, M., Padlee, S.F., Yusof, J.M., 2019. Innovation capabilities and logistics service quality of Malaysian Third- Party Logistics (3PL) service providers: A comprehensive review of the relevant literature. Int. J. Supply Chain Manag. 8, 586–591.</w:t>
      </w:r>
    </w:p>
    <w:p w14:paraId="56B43A9C"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Okorie, O., Russell, J., Cherrington, R., Fisher, O., Charnley, F., 2023. Digital transformation and the circular economy: Creating a competitive advantage from the transition towards Net Zero Manufacturing. Resour. Conserv. Recycl. 189. https://doi.org/10.1016/j.resconrec.2022.106756</w:t>
      </w:r>
    </w:p>
    <w:p w14:paraId="5B3945C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Olavarrieta, S., Ellinger, A.E., 1997. Resource‐based theory and strategic logistics research. Int. J. Phys. Distrib. Logist. Manag.</w:t>
      </w:r>
    </w:p>
    <w:p w14:paraId="3F365AE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Oliver-Blackburn, B.M., Braithwaite, D.O., Waldron, V.R., Hall, R., Hackenburg, L., Worman, B.G., 2022. Protector and friend: Turning points and discursive constructions of the stepparent role. Fam. Relat. 71, 1266–1285. https://doi.org/10.1111/fare.12642</w:t>
      </w:r>
    </w:p>
    <w:p w14:paraId="234A1C92"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Ozaslan, H., Gun, R.S., Akduman, G.G., 2022. Examination of the Relationship between Childhood Trauma and Psychological Resilience in Preschool Teachers. Educ. Process Int. J. 11, 114–129. https://doi.org/10.22521/edupij.2022.112.6</w:t>
      </w:r>
    </w:p>
    <w:p w14:paraId="6D36DFE8"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Parente, R., Murray, J.Y., Zhao, Y., Kotabe, M., Dias, R., 2022. Relational resources, tacit knowledge integration capability, and business performance. J. Knowl. Manag. 26, 805–823. https://doi.org/10.1108/JKM-07-2020-0501</w:t>
      </w:r>
    </w:p>
    <w:p w14:paraId="6D38C36F" w14:textId="305EE48E"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Pengman, H., Melan, M., Hanan, S.B.A., 2022. Logistics Service Provider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Capabilities And Roles Of Government Towards Cross Border Logistics Performance Between Thailand And Malaysia. Abac J. 42, 202–221.</w:t>
      </w:r>
    </w:p>
    <w:p w14:paraId="35AE78C7"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Pfaff, Y.M., Birkel, H., Hartmann, E., 2023. Supply chain governance in the context of industry 4.0: Investigating implications of real-life implementations from a multi-tier perspective. Int. J. Prod. Econ. 260. https://doi.org/10.1016/j.ijpe.2023.108862</w:t>
      </w:r>
    </w:p>
    <w:p w14:paraId="015C431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Porter, M., 1985. Competitive Advantage, New York Free Press. PorterCompetitive Advantage1985.</w:t>
      </w:r>
    </w:p>
    <w:p w14:paraId="4B865FD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Porter, M.E., 1990. The competitive advantage of nations The Free Press. New </w:t>
      </w:r>
      <w:r w:rsidRPr="00D566CE">
        <w:rPr>
          <w:rFonts w:ascii="Times New Roman" w:hAnsi="Times New Roman" w:cs="Times New Roman"/>
          <w:noProof/>
          <w:sz w:val="24"/>
          <w:szCs w:val="24"/>
        </w:rPr>
        <w:lastRenderedPageBreak/>
        <w:t>York 564.</w:t>
      </w:r>
    </w:p>
    <w:p w14:paraId="7D175B19"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Porter, M.E., 1980. Competitive strategy: Techniques for analyzing industries and competitors.</w:t>
      </w:r>
    </w:p>
    <w:p w14:paraId="040EC8E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Qamar, F., Soomro, S.A., 2023. Investigating the impact of servant leadership on service excellence: the mediating role of PsyCap as a personal resource and buffering role of conscientiousness. Glob. Knowledge, Mem. Commun. https://doi.org/10.1108/GKMC-11-2022-0259</w:t>
      </w:r>
    </w:p>
    <w:p w14:paraId="463DA19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Qian, X., Papadonikolaki, E., 2021. Shifting trust in construction supply chains through blockchain technology. Eng. Constr. Archit. Manag. 28, 584–602. https://doi.org/10.1108/ECAM-12-2019-0676</w:t>
      </w:r>
    </w:p>
    <w:p w14:paraId="456C80EF"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Ray, K., Sharma, M., 2020. Qualitative study of challenges and strategies of Indian IT organizations toward global branding. Benchmarking 27, 708–731. https://doi.org/10.1108/BIJ-09-2018-0279</w:t>
      </w:r>
    </w:p>
    <w:p w14:paraId="6E9B265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Raza-Ullah, T., Stadtler, L., Fernandez, A.-S., 2023. The individual manager in the spotlight: Protecting sensitive knowledge in inter-firm coopetition relationships. Ind. Mark. Manag. 110, 85–95. https://doi.org/10.1016/j.indmarman.2023.02.012</w:t>
      </w:r>
    </w:p>
    <w:p w14:paraId="5119D4EE"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Rehman Khan, S.A., Yu, Z., 2019. Global sourcing. EAI/Springer Innov. Commun. Comput. https://doi.org/10.1007/978-3-030-15058-7_3</w:t>
      </w:r>
    </w:p>
    <w:p w14:paraId="670A90B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Rehman, S.U., Giordino, D., Zhang, Q., Alam, G.M., 2023. Twin transitions &amp; industry 4.0: Unpacking the relationship between digital and green factors to determine green competitive advantage. Technol. Soc. 73. https://doi.org/10.1016/j.techsoc.2023.102227</w:t>
      </w:r>
    </w:p>
    <w:p w14:paraId="1B5DB52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Rop, W., 2022. Gaining competitive advantage through destination branding: a factorial analysis. Anatolia. https://doi.org/10.1080/13032917.2022.2051056</w:t>
      </w:r>
    </w:p>
    <w:p w14:paraId="74FBBE1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anchez-Rodrigues, V., Potter, A., Naim, M.M., 2010. The impact of logistics uncertainty on sustainable transport operations. Int. J. Phys. Distrib. Logist. Manag. 40, 61–83. https://doi.org/10.1108/09600031011018046</w:t>
      </w:r>
    </w:p>
    <w:p w14:paraId="78B823D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azzadur Rahman Khan, M., Rattanawiboonsom, V., 2020. The role of logistics strategy on firm performance of garment industry in Bangladesh. Int. J. Logist. Syst. Manag. 37, 540–555. https://doi.org/10.1504/IJLSM.2020.111825</w:t>
      </w:r>
    </w:p>
    <w:p w14:paraId="4B42C9E3"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chweikl, S., Obermaier, R., 2022. Lost in translation: IT business value research and resource complementarity—an integrative framework, shortcomings and future research directions. Manag. Rev. Q. https://doi.org/10.1007/s11301-022-00284-7</w:t>
      </w:r>
    </w:p>
    <w:p w14:paraId="5C47F5E2"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eepana, C., Paulraj, A., Smart, P., 2022. Relational resources for innovation ambidexterity within coopetitive relationships: the contingent role of managerial ambidexterity. Int. J. Oper. Prod. Manag. 42, 1969–1994. https://doi.org/10.1108/IJOPM-10-2021-0666</w:t>
      </w:r>
    </w:p>
    <w:p w14:paraId="4FB0D8EF"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Shou, Y., Shao, J., Chen, A., 2017. Relational resources and performance of Chinese third-party logistics providers: The mediating role of innovation </w:t>
      </w:r>
      <w:r w:rsidRPr="00D566CE">
        <w:rPr>
          <w:rFonts w:ascii="Times New Roman" w:hAnsi="Times New Roman" w:cs="Times New Roman"/>
          <w:noProof/>
          <w:sz w:val="24"/>
          <w:szCs w:val="24"/>
        </w:rPr>
        <w:lastRenderedPageBreak/>
        <w:t>capability. Int. J. Phys. Distrib. Logist. Manag. 47, 864–883. https://doi.org/10.1108/IJPDLM-09-2016-0271</w:t>
      </w:r>
    </w:p>
    <w:p w14:paraId="4E7F300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ink, H.L., Langley Jr, C.J., Gibson, B.J., 1996. Buyer observations of the US third‐party logistics market. Int. J. Phys. Distrib. Logist. Manag. 26, 38–46.</w:t>
      </w:r>
    </w:p>
    <w:p w14:paraId="00614E6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ong, Y., Maher, T.E., Nicholson, J.D., Gurney, N.P., 2000. Strategic alliances in logistics outsourcing. Asia Pacific J. Mark. Logist. 12, 3–21.</w:t>
      </w:r>
    </w:p>
    <w:p w14:paraId="3009E6E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tojanović, Đ., Ivetić, J., 2020. Possibilities of using Incoterms clauses in a country logistics performance assessment and benchmarking. Transp. Policy 98, 217–228. https://doi.org/10.1016/j.tranpol.2020.03.012</w:t>
      </w:r>
    </w:p>
    <w:p w14:paraId="06EB7D05"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tojanović, Ð., Ivetić, J., Veličković, M., 2021. Assessment of international trade-related transport CO2 emissions—a logistics responsibility perspective. Sustain. 13, 1–15. https://doi.org/10.3390/su13031138</w:t>
      </w:r>
    </w:p>
    <w:p w14:paraId="1327CF8F"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tojanović, Ivetić, J., 2020. Possibilities of using Incoterms clauses in a country logistics performance assessment and benchmarking. Transp. Policy 98, 217–228. https://doi.org/10.1016/j.tranpol.2020.03.012</w:t>
      </w:r>
    </w:p>
    <w:p w14:paraId="795250E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tonehouse, G., Snowdon, B., 2007. Competitive advantage revisited Michael Porter on strategy and competitiveness. J. Manag. Inq. 16, 256–273. https://doi.org/10.1177/1056492607306333</w:t>
      </w:r>
    </w:p>
    <w:p w14:paraId="65F69159"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ugiono, A., Rahayu, A., Wibowo, L.A., 2022. Environmental Uncertainty Factor, Incoterm and Implication For A Strategic Alliance In Freight Forwarder Companies Case Study In Indonesia. Asian J. Logist. Manag. 1, 1–15. https://doi.org/10.14710/ajlm.2022.14230</w:t>
      </w:r>
    </w:p>
    <w:p w14:paraId="3F32DEAC"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Surakarsa, J., Amchang, C., Sawatwong, N., 2020. Decision-Making on Incoterms 2020 of Automotive Parts Manufacturers in Thailand. J. Asian Financ. Econ. Bus. 7, 461–470. https://doi.org/10.13106/jafeb.2020.vol7.no10.461</w:t>
      </w:r>
    </w:p>
    <w:p w14:paraId="1D953012"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Teece, D.J., Pisano, G., Shuen, A., 1997. Dynamic capabilities and strategic management. Strateg. Manag. J. 18, 509–533.</w:t>
      </w:r>
    </w:p>
    <w:p w14:paraId="7F61F63B"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The International Chamber of Commerce, 2020a. ICC Rules for the Use of Domestic and International Trade Terms, 723E ed. International Chamber and Commerce Indonesia.</w:t>
      </w:r>
    </w:p>
    <w:p w14:paraId="6C303183"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The International Chamber of Commerce, 2020b. Incoterm 2020 : ICC Rules for The Use of Domestic and International Trade Term [WWW Document]. URL https://iccwbo.org/publication/incoterms-2020-introduction/</w:t>
      </w:r>
    </w:p>
    <w:p w14:paraId="0FE8670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Tisnasasmita, B.J., Muafi, M., Isfianadewi, D., Prajogo, W., 2023. Role of Supply Chain Collaboration and Organizational Agility on Promoting Relational Rents: A Literature Review. Int. Conf. Bus. Technol.  ICBT 2021. https://doi.org/10.1007/978-3-031-08093-7_50</w:t>
      </w:r>
    </w:p>
    <w:p w14:paraId="61C440F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Tracey, M., Vonderembse, M.A., Lim, J.S., 1999. Manufacturing technology and strategy formulation: Keys to enhancing competitiveness and improving performance. J. Oper. Manag. 17, 411–428. https://doi.org/10.1016/S0272-6963(98)00045-X</w:t>
      </w:r>
    </w:p>
    <w:p w14:paraId="40FC4481" w14:textId="2AABBA60"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lastRenderedPageBreak/>
        <w:t>Trygg, K., Wenander, H., 2022. Strategic spatial planning for sustainable development–Swedish planner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institutional capacity. Eur. Plan. Stud. 30, 1985–2001. https://doi.org/10.1080/09654313.2021.2001792</w:t>
      </w:r>
    </w:p>
    <w:p w14:paraId="28DCD25F"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Turnbull, L., Haddud, A., 2018. Exploring risk management strategies in global business environments. Int. J. Risk Assess. Manag. 21, 302–331. https://doi.org/10.1504/ijram.2018.095787</w:t>
      </w:r>
    </w:p>
    <w:p w14:paraId="3A7F4142"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Varadarajan, R., 2020. Customer information resources advantage, marketing strategy and business performance: A market resources based view. Ind. Mark. Manag. 89, 89–97. https://doi.org/10.1016/j.indmarman.2020.03.003</w:t>
      </w:r>
    </w:p>
    <w:p w14:paraId="3EF7440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Vitorino Filho, V.A., Moori, R.G., 2018. The role of technological capabilities in the competitive advantage of companies in the Campinas, SP Tech Hub. Innov. Manag. Rev.</w:t>
      </w:r>
    </w:p>
    <w:p w14:paraId="2EF9FCEA" w14:textId="0E445258"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Wagner, O., 2022. The COVID-19 Pandemics</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Impact on Customs Valuation and Import Duties: An Israel Perspective, and a Wider Comparison. Glob. Trade Cust. J. 17, 113–120.</w:t>
      </w:r>
    </w:p>
    <w:p w14:paraId="47686936"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Walsh, F., 2020. Loss and Resilience in the Time of COVID-19: Meaning Making, Hope, and Transcendence. Fam. Process 59, 898–911. https://doi.org/10.1111/famp.12588</w:t>
      </w:r>
    </w:p>
    <w:p w14:paraId="0B990C0B"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Wang, X., Kopfer, H., Gendreau, M., 2014. Operational transportation planning of </w:t>
      </w:r>
      <w:r w:rsidR="00B1041D">
        <w:rPr>
          <w:rFonts w:ascii="Times New Roman" w:hAnsi="Times New Roman" w:cs="Times New Roman"/>
          <w:noProof/>
          <w:sz w:val="24"/>
          <w:szCs w:val="24"/>
        </w:rPr>
        <w:t>F</w:t>
      </w:r>
      <w:r w:rsidRPr="00D566CE">
        <w:rPr>
          <w:rFonts w:ascii="Times New Roman" w:hAnsi="Times New Roman" w:cs="Times New Roman"/>
          <w:noProof/>
          <w:sz w:val="24"/>
          <w:szCs w:val="24"/>
        </w:rPr>
        <w:t>reight forwarding companies in horizontal coalitions. Eur. J. Oper. Res. 237, 1133–1141. https://doi.org/10.1016/j.ejor.2014.02.056</w:t>
      </w:r>
    </w:p>
    <w:p w14:paraId="096FCA28"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Wernerfelt, B., 1984. A resource‐based view of the firm. Strateg. Manag. J. 5, 171–180.</w:t>
      </w:r>
    </w:p>
    <w:p w14:paraId="20AB10F0"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Wheelen TL, J.H., 2011. Essentials of strategic management, Fifth Edit. ed. Prentice Hall, One Lake Street, Upper Saddle River, New Jersey 07458.</w:t>
      </w:r>
    </w:p>
    <w:p w14:paraId="5DB587B3" w14:textId="7B0E20DA"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 xml:space="preserve">Wirtz, J., Kowalkowski, C., 2023. Putting the </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service</w:t>
      </w:r>
      <w:r w:rsidR="009323DF">
        <w:rPr>
          <w:rFonts w:ascii="Times New Roman" w:hAnsi="Times New Roman" w:cs="Times New Roman"/>
          <w:noProof/>
          <w:sz w:val="24"/>
          <w:szCs w:val="24"/>
        </w:rPr>
        <w:t>"</w:t>
      </w:r>
      <w:r w:rsidRPr="00D566CE">
        <w:rPr>
          <w:rFonts w:ascii="Times New Roman" w:hAnsi="Times New Roman" w:cs="Times New Roman"/>
          <w:noProof/>
          <w:sz w:val="24"/>
          <w:szCs w:val="24"/>
        </w:rPr>
        <w:t xml:space="preserve"> into B2B marketing: key developments in service research and their relevance for B2B. J. Bus. Ind. Mark. 38, 272–289. https://doi.org/10.1108/JBIM-02-2022-0085</w:t>
      </w:r>
    </w:p>
    <w:p w14:paraId="1823C6EE"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Wong, C.Y., Karia, N., 2010. Explaining the competitive advantage of logistics service providers: A resource-based view approach. Int. J. Prod. Econ. 128, 51–67.</w:t>
      </w:r>
    </w:p>
    <w:p w14:paraId="2F93575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Wu, P.F., Zheng, R., Zhao, Y., Li, Y., 2022. Happy riders are all alike? Ambivalent subjective experience and mental well-being of food-delivery platform workers in China. New Technol. Work Employ. 37, 425–444. https://doi.org/10.1111/ntwe.12243</w:t>
      </w:r>
    </w:p>
    <w:p w14:paraId="4289F434"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Yang, J.-H., 2021. A study on the reasonable choice and utilization of incoterms 2020 rules from the perspective of logistics and supply chain management. J. Korea Trade 25, 152–168. https://doi.org/10.35611/jkt.2021.25.1.152</w:t>
      </w:r>
    </w:p>
    <w:p w14:paraId="416A3BB1"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Yildiz, R.O., Esmer, S., 2023. Talent management strategies and functions: a systematic review. Ind. Commer. Train. 55, 93–111. https://doi.org/10.1108/ICT-01-2022-0007</w:t>
      </w:r>
    </w:p>
    <w:p w14:paraId="2380D61C"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lastRenderedPageBreak/>
        <w:t>Zhang, L.-H., Liu, C., Zhang, C., Wang, S., 2023. Upstream encroachment and downstream outsourcing in competing shipping supply chains. Int. J. Prod. Econ. 255. https://doi.org/10.1016/j.ijpe.2022.108655</w:t>
      </w:r>
    </w:p>
    <w:p w14:paraId="20A2BDBA"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Zhou, G., Van Hui, Y., Liang, L., 2011. Strategic alliance in freight consolidation. Transp. Res. Part E Logist. Transp. Rev. 47, 18–29.</w:t>
      </w:r>
    </w:p>
    <w:p w14:paraId="1E553BF9" w14:textId="77777777" w:rsidR="00D566CE" w:rsidRPr="00D566CE" w:rsidRDefault="00D566CE" w:rsidP="00D566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66CE">
        <w:rPr>
          <w:rFonts w:ascii="Times New Roman" w:hAnsi="Times New Roman" w:cs="Times New Roman"/>
          <w:noProof/>
          <w:sz w:val="24"/>
          <w:szCs w:val="24"/>
        </w:rPr>
        <w:t>Zimmermann, R., Ferreira, L.M.D.F., Moreira, A.C., 2020. An empirical analysis of the relationship between supply chain strategies, product characteristics, environmental uncertainty and performance. Supply Chain Manag. An Int. J. 25, 375–391.</w:t>
      </w:r>
    </w:p>
    <w:p w14:paraId="46EA8A29" w14:textId="77777777" w:rsidR="00D566CE" w:rsidRPr="009A35DB" w:rsidRDefault="00D566CE" w:rsidP="00D566CE">
      <w:pPr>
        <w:tabs>
          <w:tab w:val="left" w:pos="1134"/>
        </w:tabs>
        <w:jc w:val="both"/>
        <w:rPr>
          <w:rFonts w:ascii="Times New Roman" w:hAnsi="Times New Roman" w:cs="Times New Roman"/>
          <w:b/>
          <w:bCs/>
          <w:sz w:val="24"/>
          <w:szCs w:val="24"/>
        </w:rPr>
      </w:pPr>
      <w:r w:rsidRPr="00D566CE">
        <w:rPr>
          <w:rFonts w:ascii="Times New Roman" w:hAnsi="Times New Roman" w:cs="Times New Roman"/>
          <w:b/>
          <w:bCs/>
          <w:sz w:val="24"/>
          <w:szCs w:val="24"/>
        </w:rPr>
        <w:fldChar w:fldCharType="end"/>
      </w:r>
    </w:p>
    <w:p w14:paraId="2EC32468" w14:textId="77777777" w:rsidR="002D7E77" w:rsidRDefault="002D7E77" w:rsidP="00267D46">
      <w:pPr>
        <w:tabs>
          <w:tab w:val="left" w:pos="1134"/>
        </w:tabs>
        <w:jc w:val="both"/>
        <w:rPr>
          <w:rFonts w:ascii="Times New Roman" w:hAnsi="Times New Roman" w:cs="Times New Roman"/>
          <w:sz w:val="24"/>
          <w:szCs w:val="24"/>
        </w:rPr>
      </w:pPr>
    </w:p>
    <w:p w14:paraId="0F5877A3" w14:textId="77777777" w:rsidR="002D7E77" w:rsidRDefault="002D7E77" w:rsidP="00267D46">
      <w:pPr>
        <w:tabs>
          <w:tab w:val="left" w:pos="1134"/>
        </w:tabs>
        <w:jc w:val="both"/>
        <w:rPr>
          <w:rFonts w:ascii="Times New Roman" w:hAnsi="Times New Roman" w:cs="Times New Roman"/>
          <w:sz w:val="24"/>
          <w:szCs w:val="24"/>
        </w:rPr>
      </w:pPr>
    </w:p>
    <w:p w14:paraId="4FF25120" w14:textId="77777777" w:rsidR="002D7E77" w:rsidRDefault="002D7E77" w:rsidP="00267D46">
      <w:pPr>
        <w:tabs>
          <w:tab w:val="left" w:pos="1134"/>
        </w:tabs>
        <w:jc w:val="both"/>
        <w:rPr>
          <w:rFonts w:ascii="Times New Roman" w:hAnsi="Times New Roman" w:cs="Times New Roman"/>
          <w:sz w:val="24"/>
          <w:szCs w:val="24"/>
        </w:rPr>
      </w:pPr>
    </w:p>
    <w:p w14:paraId="1E1F1936" w14:textId="77777777" w:rsidR="002D7E77" w:rsidRDefault="002D7E77" w:rsidP="00267D46">
      <w:pPr>
        <w:tabs>
          <w:tab w:val="left" w:pos="1134"/>
        </w:tabs>
        <w:jc w:val="both"/>
        <w:rPr>
          <w:rFonts w:ascii="Times New Roman" w:hAnsi="Times New Roman" w:cs="Times New Roman"/>
          <w:sz w:val="24"/>
          <w:szCs w:val="24"/>
        </w:rPr>
      </w:pPr>
    </w:p>
    <w:p w14:paraId="2A16E544" w14:textId="77777777" w:rsidR="002D7E77" w:rsidRDefault="002D7E77" w:rsidP="00267D46">
      <w:pPr>
        <w:tabs>
          <w:tab w:val="left" w:pos="1134"/>
        </w:tabs>
        <w:jc w:val="both"/>
        <w:rPr>
          <w:rFonts w:ascii="Times New Roman" w:hAnsi="Times New Roman" w:cs="Times New Roman"/>
          <w:sz w:val="24"/>
          <w:szCs w:val="24"/>
        </w:rPr>
      </w:pPr>
    </w:p>
    <w:p w14:paraId="4B662177" w14:textId="77777777" w:rsidR="002D7E77" w:rsidRDefault="002D7E77" w:rsidP="00267D46">
      <w:pPr>
        <w:tabs>
          <w:tab w:val="left" w:pos="1134"/>
        </w:tabs>
        <w:jc w:val="both"/>
        <w:rPr>
          <w:rFonts w:ascii="Times New Roman" w:hAnsi="Times New Roman" w:cs="Times New Roman"/>
          <w:sz w:val="24"/>
          <w:szCs w:val="24"/>
        </w:rPr>
      </w:pPr>
    </w:p>
    <w:p w14:paraId="281EC22D" w14:textId="77777777" w:rsidR="002D7E77" w:rsidRDefault="002D7E77" w:rsidP="00267D46">
      <w:pPr>
        <w:tabs>
          <w:tab w:val="left" w:pos="1134"/>
        </w:tabs>
        <w:jc w:val="both"/>
        <w:rPr>
          <w:rFonts w:ascii="Times New Roman" w:hAnsi="Times New Roman" w:cs="Times New Roman"/>
          <w:sz w:val="24"/>
          <w:szCs w:val="24"/>
        </w:rPr>
      </w:pPr>
    </w:p>
    <w:p w14:paraId="3F0BFA0F" w14:textId="77777777" w:rsidR="00F511EE" w:rsidRPr="00F511EE" w:rsidRDefault="00F511EE" w:rsidP="00F511EE">
      <w:pPr>
        <w:pStyle w:val="ListParagraph"/>
        <w:jc w:val="both"/>
        <w:rPr>
          <w:rFonts w:ascii="Times New Roman" w:hAnsi="Times New Roman" w:cs="Times New Roman"/>
          <w:sz w:val="24"/>
          <w:szCs w:val="24"/>
        </w:rPr>
      </w:pPr>
    </w:p>
    <w:sectPr w:rsidR="00F511EE" w:rsidRPr="00F511EE" w:rsidSect="00E7734A">
      <w:pgSz w:w="11910" w:h="16850" w:code="9"/>
      <w:pgMar w:top="1701" w:right="1701" w:bottom="1701" w:left="2268" w:header="0" w:footer="743"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F6249"/>
    <w:multiLevelType w:val="multilevel"/>
    <w:tmpl w:val="97400F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37527A2"/>
    <w:multiLevelType w:val="multilevel"/>
    <w:tmpl w:val="79B480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B913087"/>
    <w:multiLevelType w:val="hybridMultilevel"/>
    <w:tmpl w:val="E7BCB2C8"/>
    <w:lvl w:ilvl="0" w:tplc="11D6B51E">
      <w:start w:val="1"/>
      <w:numFmt w:val="decimal"/>
      <w:lvlText w:val="%1."/>
      <w:lvlJc w:val="left"/>
      <w:pPr>
        <w:tabs>
          <w:tab w:val="num" w:pos="720"/>
        </w:tabs>
        <w:ind w:left="720" w:hanging="360"/>
      </w:pPr>
    </w:lvl>
    <w:lvl w:ilvl="1" w:tplc="D95AFA0C" w:tentative="1">
      <w:start w:val="1"/>
      <w:numFmt w:val="decimal"/>
      <w:lvlText w:val="%2."/>
      <w:lvlJc w:val="left"/>
      <w:pPr>
        <w:tabs>
          <w:tab w:val="num" w:pos="1440"/>
        </w:tabs>
        <w:ind w:left="1440" w:hanging="360"/>
      </w:pPr>
    </w:lvl>
    <w:lvl w:ilvl="2" w:tplc="4C28FDEA" w:tentative="1">
      <w:start w:val="1"/>
      <w:numFmt w:val="decimal"/>
      <w:lvlText w:val="%3."/>
      <w:lvlJc w:val="left"/>
      <w:pPr>
        <w:tabs>
          <w:tab w:val="num" w:pos="2160"/>
        </w:tabs>
        <w:ind w:left="2160" w:hanging="360"/>
      </w:pPr>
    </w:lvl>
    <w:lvl w:ilvl="3" w:tplc="860CEEA6" w:tentative="1">
      <w:start w:val="1"/>
      <w:numFmt w:val="decimal"/>
      <w:lvlText w:val="%4."/>
      <w:lvlJc w:val="left"/>
      <w:pPr>
        <w:tabs>
          <w:tab w:val="num" w:pos="2880"/>
        </w:tabs>
        <w:ind w:left="2880" w:hanging="360"/>
      </w:pPr>
    </w:lvl>
    <w:lvl w:ilvl="4" w:tplc="1D7801CC" w:tentative="1">
      <w:start w:val="1"/>
      <w:numFmt w:val="decimal"/>
      <w:lvlText w:val="%5."/>
      <w:lvlJc w:val="left"/>
      <w:pPr>
        <w:tabs>
          <w:tab w:val="num" w:pos="3600"/>
        </w:tabs>
        <w:ind w:left="3600" w:hanging="360"/>
      </w:pPr>
    </w:lvl>
    <w:lvl w:ilvl="5" w:tplc="6706C868" w:tentative="1">
      <w:start w:val="1"/>
      <w:numFmt w:val="decimal"/>
      <w:lvlText w:val="%6."/>
      <w:lvlJc w:val="left"/>
      <w:pPr>
        <w:tabs>
          <w:tab w:val="num" w:pos="4320"/>
        </w:tabs>
        <w:ind w:left="4320" w:hanging="360"/>
      </w:pPr>
    </w:lvl>
    <w:lvl w:ilvl="6" w:tplc="BFB2838C" w:tentative="1">
      <w:start w:val="1"/>
      <w:numFmt w:val="decimal"/>
      <w:lvlText w:val="%7."/>
      <w:lvlJc w:val="left"/>
      <w:pPr>
        <w:tabs>
          <w:tab w:val="num" w:pos="5040"/>
        </w:tabs>
        <w:ind w:left="5040" w:hanging="360"/>
      </w:pPr>
    </w:lvl>
    <w:lvl w:ilvl="7" w:tplc="09507F96" w:tentative="1">
      <w:start w:val="1"/>
      <w:numFmt w:val="decimal"/>
      <w:lvlText w:val="%8."/>
      <w:lvlJc w:val="left"/>
      <w:pPr>
        <w:tabs>
          <w:tab w:val="num" w:pos="5760"/>
        </w:tabs>
        <w:ind w:left="5760" w:hanging="360"/>
      </w:pPr>
    </w:lvl>
    <w:lvl w:ilvl="8" w:tplc="0CC07EB4" w:tentative="1">
      <w:start w:val="1"/>
      <w:numFmt w:val="decimal"/>
      <w:lvlText w:val="%9."/>
      <w:lvlJc w:val="left"/>
      <w:pPr>
        <w:tabs>
          <w:tab w:val="num" w:pos="6480"/>
        </w:tabs>
        <w:ind w:left="6480" w:hanging="360"/>
      </w:pPr>
    </w:lvl>
  </w:abstractNum>
  <w:abstractNum w:abstractNumId="3" w15:restartNumberingAfterBreak="0">
    <w:nsid w:val="2F382C3B"/>
    <w:multiLevelType w:val="hybridMultilevel"/>
    <w:tmpl w:val="42D42242"/>
    <w:lvl w:ilvl="0" w:tplc="A96C32D0">
      <w:start w:val="1"/>
      <w:numFmt w:val="decimal"/>
      <w:lvlText w:val="%1."/>
      <w:lvlJc w:val="left"/>
      <w:pPr>
        <w:tabs>
          <w:tab w:val="num" w:pos="720"/>
        </w:tabs>
        <w:ind w:left="720" w:hanging="360"/>
      </w:pPr>
    </w:lvl>
    <w:lvl w:ilvl="1" w:tplc="B53430B0" w:tentative="1">
      <w:start w:val="1"/>
      <w:numFmt w:val="decimal"/>
      <w:lvlText w:val="%2."/>
      <w:lvlJc w:val="left"/>
      <w:pPr>
        <w:tabs>
          <w:tab w:val="num" w:pos="1440"/>
        </w:tabs>
        <w:ind w:left="1440" w:hanging="360"/>
      </w:pPr>
    </w:lvl>
    <w:lvl w:ilvl="2" w:tplc="5CC463D2" w:tentative="1">
      <w:start w:val="1"/>
      <w:numFmt w:val="decimal"/>
      <w:lvlText w:val="%3."/>
      <w:lvlJc w:val="left"/>
      <w:pPr>
        <w:tabs>
          <w:tab w:val="num" w:pos="2160"/>
        </w:tabs>
        <w:ind w:left="2160" w:hanging="360"/>
      </w:pPr>
    </w:lvl>
    <w:lvl w:ilvl="3" w:tplc="F1EC747A" w:tentative="1">
      <w:start w:val="1"/>
      <w:numFmt w:val="decimal"/>
      <w:lvlText w:val="%4."/>
      <w:lvlJc w:val="left"/>
      <w:pPr>
        <w:tabs>
          <w:tab w:val="num" w:pos="2880"/>
        </w:tabs>
        <w:ind w:left="2880" w:hanging="360"/>
      </w:pPr>
    </w:lvl>
    <w:lvl w:ilvl="4" w:tplc="C9401DD2" w:tentative="1">
      <w:start w:val="1"/>
      <w:numFmt w:val="decimal"/>
      <w:lvlText w:val="%5."/>
      <w:lvlJc w:val="left"/>
      <w:pPr>
        <w:tabs>
          <w:tab w:val="num" w:pos="3600"/>
        </w:tabs>
        <w:ind w:left="3600" w:hanging="360"/>
      </w:pPr>
    </w:lvl>
    <w:lvl w:ilvl="5" w:tplc="81AE5C28" w:tentative="1">
      <w:start w:val="1"/>
      <w:numFmt w:val="decimal"/>
      <w:lvlText w:val="%6."/>
      <w:lvlJc w:val="left"/>
      <w:pPr>
        <w:tabs>
          <w:tab w:val="num" w:pos="4320"/>
        </w:tabs>
        <w:ind w:left="4320" w:hanging="360"/>
      </w:pPr>
    </w:lvl>
    <w:lvl w:ilvl="6" w:tplc="E69A2CC0" w:tentative="1">
      <w:start w:val="1"/>
      <w:numFmt w:val="decimal"/>
      <w:lvlText w:val="%7."/>
      <w:lvlJc w:val="left"/>
      <w:pPr>
        <w:tabs>
          <w:tab w:val="num" w:pos="5040"/>
        </w:tabs>
        <w:ind w:left="5040" w:hanging="360"/>
      </w:pPr>
    </w:lvl>
    <w:lvl w:ilvl="7" w:tplc="19DC8E52" w:tentative="1">
      <w:start w:val="1"/>
      <w:numFmt w:val="decimal"/>
      <w:lvlText w:val="%8."/>
      <w:lvlJc w:val="left"/>
      <w:pPr>
        <w:tabs>
          <w:tab w:val="num" w:pos="5760"/>
        </w:tabs>
        <w:ind w:left="5760" w:hanging="360"/>
      </w:pPr>
    </w:lvl>
    <w:lvl w:ilvl="8" w:tplc="6EFC1CF8" w:tentative="1">
      <w:start w:val="1"/>
      <w:numFmt w:val="decimal"/>
      <w:lvlText w:val="%9."/>
      <w:lvlJc w:val="left"/>
      <w:pPr>
        <w:tabs>
          <w:tab w:val="num" w:pos="6480"/>
        </w:tabs>
        <w:ind w:left="6480" w:hanging="360"/>
      </w:pPr>
    </w:lvl>
  </w:abstractNum>
  <w:abstractNum w:abstractNumId="4" w15:restartNumberingAfterBreak="0">
    <w:nsid w:val="343A4F47"/>
    <w:multiLevelType w:val="hybridMultilevel"/>
    <w:tmpl w:val="3E1ACAFE"/>
    <w:lvl w:ilvl="0" w:tplc="EA7ACAE2">
      <w:start w:val="1"/>
      <w:numFmt w:val="bullet"/>
      <w:lvlText w:val="•"/>
      <w:lvlJc w:val="left"/>
      <w:pPr>
        <w:tabs>
          <w:tab w:val="num" w:pos="720"/>
        </w:tabs>
        <w:ind w:left="720" w:hanging="360"/>
      </w:pPr>
      <w:rPr>
        <w:rFonts w:ascii="Arial" w:hAnsi="Arial" w:hint="default"/>
      </w:rPr>
    </w:lvl>
    <w:lvl w:ilvl="1" w:tplc="CFAED3AE" w:tentative="1">
      <w:start w:val="1"/>
      <w:numFmt w:val="bullet"/>
      <w:lvlText w:val="•"/>
      <w:lvlJc w:val="left"/>
      <w:pPr>
        <w:tabs>
          <w:tab w:val="num" w:pos="1440"/>
        </w:tabs>
        <w:ind w:left="1440" w:hanging="360"/>
      </w:pPr>
      <w:rPr>
        <w:rFonts w:ascii="Arial" w:hAnsi="Arial" w:hint="default"/>
      </w:rPr>
    </w:lvl>
    <w:lvl w:ilvl="2" w:tplc="55D07472" w:tentative="1">
      <w:start w:val="1"/>
      <w:numFmt w:val="bullet"/>
      <w:lvlText w:val="•"/>
      <w:lvlJc w:val="left"/>
      <w:pPr>
        <w:tabs>
          <w:tab w:val="num" w:pos="2160"/>
        </w:tabs>
        <w:ind w:left="2160" w:hanging="360"/>
      </w:pPr>
      <w:rPr>
        <w:rFonts w:ascii="Arial" w:hAnsi="Arial" w:hint="default"/>
      </w:rPr>
    </w:lvl>
    <w:lvl w:ilvl="3" w:tplc="9E721C26" w:tentative="1">
      <w:start w:val="1"/>
      <w:numFmt w:val="bullet"/>
      <w:lvlText w:val="•"/>
      <w:lvlJc w:val="left"/>
      <w:pPr>
        <w:tabs>
          <w:tab w:val="num" w:pos="2880"/>
        </w:tabs>
        <w:ind w:left="2880" w:hanging="360"/>
      </w:pPr>
      <w:rPr>
        <w:rFonts w:ascii="Arial" w:hAnsi="Arial" w:hint="default"/>
      </w:rPr>
    </w:lvl>
    <w:lvl w:ilvl="4" w:tplc="20329592" w:tentative="1">
      <w:start w:val="1"/>
      <w:numFmt w:val="bullet"/>
      <w:lvlText w:val="•"/>
      <w:lvlJc w:val="left"/>
      <w:pPr>
        <w:tabs>
          <w:tab w:val="num" w:pos="3600"/>
        </w:tabs>
        <w:ind w:left="3600" w:hanging="360"/>
      </w:pPr>
      <w:rPr>
        <w:rFonts w:ascii="Arial" w:hAnsi="Arial" w:hint="default"/>
      </w:rPr>
    </w:lvl>
    <w:lvl w:ilvl="5" w:tplc="7D6C0E5A" w:tentative="1">
      <w:start w:val="1"/>
      <w:numFmt w:val="bullet"/>
      <w:lvlText w:val="•"/>
      <w:lvlJc w:val="left"/>
      <w:pPr>
        <w:tabs>
          <w:tab w:val="num" w:pos="4320"/>
        </w:tabs>
        <w:ind w:left="4320" w:hanging="360"/>
      </w:pPr>
      <w:rPr>
        <w:rFonts w:ascii="Arial" w:hAnsi="Arial" w:hint="default"/>
      </w:rPr>
    </w:lvl>
    <w:lvl w:ilvl="6" w:tplc="F2B46566" w:tentative="1">
      <w:start w:val="1"/>
      <w:numFmt w:val="bullet"/>
      <w:lvlText w:val="•"/>
      <w:lvlJc w:val="left"/>
      <w:pPr>
        <w:tabs>
          <w:tab w:val="num" w:pos="5040"/>
        </w:tabs>
        <w:ind w:left="5040" w:hanging="360"/>
      </w:pPr>
      <w:rPr>
        <w:rFonts w:ascii="Arial" w:hAnsi="Arial" w:hint="default"/>
      </w:rPr>
    </w:lvl>
    <w:lvl w:ilvl="7" w:tplc="7674CD62" w:tentative="1">
      <w:start w:val="1"/>
      <w:numFmt w:val="bullet"/>
      <w:lvlText w:val="•"/>
      <w:lvlJc w:val="left"/>
      <w:pPr>
        <w:tabs>
          <w:tab w:val="num" w:pos="5760"/>
        </w:tabs>
        <w:ind w:left="5760" w:hanging="360"/>
      </w:pPr>
      <w:rPr>
        <w:rFonts w:ascii="Arial" w:hAnsi="Arial" w:hint="default"/>
      </w:rPr>
    </w:lvl>
    <w:lvl w:ilvl="8" w:tplc="B6AA417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8350762"/>
    <w:multiLevelType w:val="hybridMultilevel"/>
    <w:tmpl w:val="F6BE5824"/>
    <w:lvl w:ilvl="0" w:tplc="D39476D6">
      <w:start w:val="1"/>
      <w:numFmt w:val="decimal"/>
      <w:lvlText w:val="%1."/>
      <w:lvlJc w:val="left"/>
      <w:pPr>
        <w:tabs>
          <w:tab w:val="num" w:pos="720"/>
        </w:tabs>
        <w:ind w:left="720" w:hanging="360"/>
      </w:pPr>
    </w:lvl>
    <w:lvl w:ilvl="1" w:tplc="50647DEA" w:tentative="1">
      <w:start w:val="1"/>
      <w:numFmt w:val="decimal"/>
      <w:lvlText w:val="%2."/>
      <w:lvlJc w:val="left"/>
      <w:pPr>
        <w:tabs>
          <w:tab w:val="num" w:pos="1440"/>
        </w:tabs>
        <w:ind w:left="1440" w:hanging="360"/>
      </w:pPr>
    </w:lvl>
    <w:lvl w:ilvl="2" w:tplc="FD24E61C" w:tentative="1">
      <w:start w:val="1"/>
      <w:numFmt w:val="decimal"/>
      <w:lvlText w:val="%3."/>
      <w:lvlJc w:val="left"/>
      <w:pPr>
        <w:tabs>
          <w:tab w:val="num" w:pos="2160"/>
        </w:tabs>
        <w:ind w:left="2160" w:hanging="360"/>
      </w:pPr>
    </w:lvl>
    <w:lvl w:ilvl="3" w:tplc="5D889EEE" w:tentative="1">
      <w:start w:val="1"/>
      <w:numFmt w:val="decimal"/>
      <w:lvlText w:val="%4."/>
      <w:lvlJc w:val="left"/>
      <w:pPr>
        <w:tabs>
          <w:tab w:val="num" w:pos="2880"/>
        </w:tabs>
        <w:ind w:left="2880" w:hanging="360"/>
      </w:pPr>
    </w:lvl>
    <w:lvl w:ilvl="4" w:tplc="7E78501E" w:tentative="1">
      <w:start w:val="1"/>
      <w:numFmt w:val="decimal"/>
      <w:lvlText w:val="%5."/>
      <w:lvlJc w:val="left"/>
      <w:pPr>
        <w:tabs>
          <w:tab w:val="num" w:pos="3600"/>
        </w:tabs>
        <w:ind w:left="3600" w:hanging="360"/>
      </w:pPr>
    </w:lvl>
    <w:lvl w:ilvl="5" w:tplc="ED5EBCAE" w:tentative="1">
      <w:start w:val="1"/>
      <w:numFmt w:val="decimal"/>
      <w:lvlText w:val="%6."/>
      <w:lvlJc w:val="left"/>
      <w:pPr>
        <w:tabs>
          <w:tab w:val="num" w:pos="4320"/>
        </w:tabs>
        <w:ind w:left="4320" w:hanging="360"/>
      </w:pPr>
    </w:lvl>
    <w:lvl w:ilvl="6" w:tplc="F948FB8E" w:tentative="1">
      <w:start w:val="1"/>
      <w:numFmt w:val="decimal"/>
      <w:lvlText w:val="%7."/>
      <w:lvlJc w:val="left"/>
      <w:pPr>
        <w:tabs>
          <w:tab w:val="num" w:pos="5040"/>
        </w:tabs>
        <w:ind w:left="5040" w:hanging="360"/>
      </w:pPr>
    </w:lvl>
    <w:lvl w:ilvl="7" w:tplc="0D04BF2C" w:tentative="1">
      <w:start w:val="1"/>
      <w:numFmt w:val="decimal"/>
      <w:lvlText w:val="%8."/>
      <w:lvlJc w:val="left"/>
      <w:pPr>
        <w:tabs>
          <w:tab w:val="num" w:pos="5760"/>
        </w:tabs>
        <w:ind w:left="5760" w:hanging="360"/>
      </w:pPr>
    </w:lvl>
    <w:lvl w:ilvl="8" w:tplc="733A0998" w:tentative="1">
      <w:start w:val="1"/>
      <w:numFmt w:val="decimal"/>
      <w:lvlText w:val="%9."/>
      <w:lvlJc w:val="left"/>
      <w:pPr>
        <w:tabs>
          <w:tab w:val="num" w:pos="6480"/>
        </w:tabs>
        <w:ind w:left="6480" w:hanging="360"/>
      </w:pPr>
    </w:lvl>
  </w:abstractNum>
  <w:abstractNum w:abstractNumId="6" w15:restartNumberingAfterBreak="0">
    <w:nsid w:val="3E5C1E73"/>
    <w:multiLevelType w:val="multilevel"/>
    <w:tmpl w:val="9F249B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7DB56FF"/>
    <w:multiLevelType w:val="hybridMultilevel"/>
    <w:tmpl w:val="93942148"/>
    <w:lvl w:ilvl="0" w:tplc="174E916C">
      <w:start w:val="1"/>
      <w:numFmt w:val="decimal"/>
      <w:lvlText w:val="%1."/>
      <w:lvlJc w:val="left"/>
      <w:pPr>
        <w:tabs>
          <w:tab w:val="num" w:pos="720"/>
        </w:tabs>
        <w:ind w:left="720" w:hanging="360"/>
      </w:pPr>
    </w:lvl>
    <w:lvl w:ilvl="1" w:tplc="6FF0BB24" w:tentative="1">
      <w:start w:val="1"/>
      <w:numFmt w:val="decimal"/>
      <w:lvlText w:val="%2."/>
      <w:lvlJc w:val="left"/>
      <w:pPr>
        <w:tabs>
          <w:tab w:val="num" w:pos="1440"/>
        </w:tabs>
        <w:ind w:left="1440" w:hanging="360"/>
      </w:pPr>
    </w:lvl>
    <w:lvl w:ilvl="2" w:tplc="C4CA0588" w:tentative="1">
      <w:start w:val="1"/>
      <w:numFmt w:val="decimal"/>
      <w:lvlText w:val="%3."/>
      <w:lvlJc w:val="left"/>
      <w:pPr>
        <w:tabs>
          <w:tab w:val="num" w:pos="2160"/>
        </w:tabs>
        <w:ind w:left="2160" w:hanging="360"/>
      </w:pPr>
    </w:lvl>
    <w:lvl w:ilvl="3" w:tplc="993E5AFC" w:tentative="1">
      <w:start w:val="1"/>
      <w:numFmt w:val="decimal"/>
      <w:lvlText w:val="%4."/>
      <w:lvlJc w:val="left"/>
      <w:pPr>
        <w:tabs>
          <w:tab w:val="num" w:pos="2880"/>
        </w:tabs>
        <w:ind w:left="2880" w:hanging="360"/>
      </w:pPr>
    </w:lvl>
    <w:lvl w:ilvl="4" w:tplc="CBC6E1BE" w:tentative="1">
      <w:start w:val="1"/>
      <w:numFmt w:val="decimal"/>
      <w:lvlText w:val="%5."/>
      <w:lvlJc w:val="left"/>
      <w:pPr>
        <w:tabs>
          <w:tab w:val="num" w:pos="3600"/>
        </w:tabs>
        <w:ind w:left="3600" w:hanging="360"/>
      </w:pPr>
    </w:lvl>
    <w:lvl w:ilvl="5" w:tplc="D4CAC972" w:tentative="1">
      <w:start w:val="1"/>
      <w:numFmt w:val="decimal"/>
      <w:lvlText w:val="%6."/>
      <w:lvlJc w:val="left"/>
      <w:pPr>
        <w:tabs>
          <w:tab w:val="num" w:pos="4320"/>
        </w:tabs>
        <w:ind w:left="4320" w:hanging="360"/>
      </w:pPr>
    </w:lvl>
    <w:lvl w:ilvl="6" w:tplc="A04C3230" w:tentative="1">
      <w:start w:val="1"/>
      <w:numFmt w:val="decimal"/>
      <w:lvlText w:val="%7."/>
      <w:lvlJc w:val="left"/>
      <w:pPr>
        <w:tabs>
          <w:tab w:val="num" w:pos="5040"/>
        </w:tabs>
        <w:ind w:left="5040" w:hanging="360"/>
      </w:pPr>
    </w:lvl>
    <w:lvl w:ilvl="7" w:tplc="B142A668" w:tentative="1">
      <w:start w:val="1"/>
      <w:numFmt w:val="decimal"/>
      <w:lvlText w:val="%8."/>
      <w:lvlJc w:val="left"/>
      <w:pPr>
        <w:tabs>
          <w:tab w:val="num" w:pos="5760"/>
        </w:tabs>
        <w:ind w:left="5760" w:hanging="360"/>
      </w:pPr>
    </w:lvl>
    <w:lvl w:ilvl="8" w:tplc="552011B0" w:tentative="1">
      <w:start w:val="1"/>
      <w:numFmt w:val="decimal"/>
      <w:lvlText w:val="%9."/>
      <w:lvlJc w:val="left"/>
      <w:pPr>
        <w:tabs>
          <w:tab w:val="num" w:pos="6480"/>
        </w:tabs>
        <w:ind w:left="6480" w:hanging="360"/>
      </w:pPr>
    </w:lvl>
  </w:abstractNum>
  <w:abstractNum w:abstractNumId="8" w15:restartNumberingAfterBreak="0">
    <w:nsid w:val="5515453E"/>
    <w:multiLevelType w:val="multilevel"/>
    <w:tmpl w:val="1DE07ECC"/>
    <w:lvl w:ilvl="0">
      <w:start w:val="1"/>
      <w:numFmt w:val="decimal"/>
      <w:lvlText w:val="BAB %1"/>
      <w:lvlJc w:val="left"/>
      <w:pPr>
        <w:ind w:left="0" w:firstLine="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635C793F"/>
    <w:multiLevelType w:val="hybridMultilevel"/>
    <w:tmpl w:val="890E5A0A"/>
    <w:lvl w:ilvl="0" w:tplc="BF8E2E68">
      <w:start w:val="1"/>
      <w:numFmt w:val="decimal"/>
      <w:lvlText w:val="%1."/>
      <w:lvlJc w:val="left"/>
      <w:pPr>
        <w:tabs>
          <w:tab w:val="num" w:pos="720"/>
        </w:tabs>
        <w:ind w:left="720" w:hanging="360"/>
      </w:pPr>
    </w:lvl>
    <w:lvl w:ilvl="1" w:tplc="D46E407E" w:tentative="1">
      <w:start w:val="1"/>
      <w:numFmt w:val="decimal"/>
      <w:lvlText w:val="%2."/>
      <w:lvlJc w:val="left"/>
      <w:pPr>
        <w:tabs>
          <w:tab w:val="num" w:pos="1440"/>
        </w:tabs>
        <w:ind w:left="1440" w:hanging="360"/>
      </w:pPr>
    </w:lvl>
    <w:lvl w:ilvl="2" w:tplc="7ECA80E2" w:tentative="1">
      <w:start w:val="1"/>
      <w:numFmt w:val="decimal"/>
      <w:lvlText w:val="%3."/>
      <w:lvlJc w:val="left"/>
      <w:pPr>
        <w:tabs>
          <w:tab w:val="num" w:pos="2160"/>
        </w:tabs>
        <w:ind w:left="2160" w:hanging="360"/>
      </w:pPr>
    </w:lvl>
    <w:lvl w:ilvl="3" w:tplc="C4740B90" w:tentative="1">
      <w:start w:val="1"/>
      <w:numFmt w:val="decimal"/>
      <w:lvlText w:val="%4."/>
      <w:lvlJc w:val="left"/>
      <w:pPr>
        <w:tabs>
          <w:tab w:val="num" w:pos="2880"/>
        </w:tabs>
        <w:ind w:left="2880" w:hanging="360"/>
      </w:pPr>
    </w:lvl>
    <w:lvl w:ilvl="4" w:tplc="080AC502" w:tentative="1">
      <w:start w:val="1"/>
      <w:numFmt w:val="decimal"/>
      <w:lvlText w:val="%5."/>
      <w:lvlJc w:val="left"/>
      <w:pPr>
        <w:tabs>
          <w:tab w:val="num" w:pos="3600"/>
        </w:tabs>
        <w:ind w:left="3600" w:hanging="360"/>
      </w:pPr>
    </w:lvl>
    <w:lvl w:ilvl="5" w:tplc="75B4038C" w:tentative="1">
      <w:start w:val="1"/>
      <w:numFmt w:val="decimal"/>
      <w:lvlText w:val="%6."/>
      <w:lvlJc w:val="left"/>
      <w:pPr>
        <w:tabs>
          <w:tab w:val="num" w:pos="4320"/>
        </w:tabs>
        <w:ind w:left="4320" w:hanging="360"/>
      </w:pPr>
    </w:lvl>
    <w:lvl w:ilvl="6" w:tplc="62D29174" w:tentative="1">
      <w:start w:val="1"/>
      <w:numFmt w:val="decimal"/>
      <w:lvlText w:val="%7."/>
      <w:lvlJc w:val="left"/>
      <w:pPr>
        <w:tabs>
          <w:tab w:val="num" w:pos="5040"/>
        </w:tabs>
        <w:ind w:left="5040" w:hanging="360"/>
      </w:pPr>
    </w:lvl>
    <w:lvl w:ilvl="7" w:tplc="74FC606E" w:tentative="1">
      <w:start w:val="1"/>
      <w:numFmt w:val="decimal"/>
      <w:lvlText w:val="%8."/>
      <w:lvlJc w:val="left"/>
      <w:pPr>
        <w:tabs>
          <w:tab w:val="num" w:pos="5760"/>
        </w:tabs>
        <w:ind w:left="5760" w:hanging="360"/>
      </w:pPr>
    </w:lvl>
    <w:lvl w:ilvl="8" w:tplc="BC7ED50E" w:tentative="1">
      <w:start w:val="1"/>
      <w:numFmt w:val="decimal"/>
      <w:lvlText w:val="%9."/>
      <w:lvlJc w:val="left"/>
      <w:pPr>
        <w:tabs>
          <w:tab w:val="num" w:pos="6480"/>
        </w:tabs>
        <w:ind w:left="6480" w:hanging="360"/>
      </w:pPr>
    </w:lvl>
  </w:abstractNum>
  <w:abstractNum w:abstractNumId="10" w15:restartNumberingAfterBreak="0">
    <w:nsid w:val="68303E4F"/>
    <w:multiLevelType w:val="hybridMultilevel"/>
    <w:tmpl w:val="2544FFE2"/>
    <w:lvl w:ilvl="0" w:tplc="104EE692">
      <w:start w:val="1"/>
      <w:numFmt w:val="decimal"/>
      <w:lvlText w:val="%1."/>
      <w:lvlJc w:val="left"/>
      <w:pPr>
        <w:tabs>
          <w:tab w:val="num" w:pos="720"/>
        </w:tabs>
        <w:ind w:left="720" w:hanging="360"/>
      </w:pPr>
    </w:lvl>
    <w:lvl w:ilvl="1" w:tplc="F5F8F5D0" w:tentative="1">
      <w:start w:val="1"/>
      <w:numFmt w:val="decimal"/>
      <w:lvlText w:val="%2."/>
      <w:lvlJc w:val="left"/>
      <w:pPr>
        <w:tabs>
          <w:tab w:val="num" w:pos="1440"/>
        </w:tabs>
        <w:ind w:left="1440" w:hanging="360"/>
      </w:pPr>
    </w:lvl>
    <w:lvl w:ilvl="2" w:tplc="E8BACFDA" w:tentative="1">
      <w:start w:val="1"/>
      <w:numFmt w:val="decimal"/>
      <w:lvlText w:val="%3."/>
      <w:lvlJc w:val="left"/>
      <w:pPr>
        <w:tabs>
          <w:tab w:val="num" w:pos="2160"/>
        </w:tabs>
        <w:ind w:left="2160" w:hanging="360"/>
      </w:pPr>
    </w:lvl>
    <w:lvl w:ilvl="3" w:tplc="5E52F4A0" w:tentative="1">
      <w:start w:val="1"/>
      <w:numFmt w:val="decimal"/>
      <w:lvlText w:val="%4."/>
      <w:lvlJc w:val="left"/>
      <w:pPr>
        <w:tabs>
          <w:tab w:val="num" w:pos="2880"/>
        </w:tabs>
        <w:ind w:left="2880" w:hanging="360"/>
      </w:pPr>
    </w:lvl>
    <w:lvl w:ilvl="4" w:tplc="23B4292C" w:tentative="1">
      <w:start w:val="1"/>
      <w:numFmt w:val="decimal"/>
      <w:lvlText w:val="%5."/>
      <w:lvlJc w:val="left"/>
      <w:pPr>
        <w:tabs>
          <w:tab w:val="num" w:pos="3600"/>
        </w:tabs>
        <w:ind w:left="3600" w:hanging="360"/>
      </w:pPr>
    </w:lvl>
    <w:lvl w:ilvl="5" w:tplc="CB143D7C" w:tentative="1">
      <w:start w:val="1"/>
      <w:numFmt w:val="decimal"/>
      <w:lvlText w:val="%6."/>
      <w:lvlJc w:val="left"/>
      <w:pPr>
        <w:tabs>
          <w:tab w:val="num" w:pos="4320"/>
        </w:tabs>
        <w:ind w:left="4320" w:hanging="360"/>
      </w:pPr>
    </w:lvl>
    <w:lvl w:ilvl="6" w:tplc="0C0A36F6" w:tentative="1">
      <w:start w:val="1"/>
      <w:numFmt w:val="decimal"/>
      <w:lvlText w:val="%7."/>
      <w:lvlJc w:val="left"/>
      <w:pPr>
        <w:tabs>
          <w:tab w:val="num" w:pos="5040"/>
        </w:tabs>
        <w:ind w:left="5040" w:hanging="360"/>
      </w:pPr>
    </w:lvl>
    <w:lvl w:ilvl="7" w:tplc="C8FE5ED6" w:tentative="1">
      <w:start w:val="1"/>
      <w:numFmt w:val="decimal"/>
      <w:lvlText w:val="%8."/>
      <w:lvlJc w:val="left"/>
      <w:pPr>
        <w:tabs>
          <w:tab w:val="num" w:pos="5760"/>
        </w:tabs>
        <w:ind w:left="5760" w:hanging="360"/>
      </w:pPr>
    </w:lvl>
    <w:lvl w:ilvl="8" w:tplc="9320E148" w:tentative="1">
      <w:start w:val="1"/>
      <w:numFmt w:val="decimal"/>
      <w:lvlText w:val="%9."/>
      <w:lvlJc w:val="left"/>
      <w:pPr>
        <w:tabs>
          <w:tab w:val="num" w:pos="6480"/>
        </w:tabs>
        <w:ind w:left="6480" w:hanging="360"/>
      </w:pPr>
    </w:lvl>
  </w:abstractNum>
  <w:abstractNum w:abstractNumId="11" w15:restartNumberingAfterBreak="0">
    <w:nsid w:val="766679D0"/>
    <w:multiLevelType w:val="hybridMultilevel"/>
    <w:tmpl w:val="F86A9366"/>
    <w:lvl w:ilvl="0" w:tplc="26004E38">
      <w:start w:val="1"/>
      <w:numFmt w:val="decimal"/>
      <w:lvlText w:val="%1."/>
      <w:lvlJc w:val="left"/>
      <w:pPr>
        <w:tabs>
          <w:tab w:val="num" w:pos="720"/>
        </w:tabs>
        <w:ind w:left="720" w:hanging="360"/>
      </w:pPr>
    </w:lvl>
    <w:lvl w:ilvl="1" w:tplc="1F623550" w:tentative="1">
      <w:start w:val="1"/>
      <w:numFmt w:val="decimal"/>
      <w:lvlText w:val="%2."/>
      <w:lvlJc w:val="left"/>
      <w:pPr>
        <w:tabs>
          <w:tab w:val="num" w:pos="1440"/>
        </w:tabs>
        <w:ind w:left="1440" w:hanging="360"/>
      </w:pPr>
    </w:lvl>
    <w:lvl w:ilvl="2" w:tplc="B17A3326" w:tentative="1">
      <w:start w:val="1"/>
      <w:numFmt w:val="decimal"/>
      <w:lvlText w:val="%3."/>
      <w:lvlJc w:val="left"/>
      <w:pPr>
        <w:tabs>
          <w:tab w:val="num" w:pos="2160"/>
        </w:tabs>
        <w:ind w:left="2160" w:hanging="360"/>
      </w:pPr>
    </w:lvl>
    <w:lvl w:ilvl="3" w:tplc="A22AAB84" w:tentative="1">
      <w:start w:val="1"/>
      <w:numFmt w:val="decimal"/>
      <w:lvlText w:val="%4."/>
      <w:lvlJc w:val="left"/>
      <w:pPr>
        <w:tabs>
          <w:tab w:val="num" w:pos="2880"/>
        </w:tabs>
        <w:ind w:left="2880" w:hanging="360"/>
      </w:pPr>
    </w:lvl>
    <w:lvl w:ilvl="4" w:tplc="811EE09E" w:tentative="1">
      <w:start w:val="1"/>
      <w:numFmt w:val="decimal"/>
      <w:lvlText w:val="%5."/>
      <w:lvlJc w:val="left"/>
      <w:pPr>
        <w:tabs>
          <w:tab w:val="num" w:pos="3600"/>
        </w:tabs>
        <w:ind w:left="3600" w:hanging="360"/>
      </w:pPr>
    </w:lvl>
    <w:lvl w:ilvl="5" w:tplc="CD4C5B5E" w:tentative="1">
      <w:start w:val="1"/>
      <w:numFmt w:val="decimal"/>
      <w:lvlText w:val="%6."/>
      <w:lvlJc w:val="left"/>
      <w:pPr>
        <w:tabs>
          <w:tab w:val="num" w:pos="4320"/>
        </w:tabs>
        <w:ind w:left="4320" w:hanging="360"/>
      </w:pPr>
    </w:lvl>
    <w:lvl w:ilvl="6" w:tplc="B16AE592" w:tentative="1">
      <w:start w:val="1"/>
      <w:numFmt w:val="decimal"/>
      <w:lvlText w:val="%7."/>
      <w:lvlJc w:val="left"/>
      <w:pPr>
        <w:tabs>
          <w:tab w:val="num" w:pos="5040"/>
        </w:tabs>
        <w:ind w:left="5040" w:hanging="360"/>
      </w:pPr>
    </w:lvl>
    <w:lvl w:ilvl="7" w:tplc="9D0EAE84" w:tentative="1">
      <w:start w:val="1"/>
      <w:numFmt w:val="decimal"/>
      <w:lvlText w:val="%8."/>
      <w:lvlJc w:val="left"/>
      <w:pPr>
        <w:tabs>
          <w:tab w:val="num" w:pos="5760"/>
        </w:tabs>
        <w:ind w:left="5760" w:hanging="360"/>
      </w:pPr>
    </w:lvl>
    <w:lvl w:ilvl="8" w:tplc="7D3007BA" w:tentative="1">
      <w:start w:val="1"/>
      <w:numFmt w:val="decimal"/>
      <w:lvlText w:val="%9."/>
      <w:lvlJc w:val="left"/>
      <w:pPr>
        <w:tabs>
          <w:tab w:val="num" w:pos="6480"/>
        </w:tabs>
        <w:ind w:left="6480" w:hanging="360"/>
      </w:pPr>
    </w:lvl>
  </w:abstractNum>
  <w:num w:numId="1" w16cid:durableId="701977212">
    <w:abstractNumId w:val="8"/>
  </w:num>
  <w:num w:numId="2" w16cid:durableId="1980105848">
    <w:abstractNumId w:val="4"/>
  </w:num>
  <w:num w:numId="3" w16cid:durableId="2104372182">
    <w:abstractNumId w:val="1"/>
  </w:num>
  <w:num w:numId="4" w16cid:durableId="663631316">
    <w:abstractNumId w:val="11"/>
  </w:num>
  <w:num w:numId="5" w16cid:durableId="131870448">
    <w:abstractNumId w:val="3"/>
  </w:num>
  <w:num w:numId="6" w16cid:durableId="1790737009">
    <w:abstractNumId w:val="9"/>
  </w:num>
  <w:num w:numId="7" w16cid:durableId="951783506">
    <w:abstractNumId w:val="5"/>
  </w:num>
  <w:num w:numId="8" w16cid:durableId="876115995">
    <w:abstractNumId w:val="7"/>
  </w:num>
  <w:num w:numId="9" w16cid:durableId="1201015097">
    <w:abstractNumId w:val="2"/>
  </w:num>
  <w:num w:numId="10" w16cid:durableId="1295865050">
    <w:abstractNumId w:val="10"/>
  </w:num>
  <w:num w:numId="11" w16cid:durableId="1584291664">
    <w:abstractNumId w:val="6"/>
  </w:num>
  <w:num w:numId="12" w16cid:durableId="122552684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246140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68255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rawingGridVerticalSpacing w:val="299"/>
  <w:displayHorizontalDrawingGridEvery w:val="2"/>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xNbUwNTUzM7C0NDRT0lEKTi0uzszPAykwMa0FACu9SxUtAAAA"/>
  </w:docVars>
  <w:rsids>
    <w:rsidRoot w:val="00E20F37"/>
    <w:rsid w:val="00010093"/>
    <w:rsid w:val="00026328"/>
    <w:rsid w:val="00034CA9"/>
    <w:rsid w:val="000410B4"/>
    <w:rsid w:val="000555C9"/>
    <w:rsid w:val="00064085"/>
    <w:rsid w:val="000642AC"/>
    <w:rsid w:val="0007169D"/>
    <w:rsid w:val="000746E5"/>
    <w:rsid w:val="000B1B07"/>
    <w:rsid w:val="000D4826"/>
    <w:rsid w:val="000D7F6F"/>
    <w:rsid w:val="001001F5"/>
    <w:rsid w:val="001031A3"/>
    <w:rsid w:val="00103CEF"/>
    <w:rsid w:val="0011498D"/>
    <w:rsid w:val="001307A2"/>
    <w:rsid w:val="001518C8"/>
    <w:rsid w:val="00163433"/>
    <w:rsid w:val="00180B51"/>
    <w:rsid w:val="00193439"/>
    <w:rsid w:val="001A2B1B"/>
    <w:rsid w:val="001A5B94"/>
    <w:rsid w:val="001C4DCB"/>
    <w:rsid w:val="001E6FB7"/>
    <w:rsid w:val="0021213E"/>
    <w:rsid w:val="00213B3D"/>
    <w:rsid w:val="00233D24"/>
    <w:rsid w:val="002529B8"/>
    <w:rsid w:val="00260D68"/>
    <w:rsid w:val="00261734"/>
    <w:rsid w:val="00267D46"/>
    <w:rsid w:val="002723C6"/>
    <w:rsid w:val="00294179"/>
    <w:rsid w:val="002A16FB"/>
    <w:rsid w:val="002A7490"/>
    <w:rsid w:val="002B0EAA"/>
    <w:rsid w:val="002D7156"/>
    <w:rsid w:val="002D7E77"/>
    <w:rsid w:val="002F0E59"/>
    <w:rsid w:val="003109EC"/>
    <w:rsid w:val="00330B27"/>
    <w:rsid w:val="00367FAE"/>
    <w:rsid w:val="00374237"/>
    <w:rsid w:val="003813B3"/>
    <w:rsid w:val="00382D31"/>
    <w:rsid w:val="0039244B"/>
    <w:rsid w:val="003A58AE"/>
    <w:rsid w:val="003A7B19"/>
    <w:rsid w:val="003D22BD"/>
    <w:rsid w:val="003E0289"/>
    <w:rsid w:val="00402720"/>
    <w:rsid w:val="00404336"/>
    <w:rsid w:val="0042681A"/>
    <w:rsid w:val="00430E99"/>
    <w:rsid w:val="004346E4"/>
    <w:rsid w:val="00457859"/>
    <w:rsid w:val="0048367C"/>
    <w:rsid w:val="004B188E"/>
    <w:rsid w:val="004B274B"/>
    <w:rsid w:val="004C0434"/>
    <w:rsid w:val="004C1F85"/>
    <w:rsid w:val="004D12AB"/>
    <w:rsid w:val="004F55D1"/>
    <w:rsid w:val="004F5655"/>
    <w:rsid w:val="0050094C"/>
    <w:rsid w:val="00507D3E"/>
    <w:rsid w:val="00516AFE"/>
    <w:rsid w:val="00520D6E"/>
    <w:rsid w:val="00523EC9"/>
    <w:rsid w:val="00541AB8"/>
    <w:rsid w:val="005425A1"/>
    <w:rsid w:val="005B2BAD"/>
    <w:rsid w:val="005B6C04"/>
    <w:rsid w:val="005E687B"/>
    <w:rsid w:val="005F2542"/>
    <w:rsid w:val="0060205D"/>
    <w:rsid w:val="00607C15"/>
    <w:rsid w:val="00617BAF"/>
    <w:rsid w:val="00635811"/>
    <w:rsid w:val="00635C9D"/>
    <w:rsid w:val="006679AA"/>
    <w:rsid w:val="00670FEB"/>
    <w:rsid w:val="00680C38"/>
    <w:rsid w:val="00682534"/>
    <w:rsid w:val="00686606"/>
    <w:rsid w:val="00696178"/>
    <w:rsid w:val="006A1CAB"/>
    <w:rsid w:val="006A25FF"/>
    <w:rsid w:val="006A2E29"/>
    <w:rsid w:val="006C6201"/>
    <w:rsid w:val="006C7F9E"/>
    <w:rsid w:val="006E05F7"/>
    <w:rsid w:val="006F0863"/>
    <w:rsid w:val="006F1B2A"/>
    <w:rsid w:val="007033EC"/>
    <w:rsid w:val="00713602"/>
    <w:rsid w:val="00714AEA"/>
    <w:rsid w:val="00715BB7"/>
    <w:rsid w:val="00720032"/>
    <w:rsid w:val="0072251A"/>
    <w:rsid w:val="00730564"/>
    <w:rsid w:val="00734627"/>
    <w:rsid w:val="007739C6"/>
    <w:rsid w:val="007A3076"/>
    <w:rsid w:val="007A4DE7"/>
    <w:rsid w:val="007B2084"/>
    <w:rsid w:val="007C089B"/>
    <w:rsid w:val="007C0D67"/>
    <w:rsid w:val="007D2183"/>
    <w:rsid w:val="007D3DC8"/>
    <w:rsid w:val="007D530D"/>
    <w:rsid w:val="007E4EBB"/>
    <w:rsid w:val="007F6158"/>
    <w:rsid w:val="008037AB"/>
    <w:rsid w:val="00822404"/>
    <w:rsid w:val="00834B3E"/>
    <w:rsid w:val="00834E15"/>
    <w:rsid w:val="00850F12"/>
    <w:rsid w:val="008612BB"/>
    <w:rsid w:val="00872586"/>
    <w:rsid w:val="008B64DA"/>
    <w:rsid w:val="008C444E"/>
    <w:rsid w:val="008C7DAA"/>
    <w:rsid w:val="008D4DE1"/>
    <w:rsid w:val="008D4E9B"/>
    <w:rsid w:val="008E28F1"/>
    <w:rsid w:val="008F5D08"/>
    <w:rsid w:val="008F7310"/>
    <w:rsid w:val="009039F3"/>
    <w:rsid w:val="009056CE"/>
    <w:rsid w:val="00914691"/>
    <w:rsid w:val="0092051C"/>
    <w:rsid w:val="00927981"/>
    <w:rsid w:val="009323DF"/>
    <w:rsid w:val="00945D57"/>
    <w:rsid w:val="00962BB4"/>
    <w:rsid w:val="00971D72"/>
    <w:rsid w:val="00981552"/>
    <w:rsid w:val="00981D07"/>
    <w:rsid w:val="0098447F"/>
    <w:rsid w:val="009A04E9"/>
    <w:rsid w:val="009A35DB"/>
    <w:rsid w:val="009A404F"/>
    <w:rsid w:val="009A767B"/>
    <w:rsid w:val="009C3E5F"/>
    <w:rsid w:val="009D17BD"/>
    <w:rsid w:val="009D540A"/>
    <w:rsid w:val="009D74CA"/>
    <w:rsid w:val="009F3774"/>
    <w:rsid w:val="009F3DB9"/>
    <w:rsid w:val="00A350D0"/>
    <w:rsid w:val="00A400A7"/>
    <w:rsid w:val="00A41780"/>
    <w:rsid w:val="00A607BC"/>
    <w:rsid w:val="00A67671"/>
    <w:rsid w:val="00A74C51"/>
    <w:rsid w:val="00A76E8B"/>
    <w:rsid w:val="00A847DB"/>
    <w:rsid w:val="00AA1AE8"/>
    <w:rsid w:val="00AA49B1"/>
    <w:rsid w:val="00AA6714"/>
    <w:rsid w:val="00AB2599"/>
    <w:rsid w:val="00AB6266"/>
    <w:rsid w:val="00AB6FA4"/>
    <w:rsid w:val="00AB79FD"/>
    <w:rsid w:val="00AC506E"/>
    <w:rsid w:val="00AF2F6F"/>
    <w:rsid w:val="00B10242"/>
    <w:rsid w:val="00B1041D"/>
    <w:rsid w:val="00B21F48"/>
    <w:rsid w:val="00B23CA3"/>
    <w:rsid w:val="00B31C20"/>
    <w:rsid w:val="00B4372F"/>
    <w:rsid w:val="00B62FFC"/>
    <w:rsid w:val="00B71324"/>
    <w:rsid w:val="00B811D3"/>
    <w:rsid w:val="00B81BF8"/>
    <w:rsid w:val="00B81F51"/>
    <w:rsid w:val="00B865E0"/>
    <w:rsid w:val="00B91177"/>
    <w:rsid w:val="00BA14BC"/>
    <w:rsid w:val="00BB2699"/>
    <w:rsid w:val="00BD2DB2"/>
    <w:rsid w:val="00BE12AA"/>
    <w:rsid w:val="00BE1C45"/>
    <w:rsid w:val="00BF3EEA"/>
    <w:rsid w:val="00BF5181"/>
    <w:rsid w:val="00C01910"/>
    <w:rsid w:val="00C020AD"/>
    <w:rsid w:val="00C27BE5"/>
    <w:rsid w:val="00C3059E"/>
    <w:rsid w:val="00C30D7D"/>
    <w:rsid w:val="00C34AE4"/>
    <w:rsid w:val="00C42043"/>
    <w:rsid w:val="00C4496A"/>
    <w:rsid w:val="00C45A96"/>
    <w:rsid w:val="00C51BBA"/>
    <w:rsid w:val="00C80A45"/>
    <w:rsid w:val="00C874CD"/>
    <w:rsid w:val="00C90813"/>
    <w:rsid w:val="00C923FB"/>
    <w:rsid w:val="00CB1C41"/>
    <w:rsid w:val="00CC0A0C"/>
    <w:rsid w:val="00CC1488"/>
    <w:rsid w:val="00CE7925"/>
    <w:rsid w:val="00CF1E1D"/>
    <w:rsid w:val="00D02998"/>
    <w:rsid w:val="00D06230"/>
    <w:rsid w:val="00D14BAB"/>
    <w:rsid w:val="00D21932"/>
    <w:rsid w:val="00D23461"/>
    <w:rsid w:val="00D234EF"/>
    <w:rsid w:val="00D40999"/>
    <w:rsid w:val="00D566CE"/>
    <w:rsid w:val="00D62E9B"/>
    <w:rsid w:val="00D805CE"/>
    <w:rsid w:val="00D82357"/>
    <w:rsid w:val="00D93CA8"/>
    <w:rsid w:val="00DA101D"/>
    <w:rsid w:val="00DA228D"/>
    <w:rsid w:val="00DB5F14"/>
    <w:rsid w:val="00DB7895"/>
    <w:rsid w:val="00DC3F7D"/>
    <w:rsid w:val="00DD67C2"/>
    <w:rsid w:val="00DE5B50"/>
    <w:rsid w:val="00DE600B"/>
    <w:rsid w:val="00E10320"/>
    <w:rsid w:val="00E20F37"/>
    <w:rsid w:val="00E22B83"/>
    <w:rsid w:val="00E43799"/>
    <w:rsid w:val="00E55C36"/>
    <w:rsid w:val="00E565ED"/>
    <w:rsid w:val="00E66B7A"/>
    <w:rsid w:val="00E67304"/>
    <w:rsid w:val="00E741C0"/>
    <w:rsid w:val="00E74D22"/>
    <w:rsid w:val="00E7734A"/>
    <w:rsid w:val="00E90B2A"/>
    <w:rsid w:val="00E924D5"/>
    <w:rsid w:val="00EB5109"/>
    <w:rsid w:val="00EB5BE8"/>
    <w:rsid w:val="00EC3899"/>
    <w:rsid w:val="00EC61F6"/>
    <w:rsid w:val="00ED3289"/>
    <w:rsid w:val="00F07C45"/>
    <w:rsid w:val="00F206EC"/>
    <w:rsid w:val="00F223C2"/>
    <w:rsid w:val="00F22CF1"/>
    <w:rsid w:val="00F511EE"/>
    <w:rsid w:val="00F51E6D"/>
    <w:rsid w:val="00F53115"/>
    <w:rsid w:val="00F556AF"/>
    <w:rsid w:val="00F618CD"/>
    <w:rsid w:val="00F70448"/>
    <w:rsid w:val="00F7673E"/>
    <w:rsid w:val="00F77E06"/>
    <w:rsid w:val="00F81AA4"/>
    <w:rsid w:val="00F845D3"/>
    <w:rsid w:val="00F94A7C"/>
    <w:rsid w:val="00FA102C"/>
    <w:rsid w:val="00FD55CD"/>
    <w:rsid w:val="00FE0FFE"/>
    <w:rsid w:val="00FF56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88AB8"/>
  <w15:chartTrackingRefBased/>
  <w15:docId w15:val="{0E15E840-B1A1-427C-A361-F4CD95287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F37"/>
  </w:style>
  <w:style w:type="paragraph" w:styleId="Heading1">
    <w:name w:val="heading 1"/>
    <w:basedOn w:val="Normal"/>
    <w:next w:val="Normal"/>
    <w:link w:val="Heading1Char"/>
    <w:uiPriority w:val="9"/>
    <w:qFormat/>
    <w:rsid w:val="00AB2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link w:val="Heading2Char"/>
    <w:autoRedefine/>
    <w:uiPriority w:val="9"/>
    <w:unhideWhenUsed/>
    <w:qFormat/>
    <w:rsid w:val="00AB2599"/>
    <w:pPr>
      <w:spacing w:line="480" w:lineRule="auto"/>
      <w:ind w:left="720" w:hanging="720"/>
      <w:jc w:val="both"/>
      <w:outlineLvl w:val="1"/>
    </w:pPr>
    <w:rPr>
      <w:rFonts w:ascii="Times New Roman" w:hAnsi="Times New Roman"/>
      <w:b/>
      <w:color w:val="auto"/>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2599"/>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AB2599"/>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E20F37"/>
    <w:pPr>
      <w:spacing w:after="0" w:line="240" w:lineRule="auto"/>
    </w:pPr>
  </w:style>
  <w:style w:type="character" w:customStyle="1" w:styleId="rynqvb">
    <w:name w:val="rynqvb"/>
    <w:basedOn w:val="DefaultParagraphFont"/>
    <w:rsid w:val="00F77E06"/>
  </w:style>
  <w:style w:type="character" w:customStyle="1" w:styleId="hwtze">
    <w:name w:val="hwtze"/>
    <w:basedOn w:val="DefaultParagraphFont"/>
    <w:rsid w:val="00F77E06"/>
  </w:style>
  <w:style w:type="character" w:customStyle="1" w:styleId="y2iqfc">
    <w:name w:val="y2iqfc"/>
    <w:basedOn w:val="DefaultParagraphFont"/>
    <w:rsid w:val="00BE12AA"/>
  </w:style>
  <w:style w:type="paragraph" w:styleId="ListParagraph">
    <w:name w:val="List Paragraph"/>
    <w:basedOn w:val="Normal"/>
    <w:uiPriority w:val="34"/>
    <w:qFormat/>
    <w:rsid w:val="00330B27"/>
    <w:pPr>
      <w:ind w:left="720"/>
      <w:contextualSpacing/>
    </w:pPr>
  </w:style>
  <w:style w:type="paragraph" w:styleId="Caption">
    <w:name w:val="caption"/>
    <w:basedOn w:val="Normal"/>
    <w:next w:val="Normal"/>
    <w:uiPriority w:val="35"/>
    <w:unhideWhenUsed/>
    <w:qFormat/>
    <w:rsid w:val="006679AA"/>
    <w:pPr>
      <w:spacing w:after="200" w:line="240" w:lineRule="auto"/>
    </w:pPr>
    <w:rPr>
      <w:i/>
      <w:iCs/>
      <w:color w:val="44546A" w:themeColor="text2"/>
      <w:sz w:val="18"/>
      <w:szCs w:val="18"/>
    </w:rPr>
  </w:style>
  <w:style w:type="table" w:styleId="TableGrid">
    <w:name w:val="Table Grid"/>
    <w:basedOn w:val="TableNormal"/>
    <w:uiPriority w:val="39"/>
    <w:rsid w:val="009F37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ss761">
    <w:name w:val="jss761"/>
    <w:basedOn w:val="DefaultParagraphFont"/>
    <w:rsid w:val="00B21F48"/>
  </w:style>
  <w:style w:type="character" w:styleId="Hyperlink">
    <w:name w:val="Hyperlink"/>
    <w:basedOn w:val="DefaultParagraphFont"/>
    <w:uiPriority w:val="99"/>
    <w:unhideWhenUsed/>
    <w:rsid w:val="007D2183"/>
    <w:rPr>
      <w:color w:val="0563C1" w:themeColor="hyperlink"/>
      <w:u w:val="single"/>
    </w:rPr>
  </w:style>
  <w:style w:type="character" w:styleId="UnresolvedMention">
    <w:name w:val="Unresolved Mention"/>
    <w:basedOn w:val="DefaultParagraphFont"/>
    <w:uiPriority w:val="99"/>
    <w:semiHidden/>
    <w:unhideWhenUsed/>
    <w:rsid w:val="007D2183"/>
    <w:rPr>
      <w:color w:val="605E5C"/>
      <w:shd w:val="clear" w:color="auto" w:fill="E1DFDD"/>
    </w:rPr>
  </w:style>
  <w:style w:type="paragraph" w:customStyle="1" w:styleId="root-block-node">
    <w:name w:val="root-block-node"/>
    <w:basedOn w:val="Normal"/>
    <w:rsid w:val="00C80A45"/>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416">
      <w:bodyDiv w:val="1"/>
      <w:marLeft w:val="0"/>
      <w:marRight w:val="0"/>
      <w:marTop w:val="0"/>
      <w:marBottom w:val="0"/>
      <w:divBdr>
        <w:top w:val="none" w:sz="0" w:space="0" w:color="auto"/>
        <w:left w:val="none" w:sz="0" w:space="0" w:color="auto"/>
        <w:bottom w:val="none" w:sz="0" w:space="0" w:color="auto"/>
        <w:right w:val="none" w:sz="0" w:space="0" w:color="auto"/>
      </w:divBdr>
    </w:div>
    <w:div w:id="35980098">
      <w:bodyDiv w:val="1"/>
      <w:marLeft w:val="0"/>
      <w:marRight w:val="0"/>
      <w:marTop w:val="0"/>
      <w:marBottom w:val="0"/>
      <w:divBdr>
        <w:top w:val="none" w:sz="0" w:space="0" w:color="auto"/>
        <w:left w:val="none" w:sz="0" w:space="0" w:color="auto"/>
        <w:bottom w:val="none" w:sz="0" w:space="0" w:color="auto"/>
        <w:right w:val="none" w:sz="0" w:space="0" w:color="auto"/>
      </w:divBdr>
    </w:div>
    <w:div w:id="63261734">
      <w:bodyDiv w:val="1"/>
      <w:marLeft w:val="0"/>
      <w:marRight w:val="0"/>
      <w:marTop w:val="0"/>
      <w:marBottom w:val="0"/>
      <w:divBdr>
        <w:top w:val="none" w:sz="0" w:space="0" w:color="auto"/>
        <w:left w:val="none" w:sz="0" w:space="0" w:color="auto"/>
        <w:bottom w:val="none" w:sz="0" w:space="0" w:color="auto"/>
        <w:right w:val="none" w:sz="0" w:space="0" w:color="auto"/>
      </w:divBdr>
    </w:div>
    <w:div w:id="66000391">
      <w:bodyDiv w:val="1"/>
      <w:marLeft w:val="0"/>
      <w:marRight w:val="0"/>
      <w:marTop w:val="0"/>
      <w:marBottom w:val="0"/>
      <w:divBdr>
        <w:top w:val="none" w:sz="0" w:space="0" w:color="auto"/>
        <w:left w:val="none" w:sz="0" w:space="0" w:color="auto"/>
        <w:bottom w:val="none" w:sz="0" w:space="0" w:color="auto"/>
        <w:right w:val="none" w:sz="0" w:space="0" w:color="auto"/>
      </w:divBdr>
    </w:div>
    <w:div w:id="67578031">
      <w:bodyDiv w:val="1"/>
      <w:marLeft w:val="0"/>
      <w:marRight w:val="0"/>
      <w:marTop w:val="0"/>
      <w:marBottom w:val="0"/>
      <w:divBdr>
        <w:top w:val="none" w:sz="0" w:space="0" w:color="auto"/>
        <w:left w:val="none" w:sz="0" w:space="0" w:color="auto"/>
        <w:bottom w:val="none" w:sz="0" w:space="0" w:color="auto"/>
        <w:right w:val="none" w:sz="0" w:space="0" w:color="auto"/>
      </w:divBdr>
      <w:divsChild>
        <w:div w:id="1417825529">
          <w:marLeft w:val="0"/>
          <w:marRight w:val="0"/>
          <w:marTop w:val="0"/>
          <w:marBottom w:val="0"/>
          <w:divBdr>
            <w:top w:val="none" w:sz="0" w:space="0" w:color="auto"/>
            <w:left w:val="none" w:sz="0" w:space="0" w:color="auto"/>
            <w:bottom w:val="none" w:sz="0" w:space="0" w:color="auto"/>
            <w:right w:val="none" w:sz="0" w:space="0" w:color="auto"/>
          </w:divBdr>
        </w:div>
        <w:div w:id="162744336">
          <w:marLeft w:val="0"/>
          <w:marRight w:val="0"/>
          <w:marTop w:val="0"/>
          <w:marBottom w:val="0"/>
          <w:divBdr>
            <w:top w:val="none" w:sz="0" w:space="0" w:color="auto"/>
            <w:left w:val="none" w:sz="0" w:space="0" w:color="auto"/>
            <w:bottom w:val="none" w:sz="0" w:space="0" w:color="auto"/>
            <w:right w:val="none" w:sz="0" w:space="0" w:color="auto"/>
          </w:divBdr>
        </w:div>
        <w:div w:id="692196820">
          <w:marLeft w:val="0"/>
          <w:marRight w:val="0"/>
          <w:marTop w:val="0"/>
          <w:marBottom w:val="0"/>
          <w:divBdr>
            <w:top w:val="none" w:sz="0" w:space="0" w:color="auto"/>
            <w:left w:val="none" w:sz="0" w:space="0" w:color="auto"/>
            <w:bottom w:val="none" w:sz="0" w:space="0" w:color="auto"/>
            <w:right w:val="none" w:sz="0" w:space="0" w:color="auto"/>
          </w:divBdr>
        </w:div>
        <w:div w:id="1793208505">
          <w:marLeft w:val="0"/>
          <w:marRight w:val="0"/>
          <w:marTop w:val="0"/>
          <w:marBottom w:val="0"/>
          <w:divBdr>
            <w:top w:val="none" w:sz="0" w:space="0" w:color="auto"/>
            <w:left w:val="none" w:sz="0" w:space="0" w:color="auto"/>
            <w:bottom w:val="none" w:sz="0" w:space="0" w:color="auto"/>
            <w:right w:val="none" w:sz="0" w:space="0" w:color="auto"/>
          </w:divBdr>
        </w:div>
        <w:div w:id="1309285318">
          <w:marLeft w:val="0"/>
          <w:marRight w:val="0"/>
          <w:marTop w:val="0"/>
          <w:marBottom w:val="0"/>
          <w:divBdr>
            <w:top w:val="none" w:sz="0" w:space="0" w:color="auto"/>
            <w:left w:val="none" w:sz="0" w:space="0" w:color="auto"/>
            <w:bottom w:val="none" w:sz="0" w:space="0" w:color="auto"/>
            <w:right w:val="none" w:sz="0" w:space="0" w:color="auto"/>
          </w:divBdr>
        </w:div>
      </w:divsChild>
    </w:div>
    <w:div w:id="116267710">
      <w:bodyDiv w:val="1"/>
      <w:marLeft w:val="0"/>
      <w:marRight w:val="0"/>
      <w:marTop w:val="0"/>
      <w:marBottom w:val="0"/>
      <w:divBdr>
        <w:top w:val="none" w:sz="0" w:space="0" w:color="auto"/>
        <w:left w:val="none" w:sz="0" w:space="0" w:color="auto"/>
        <w:bottom w:val="none" w:sz="0" w:space="0" w:color="auto"/>
        <w:right w:val="none" w:sz="0" w:space="0" w:color="auto"/>
      </w:divBdr>
      <w:divsChild>
        <w:div w:id="1307321658">
          <w:marLeft w:val="446"/>
          <w:marRight w:val="0"/>
          <w:marTop w:val="0"/>
          <w:marBottom w:val="0"/>
          <w:divBdr>
            <w:top w:val="none" w:sz="0" w:space="0" w:color="auto"/>
            <w:left w:val="none" w:sz="0" w:space="0" w:color="auto"/>
            <w:bottom w:val="none" w:sz="0" w:space="0" w:color="auto"/>
            <w:right w:val="none" w:sz="0" w:space="0" w:color="auto"/>
          </w:divBdr>
        </w:div>
        <w:div w:id="1455443373">
          <w:marLeft w:val="446"/>
          <w:marRight w:val="0"/>
          <w:marTop w:val="0"/>
          <w:marBottom w:val="0"/>
          <w:divBdr>
            <w:top w:val="none" w:sz="0" w:space="0" w:color="auto"/>
            <w:left w:val="none" w:sz="0" w:space="0" w:color="auto"/>
            <w:bottom w:val="none" w:sz="0" w:space="0" w:color="auto"/>
            <w:right w:val="none" w:sz="0" w:space="0" w:color="auto"/>
          </w:divBdr>
        </w:div>
      </w:divsChild>
    </w:div>
    <w:div w:id="183985239">
      <w:bodyDiv w:val="1"/>
      <w:marLeft w:val="0"/>
      <w:marRight w:val="0"/>
      <w:marTop w:val="0"/>
      <w:marBottom w:val="0"/>
      <w:divBdr>
        <w:top w:val="none" w:sz="0" w:space="0" w:color="auto"/>
        <w:left w:val="none" w:sz="0" w:space="0" w:color="auto"/>
        <w:bottom w:val="none" w:sz="0" w:space="0" w:color="auto"/>
        <w:right w:val="none" w:sz="0" w:space="0" w:color="auto"/>
      </w:divBdr>
    </w:div>
    <w:div w:id="362637421">
      <w:bodyDiv w:val="1"/>
      <w:marLeft w:val="0"/>
      <w:marRight w:val="0"/>
      <w:marTop w:val="0"/>
      <w:marBottom w:val="0"/>
      <w:divBdr>
        <w:top w:val="none" w:sz="0" w:space="0" w:color="auto"/>
        <w:left w:val="none" w:sz="0" w:space="0" w:color="auto"/>
        <w:bottom w:val="none" w:sz="0" w:space="0" w:color="auto"/>
        <w:right w:val="none" w:sz="0" w:space="0" w:color="auto"/>
      </w:divBdr>
    </w:div>
    <w:div w:id="392235308">
      <w:bodyDiv w:val="1"/>
      <w:marLeft w:val="0"/>
      <w:marRight w:val="0"/>
      <w:marTop w:val="0"/>
      <w:marBottom w:val="0"/>
      <w:divBdr>
        <w:top w:val="none" w:sz="0" w:space="0" w:color="auto"/>
        <w:left w:val="none" w:sz="0" w:space="0" w:color="auto"/>
        <w:bottom w:val="none" w:sz="0" w:space="0" w:color="auto"/>
        <w:right w:val="none" w:sz="0" w:space="0" w:color="auto"/>
      </w:divBdr>
      <w:divsChild>
        <w:div w:id="656882809">
          <w:marLeft w:val="547"/>
          <w:marRight w:val="0"/>
          <w:marTop w:val="0"/>
          <w:marBottom w:val="0"/>
          <w:divBdr>
            <w:top w:val="none" w:sz="0" w:space="0" w:color="auto"/>
            <w:left w:val="none" w:sz="0" w:space="0" w:color="auto"/>
            <w:bottom w:val="none" w:sz="0" w:space="0" w:color="auto"/>
            <w:right w:val="none" w:sz="0" w:space="0" w:color="auto"/>
          </w:divBdr>
        </w:div>
      </w:divsChild>
    </w:div>
    <w:div w:id="400106360">
      <w:bodyDiv w:val="1"/>
      <w:marLeft w:val="0"/>
      <w:marRight w:val="0"/>
      <w:marTop w:val="0"/>
      <w:marBottom w:val="0"/>
      <w:divBdr>
        <w:top w:val="none" w:sz="0" w:space="0" w:color="auto"/>
        <w:left w:val="none" w:sz="0" w:space="0" w:color="auto"/>
        <w:bottom w:val="none" w:sz="0" w:space="0" w:color="auto"/>
        <w:right w:val="none" w:sz="0" w:space="0" w:color="auto"/>
      </w:divBdr>
    </w:div>
    <w:div w:id="427628442">
      <w:bodyDiv w:val="1"/>
      <w:marLeft w:val="0"/>
      <w:marRight w:val="0"/>
      <w:marTop w:val="0"/>
      <w:marBottom w:val="0"/>
      <w:divBdr>
        <w:top w:val="none" w:sz="0" w:space="0" w:color="auto"/>
        <w:left w:val="none" w:sz="0" w:space="0" w:color="auto"/>
        <w:bottom w:val="none" w:sz="0" w:space="0" w:color="auto"/>
        <w:right w:val="none" w:sz="0" w:space="0" w:color="auto"/>
      </w:divBdr>
    </w:div>
    <w:div w:id="476915455">
      <w:bodyDiv w:val="1"/>
      <w:marLeft w:val="0"/>
      <w:marRight w:val="0"/>
      <w:marTop w:val="0"/>
      <w:marBottom w:val="0"/>
      <w:divBdr>
        <w:top w:val="none" w:sz="0" w:space="0" w:color="auto"/>
        <w:left w:val="none" w:sz="0" w:space="0" w:color="auto"/>
        <w:bottom w:val="none" w:sz="0" w:space="0" w:color="auto"/>
        <w:right w:val="none" w:sz="0" w:space="0" w:color="auto"/>
      </w:divBdr>
    </w:div>
    <w:div w:id="548957042">
      <w:bodyDiv w:val="1"/>
      <w:marLeft w:val="0"/>
      <w:marRight w:val="0"/>
      <w:marTop w:val="0"/>
      <w:marBottom w:val="0"/>
      <w:divBdr>
        <w:top w:val="none" w:sz="0" w:space="0" w:color="auto"/>
        <w:left w:val="none" w:sz="0" w:space="0" w:color="auto"/>
        <w:bottom w:val="none" w:sz="0" w:space="0" w:color="auto"/>
        <w:right w:val="none" w:sz="0" w:space="0" w:color="auto"/>
      </w:divBdr>
    </w:div>
    <w:div w:id="588468686">
      <w:bodyDiv w:val="1"/>
      <w:marLeft w:val="0"/>
      <w:marRight w:val="0"/>
      <w:marTop w:val="0"/>
      <w:marBottom w:val="0"/>
      <w:divBdr>
        <w:top w:val="none" w:sz="0" w:space="0" w:color="auto"/>
        <w:left w:val="none" w:sz="0" w:space="0" w:color="auto"/>
        <w:bottom w:val="none" w:sz="0" w:space="0" w:color="auto"/>
        <w:right w:val="none" w:sz="0" w:space="0" w:color="auto"/>
      </w:divBdr>
    </w:div>
    <w:div w:id="859273253">
      <w:bodyDiv w:val="1"/>
      <w:marLeft w:val="0"/>
      <w:marRight w:val="0"/>
      <w:marTop w:val="0"/>
      <w:marBottom w:val="0"/>
      <w:divBdr>
        <w:top w:val="none" w:sz="0" w:space="0" w:color="auto"/>
        <w:left w:val="none" w:sz="0" w:space="0" w:color="auto"/>
        <w:bottom w:val="none" w:sz="0" w:space="0" w:color="auto"/>
        <w:right w:val="none" w:sz="0" w:space="0" w:color="auto"/>
      </w:divBdr>
    </w:div>
    <w:div w:id="883954560">
      <w:bodyDiv w:val="1"/>
      <w:marLeft w:val="0"/>
      <w:marRight w:val="0"/>
      <w:marTop w:val="0"/>
      <w:marBottom w:val="0"/>
      <w:divBdr>
        <w:top w:val="none" w:sz="0" w:space="0" w:color="auto"/>
        <w:left w:val="none" w:sz="0" w:space="0" w:color="auto"/>
        <w:bottom w:val="none" w:sz="0" w:space="0" w:color="auto"/>
        <w:right w:val="none" w:sz="0" w:space="0" w:color="auto"/>
      </w:divBdr>
    </w:div>
    <w:div w:id="889876413">
      <w:bodyDiv w:val="1"/>
      <w:marLeft w:val="0"/>
      <w:marRight w:val="0"/>
      <w:marTop w:val="0"/>
      <w:marBottom w:val="0"/>
      <w:divBdr>
        <w:top w:val="none" w:sz="0" w:space="0" w:color="auto"/>
        <w:left w:val="none" w:sz="0" w:space="0" w:color="auto"/>
        <w:bottom w:val="none" w:sz="0" w:space="0" w:color="auto"/>
        <w:right w:val="none" w:sz="0" w:space="0" w:color="auto"/>
      </w:divBdr>
    </w:div>
    <w:div w:id="938219643">
      <w:bodyDiv w:val="1"/>
      <w:marLeft w:val="0"/>
      <w:marRight w:val="0"/>
      <w:marTop w:val="0"/>
      <w:marBottom w:val="0"/>
      <w:divBdr>
        <w:top w:val="none" w:sz="0" w:space="0" w:color="auto"/>
        <w:left w:val="none" w:sz="0" w:space="0" w:color="auto"/>
        <w:bottom w:val="none" w:sz="0" w:space="0" w:color="auto"/>
        <w:right w:val="none" w:sz="0" w:space="0" w:color="auto"/>
      </w:divBdr>
      <w:divsChild>
        <w:div w:id="974990393">
          <w:marLeft w:val="0"/>
          <w:marRight w:val="0"/>
          <w:marTop w:val="0"/>
          <w:marBottom w:val="0"/>
          <w:divBdr>
            <w:top w:val="none" w:sz="0" w:space="0" w:color="auto"/>
            <w:left w:val="none" w:sz="0" w:space="0" w:color="auto"/>
            <w:bottom w:val="none" w:sz="0" w:space="0" w:color="auto"/>
            <w:right w:val="none" w:sz="0" w:space="0" w:color="auto"/>
          </w:divBdr>
        </w:div>
        <w:div w:id="285743483">
          <w:marLeft w:val="0"/>
          <w:marRight w:val="0"/>
          <w:marTop w:val="0"/>
          <w:marBottom w:val="0"/>
          <w:divBdr>
            <w:top w:val="none" w:sz="0" w:space="0" w:color="auto"/>
            <w:left w:val="none" w:sz="0" w:space="0" w:color="auto"/>
            <w:bottom w:val="none" w:sz="0" w:space="0" w:color="auto"/>
            <w:right w:val="none" w:sz="0" w:space="0" w:color="auto"/>
          </w:divBdr>
        </w:div>
        <w:div w:id="403994648">
          <w:marLeft w:val="0"/>
          <w:marRight w:val="0"/>
          <w:marTop w:val="0"/>
          <w:marBottom w:val="0"/>
          <w:divBdr>
            <w:top w:val="none" w:sz="0" w:space="0" w:color="auto"/>
            <w:left w:val="none" w:sz="0" w:space="0" w:color="auto"/>
            <w:bottom w:val="none" w:sz="0" w:space="0" w:color="auto"/>
            <w:right w:val="none" w:sz="0" w:space="0" w:color="auto"/>
          </w:divBdr>
        </w:div>
        <w:div w:id="1679307920">
          <w:marLeft w:val="0"/>
          <w:marRight w:val="0"/>
          <w:marTop w:val="0"/>
          <w:marBottom w:val="0"/>
          <w:divBdr>
            <w:top w:val="none" w:sz="0" w:space="0" w:color="auto"/>
            <w:left w:val="none" w:sz="0" w:space="0" w:color="auto"/>
            <w:bottom w:val="none" w:sz="0" w:space="0" w:color="auto"/>
            <w:right w:val="none" w:sz="0" w:space="0" w:color="auto"/>
          </w:divBdr>
        </w:div>
        <w:div w:id="453406245">
          <w:marLeft w:val="0"/>
          <w:marRight w:val="0"/>
          <w:marTop w:val="0"/>
          <w:marBottom w:val="0"/>
          <w:divBdr>
            <w:top w:val="none" w:sz="0" w:space="0" w:color="auto"/>
            <w:left w:val="none" w:sz="0" w:space="0" w:color="auto"/>
            <w:bottom w:val="none" w:sz="0" w:space="0" w:color="auto"/>
            <w:right w:val="none" w:sz="0" w:space="0" w:color="auto"/>
          </w:divBdr>
        </w:div>
      </w:divsChild>
    </w:div>
    <w:div w:id="942879183">
      <w:bodyDiv w:val="1"/>
      <w:marLeft w:val="0"/>
      <w:marRight w:val="0"/>
      <w:marTop w:val="0"/>
      <w:marBottom w:val="0"/>
      <w:divBdr>
        <w:top w:val="none" w:sz="0" w:space="0" w:color="auto"/>
        <w:left w:val="none" w:sz="0" w:space="0" w:color="auto"/>
        <w:bottom w:val="none" w:sz="0" w:space="0" w:color="auto"/>
        <w:right w:val="none" w:sz="0" w:space="0" w:color="auto"/>
      </w:divBdr>
    </w:div>
    <w:div w:id="1016619523">
      <w:bodyDiv w:val="1"/>
      <w:marLeft w:val="0"/>
      <w:marRight w:val="0"/>
      <w:marTop w:val="0"/>
      <w:marBottom w:val="0"/>
      <w:divBdr>
        <w:top w:val="none" w:sz="0" w:space="0" w:color="auto"/>
        <w:left w:val="none" w:sz="0" w:space="0" w:color="auto"/>
        <w:bottom w:val="none" w:sz="0" w:space="0" w:color="auto"/>
        <w:right w:val="none" w:sz="0" w:space="0" w:color="auto"/>
      </w:divBdr>
    </w:div>
    <w:div w:id="1060976792">
      <w:bodyDiv w:val="1"/>
      <w:marLeft w:val="0"/>
      <w:marRight w:val="0"/>
      <w:marTop w:val="0"/>
      <w:marBottom w:val="0"/>
      <w:divBdr>
        <w:top w:val="none" w:sz="0" w:space="0" w:color="auto"/>
        <w:left w:val="none" w:sz="0" w:space="0" w:color="auto"/>
        <w:bottom w:val="none" w:sz="0" w:space="0" w:color="auto"/>
        <w:right w:val="none" w:sz="0" w:space="0" w:color="auto"/>
      </w:divBdr>
      <w:divsChild>
        <w:div w:id="808010508">
          <w:marLeft w:val="547"/>
          <w:marRight w:val="0"/>
          <w:marTop w:val="0"/>
          <w:marBottom w:val="0"/>
          <w:divBdr>
            <w:top w:val="none" w:sz="0" w:space="0" w:color="auto"/>
            <w:left w:val="none" w:sz="0" w:space="0" w:color="auto"/>
            <w:bottom w:val="none" w:sz="0" w:space="0" w:color="auto"/>
            <w:right w:val="none" w:sz="0" w:space="0" w:color="auto"/>
          </w:divBdr>
        </w:div>
      </w:divsChild>
    </w:div>
    <w:div w:id="1142620438">
      <w:bodyDiv w:val="1"/>
      <w:marLeft w:val="0"/>
      <w:marRight w:val="0"/>
      <w:marTop w:val="0"/>
      <w:marBottom w:val="0"/>
      <w:divBdr>
        <w:top w:val="none" w:sz="0" w:space="0" w:color="auto"/>
        <w:left w:val="none" w:sz="0" w:space="0" w:color="auto"/>
        <w:bottom w:val="none" w:sz="0" w:space="0" w:color="auto"/>
        <w:right w:val="none" w:sz="0" w:space="0" w:color="auto"/>
      </w:divBdr>
      <w:divsChild>
        <w:div w:id="879130310">
          <w:marLeft w:val="547"/>
          <w:marRight w:val="0"/>
          <w:marTop w:val="0"/>
          <w:marBottom w:val="0"/>
          <w:divBdr>
            <w:top w:val="none" w:sz="0" w:space="0" w:color="auto"/>
            <w:left w:val="none" w:sz="0" w:space="0" w:color="auto"/>
            <w:bottom w:val="none" w:sz="0" w:space="0" w:color="auto"/>
            <w:right w:val="none" w:sz="0" w:space="0" w:color="auto"/>
          </w:divBdr>
        </w:div>
      </w:divsChild>
    </w:div>
    <w:div w:id="1185746506">
      <w:bodyDiv w:val="1"/>
      <w:marLeft w:val="0"/>
      <w:marRight w:val="0"/>
      <w:marTop w:val="0"/>
      <w:marBottom w:val="0"/>
      <w:divBdr>
        <w:top w:val="none" w:sz="0" w:space="0" w:color="auto"/>
        <w:left w:val="none" w:sz="0" w:space="0" w:color="auto"/>
        <w:bottom w:val="none" w:sz="0" w:space="0" w:color="auto"/>
        <w:right w:val="none" w:sz="0" w:space="0" w:color="auto"/>
      </w:divBdr>
    </w:div>
    <w:div w:id="1193492615">
      <w:bodyDiv w:val="1"/>
      <w:marLeft w:val="0"/>
      <w:marRight w:val="0"/>
      <w:marTop w:val="0"/>
      <w:marBottom w:val="0"/>
      <w:divBdr>
        <w:top w:val="none" w:sz="0" w:space="0" w:color="auto"/>
        <w:left w:val="none" w:sz="0" w:space="0" w:color="auto"/>
        <w:bottom w:val="none" w:sz="0" w:space="0" w:color="auto"/>
        <w:right w:val="none" w:sz="0" w:space="0" w:color="auto"/>
      </w:divBdr>
    </w:div>
    <w:div w:id="1340352713">
      <w:bodyDiv w:val="1"/>
      <w:marLeft w:val="0"/>
      <w:marRight w:val="0"/>
      <w:marTop w:val="0"/>
      <w:marBottom w:val="0"/>
      <w:divBdr>
        <w:top w:val="none" w:sz="0" w:space="0" w:color="auto"/>
        <w:left w:val="none" w:sz="0" w:space="0" w:color="auto"/>
        <w:bottom w:val="none" w:sz="0" w:space="0" w:color="auto"/>
        <w:right w:val="none" w:sz="0" w:space="0" w:color="auto"/>
      </w:divBdr>
      <w:divsChild>
        <w:div w:id="893614564">
          <w:marLeft w:val="547"/>
          <w:marRight w:val="0"/>
          <w:marTop w:val="0"/>
          <w:marBottom w:val="0"/>
          <w:divBdr>
            <w:top w:val="none" w:sz="0" w:space="0" w:color="auto"/>
            <w:left w:val="none" w:sz="0" w:space="0" w:color="auto"/>
            <w:bottom w:val="none" w:sz="0" w:space="0" w:color="auto"/>
            <w:right w:val="none" w:sz="0" w:space="0" w:color="auto"/>
          </w:divBdr>
        </w:div>
      </w:divsChild>
    </w:div>
    <w:div w:id="1360736022">
      <w:bodyDiv w:val="1"/>
      <w:marLeft w:val="0"/>
      <w:marRight w:val="0"/>
      <w:marTop w:val="0"/>
      <w:marBottom w:val="0"/>
      <w:divBdr>
        <w:top w:val="none" w:sz="0" w:space="0" w:color="auto"/>
        <w:left w:val="none" w:sz="0" w:space="0" w:color="auto"/>
        <w:bottom w:val="none" w:sz="0" w:space="0" w:color="auto"/>
        <w:right w:val="none" w:sz="0" w:space="0" w:color="auto"/>
      </w:divBdr>
    </w:div>
    <w:div w:id="1428698574">
      <w:bodyDiv w:val="1"/>
      <w:marLeft w:val="0"/>
      <w:marRight w:val="0"/>
      <w:marTop w:val="0"/>
      <w:marBottom w:val="0"/>
      <w:divBdr>
        <w:top w:val="none" w:sz="0" w:space="0" w:color="auto"/>
        <w:left w:val="none" w:sz="0" w:space="0" w:color="auto"/>
        <w:bottom w:val="none" w:sz="0" w:space="0" w:color="auto"/>
        <w:right w:val="none" w:sz="0" w:space="0" w:color="auto"/>
      </w:divBdr>
    </w:div>
    <w:div w:id="1517497342">
      <w:bodyDiv w:val="1"/>
      <w:marLeft w:val="0"/>
      <w:marRight w:val="0"/>
      <w:marTop w:val="0"/>
      <w:marBottom w:val="0"/>
      <w:divBdr>
        <w:top w:val="none" w:sz="0" w:space="0" w:color="auto"/>
        <w:left w:val="none" w:sz="0" w:space="0" w:color="auto"/>
        <w:bottom w:val="none" w:sz="0" w:space="0" w:color="auto"/>
        <w:right w:val="none" w:sz="0" w:space="0" w:color="auto"/>
      </w:divBdr>
    </w:div>
    <w:div w:id="1642809120">
      <w:bodyDiv w:val="1"/>
      <w:marLeft w:val="0"/>
      <w:marRight w:val="0"/>
      <w:marTop w:val="0"/>
      <w:marBottom w:val="0"/>
      <w:divBdr>
        <w:top w:val="none" w:sz="0" w:space="0" w:color="auto"/>
        <w:left w:val="none" w:sz="0" w:space="0" w:color="auto"/>
        <w:bottom w:val="none" w:sz="0" w:space="0" w:color="auto"/>
        <w:right w:val="none" w:sz="0" w:space="0" w:color="auto"/>
      </w:divBdr>
    </w:div>
    <w:div w:id="1666590486">
      <w:bodyDiv w:val="1"/>
      <w:marLeft w:val="0"/>
      <w:marRight w:val="0"/>
      <w:marTop w:val="0"/>
      <w:marBottom w:val="0"/>
      <w:divBdr>
        <w:top w:val="none" w:sz="0" w:space="0" w:color="auto"/>
        <w:left w:val="none" w:sz="0" w:space="0" w:color="auto"/>
        <w:bottom w:val="none" w:sz="0" w:space="0" w:color="auto"/>
        <w:right w:val="none" w:sz="0" w:space="0" w:color="auto"/>
      </w:divBdr>
    </w:div>
    <w:div w:id="1681540545">
      <w:bodyDiv w:val="1"/>
      <w:marLeft w:val="0"/>
      <w:marRight w:val="0"/>
      <w:marTop w:val="0"/>
      <w:marBottom w:val="0"/>
      <w:divBdr>
        <w:top w:val="none" w:sz="0" w:space="0" w:color="auto"/>
        <w:left w:val="none" w:sz="0" w:space="0" w:color="auto"/>
        <w:bottom w:val="none" w:sz="0" w:space="0" w:color="auto"/>
        <w:right w:val="none" w:sz="0" w:space="0" w:color="auto"/>
      </w:divBdr>
    </w:div>
    <w:div w:id="1693722447">
      <w:bodyDiv w:val="1"/>
      <w:marLeft w:val="0"/>
      <w:marRight w:val="0"/>
      <w:marTop w:val="0"/>
      <w:marBottom w:val="0"/>
      <w:divBdr>
        <w:top w:val="none" w:sz="0" w:space="0" w:color="auto"/>
        <w:left w:val="none" w:sz="0" w:space="0" w:color="auto"/>
        <w:bottom w:val="none" w:sz="0" w:space="0" w:color="auto"/>
        <w:right w:val="none" w:sz="0" w:space="0" w:color="auto"/>
      </w:divBdr>
    </w:div>
    <w:div w:id="1694186831">
      <w:bodyDiv w:val="1"/>
      <w:marLeft w:val="0"/>
      <w:marRight w:val="0"/>
      <w:marTop w:val="0"/>
      <w:marBottom w:val="0"/>
      <w:divBdr>
        <w:top w:val="none" w:sz="0" w:space="0" w:color="auto"/>
        <w:left w:val="none" w:sz="0" w:space="0" w:color="auto"/>
        <w:bottom w:val="none" w:sz="0" w:space="0" w:color="auto"/>
        <w:right w:val="none" w:sz="0" w:space="0" w:color="auto"/>
      </w:divBdr>
      <w:divsChild>
        <w:div w:id="1983541045">
          <w:marLeft w:val="547"/>
          <w:marRight w:val="0"/>
          <w:marTop w:val="0"/>
          <w:marBottom w:val="0"/>
          <w:divBdr>
            <w:top w:val="none" w:sz="0" w:space="0" w:color="auto"/>
            <w:left w:val="none" w:sz="0" w:space="0" w:color="auto"/>
            <w:bottom w:val="none" w:sz="0" w:space="0" w:color="auto"/>
            <w:right w:val="none" w:sz="0" w:space="0" w:color="auto"/>
          </w:divBdr>
        </w:div>
      </w:divsChild>
    </w:div>
    <w:div w:id="1787457717">
      <w:bodyDiv w:val="1"/>
      <w:marLeft w:val="0"/>
      <w:marRight w:val="0"/>
      <w:marTop w:val="0"/>
      <w:marBottom w:val="0"/>
      <w:divBdr>
        <w:top w:val="none" w:sz="0" w:space="0" w:color="auto"/>
        <w:left w:val="none" w:sz="0" w:space="0" w:color="auto"/>
        <w:bottom w:val="none" w:sz="0" w:space="0" w:color="auto"/>
        <w:right w:val="none" w:sz="0" w:space="0" w:color="auto"/>
      </w:divBdr>
    </w:div>
    <w:div w:id="1855222810">
      <w:bodyDiv w:val="1"/>
      <w:marLeft w:val="0"/>
      <w:marRight w:val="0"/>
      <w:marTop w:val="0"/>
      <w:marBottom w:val="0"/>
      <w:divBdr>
        <w:top w:val="none" w:sz="0" w:space="0" w:color="auto"/>
        <w:left w:val="none" w:sz="0" w:space="0" w:color="auto"/>
        <w:bottom w:val="none" w:sz="0" w:space="0" w:color="auto"/>
        <w:right w:val="none" w:sz="0" w:space="0" w:color="auto"/>
      </w:divBdr>
      <w:divsChild>
        <w:div w:id="2142842576">
          <w:marLeft w:val="547"/>
          <w:marRight w:val="0"/>
          <w:marTop w:val="0"/>
          <w:marBottom w:val="0"/>
          <w:divBdr>
            <w:top w:val="none" w:sz="0" w:space="0" w:color="auto"/>
            <w:left w:val="none" w:sz="0" w:space="0" w:color="auto"/>
            <w:bottom w:val="none" w:sz="0" w:space="0" w:color="auto"/>
            <w:right w:val="none" w:sz="0" w:space="0" w:color="auto"/>
          </w:divBdr>
        </w:div>
      </w:divsChild>
    </w:div>
    <w:div w:id="1858883321">
      <w:bodyDiv w:val="1"/>
      <w:marLeft w:val="0"/>
      <w:marRight w:val="0"/>
      <w:marTop w:val="0"/>
      <w:marBottom w:val="0"/>
      <w:divBdr>
        <w:top w:val="none" w:sz="0" w:space="0" w:color="auto"/>
        <w:left w:val="none" w:sz="0" w:space="0" w:color="auto"/>
        <w:bottom w:val="none" w:sz="0" w:space="0" w:color="auto"/>
        <w:right w:val="none" w:sz="0" w:space="0" w:color="auto"/>
      </w:divBdr>
    </w:div>
    <w:div w:id="1923172969">
      <w:bodyDiv w:val="1"/>
      <w:marLeft w:val="0"/>
      <w:marRight w:val="0"/>
      <w:marTop w:val="0"/>
      <w:marBottom w:val="0"/>
      <w:divBdr>
        <w:top w:val="none" w:sz="0" w:space="0" w:color="auto"/>
        <w:left w:val="none" w:sz="0" w:space="0" w:color="auto"/>
        <w:bottom w:val="none" w:sz="0" w:space="0" w:color="auto"/>
        <w:right w:val="none" w:sz="0" w:space="0" w:color="auto"/>
      </w:divBdr>
      <w:divsChild>
        <w:div w:id="1205370355">
          <w:marLeft w:val="0"/>
          <w:marRight w:val="0"/>
          <w:marTop w:val="0"/>
          <w:marBottom w:val="0"/>
          <w:divBdr>
            <w:top w:val="none" w:sz="0" w:space="0" w:color="auto"/>
            <w:left w:val="none" w:sz="0" w:space="0" w:color="auto"/>
            <w:bottom w:val="none" w:sz="0" w:space="0" w:color="auto"/>
            <w:right w:val="none" w:sz="0" w:space="0" w:color="auto"/>
          </w:divBdr>
        </w:div>
      </w:divsChild>
    </w:div>
    <w:div w:id="1998731308">
      <w:bodyDiv w:val="1"/>
      <w:marLeft w:val="0"/>
      <w:marRight w:val="0"/>
      <w:marTop w:val="0"/>
      <w:marBottom w:val="0"/>
      <w:divBdr>
        <w:top w:val="none" w:sz="0" w:space="0" w:color="auto"/>
        <w:left w:val="none" w:sz="0" w:space="0" w:color="auto"/>
        <w:bottom w:val="none" w:sz="0" w:space="0" w:color="auto"/>
        <w:right w:val="none" w:sz="0" w:space="0" w:color="auto"/>
      </w:divBdr>
    </w:div>
    <w:div w:id="2060081172">
      <w:bodyDiv w:val="1"/>
      <w:marLeft w:val="0"/>
      <w:marRight w:val="0"/>
      <w:marTop w:val="0"/>
      <w:marBottom w:val="0"/>
      <w:divBdr>
        <w:top w:val="none" w:sz="0" w:space="0" w:color="auto"/>
        <w:left w:val="none" w:sz="0" w:space="0" w:color="auto"/>
        <w:bottom w:val="none" w:sz="0" w:space="0" w:color="auto"/>
        <w:right w:val="none" w:sz="0" w:space="0" w:color="auto"/>
      </w:divBdr>
      <w:divsChild>
        <w:div w:id="63729916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liadiwibowo2021@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gusrahayu@upi.ed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hmadsugiono@upi.ed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3CBC2-011A-47B2-A600-1B4EF69E68B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72CD1-CC5F-44F9-AED4-6E2C4225D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9</Pages>
  <Words>336999</Words>
  <Characters>1920897</Characters>
  <Application>Microsoft Office Word</Application>
  <DocSecurity>0</DocSecurity>
  <Lines>16007</Lines>
  <Paragraphs>4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dc:creator>
  <cp:keywords/>
  <dc:description/>
  <cp:lastModifiedBy>Ahmad Sugiono</cp:lastModifiedBy>
  <cp:revision>3</cp:revision>
  <dcterms:created xsi:type="dcterms:W3CDTF">2023-09-17T10:38:00Z</dcterms:created>
  <dcterms:modified xsi:type="dcterms:W3CDTF">2023-09-17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b49eee-c05b-35ae-ab79-05c920ffb736</vt:lpwstr>
  </property>
  <property fmtid="{D5CDD505-2E9C-101B-9397-08002B2CF9AE}" pid="24" name="Mendeley Citation Style_1">
    <vt:lpwstr>http://www.zotero.org/styles/elsevier-harvard</vt:lpwstr>
  </property>
</Properties>
</file>